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6F23D0" w14:textId="77777777" w:rsidR="002972A2" w:rsidRPr="008C4B00" w:rsidRDefault="002972A2" w:rsidP="009E3BD9">
      <w:pPr>
        <w:jc w:val="center"/>
        <w:rPr>
          <w:rFonts w:asciiTheme="minorHAnsi" w:hAnsiTheme="minorHAnsi" w:cstheme="minorHAnsi"/>
          <w:color w:val="auto"/>
          <w:sz w:val="40"/>
          <w:szCs w:val="40"/>
        </w:rPr>
      </w:pPr>
      <w:bookmarkStart w:id="0" w:name="_Hlk145946624"/>
      <w:bookmarkEnd w:id="0"/>
    </w:p>
    <w:p w14:paraId="410B2FCE" w14:textId="2076A39B" w:rsidR="009E3BD9" w:rsidRPr="008C4B00" w:rsidRDefault="00003376" w:rsidP="009E3BD9">
      <w:pPr>
        <w:jc w:val="center"/>
        <w:rPr>
          <w:rFonts w:asciiTheme="minorHAnsi" w:hAnsiTheme="minorHAnsi" w:cstheme="minorHAnsi"/>
          <w:color w:val="auto"/>
          <w:sz w:val="32"/>
          <w:szCs w:val="32"/>
        </w:rPr>
      </w:pPr>
      <w:r w:rsidRPr="008C4B00">
        <w:rPr>
          <w:rFonts w:asciiTheme="minorHAnsi" w:hAnsiTheme="minorHAnsi" w:cstheme="minorHAnsi"/>
          <w:b/>
          <w:bCs/>
          <w:color w:val="auto"/>
          <w:sz w:val="40"/>
          <w:szCs w:val="40"/>
        </w:rPr>
        <w:t>Employee learning data and demographic information as an aid in the succession planning process - the role of data analytics.</w:t>
      </w:r>
    </w:p>
    <w:p w14:paraId="1CEBF83E" w14:textId="77777777" w:rsidR="00115E58" w:rsidRPr="008C4B00" w:rsidRDefault="00115E58" w:rsidP="009E3BD9">
      <w:pPr>
        <w:jc w:val="center"/>
        <w:rPr>
          <w:rFonts w:asciiTheme="minorHAnsi" w:hAnsiTheme="minorHAnsi" w:cstheme="minorHAnsi"/>
          <w:color w:val="auto"/>
          <w:sz w:val="32"/>
          <w:szCs w:val="32"/>
        </w:rPr>
      </w:pPr>
    </w:p>
    <w:p w14:paraId="6535DA82" w14:textId="77777777" w:rsidR="009E3BD9" w:rsidRPr="008C4B00" w:rsidRDefault="009E3BD9" w:rsidP="009E3BD9">
      <w:pPr>
        <w:jc w:val="center"/>
        <w:rPr>
          <w:rFonts w:asciiTheme="minorHAnsi" w:hAnsiTheme="minorHAnsi" w:cstheme="minorHAnsi"/>
          <w:color w:val="auto"/>
          <w:sz w:val="32"/>
          <w:szCs w:val="32"/>
        </w:rPr>
      </w:pPr>
    </w:p>
    <w:p w14:paraId="5E0CA3E9" w14:textId="3F3ECC33" w:rsidR="009E3BD9" w:rsidRPr="008C4B00" w:rsidRDefault="009E3BD9" w:rsidP="009E3BD9">
      <w:pPr>
        <w:jc w:val="center"/>
        <w:rPr>
          <w:rFonts w:asciiTheme="minorHAnsi" w:hAnsiTheme="minorHAnsi" w:cstheme="minorHAnsi"/>
          <w:color w:val="auto"/>
          <w:sz w:val="28"/>
          <w:szCs w:val="28"/>
        </w:rPr>
      </w:pPr>
      <w:r w:rsidRPr="008C4B00">
        <w:rPr>
          <w:rFonts w:asciiTheme="minorHAnsi" w:hAnsiTheme="minorHAnsi" w:cstheme="minorHAnsi"/>
          <w:color w:val="auto"/>
          <w:sz w:val="28"/>
          <w:szCs w:val="28"/>
        </w:rPr>
        <w:t>Sinéad M Duffy</w:t>
      </w:r>
    </w:p>
    <w:p w14:paraId="25F9170F" w14:textId="77777777" w:rsidR="009E3BD9" w:rsidRPr="008C4B00" w:rsidRDefault="009E3BD9" w:rsidP="009E3BD9">
      <w:pPr>
        <w:jc w:val="center"/>
        <w:rPr>
          <w:rFonts w:asciiTheme="minorHAnsi" w:hAnsiTheme="minorHAnsi" w:cstheme="minorHAnsi"/>
          <w:color w:val="auto"/>
          <w:sz w:val="28"/>
          <w:szCs w:val="28"/>
        </w:rPr>
      </w:pPr>
    </w:p>
    <w:p w14:paraId="5FF66620" w14:textId="77777777" w:rsidR="009E3BD9" w:rsidRPr="008C4B00" w:rsidRDefault="009E3BD9" w:rsidP="009E3BD9">
      <w:pPr>
        <w:jc w:val="center"/>
        <w:rPr>
          <w:rFonts w:asciiTheme="minorHAnsi" w:hAnsiTheme="minorHAnsi" w:cstheme="minorHAnsi"/>
          <w:color w:val="auto"/>
          <w:sz w:val="28"/>
          <w:szCs w:val="28"/>
        </w:rPr>
      </w:pPr>
    </w:p>
    <w:p w14:paraId="0AB8C500" w14:textId="3EB54F14" w:rsidR="009E3BD9" w:rsidRPr="008C4B00" w:rsidRDefault="009E3BD9" w:rsidP="009E3BD9">
      <w:pPr>
        <w:jc w:val="center"/>
        <w:rPr>
          <w:rFonts w:asciiTheme="minorHAnsi" w:hAnsiTheme="minorHAnsi" w:cstheme="minorHAnsi"/>
          <w:color w:val="auto"/>
          <w:sz w:val="28"/>
          <w:szCs w:val="28"/>
        </w:rPr>
      </w:pPr>
      <w:r w:rsidRPr="008C4B00">
        <w:rPr>
          <w:rFonts w:asciiTheme="minorHAnsi" w:hAnsiTheme="minorHAnsi" w:cstheme="minorHAnsi"/>
          <w:color w:val="auto"/>
          <w:sz w:val="28"/>
          <w:szCs w:val="28"/>
        </w:rPr>
        <w:t xml:space="preserve">A Thesis </w:t>
      </w:r>
      <w:r w:rsidR="00171991" w:rsidRPr="008C4B00">
        <w:rPr>
          <w:rFonts w:asciiTheme="minorHAnsi" w:hAnsiTheme="minorHAnsi" w:cstheme="minorHAnsi"/>
          <w:color w:val="auto"/>
          <w:sz w:val="28"/>
          <w:szCs w:val="28"/>
        </w:rPr>
        <w:t>submitted in partial fulfilment</w:t>
      </w:r>
    </w:p>
    <w:p w14:paraId="6D6A4FA3" w14:textId="77777777" w:rsidR="009E3BD9" w:rsidRPr="008C4B00" w:rsidRDefault="009E3BD9" w:rsidP="009E3BD9">
      <w:pPr>
        <w:jc w:val="center"/>
        <w:rPr>
          <w:rFonts w:asciiTheme="minorHAnsi" w:hAnsiTheme="minorHAnsi" w:cstheme="minorHAnsi"/>
          <w:color w:val="auto"/>
          <w:sz w:val="28"/>
          <w:szCs w:val="28"/>
        </w:rPr>
      </w:pPr>
      <w:r w:rsidRPr="008C4B00">
        <w:rPr>
          <w:rFonts w:asciiTheme="minorHAnsi" w:hAnsiTheme="minorHAnsi" w:cstheme="minorHAnsi"/>
          <w:color w:val="auto"/>
          <w:sz w:val="28"/>
          <w:szCs w:val="28"/>
        </w:rPr>
        <w:t xml:space="preserve">of the requirements for the </w:t>
      </w:r>
    </w:p>
    <w:p w14:paraId="227E1ABA" w14:textId="77777777" w:rsidR="009E3BD9" w:rsidRPr="008C4B00" w:rsidRDefault="009E3BD9" w:rsidP="009E3BD9">
      <w:pPr>
        <w:jc w:val="center"/>
        <w:rPr>
          <w:rFonts w:asciiTheme="minorHAnsi" w:hAnsiTheme="minorHAnsi" w:cstheme="minorHAnsi"/>
          <w:color w:val="auto"/>
          <w:sz w:val="28"/>
          <w:szCs w:val="28"/>
        </w:rPr>
      </w:pPr>
      <w:r w:rsidRPr="008C4B00">
        <w:rPr>
          <w:rFonts w:asciiTheme="minorHAnsi" w:hAnsiTheme="minorHAnsi" w:cstheme="minorHAnsi"/>
          <w:color w:val="auto"/>
          <w:sz w:val="28"/>
          <w:szCs w:val="28"/>
        </w:rPr>
        <w:t xml:space="preserve">Degree of </w:t>
      </w:r>
    </w:p>
    <w:p w14:paraId="5AD40472" w14:textId="77777777" w:rsidR="009E3BD9" w:rsidRPr="008C4B00" w:rsidRDefault="009E3BD9" w:rsidP="009E3BD9">
      <w:pPr>
        <w:jc w:val="center"/>
        <w:rPr>
          <w:rFonts w:asciiTheme="minorHAnsi" w:hAnsiTheme="minorHAnsi" w:cstheme="minorHAnsi"/>
          <w:color w:val="auto"/>
          <w:sz w:val="28"/>
          <w:szCs w:val="28"/>
        </w:rPr>
      </w:pPr>
      <w:r w:rsidRPr="008C4B00">
        <w:rPr>
          <w:rFonts w:asciiTheme="minorHAnsi" w:hAnsiTheme="minorHAnsi" w:cstheme="minorHAnsi"/>
          <w:color w:val="auto"/>
          <w:sz w:val="28"/>
          <w:szCs w:val="28"/>
        </w:rPr>
        <w:t>Master of Science in Data Analytics</w:t>
      </w:r>
    </w:p>
    <w:p w14:paraId="3BC7102C" w14:textId="77777777" w:rsidR="009E3BD9" w:rsidRPr="008C4B00" w:rsidRDefault="009E3BD9" w:rsidP="009E3BD9">
      <w:pPr>
        <w:jc w:val="center"/>
        <w:rPr>
          <w:rFonts w:asciiTheme="minorHAnsi" w:hAnsiTheme="minorHAnsi" w:cstheme="minorHAnsi"/>
          <w:color w:val="auto"/>
          <w:sz w:val="28"/>
          <w:szCs w:val="28"/>
        </w:rPr>
      </w:pPr>
    </w:p>
    <w:p w14:paraId="5EC43336" w14:textId="77777777" w:rsidR="009E3BD9" w:rsidRPr="008C4B00" w:rsidRDefault="009E3BD9" w:rsidP="009E3BD9">
      <w:pPr>
        <w:rPr>
          <w:rFonts w:asciiTheme="minorHAnsi" w:hAnsiTheme="minorHAnsi" w:cstheme="minorHAnsi"/>
          <w:color w:val="auto"/>
          <w:sz w:val="28"/>
          <w:szCs w:val="28"/>
        </w:rPr>
      </w:pPr>
    </w:p>
    <w:p w14:paraId="27ED868B" w14:textId="77777777" w:rsidR="009E3BD9" w:rsidRPr="008C4B00" w:rsidRDefault="009E3BD9" w:rsidP="009E3BD9">
      <w:pPr>
        <w:jc w:val="center"/>
        <w:rPr>
          <w:rFonts w:asciiTheme="minorHAnsi" w:hAnsiTheme="minorHAnsi" w:cstheme="minorHAnsi"/>
          <w:color w:val="auto"/>
          <w:sz w:val="28"/>
          <w:szCs w:val="28"/>
        </w:rPr>
      </w:pPr>
      <w:r w:rsidRPr="008C4B00">
        <w:rPr>
          <w:rFonts w:asciiTheme="minorHAnsi" w:hAnsiTheme="minorHAnsi" w:cstheme="minorHAnsi"/>
          <w:noProof/>
          <w:color w:val="auto"/>
          <w:sz w:val="28"/>
          <w:szCs w:val="28"/>
        </w:rPr>
        <w:drawing>
          <wp:inline distT="0" distB="0" distL="0" distR="0" wp14:anchorId="7F9A279E" wp14:editId="57EEDFD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E4F59DC" w14:textId="77777777" w:rsidR="009E3BD9" w:rsidRPr="008C4B00" w:rsidRDefault="009E3BD9" w:rsidP="009E3BD9">
      <w:pPr>
        <w:jc w:val="center"/>
        <w:rPr>
          <w:rFonts w:asciiTheme="minorHAnsi" w:hAnsiTheme="minorHAnsi" w:cstheme="minorHAnsi"/>
          <w:color w:val="auto"/>
          <w:sz w:val="28"/>
          <w:szCs w:val="28"/>
        </w:rPr>
      </w:pPr>
    </w:p>
    <w:p w14:paraId="2537452F" w14:textId="72107CDA" w:rsidR="009E3BD9" w:rsidRPr="008C4B00" w:rsidRDefault="009E3BD9" w:rsidP="009E3BD9">
      <w:pPr>
        <w:jc w:val="center"/>
        <w:rPr>
          <w:rFonts w:asciiTheme="minorHAnsi" w:hAnsiTheme="minorHAnsi" w:cstheme="minorHAnsi"/>
          <w:color w:val="auto"/>
          <w:sz w:val="28"/>
          <w:szCs w:val="28"/>
        </w:rPr>
      </w:pPr>
      <w:r w:rsidRPr="008C4B00">
        <w:rPr>
          <w:rFonts w:asciiTheme="minorHAnsi" w:hAnsiTheme="minorHAnsi" w:cstheme="minorHAnsi"/>
          <w:color w:val="auto"/>
          <w:sz w:val="28"/>
          <w:szCs w:val="28"/>
        </w:rPr>
        <w:t>September 2023</w:t>
      </w:r>
    </w:p>
    <w:p w14:paraId="5465E401" w14:textId="77777777" w:rsidR="009E3BD9" w:rsidRPr="008C4B00" w:rsidRDefault="009E3BD9" w:rsidP="009E3BD9">
      <w:pPr>
        <w:jc w:val="center"/>
        <w:rPr>
          <w:rFonts w:asciiTheme="minorHAnsi" w:hAnsiTheme="minorHAnsi" w:cstheme="minorHAnsi"/>
          <w:color w:val="auto"/>
          <w:sz w:val="28"/>
          <w:szCs w:val="28"/>
        </w:rPr>
      </w:pPr>
    </w:p>
    <w:p w14:paraId="784987BB" w14:textId="77777777" w:rsidR="009E3BD9" w:rsidRPr="008C4B00" w:rsidRDefault="009E3BD9" w:rsidP="009E3BD9">
      <w:pPr>
        <w:jc w:val="center"/>
        <w:rPr>
          <w:rFonts w:asciiTheme="minorHAnsi" w:hAnsiTheme="minorHAnsi" w:cstheme="minorHAnsi"/>
          <w:color w:val="auto"/>
          <w:sz w:val="28"/>
          <w:szCs w:val="28"/>
        </w:rPr>
      </w:pPr>
    </w:p>
    <w:p w14:paraId="4A7737D5" w14:textId="1B5BD955" w:rsidR="00D435EF" w:rsidRPr="008C4B00" w:rsidRDefault="009E3BD9" w:rsidP="002972A2">
      <w:pPr>
        <w:jc w:val="center"/>
        <w:rPr>
          <w:rFonts w:asciiTheme="minorHAnsi" w:hAnsiTheme="minorHAnsi" w:cstheme="minorHAnsi"/>
          <w:color w:val="auto"/>
        </w:rPr>
      </w:pPr>
      <w:r w:rsidRPr="008C4B00">
        <w:rPr>
          <w:rFonts w:asciiTheme="minorHAnsi" w:hAnsiTheme="minorHAnsi" w:cstheme="minorHAnsi"/>
          <w:color w:val="auto"/>
          <w:sz w:val="28"/>
          <w:szCs w:val="28"/>
        </w:rPr>
        <w:t xml:space="preserve">Supervisor: </w:t>
      </w:r>
      <w:r w:rsidR="00017068" w:rsidRPr="008C4B00">
        <w:rPr>
          <w:rFonts w:asciiTheme="minorHAnsi" w:hAnsiTheme="minorHAnsi" w:cstheme="minorHAnsi"/>
          <w:color w:val="auto"/>
          <w:sz w:val="28"/>
          <w:szCs w:val="28"/>
        </w:rPr>
        <w:t>Marina Soledad Iantorno</w:t>
      </w:r>
      <w:r w:rsidR="00D435EF" w:rsidRPr="008C4B00">
        <w:rPr>
          <w:rFonts w:asciiTheme="minorHAnsi" w:hAnsiTheme="minorHAnsi" w:cstheme="minorHAnsi"/>
          <w:color w:val="auto"/>
        </w:rPr>
        <w:br w:type="page"/>
      </w:r>
    </w:p>
    <w:p w14:paraId="44009F78" w14:textId="77777777" w:rsidR="00FA2E08" w:rsidRPr="008C4B00" w:rsidRDefault="00FA2E08" w:rsidP="00FA2E08">
      <w:pPr>
        <w:spacing w:after="0"/>
        <w:rPr>
          <w:rFonts w:asciiTheme="minorHAnsi" w:hAnsiTheme="minorHAnsi" w:cstheme="minorHAnsi"/>
          <w:color w:val="auto"/>
        </w:rPr>
      </w:pPr>
    </w:p>
    <w:p w14:paraId="66F28819" w14:textId="3C86B35F" w:rsidR="00FA2E08" w:rsidRPr="0050565C" w:rsidRDefault="00FA2E08" w:rsidP="0050565C">
      <w:pPr>
        <w:jc w:val="center"/>
        <w:rPr>
          <w:b/>
          <w:bCs/>
          <w:sz w:val="36"/>
          <w:szCs w:val="36"/>
        </w:rPr>
      </w:pPr>
      <w:r w:rsidRPr="0050565C">
        <w:rPr>
          <w:b/>
          <w:bCs/>
          <w:sz w:val="36"/>
          <w:szCs w:val="36"/>
        </w:rPr>
        <w:t>CCT College Dublin</w:t>
      </w:r>
    </w:p>
    <w:p w14:paraId="015C0831" w14:textId="77777777" w:rsidR="00FA2E08" w:rsidRPr="008C4B00" w:rsidRDefault="00FA2E08" w:rsidP="00FA2E08">
      <w:pPr>
        <w:spacing w:after="0"/>
        <w:rPr>
          <w:rFonts w:asciiTheme="minorHAnsi" w:hAnsiTheme="minorHAnsi" w:cstheme="minorHAnsi"/>
          <w:color w:val="auto"/>
        </w:rPr>
      </w:pPr>
      <w:r w:rsidRPr="008C4B00">
        <w:rPr>
          <w:rFonts w:asciiTheme="minorHAnsi" w:eastAsia="Times New Roman" w:hAnsiTheme="minorHAnsi" w:cstheme="minorHAnsi"/>
          <w:color w:val="auto"/>
          <w:sz w:val="26"/>
          <w:szCs w:val="26"/>
        </w:rPr>
        <w:t xml:space="preserve"> </w:t>
      </w:r>
    </w:p>
    <w:p w14:paraId="42B302DD" w14:textId="77777777" w:rsidR="00FA2E08" w:rsidRPr="008C4B00" w:rsidRDefault="00FA2E08" w:rsidP="00FA2E08">
      <w:pPr>
        <w:spacing w:after="0"/>
        <w:ind w:right="5"/>
        <w:jc w:val="center"/>
        <w:rPr>
          <w:rFonts w:asciiTheme="minorHAnsi" w:hAnsiTheme="minorHAnsi" w:cstheme="minorHAnsi"/>
          <w:color w:val="auto"/>
        </w:rPr>
      </w:pPr>
      <w:r w:rsidRPr="008C4B00">
        <w:rPr>
          <w:rFonts w:asciiTheme="minorHAnsi" w:eastAsia="Times New Roman" w:hAnsiTheme="minorHAnsi" w:cstheme="minorHAnsi"/>
          <w:color w:val="auto"/>
        </w:rPr>
        <w:t xml:space="preserve">Assessment Cover Page </w:t>
      </w:r>
    </w:p>
    <w:p w14:paraId="6881A190" w14:textId="77777777" w:rsidR="00FA2E08" w:rsidRPr="008C4B00" w:rsidRDefault="00FA2E08" w:rsidP="00FA2E08">
      <w:pPr>
        <w:spacing w:after="48"/>
        <w:ind w:left="938"/>
        <w:rPr>
          <w:rFonts w:asciiTheme="minorHAnsi" w:hAnsiTheme="minorHAnsi" w:cstheme="minorHAnsi"/>
          <w:color w:val="auto"/>
        </w:rPr>
      </w:pPr>
      <w:r w:rsidRPr="008C4B00">
        <w:rPr>
          <w:rFonts w:asciiTheme="minorHAnsi" w:eastAsia="Times New Roman" w:hAnsiTheme="minorHAnsi" w:cstheme="minorHAnsi"/>
          <w:color w:val="auto"/>
        </w:rPr>
        <w:t xml:space="preserve">To be provided separately as a word doc for students to include with every submission. </w:t>
      </w:r>
    </w:p>
    <w:p w14:paraId="50200F57" w14:textId="77777777" w:rsidR="00FA2E08" w:rsidRPr="008C4B00" w:rsidRDefault="00FA2E08" w:rsidP="00FA2E08">
      <w:pPr>
        <w:spacing w:after="0"/>
        <w:ind w:left="58"/>
        <w:jc w:val="center"/>
        <w:rPr>
          <w:rFonts w:asciiTheme="minorHAnsi" w:hAnsiTheme="minorHAnsi" w:cstheme="minorHAnsi"/>
          <w:color w:val="auto"/>
        </w:rPr>
      </w:pPr>
      <w:r w:rsidRPr="008C4B00">
        <w:rPr>
          <w:rFonts w:asciiTheme="minorHAnsi" w:eastAsia="Times New Roman" w:hAnsiTheme="minorHAnsi" w:cstheme="minorHAnsi"/>
          <w:color w:val="auto"/>
        </w:rPr>
        <w:t xml:space="preserve"> </w:t>
      </w:r>
    </w:p>
    <w:p w14:paraId="78F96A5F" w14:textId="77777777" w:rsidR="00FA2E08" w:rsidRPr="008C4B00" w:rsidRDefault="00FA2E08" w:rsidP="00FA2E08">
      <w:pPr>
        <w:spacing w:after="44"/>
        <w:ind w:left="-29" w:right="-28"/>
        <w:rPr>
          <w:rFonts w:asciiTheme="minorHAnsi" w:hAnsiTheme="minorHAnsi" w:cstheme="minorHAnsi"/>
          <w:color w:val="auto"/>
        </w:rPr>
      </w:pPr>
      <w:r w:rsidRPr="008C4B00">
        <w:rPr>
          <w:rFonts w:asciiTheme="minorHAnsi" w:hAnsiTheme="minorHAnsi" w:cstheme="minorHAnsi"/>
          <w:noProof/>
          <w:color w:val="auto"/>
        </w:rPr>
        <mc:AlternateContent>
          <mc:Choice Requires="wpg">
            <w:drawing>
              <wp:inline distT="0" distB="0" distL="0" distR="0" wp14:anchorId="4196DE99" wp14:editId="53E67763">
                <wp:extent cx="5788152" cy="16764"/>
                <wp:effectExtent l="0" t="0" r="0" b="0"/>
                <wp:docPr id="6548" name="Group 6548"/>
                <wp:cNvGraphicFramePr/>
                <a:graphic xmlns:a="http://schemas.openxmlformats.org/drawingml/2006/main">
                  <a:graphicData uri="http://schemas.microsoft.com/office/word/2010/wordprocessingGroup">
                    <wpg:wgp>
                      <wpg:cNvGrpSpPr/>
                      <wpg:grpSpPr>
                        <a:xfrm>
                          <a:off x="0" y="0"/>
                          <a:ext cx="5788152" cy="16764"/>
                          <a:chOff x="2451900" y="3771600"/>
                          <a:chExt cx="5788200" cy="16800"/>
                        </a:xfrm>
                      </wpg:grpSpPr>
                      <wpg:grpSp>
                        <wpg:cNvPr id="617174310" name="Group 1"/>
                        <wpg:cNvGrpSpPr/>
                        <wpg:grpSpPr>
                          <a:xfrm>
                            <a:off x="2451924" y="3771618"/>
                            <a:ext cx="5788152" cy="16764"/>
                            <a:chOff x="0" y="0"/>
                            <a:chExt cx="5788152" cy="16764"/>
                          </a:xfrm>
                        </wpg:grpSpPr>
                        <wps:wsp>
                          <wps:cNvPr id="2" name="Rectangle 2"/>
                          <wps:cNvSpPr/>
                          <wps:spPr>
                            <a:xfrm>
                              <a:off x="0" y="0"/>
                              <a:ext cx="5788150" cy="16750"/>
                            </a:xfrm>
                            <a:prstGeom prst="rect">
                              <a:avLst/>
                            </a:prstGeom>
                            <a:noFill/>
                            <a:ln>
                              <a:noFill/>
                            </a:ln>
                          </wps:spPr>
                          <wps:txbx>
                            <w:txbxContent>
                              <w:p w14:paraId="3EE919BF"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788152" cy="16764"/>
                            </a:xfrm>
                            <a:custGeom>
                              <a:avLst/>
                              <a:gdLst/>
                              <a:ahLst/>
                              <a:cxnLst/>
                              <a:rect l="l" t="t" r="r" b="b"/>
                              <a:pathLst>
                                <a:path w="5788152" h="16764" extrusionOk="0">
                                  <a:moveTo>
                                    <a:pt x="0" y="0"/>
                                  </a:moveTo>
                                  <a:lnTo>
                                    <a:pt x="5788152" y="0"/>
                                  </a:lnTo>
                                  <a:lnTo>
                                    <a:pt x="5788152" y="16764"/>
                                  </a:lnTo>
                                  <a:lnTo>
                                    <a:pt x="0" y="16764"/>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196DE99" id="Group 6548" o:spid="_x0000_s1026"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">
                <v:group id="Group 1" o:spid="_x0000_s1027"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">
                  <v:rect id="Rectangle 2" o:spid="_x0000_s1028"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EE919BF" w14:textId="77777777" w:rsidR="00FA2E08" w:rsidRDefault="00FA2E08" w:rsidP="00FA2E08">
                          <w:pPr>
                            <w:spacing w:after="0" w:line="240" w:lineRule="auto"/>
                            <w:textDirection w:val="btLr"/>
                          </w:pPr>
                        </w:p>
                      </w:txbxContent>
                    </v:textbox>
                  </v:rect>
                  <v:shape id="Freeform: Shape 3" o:spid="_x0000_s1029" style="position:absolute;width:57881;height:167;visibility:visible;mso-wrap-style:square;v-text-anchor:middle" coordsize="5788152,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" path="m,l5788152,r,16764l,16764,,e" fillcolor="black" stroked="f">
                    <v:path arrowok="t" o:extrusionok="f"/>
                  </v:shape>
                </v:group>
                <w10:anchorlock/>
              </v:group>
            </w:pict>
          </mc:Fallback>
        </mc:AlternateContent>
      </w:r>
    </w:p>
    <w:p w14:paraId="1372C2B0" w14:textId="77777777" w:rsidR="00FA2E08" w:rsidRPr="008C4B00" w:rsidRDefault="00FA2E08" w:rsidP="00FA2E08">
      <w:pPr>
        <w:spacing w:after="0"/>
        <w:rPr>
          <w:rFonts w:asciiTheme="minorHAnsi" w:hAnsiTheme="minorHAnsi" w:cstheme="minorHAnsi"/>
          <w:color w:val="auto"/>
        </w:rPr>
      </w:pPr>
      <w:r w:rsidRPr="008C4B00">
        <w:rPr>
          <w:rFonts w:asciiTheme="minorHAnsi" w:eastAsia="Times New Roman" w:hAnsiTheme="minorHAnsi" w:cstheme="minorHAnsi"/>
          <w:color w:val="auto"/>
        </w:rPr>
        <w:t xml:space="preserve"> </w:t>
      </w:r>
    </w:p>
    <w:tbl>
      <w:tblPr>
        <w:tblW w:w="9063" w:type="dxa"/>
        <w:tblInd w:w="4" w:type="dxa"/>
        <w:tblLayout w:type="fixed"/>
        <w:tblLook w:val="0400" w:firstRow="0" w:lastRow="0" w:firstColumn="0" w:lastColumn="0" w:noHBand="0" w:noVBand="1"/>
      </w:tblPr>
      <w:tblGrid>
        <w:gridCol w:w="3819"/>
        <w:gridCol w:w="5244"/>
      </w:tblGrid>
      <w:tr w:rsidR="008C4B00" w:rsidRPr="008C4B00" w14:paraId="500B87EC"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34A39D4D" w14:textId="77777777" w:rsidR="00FA2E08" w:rsidRPr="008C4B00" w:rsidRDefault="00FA2E08" w:rsidP="00692D1D">
            <w:pPr>
              <w:ind w:left="4"/>
              <w:jc w:val="right"/>
              <w:rPr>
                <w:rFonts w:asciiTheme="minorHAnsi" w:hAnsiTheme="minorHAnsi" w:cstheme="minorHAnsi"/>
                <w:b/>
                <w:bCs/>
                <w:color w:val="auto"/>
                <w:sz w:val="28"/>
                <w:szCs w:val="28"/>
              </w:rPr>
            </w:pPr>
            <w:r w:rsidRPr="008C4B00">
              <w:rPr>
                <w:rFonts w:asciiTheme="minorHAnsi" w:eastAsia="Times New Roman" w:hAnsiTheme="minorHAnsi" w:cstheme="minorHAnsi"/>
                <w:b/>
                <w:bCs/>
                <w:color w:val="auto"/>
                <w:sz w:val="28"/>
                <w:szCs w:val="28"/>
              </w:rPr>
              <w:t xml:space="preserve">Module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03D651C4" w14:textId="27596988" w:rsidR="00FA2E08" w:rsidRPr="008C4B00" w:rsidRDefault="00B901F4" w:rsidP="00692D1D">
            <w:pPr>
              <w:rPr>
                <w:rFonts w:asciiTheme="minorHAnsi" w:hAnsiTheme="minorHAnsi" w:cstheme="minorHAnsi"/>
                <w:color w:val="auto"/>
                <w:sz w:val="28"/>
                <w:szCs w:val="28"/>
              </w:rPr>
            </w:pPr>
            <w:r w:rsidRPr="008C4B00">
              <w:rPr>
                <w:rFonts w:asciiTheme="minorHAnsi" w:hAnsiTheme="minorHAnsi" w:cstheme="minorHAnsi"/>
                <w:iCs/>
                <w:color w:val="auto"/>
                <w:sz w:val="28"/>
                <w:szCs w:val="28"/>
              </w:rPr>
              <w:t>Capstone Project</w:t>
            </w:r>
          </w:p>
        </w:tc>
      </w:tr>
      <w:tr w:rsidR="008C4B00" w:rsidRPr="008C4B00" w14:paraId="315B204E"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56A39A8" w14:textId="77777777" w:rsidR="00FA2E08" w:rsidRPr="008C4B00" w:rsidRDefault="00FA2E08" w:rsidP="00692D1D">
            <w:pPr>
              <w:ind w:left="4"/>
              <w:jc w:val="right"/>
              <w:rPr>
                <w:rFonts w:asciiTheme="minorHAnsi" w:hAnsiTheme="minorHAnsi" w:cstheme="minorHAnsi"/>
                <w:b/>
                <w:bCs/>
                <w:color w:val="auto"/>
                <w:sz w:val="28"/>
                <w:szCs w:val="28"/>
              </w:rPr>
            </w:pPr>
            <w:r w:rsidRPr="008C4B00">
              <w:rPr>
                <w:rFonts w:asciiTheme="minorHAnsi" w:eastAsia="Times New Roman" w:hAnsiTheme="minorHAnsi" w:cstheme="minorHAnsi"/>
                <w:b/>
                <w:bCs/>
                <w:color w:val="auto"/>
                <w:sz w:val="28"/>
                <w:szCs w:val="28"/>
              </w:rPr>
              <w:t xml:space="preserve">Assessment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3732C277" w14:textId="30220C93" w:rsidR="00FA2E08" w:rsidRPr="008C4B00" w:rsidRDefault="00003376" w:rsidP="00692D1D">
            <w:pPr>
              <w:rPr>
                <w:rFonts w:asciiTheme="minorHAnsi" w:hAnsiTheme="minorHAnsi" w:cstheme="minorHAnsi"/>
                <w:iCs/>
                <w:color w:val="auto"/>
                <w:sz w:val="28"/>
                <w:szCs w:val="28"/>
              </w:rPr>
            </w:pPr>
            <w:r w:rsidRPr="008C4B00">
              <w:rPr>
                <w:rFonts w:asciiTheme="minorHAnsi" w:hAnsiTheme="minorHAnsi" w:cstheme="minorHAnsi"/>
                <w:iCs/>
                <w:color w:val="auto"/>
                <w:sz w:val="28"/>
                <w:szCs w:val="28"/>
              </w:rPr>
              <w:t>Employee learning data and demographic information as an aid in the succession planning process - the role of data analytics</w:t>
            </w:r>
            <w:r w:rsidR="003605A2" w:rsidRPr="008C4B00">
              <w:rPr>
                <w:rFonts w:asciiTheme="minorHAnsi" w:hAnsiTheme="minorHAnsi" w:cstheme="minorHAnsi"/>
                <w:iCs/>
                <w:color w:val="auto"/>
                <w:sz w:val="28"/>
                <w:szCs w:val="28"/>
              </w:rPr>
              <w:t>.</w:t>
            </w:r>
          </w:p>
        </w:tc>
      </w:tr>
      <w:tr w:rsidR="008C4B00" w:rsidRPr="008C4B00" w14:paraId="3500713B"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0FF31858" w14:textId="38020E76" w:rsidR="00FA2E08" w:rsidRPr="008C4B00" w:rsidRDefault="00B901F4" w:rsidP="00692D1D">
            <w:pPr>
              <w:ind w:left="4"/>
              <w:jc w:val="right"/>
              <w:rPr>
                <w:rFonts w:asciiTheme="minorHAnsi" w:hAnsiTheme="minorHAnsi" w:cstheme="minorHAnsi"/>
                <w:b/>
                <w:bCs/>
                <w:color w:val="auto"/>
                <w:sz w:val="28"/>
                <w:szCs w:val="28"/>
              </w:rPr>
            </w:pPr>
            <w:r w:rsidRPr="008C4B00">
              <w:rPr>
                <w:rFonts w:asciiTheme="minorHAnsi" w:eastAsia="Times New Roman" w:hAnsiTheme="minorHAnsi" w:cstheme="minorHAnsi"/>
                <w:b/>
                <w:bCs/>
                <w:color w:val="auto"/>
                <w:sz w:val="28"/>
                <w:szCs w:val="28"/>
              </w:rPr>
              <w:t>Supervisor Name</w:t>
            </w:r>
            <w:r w:rsidR="00FA2E08" w:rsidRPr="008C4B00">
              <w:rPr>
                <w:rFonts w:asciiTheme="minorHAnsi" w:eastAsia="Times New Roman" w:hAnsiTheme="minorHAnsi" w:cstheme="minorHAnsi"/>
                <w:b/>
                <w:bCs/>
                <w:color w:val="auto"/>
                <w:sz w:val="28"/>
                <w:szCs w:val="28"/>
              </w:rPr>
              <w:t xml:space="preserve">: </w:t>
            </w:r>
          </w:p>
        </w:tc>
        <w:tc>
          <w:tcPr>
            <w:tcW w:w="5244" w:type="dxa"/>
            <w:tcBorders>
              <w:top w:val="single" w:sz="4" w:space="0" w:color="000000"/>
              <w:left w:val="single" w:sz="4" w:space="0" w:color="000000"/>
              <w:bottom w:val="single" w:sz="4" w:space="0" w:color="000000"/>
              <w:right w:val="single" w:sz="4" w:space="0" w:color="000000"/>
            </w:tcBorders>
            <w:vAlign w:val="center"/>
          </w:tcPr>
          <w:p w14:paraId="7BF9B0CC" w14:textId="13F5BBFF" w:rsidR="00FA2E08" w:rsidRPr="008C4B00" w:rsidRDefault="00B901F4" w:rsidP="00692D1D">
            <w:pPr>
              <w:rPr>
                <w:rFonts w:asciiTheme="minorHAnsi" w:hAnsiTheme="minorHAnsi" w:cstheme="minorHAnsi"/>
                <w:iCs/>
                <w:color w:val="auto"/>
                <w:sz w:val="28"/>
                <w:szCs w:val="28"/>
              </w:rPr>
            </w:pPr>
            <w:r w:rsidRPr="008C4B00">
              <w:rPr>
                <w:rFonts w:asciiTheme="minorHAnsi" w:hAnsiTheme="minorHAnsi" w:cstheme="minorHAnsi"/>
                <w:iCs/>
                <w:color w:val="auto"/>
                <w:sz w:val="28"/>
                <w:szCs w:val="28"/>
              </w:rPr>
              <w:t>Marina Soledad Iantorno</w:t>
            </w:r>
          </w:p>
        </w:tc>
      </w:tr>
      <w:tr w:rsidR="008C4B00" w:rsidRPr="008C4B00" w14:paraId="6B3D42F8"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6D04A64B" w14:textId="77777777" w:rsidR="00FA2E08" w:rsidRPr="008C4B00" w:rsidRDefault="00FA2E08" w:rsidP="00692D1D">
            <w:pPr>
              <w:ind w:left="4"/>
              <w:jc w:val="right"/>
              <w:rPr>
                <w:rFonts w:asciiTheme="minorHAnsi" w:hAnsiTheme="minorHAnsi" w:cstheme="minorHAnsi"/>
                <w:b/>
                <w:bCs/>
                <w:color w:val="auto"/>
                <w:sz w:val="28"/>
                <w:szCs w:val="28"/>
              </w:rPr>
            </w:pPr>
            <w:r w:rsidRPr="008C4B00">
              <w:rPr>
                <w:rFonts w:asciiTheme="minorHAnsi" w:eastAsia="Times New Roman" w:hAnsiTheme="minorHAnsi" w:cstheme="minorHAnsi"/>
                <w:b/>
                <w:bCs/>
                <w:color w:val="auto"/>
                <w:sz w:val="28"/>
                <w:szCs w:val="28"/>
              </w:rPr>
              <w:t xml:space="preserve">Student Full Name: </w:t>
            </w:r>
          </w:p>
        </w:tc>
        <w:tc>
          <w:tcPr>
            <w:tcW w:w="5244" w:type="dxa"/>
            <w:tcBorders>
              <w:top w:val="single" w:sz="4" w:space="0" w:color="000000"/>
              <w:left w:val="single" w:sz="4" w:space="0" w:color="000000"/>
              <w:bottom w:val="single" w:sz="4" w:space="0" w:color="000000"/>
              <w:right w:val="single" w:sz="4" w:space="0" w:color="000000"/>
            </w:tcBorders>
            <w:vAlign w:val="center"/>
          </w:tcPr>
          <w:p w14:paraId="666C7E7C" w14:textId="77777777" w:rsidR="00FA2E08" w:rsidRPr="008C4B00" w:rsidRDefault="00FA2E08" w:rsidP="00692D1D">
            <w:pPr>
              <w:rPr>
                <w:rFonts w:asciiTheme="minorHAnsi" w:hAnsiTheme="minorHAnsi" w:cstheme="minorHAnsi"/>
                <w:iCs/>
                <w:color w:val="auto"/>
                <w:sz w:val="28"/>
                <w:szCs w:val="28"/>
              </w:rPr>
            </w:pPr>
            <w:r w:rsidRPr="008C4B00">
              <w:rPr>
                <w:rFonts w:asciiTheme="minorHAnsi" w:hAnsiTheme="minorHAnsi" w:cstheme="minorHAnsi"/>
                <w:iCs/>
                <w:color w:val="auto"/>
                <w:sz w:val="28"/>
                <w:szCs w:val="28"/>
              </w:rPr>
              <w:t>Sinéad Duffy</w:t>
            </w:r>
          </w:p>
        </w:tc>
      </w:tr>
      <w:tr w:rsidR="008C4B00" w:rsidRPr="008C4B00" w14:paraId="66DA41E5"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283F21D3" w14:textId="77777777" w:rsidR="00FA2E08" w:rsidRPr="008C4B00" w:rsidRDefault="00FA2E08" w:rsidP="00692D1D">
            <w:pPr>
              <w:ind w:left="4"/>
              <w:jc w:val="right"/>
              <w:rPr>
                <w:rFonts w:asciiTheme="minorHAnsi" w:hAnsiTheme="minorHAnsi" w:cstheme="minorHAnsi"/>
                <w:b/>
                <w:bCs/>
                <w:color w:val="auto"/>
                <w:sz w:val="28"/>
                <w:szCs w:val="28"/>
              </w:rPr>
            </w:pPr>
            <w:r w:rsidRPr="008C4B00">
              <w:rPr>
                <w:rFonts w:asciiTheme="minorHAnsi" w:eastAsia="Times New Roman" w:hAnsiTheme="minorHAnsi" w:cstheme="minorHAnsi"/>
                <w:b/>
                <w:bCs/>
                <w:color w:val="auto"/>
                <w:sz w:val="28"/>
                <w:szCs w:val="28"/>
              </w:rPr>
              <w:t xml:space="preserve">Student Number: </w:t>
            </w:r>
          </w:p>
        </w:tc>
        <w:tc>
          <w:tcPr>
            <w:tcW w:w="5244" w:type="dxa"/>
            <w:tcBorders>
              <w:top w:val="single" w:sz="4" w:space="0" w:color="000000"/>
              <w:left w:val="single" w:sz="4" w:space="0" w:color="000000"/>
              <w:bottom w:val="single" w:sz="4" w:space="0" w:color="000000"/>
              <w:right w:val="single" w:sz="4" w:space="0" w:color="000000"/>
            </w:tcBorders>
            <w:vAlign w:val="center"/>
          </w:tcPr>
          <w:p w14:paraId="19016DB4" w14:textId="77777777" w:rsidR="00FA2E08" w:rsidRPr="008C4B00" w:rsidRDefault="00FA2E08" w:rsidP="00692D1D">
            <w:pPr>
              <w:rPr>
                <w:rFonts w:asciiTheme="minorHAnsi" w:hAnsiTheme="minorHAnsi" w:cstheme="minorHAnsi"/>
                <w:iCs/>
                <w:color w:val="auto"/>
                <w:sz w:val="28"/>
                <w:szCs w:val="28"/>
              </w:rPr>
            </w:pPr>
            <w:r w:rsidRPr="008C4B00">
              <w:rPr>
                <w:rFonts w:asciiTheme="minorHAnsi" w:hAnsiTheme="minorHAnsi" w:cstheme="minorHAnsi"/>
                <w:iCs/>
                <w:color w:val="auto"/>
                <w:sz w:val="28"/>
                <w:szCs w:val="28"/>
              </w:rPr>
              <w:t>SBA22229</w:t>
            </w:r>
          </w:p>
        </w:tc>
      </w:tr>
      <w:tr w:rsidR="008C4B00" w:rsidRPr="008C4B00" w14:paraId="2E336E31"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5E1ECE2C" w14:textId="77777777" w:rsidR="00FA2E08" w:rsidRPr="008C4B00" w:rsidRDefault="00FA2E08" w:rsidP="00692D1D">
            <w:pPr>
              <w:ind w:left="4"/>
              <w:jc w:val="right"/>
              <w:rPr>
                <w:rFonts w:asciiTheme="minorHAnsi" w:hAnsiTheme="minorHAnsi" w:cstheme="minorHAnsi"/>
                <w:b/>
                <w:bCs/>
                <w:color w:val="auto"/>
                <w:sz w:val="28"/>
                <w:szCs w:val="28"/>
              </w:rPr>
            </w:pPr>
            <w:r w:rsidRPr="008C4B00">
              <w:rPr>
                <w:rFonts w:asciiTheme="minorHAnsi" w:eastAsia="Times New Roman" w:hAnsiTheme="minorHAnsi" w:cstheme="minorHAnsi"/>
                <w:b/>
                <w:bCs/>
                <w:color w:val="auto"/>
                <w:sz w:val="28"/>
                <w:szCs w:val="28"/>
              </w:rPr>
              <w:t xml:space="preserve">Assessment Due Date: </w:t>
            </w:r>
          </w:p>
        </w:tc>
        <w:tc>
          <w:tcPr>
            <w:tcW w:w="5244" w:type="dxa"/>
            <w:tcBorders>
              <w:top w:val="single" w:sz="4" w:space="0" w:color="000000"/>
              <w:left w:val="single" w:sz="4" w:space="0" w:color="000000"/>
              <w:bottom w:val="single" w:sz="4" w:space="0" w:color="000000"/>
              <w:right w:val="single" w:sz="4" w:space="0" w:color="000000"/>
            </w:tcBorders>
            <w:vAlign w:val="center"/>
          </w:tcPr>
          <w:p w14:paraId="5ED861F9" w14:textId="7E167EC3" w:rsidR="00FA2E08" w:rsidRPr="008C4B00" w:rsidRDefault="00DF1F25" w:rsidP="00692D1D">
            <w:pPr>
              <w:rPr>
                <w:rFonts w:asciiTheme="minorHAnsi" w:hAnsiTheme="minorHAnsi" w:cstheme="minorHAnsi"/>
                <w:iCs/>
                <w:color w:val="auto"/>
                <w:sz w:val="28"/>
                <w:szCs w:val="28"/>
              </w:rPr>
            </w:pPr>
            <w:r w:rsidRPr="008C4B00">
              <w:rPr>
                <w:rFonts w:asciiTheme="minorHAnsi" w:hAnsiTheme="minorHAnsi" w:cstheme="minorHAnsi"/>
                <w:iCs/>
                <w:color w:val="auto"/>
                <w:sz w:val="28"/>
                <w:szCs w:val="28"/>
              </w:rPr>
              <w:t>Friday, 22 September 2023</w:t>
            </w:r>
          </w:p>
        </w:tc>
      </w:tr>
      <w:tr w:rsidR="008C4B00" w:rsidRPr="008C4B00" w14:paraId="48F272BD"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06171463" w14:textId="77777777" w:rsidR="00FA2E08" w:rsidRPr="008C4B00" w:rsidRDefault="00FA2E08" w:rsidP="00692D1D">
            <w:pPr>
              <w:ind w:left="4"/>
              <w:jc w:val="right"/>
              <w:rPr>
                <w:rFonts w:asciiTheme="minorHAnsi" w:eastAsia="Times New Roman" w:hAnsiTheme="minorHAnsi" w:cstheme="minorHAnsi"/>
                <w:b/>
                <w:bCs/>
                <w:color w:val="auto"/>
                <w:sz w:val="28"/>
                <w:szCs w:val="28"/>
              </w:rPr>
            </w:pPr>
            <w:r w:rsidRPr="008C4B00">
              <w:rPr>
                <w:rFonts w:asciiTheme="minorHAnsi" w:eastAsia="Times New Roman" w:hAnsiTheme="minorHAnsi" w:cstheme="minorHAnsi"/>
                <w:b/>
                <w:bCs/>
                <w:color w:val="auto"/>
                <w:sz w:val="28"/>
                <w:szCs w:val="28"/>
              </w:rPr>
              <w:t xml:space="preserve">Date of Submission: </w:t>
            </w:r>
          </w:p>
        </w:tc>
        <w:tc>
          <w:tcPr>
            <w:tcW w:w="5244" w:type="dxa"/>
            <w:tcBorders>
              <w:top w:val="single" w:sz="4" w:space="0" w:color="000000"/>
              <w:left w:val="single" w:sz="4" w:space="0" w:color="000000"/>
              <w:bottom w:val="single" w:sz="4" w:space="0" w:color="000000"/>
              <w:right w:val="single" w:sz="4" w:space="0" w:color="000000"/>
            </w:tcBorders>
            <w:vAlign w:val="center"/>
          </w:tcPr>
          <w:p w14:paraId="3E75D17D" w14:textId="3720B3EB" w:rsidR="00FA2E08" w:rsidRPr="008C4B00" w:rsidRDefault="00575084" w:rsidP="00692D1D">
            <w:pPr>
              <w:rPr>
                <w:rFonts w:asciiTheme="minorHAnsi" w:hAnsiTheme="minorHAnsi" w:cstheme="minorHAnsi"/>
                <w:iCs/>
                <w:color w:val="auto"/>
                <w:sz w:val="28"/>
                <w:szCs w:val="28"/>
              </w:rPr>
            </w:pPr>
            <w:r w:rsidRPr="008C4B00">
              <w:rPr>
                <w:rFonts w:asciiTheme="minorHAnsi" w:hAnsiTheme="minorHAnsi" w:cstheme="minorHAnsi"/>
                <w:iCs/>
                <w:color w:val="auto"/>
                <w:sz w:val="28"/>
                <w:szCs w:val="28"/>
              </w:rPr>
              <w:t>Friday, 22 September 2023</w:t>
            </w:r>
          </w:p>
        </w:tc>
      </w:tr>
    </w:tbl>
    <w:p w14:paraId="18289DB2" w14:textId="77777777" w:rsidR="00FA2E08" w:rsidRPr="008C4B00" w:rsidRDefault="00FA2E08" w:rsidP="00FA2E08">
      <w:pPr>
        <w:spacing w:after="146"/>
        <w:rPr>
          <w:rFonts w:asciiTheme="minorHAnsi" w:hAnsiTheme="minorHAnsi" w:cstheme="minorHAnsi"/>
          <w:color w:val="auto"/>
        </w:rPr>
      </w:pPr>
      <w:r w:rsidRPr="008C4B00">
        <w:rPr>
          <w:rFonts w:asciiTheme="minorHAnsi" w:eastAsia="Times New Roman" w:hAnsiTheme="minorHAnsi" w:cstheme="minorHAnsi"/>
          <w:color w:val="auto"/>
          <w:sz w:val="21"/>
          <w:szCs w:val="21"/>
        </w:rPr>
        <w:t xml:space="preserve"> </w:t>
      </w:r>
    </w:p>
    <w:p w14:paraId="693671C1" w14:textId="77777777" w:rsidR="00FA2E08" w:rsidRPr="008C4B00" w:rsidRDefault="00FA2E08" w:rsidP="00FA2E08">
      <w:pPr>
        <w:spacing w:after="0"/>
        <w:rPr>
          <w:rFonts w:asciiTheme="minorHAnsi" w:hAnsiTheme="minorHAnsi" w:cstheme="minorHAnsi"/>
          <w:color w:val="auto"/>
        </w:rPr>
      </w:pPr>
      <w:r w:rsidRPr="008C4B00">
        <w:rPr>
          <w:rFonts w:asciiTheme="minorHAnsi" w:eastAsia="Times New Roman" w:hAnsiTheme="minorHAnsi" w:cstheme="minorHAnsi"/>
          <w:color w:val="auto"/>
          <w:sz w:val="19"/>
          <w:szCs w:val="19"/>
        </w:rPr>
        <w:t xml:space="preserve"> </w:t>
      </w:r>
      <w:r w:rsidRPr="008C4B00">
        <w:rPr>
          <w:rFonts w:asciiTheme="minorHAnsi" w:hAnsiTheme="minorHAnsi" w:cstheme="minorHAnsi"/>
          <w:noProof/>
          <w:color w:val="auto"/>
        </w:rPr>
        <mc:AlternateContent>
          <mc:Choice Requires="wpg">
            <w:drawing>
              <wp:inline distT="0" distB="0" distL="0" distR="0" wp14:anchorId="4B7EE8B5" wp14:editId="5EB23621">
                <wp:extent cx="5788152" cy="16763"/>
                <wp:effectExtent l="0" t="0" r="0" b="0"/>
                <wp:docPr id="6547" name="Group 6547"/>
                <wp:cNvGraphicFramePr/>
                <a:graphic xmlns:a="http://schemas.openxmlformats.org/drawingml/2006/main">
                  <a:graphicData uri="http://schemas.microsoft.com/office/word/2010/wordprocessingGroup">
                    <wpg:wgp>
                      <wpg:cNvGrpSpPr/>
                      <wpg:grpSpPr>
                        <a:xfrm>
                          <a:off x="0" y="0"/>
                          <a:ext cx="5788152" cy="16763"/>
                          <a:chOff x="2451900" y="3771600"/>
                          <a:chExt cx="5788200" cy="16800"/>
                        </a:xfrm>
                      </wpg:grpSpPr>
                      <wpg:grpSp>
                        <wpg:cNvPr id="4" name="Group 4"/>
                        <wpg:cNvGrpSpPr/>
                        <wpg:grpSpPr>
                          <a:xfrm>
                            <a:off x="2451924" y="3771619"/>
                            <a:ext cx="5788152" cy="16763"/>
                            <a:chOff x="0" y="0"/>
                            <a:chExt cx="5788152" cy="16763"/>
                          </a:xfrm>
                        </wpg:grpSpPr>
                        <wps:wsp>
                          <wps:cNvPr id="5" name="Rectangle 5"/>
                          <wps:cNvSpPr/>
                          <wps:spPr>
                            <a:xfrm>
                              <a:off x="0" y="0"/>
                              <a:ext cx="5788150" cy="16750"/>
                            </a:xfrm>
                            <a:prstGeom prst="rect">
                              <a:avLst/>
                            </a:prstGeom>
                            <a:noFill/>
                            <a:ln>
                              <a:noFill/>
                            </a:ln>
                          </wps:spPr>
                          <wps:txbx>
                            <w:txbxContent>
                              <w:p w14:paraId="0F8D8A55"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6" name="Freeform: Shape 6"/>
                          <wps:cNvSpPr/>
                          <wps:spPr>
                            <a:xfrm>
                              <a:off x="0" y="0"/>
                              <a:ext cx="5788152" cy="16763"/>
                            </a:xfrm>
                            <a:custGeom>
                              <a:avLst/>
                              <a:gdLst/>
                              <a:ahLst/>
                              <a:cxnLst/>
                              <a:rect l="l" t="t" r="r" b="b"/>
                              <a:pathLst>
                                <a:path w="5788152" h="16763" extrusionOk="0">
                                  <a:moveTo>
                                    <a:pt x="0" y="0"/>
                                  </a:moveTo>
                                  <a:lnTo>
                                    <a:pt x="5788152" y="0"/>
                                  </a:lnTo>
                                  <a:lnTo>
                                    <a:pt x="5788152" y="16763"/>
                                  </a:lnTo>
                                  <a:lnTo>
                                    <a:pt x="0" y="16763"/>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B7EE8B5" id="Group 6547" o:spid="_x0000_s1030"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">
                <v:group id="Group 4" o:spid="_x0000_s1031"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F8D8A55" w14:textId="77777777" w:rsidR="00FA2E08" w:rsidRDefault="00FA2E08" w:rsidP="00FA2E08">
                          <w:pPr>
                            <w:spacing w:after="0" w:line="240" w:lineRule="auto"/>
                            <w:textDirection w:val="btLr"/>
                          </w:pPr>
                        </w:p>
                      </w:txbxContent>
                    </v:textbox>
                  </v:rect>
                  <v:shape id="Freeform: Shape 6" o:spid="_x0000_s1033" style="position:absolute;width:57881;height:167;visibility:visible;mso-wrap-style:square;v-text-anchor:middle" coordsize="5788152,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" path="m,l5788152,r,16763l,16763,,e" fillcolor="black" stroked="f">
                    <v:path arrowok="t" o:extrusionok="f"/>
                  </v:shape>
                </v:group>
                <w10:anchorlock/>
              </v:group>
            </w:pict>
          </mc:Fallback>
        </mc:AlternateContent>
      </w:r>
    </w:p>
    <w:p w14:paraId="68B6ECE0" w14:textId="77777777" w:rsidR="00FA2E08" w:rsidRPr="008C4B00" w:rsidRDefault="00FA2E08" w:rsidP="00FA2E08">
      <w:pPr>
        <w:spacing w:after="0"/>
        <w:rPr>
          <w:rFonts w:asciiTheme="minorHAnsi" w:hAnsiTheme="minorHAnsi" w:cstheme="minorHAnsi"/>
          <w:color w:val="auto"/>
        </w:rPr>
      </w:pPr>
      <w:r w:rsidRPr="008C4B00">
        <w:rPr>
          <w:rFonts w:asciiTheme="minorHAnsi" w:eastAsia="Times New Roman" w:hAnsiTheme="minorHAnsi" w:cstheme="minorHAnsi"/>
          <w:color w:val="auto"/>
        </w:rPr>
        <w:t xml:space="preserve"> </w:t>
      </w:r>
    </w:p>
    <w:p w14:paraId="4CAA3F91" w14:textId="77777777" w:rsidR="00FA2E08" w:rsidRPr="008C4B00" w:rsidRDefault="00FA2E08" w:rsidP="00FA2E08">
      <w:pPr>
        <w:spacing w:after="9"/>
        <w:rPr>
          <w:rFonts w:asciiTheme="minorHAnsi" w:hAnsiTheme="minorHAnsi" w:cstheme="minorHAnsi"/>
          <w:color w:val="auto"/>
        </w:rPr>
      </w:pPr>
      <w:r w:rsidRPr="008C4B00">
        <w:rPr>
          <w:rFonts w:asciiTheme="minorHAnsi" w:eastAsia="Times New Roman" w:hAnsiTheme="minorHAnsi" w:cstheme="minorHAnsi"/>
          <w:color w:val="auto"/>
        </w:rPr>
        <w:t xml:space="preserve">Declaration  </w:t>
      </w:r>
    </w:p>
    <w:p w14:paraId="3A55709F" w14:textId="7CD541C4" w:rsidR="00FA2E08" w:rsidRPr="008C4B00" w:rsidRDefault="00FA2E08" w:rsidP="00FA2E08">
      <w:pPr>
        <w:spacing w:after="21"/>
        <w:rPr>
          <w:rFonts w:asciiTheme="minorHAnsi" w:hAnsiTheme="minorHAnsi" w:cstheme="minorHAnsi"/>
          <w:color w:val="auto"/>
        </w:rPr>
      </w:pPr>
      <w:r w:rsidRPr="008C4B00">
        <w:rPr>
          <w:rFonts w:asciiTheme="minorHAnsi" w:eastAsia="Times New Roman" w:hAnsiTheme="minorHAnsi" w:cstheme="minorHAnsi"/>
          <w:color w:val="auto"/>
        </w:rPr>
        <w:t xml:space="preserve"> </w:t>
      </w:r>
    </w:p>
    <w:p w14:paraId="7ACE6085" w14:textId="77777777" w:rsidR="00FA2E08" w:rsidRPr="008C4B00" w:rsidRDefault="00FA2E08" w:rsidP="00FA2E08">
      <w:pPr>
        <w:pBdr>
          <w:top w:val="single" w:sz="4" w:space="0" w:color="000000"/>
          <w:left w:val="single" w:sz="4" w:space="0" w:color="000000"/>
          <w:bottom w:val="single" w:sz="4" w:space="0" w:color="000000"/>
          <w:right w:val="single" w:sz="4" w:space="0" w:color="000000"/>
        </w:pBdr>
        <w:spacing w:after="0" w:line="252" w:lineRule="auto"/>
        <w:ind w:left="108" w:right="287"/>
        <w:rPr>
          <w:rFonts w:asciiTheme="minorHAnsi" w:hAnsiTheme="minorHAnsi" w:cstheme="minorHAnsi"/>
          <w:color w:val="auto"/>
        </w:rPr>
      </w:pPr>
      <w:r w:rsidRPr="008C4B00">
        <w:rPr>
          <w:rFonts w:asciiTheme="minorHAnsi" w:eastAsia="Times New Roman" w:hAnsiTheme="minorHAnsi" w:cstheme="minorHAnsi"/>
          <w:color w:val="auto"/>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5A59C992" w14:textId="77777777" w:rsidR="00FA2E08" w:rsidRPr="008C4B00" w:rsidRDefault="00FA2E08" w:rsidP="00FA2E08">
      <w:pPr>
        <w:pBdr>
          <w:top w:val="single" w:sz="4" w:space="0" w:color="000000"/>
          <w:left w:val="single" w:sz="4" w:space="0" w:color="000000"/>
          <w:bottom w:val="single" w:sz="4" w:space="0" w:color="000000"/>
          <w:right w:val="single" w:sz="4" w:space="0" w:color="000000"/>
        </w:pBdr>
        <w:spacing w:after="4"/>
        <w:ind w:left="108" w:right="287"/>
        <w:rPr>
          <w:rFonts w:asciiTheme="minorHAnsi" w:hAnsiTheme="minorHAnsi" w:cstheme="minorHAnsi"/>
          <w:color w:val="auto"/>
        </w:rPr>
      </w:pPr>
      <w:r w:rsidRPr="008C4B00">
        <w:rPr>
          <w:rFonts w:asciiTheme="minorHAnsi" w:eastAsia="Times New Roman" w:hAnsiTheme="minorHAnsi" w:cstheme="minorHAnsi"/>
          <w:color w:val="auto"/>
          <w:sz w:val="19"/>
          <w:szCs w:val="19"/>
        </w:rPr>
        <w:t xml:space="preserve"> </w:t>
      </w:r>
    </w:p>
    <w:p w14:paraId="50C29FF9" w14:textId="77777777" w:rsidR="00A708F5" w:rsidRPr="008C4B00" w:rsidRDefault="00A708F5">
      <w:pPr>
        <w:rPr>
          <w:rStyle w:val="Strong"/>
          <w:rFonts w:asciiTheme="minorHAnsi" w:hAnsiTheme="minorHAnsi" w:cstheme="minorHAnsi"/>
          <w:color w:val="auto"/>
        </w:rPr>
      </w:pPr>
      <w:r w:rsidRPr="008C4B00">
        <w:rPr>
          <w:rStyle w:val="Strong"/>
          <w:rFonts w:asciiTheme="minorHAnsi" w:hAnsiTheme="minorHAnsi" w:cstheme="minorHAnsi"/>
          <w:color w:val="auto"/>
        </w:rPr>
        <w:br w:type="page"/>
      </w:r>
    </w:p>
    <w:p w14:paraId="295C7B1D" w14:textId="77777777" w:rsidR="00D204AE" w:rsidRPr="008C4B00" w:rsidRDefault="00D204AE">
      <w:pPr>
        <w:rPr>
          <w:rFonts w:asciiTheme="minorHAnsi" w:hAnsiTheme="minorHAnsi" w:cstheme="minorHAnsi"/>
          <w:color w:val="auto"/>
        </w:rPr>
      </w:pPr>
    </w:p>
    <w:p w14:paraId="7ED0E3FB" w14:textId="402C5D2E" w:rsidR="00D204AE" w:rsidRPr="00C24767" w:rsidRDefault="00D204AE" w:rsidP="00C24767">
      <w:pPr>
        <w:rPr>
          <w:b/>
          <w:bCs/>
          <w:sz w:val="36"/>
          <w:szCs w:val="36"/>
        </w:rPr>
      </w:pPr>
      <w:r w:rsidRPr="00C24767">
        <w:rPr>
          <w:b/>
          <w:bCs/>
          <w:sz w:val="36"/>
          <w:szCs w:val="36"/>
        </w:rPr>
        <w:t xml:space="preserve">Acknowledgement </w:t>
      </w:r>
    </w:p>
    <w:p w14:paraId="1C9D7F59" w14:textId="77777777" w:rsidR="00D204AE" w:rsidRPr="008C4B00" w:rsidRDefault="00D204AE">
      <w:pPr>
        <w:rPr>
          <w:rFonts w:asciiTheme="minorHAnsi" w:hAnsiTheme="minorHAnsi" w:cstheme="minorHAnsi"/>
          <w:color w:val="auto"/>
        </w:rPr>
      </w:pPr>
    </w:p>
    <w:p w14:paraId="19B47909" w14:textId="5335336A" w:rsidR="00C06FE7" w:rsidRPr="008C4B00" w:rsidRDefault="00C06FE7" w:rsidP="004E72E2">
      <w:pPr>
        <w:spacing w:line="360" w:lineRule="auto"/>
        <w:rPr>
          <w:rFonts w:asciiTheme="minorHAnsi" w:hAnsiTheme="minorHAnsi" w:cstheme="minorHAnsi"/>
          <w:color w:val="auto"/>
        </w:rPr>
      </w:pPr>
      <w:r w:rsidRPr="008C4B00">
        <w:rPr>
          <w:rFonts w:asciiTheme="minorHAnsi" w:hAnsiTheme="minorHAnsi" w:cstheme="minorHAnsi"/>
          <w:color w:val="auto"/>
        </w:rPr>
        <w:t>I would like to thank the following people who have helped me undertake this research</w:t>
      </w:r>
      <w:r w:rsidR="00D43269" w:rsidRPr="008C4B00">
        <w:rPr>
          <w:rFonts w:asciiTheme="minorHAnsi" w:hAnsiTheme="minorHAnsi" w:cstheme="minorHAnsi"/>
          <w:color w:val="auto"/>
        </w:rPr>
        <w:t>:</w:t>
      </w:r>
    </w:p>
    <w:p w14:paraId="08219B68" w14:textId="1C63ECBA" w:rsidR="00C06FE7" w:rsidRPr="008C4B00" w:rsidRDefault="00C06FE7" w:rsidP="004E72E2">
      <w:pPr>
        <w:spacing w:line="360" w:lineRule="auto"/>
        <w:jc w:val="center"/>
        <w:rPr>
          <w:rFonts w:asciiTheme="minorHAnsi" w:hAnsiTheme="minorHAnsi" w:cstheme="minorHAnsi"/>
          <w:color w:val="auto"/>
        </w:rPr>
      </w:pPr>
      <w:r w:rsidRPr="008C4B00">
        <w:rPr>
          <w:rFonts w:asciiTheme="minorHAnsi" w:hAnsiTheme="minorHAnsi" w:cstheme="minorHAnsi"/>
          <w:color w:val="auto"/>
        </w:rPr>
        <w:t xml:space="preserve">My supervisor Marina Soledad Iantorno., for her support, </w:t>
      </w:r>
      <w:r w:rsidR="00894F71" w:rsidRPr="008C4B00">
        <w:rPr>
          <w:rFonts w:asciiTheme="minorHAnsi" w:hAnsiTheme="minorHAnsi" w:cstheme="minorHAnsi"/>
          <w:color w:val="auto"/>
        </w:rPr>
        <w:t>encouragement,</w:t>
      </w:r>
      <w:r w:rsidRPr="008C4B00">
        <w:rPr>
          <w:rFonts w:asciiTheme="minorHAnsi" w:hAnsiTheme="minorHAnsi" w:cstheme="minorHAnsi"/>
          <w:color w:val="auto"/>
        </w:rPr>
        <w:t xml:space="preserve"> and patience</w:t>
      </w:r>
      <w:r w:rsidR="00894F71" w:rsidRPr="008C4B00">
        <w:rPr>
          <w:rFonts w:asciiTheme="minorHAnsi" w:hAnsiTheme="minorHAnsi" w:cstheme="minorHAnsi"/>
          <w:color w:val="auto"/>
        </w:rPr>
        <w:t>.</w:t>
      </w:r>
    </w:p>
    <w:p w14:paraId="221381A7" w14:textId="1E82D3AA" w:rsidR="006520C9" w:rsidRPr="008C4B00" w:rsidRDefault="006520C9" w:rsidP="004E72E2">
      <w:pPr>
        <w:spacing w:line="360" w:lineRule="auto"/>
        <w:jc w:val="center"/>
        <w:rPr>
          <w:rFonts w:asciiTheme="minorHAnsi" w:hAnsiTheme="minorHAnsi" w:cstheme="minorHAnsi"/>
          <w:color w:val="auto"/>
        </w:rPr>
      </w:pPr>
      <w:r w:rsidRPr="008C4B00">
        <w:rPr>
          <w:rFonts w:asciiTheme="minorHAnsi" w:hAnsiTheme="minorHAnsi" w:cstheme="minorHAnsi"/>
          <w:color w:val="auto"/>
        </w:rPr>
        <w:t>David, Debra and the Team at CCT</w:t>
      </w:r>
    </w:p>
    <w:p w14:paraId="4280F5F1" w14:textId="6F48D5AE" w:rsidR="00C06FE7" w:rsidRPr="008C4B00" w:rsidRDefault="00C06FE7" w:rsidP="004E72E2">
      <w:pPr>
        <w:spacing w:line="360" w:lineRule="auto"/>
        <w:jc w:val="center"/>
        <w:rPr>
          <w:rFonts w:asciiTheme="minorHAnsi" w:hAnsiTheme="minorHAnsi" w:cstheme="minorHAnsi"/>
          <w:color w:val="auto"/>
        </w:rPr>
      </w:pPr>
      <w:r w:rsidRPr="008C4B00">
        <w:rPr>
          <w:rFonts w:asciiTheme="minorHAnsi" w:hAnsiTheme="minorHAnsi" w:cstheme="minorHAnsi"/>
          <w:color w:val="auto"/>
        </w:rPr>
        <w:t>Colleagues</w:t>
      </w:r>
      <w:r w:rsidR="00894F71" w:rsidRPr="008C4B00">
        <w:rPr>
          <w:rFonts w:asciiTheme="minorHAnsi" w:hAnsiTheme="minorHAnsi" w:cstheme="minorHAnsi"/>
          <w:color w:val="auto"/>
        </w:rPr>
        <w:t xml:space="preserve"> </w:t>
      </w:r>
      <w:r w:rsidR="00451229" w:rsidRPr="008C4B00">
        <w:rPr>
          <w:rFonts w:asciiTheme="minorHAnsi" w:hAnsiTheme="minorHAnsi" w:cstheme="minorHAnsi"/>
          <w:color w:val="auto"/>
        </w:rPr>
        <w:t>in both Ireland and the UK</w:t>
      </w:r>
      <w:r w:rsidRPr="008C4B00">
        <w:rPr>
          <w:rFonts w:asciiTheme="minorHAnsi" w:hAnsiTheme="minorHAnsi" w:cstheme="minorHAnsi"/>
          <w:color w:val="auto"/>
        </w:rPr>
        <w:t xml:space="preserve"> that guided and directed </w:t>
      </w:r>
      <w:r w:rsidR="00D43269" w:rsidRPr="008C4B00">
        <w:rPr>
          <w:rFonts w:asciiTheme="minorHAnsi" w:hAnsiTheme="minorHAnsi" w:cstheme="minorHAnsi"/>
          <w:color w:val="auto"/>
        </w:rPr>
        <w:t xml:space="preserve">me </w:t>
      </w:r>
      <w:r w:rsidRPr="008C4B00">
        <w:rPr>
          <w:rFonts w:asciiTheme="minorHAnsi" w:hAnsiTheme="minorHAnsi" w:cstheme="minorHAnsi"/>
          <w:color w:val="auto"/>
        </w:rPr>
        <w:t>throughout</w:t>
      </w:r>
      <w:r w:rsidR="00D43269" w:rsidRPr="008C4B00">
        <w:rPr>
          <w:rFonts w:asciiTheme="minorHAnsi" w:hAnsiTheme="minorHAnsi" w:cstheme="minorHAnsi"/>
          <w:color w:val="auto"/>
        </w:rPr>
        <w:t xml:space="preserve"> the last 12 months</w:t>
      </w:r>
      <w:r w:rsidRPr="008C4B00">
        <w:rPr>
          <w:rFonts w:asciiTheme="minorHAnsi" w:hAnsiTheme="minorHAnsi" w:cstheme="minorHAnsi"/>
          <w:color w:val="auto"/>
        </w:rPr>
        <w:t xml:space="preserve">, and </w:t>
      </w:r>
      <w:r w:rsidR="00D43269" w:rsidRPr="008C4B00">
        <w:rPr>
          <w:rFonts w:asciiTheme="minorHAnsi" w:hAnsiTheme="minorHAnsi" w:cstheme="minorHAnsi"/>
          <w:color w:val="auto"/>
        </w:rPr>
        <w:t xml:space="preserve">most especially to </w:t>
      </w:r>
      <w:r w:rsidRPr="008C4B00">
        <w:rPr>
          <w:rFonts w:asciiTheme="minorHAnsi" w:hAnsiTheme="minorHAnsi" w:cstheme="minorHAnsi"/>
          <w:color w:val="auto"/>
        </w:rPr>
        <w:t xml:space="preserve">those who kindly agreed to take part as </w:t>
      </w:r>
      <w:r w:rsidR="00894F71" w:rsidRPr="008C4B00">
        <w:rPr>
          <w:rFonts w:asciiTheme="minorHAnsi" w:hAnsiTheme="minorHAnsi" w:cstheme="minorHAnsi"/>
          <w:color w:val="auto"/>
        </w:rPr>
        <w:t>Interviewees.</w:t>
      </w:r>
    </w:p>
    <w:p w14:paraId="3511AED6" w14:textId="73ADB815" w:rsidR="00C06FE7" w:rsidRPr="008C4B00" w:rsidRDefault="00C06FE7" w:rsidP="004E72E2">
      <w:pPr>
        <w:spacing w:line="360" w:lineRule="auto"/>
        <w:jc w:val="center"/>
        <w:rPr>
          <w:rFonts w:asciiTheme="minorHAnsi" w:hAnsiTheme="minorHAnsi" w:cstheme="minorHAnsi"/>
          <w:color w:val="auto"/>
        </w:rPr>
      </w:pPr>
      <w:r w:rsidRPr="008C4B00">
        <w:rPr>
          <w:rFonts w:asciiTheme="minorHAnsi" w:hAnsiTheme="minorHAnsi" w:cstheme="minorHAnsi"/>
          <w:color w:val="auto"/>
        </w:rPr>
        <w:t>Ka</w:t>
      </w:r>
      <w:r w:rsidR="0029765C" w:rsidRPr="008C4B00">
        <w:rPr>
          <w:rFonts w:asciiTheme="minorHAnsi" w:hAnsiTheme="minorHAnsi" w:cstheme="minorHAnsi"/>
          <w:color w:val="auto"/>
        </w:rPr>
        <w:t>thleen</w:t>
      </w:r>
      <w:r w:rsidRPr="008C4B00">
        <w:rPr>
          <w:rFonts w:asciiTheme="minorHAnsi" w:hAnsiTheme="minorHAnsi" w:cstheme="minorHAnsi"/>
          <w:color w:val="auto"/>
        </w:rPr>
        <w:t>, Helen, Eilis and Colm as well as Michelle and everyone else who tirelessly supported, encouraged</w:t>
      </w:r>
      <w:r w:rsidR="00AC0958" w:rsidRPr="008C4B00">
        <w:rPr>
          <w:rFonts w:asciiTheme="minorHAnsi" w:hAnsiTheme="minorHAnsi" w:cstheme="minorHAnsi"/>
          <w:color w:val="auto"/>
        </w:rPr>
        <w:t xml:space="preserve"> and</w:t>
      </w:r>
      <w:r w:rsidRPr="008C4B00">
        <w:rPr>
          <w:rFonts w:asciiTheme="minorHAnsi" w:hAnsiTheme="minorHAnsi" w:cstheme="minorHAnsi"/>
          <w:color w:val="auto"/>
        </w:rPr>
        <w:t xml:space="preserve"> cajoled at various parts throughout this process.</w:t>
      </w:r>
    </w:p>
    <w:p w14:paraId="0952FE06" w14:textId="14231B16" w:rsidR="00C06FE7" w:rsidRPr="008C4B00" w:rsidRDefault="00C06FE7" w:rsidP="004E72E2">
      <w:pPr>
        <w:spacing w:line="360" w:lineRule="auto"/>
        <w:jc w:val="center"/>
        <w:rPr>
          <w:rFonts w:asciiTheme="minorHAnsi" w:hAnsiTheme="minorHAnsi" w:cstheme="minorHAnsi"/>
          <w:color w:val="auto"/>
        </w:rPr>
      </w:pPr>
      <w:r w:rsidRPr="008C4B00">
        <w:rPr>
          <w:rFonts w:asciiTheme="minorHAnsi" w:hAnsiTheme="minorHAnsi" w:cstheme="minorHAnsi"/>
          <w:color w:val="auto"/>
        </w:rPr>
        <w:t>And to my parents, who set me off on the road to this MSc a long time ago.</w:t>
      </w:r>
    </w:p>
    <w:p w14:paraId="52759A74" w14:textId="77777777" w:rsidR="00BE78A8" w:rsidRPr="008C4B00" w:rsidRDefault="00BE78A8">
      <w:pPr>
        <w:rPr>
          <w:rFonts w:asciiTheme="minorHAnsi" w:hAnsiTheme="minorHAnsi" w:cstheme="minorHAnsi"/>
          <w:color w:val="auto"/>
        </w:rPr>
      </w:pPr>
    </w:p>
    <w:p w14:paraId="73D0AEFE" w14:textId="672EA38E" w:rsidR="00DC2B7D" w:rsidRDefault="00DC2B7D">
      <w:pPr>
        <w:rPr>
          <w:rFonts w:asciiTheme="minorHAnsi" w:hAnsiTheme="minorHAnsi" w:cstheme="minorHAnsi"/>
          <w:color w:val="auto"/>
        </w:rPr>
      </w:pPr>
      <w:r>
        <w:rPr>
          <w:rFonts w:asciiTheme="minorHAnsi" w:hAnsiTheme="minorHAnsi" w:cstheme="minorHAnsi"/>
          <w:color w:val="auto"/>
        </w:rPr>
        <w:br w:type="page"/>
      </w:r>
    </w:p>
    <w:p w14:paraId="03456671" w14:textId="14F02022" w:rsidR="00894F71" w:rsidRPr="00C24767" w:rsidRDefault="00DC2B7D" w:rsidP="00C24767">
      <w:pPr>
        <w:rPr>
          <w:b/>
          <w:bCs/>
          <w:sz w:val="36"/>
          <w:szCs w:val="36"/>
        </w:rPr>
      </w:pPr>
      <w:r w:rsidRPr="00C24767">
        <w:rPr>
          <w:b/>
          <w:bCs/>
          <w:sz w:val="36"/>
          <w:szCs w:val="36"/>
        </w:rPr>
        <w:lastRenderedPageBreak/>
        <w:t>Abstract</w:t>
      </w:r>
    </w:p>
    <w:p w14:paraId="5C3351B4" w14:textId="77777777" w:rsidR="00FC62F0" w:rsidRPr="00FC62F0" w:rsidRDefault="00FC62F0" w:rsidP="00FC62F0">
      <w:pPr>
        <w:spacing w:line="360" w:lineRule="auto"/>
        <w:jc w:val="both"/>
        <w:rPr>
          <w:rFonts w:asciiTheme="minorHAnsi" w:hAnsiTheme="minorHAnsi" w:cstheme="minorHAnsi"/>
          <w:color w:val="auto"/>
        </w:rPr>
      </w:pPr>
      <w:r w:rsidRPr="00FC62F0">
        <w:rPr>
          <w:rFonts w:asciiTheme="minorHAnsi" w:hAnsiTheme="minorHAnsi" w:cstheme="minorHAnsi"/>
          <w:color w:val="auto"/>
        </w:rPr>
        <w:t>In the authors experience, databases and other systems within the Human Resource Department operate independently of each other, with very little, if any cross over between the systems - beyond simple API facilitating very basic information sharing.  The author sought to investigate if it would be possible to use learning data sourced from learning management systems held locally within the company in Ireland as well as corporate systems located in the United States to support the succession planning process.  Currently this is a very manual process, driven by Human Resources and largely based on impressions with very little data points currently used.  The author wanted to confirm if it would be possible to use learning data to support the succession planning process using demographic data as the independent variable.</w:t>
      </w:r>
    </w:p>
    <w:p w14:paraId="37D2458D" w14:textId="77777777" w:rsidR="00FC62F0" w:rsidRDefault="00FC62F0" w:rsidP="00FC62F0">
      <w:pPr>
        <w:spacing w:line="360" w:lineRule="auto"/>
        <w:jc w:val="both"/>
      </w:pPr>
    </w:p>
    <w:p w14:paraId="18C2FFED" w14:textId="4AB72F0A" w:rsidR="00FC62F0" w:rsidRDefault="00FC62F0" w:rsidP="00FC62F0">
      <w:pPr>
        <w:spacing w:line="360" w:lineRule="auto"/>
        <w:jc w:val="both"/>
      </w:pPr>
      <w:r>
        <w:t xml:space="preserve">To support the research objective the author developed a methodology based on previous research carried out on learning data, specifically but not limited to the Open University Learning Analytics Dataset (OULAD).  </w:t>
      </w:r>
      <w:r>
        <w:t>Several</w:t>
      </w:r>
      <w:r>
        <w:t xml:space="preserve"> algorithms were identified as part of the Literature Review, with five being selected for analysis namely, logistic regression, Decision Trees, Support Vector Machines (SVC), Random Forests and Multi-Layer Perceptron (MLP).  Following a sampling strategy, a subset of the OULAD dataset was created and used to test each of the selected algorithms.  Following exploratory data analysis, hyperparameter turning and other relevant processes the final developed models were created and applied to the dataset.  In addition, several primary research interviews were carried out with experts in the field of succession planning to canvas the views and experience of the process as it currently stands.</w:t>
      </w:r>
    </w:p>
    <w:p w14:paraId="0BE0E870" w14:textId="77777777" w:rsidR="00FC62F0" w:rsidRDefault="00FC62F0" w:rsidP="00FC62F0">
      <w:pPr>
        <w:spacing w:line="360" w:lineRule="auto"/>
        <w:jc w:val="both"/>
      </w:pPr>
    </w:p>
    <w:p w14:paraId="4E41D326" w14:textId="77777777" w:rsidR="00FC62F0" w:rsidRDefault="00FC62F0" w:rsidP="00FC62F0">
      <w:pPr>
        <w:spacing w:line="360" w:lineRule="auto"/>
        <w:jc w:val="both"/>
      </w:pPr>
      <w:r>
        <w:t>Based on the analysis carried out, it was possible to confirm that two of the three selected demographics variables may be used to support the succession planning process.  In addition, interviews carried out confirmed that different steps are completed in different areas of the company, but the overall steps remain the same.  A semi-automatic process has been created to aid discussion in one area, whilst a more holistic approach is being developed in another area, with opportunities to create meaningful data points uncovered for both.</w:t>
      </w:r>
    </w:p>
    <w:p w14:paraId="4E4E3710" w14:textId="77777777" w:rsidR="00FC62F0" w:rsidRDefault="00FC62F0" w:rsidP="00FC62F0">
      <w:pPr>
        <w:spacing w:line="360" w:lineRule="auto"/>
        <w:jc w:val="both"/>
      </w:pPr>
    </w:p>
    <w:p w14:paraId="684CCFC9" w14:textId="77777777" w:rsidR="00FC62F0" w:rsidRDefault="00FC62F0" w:rsidP="00FC62F0">
      <w:pPr>
        <w:spacing w:line="360" w:lineRule="auto"/>
        <w:jc w:val="both"/>
      </w:pPr>
      <w:r>
        <w:lastRenderedPageBreak/>
        <w:t xml:space="preserve">In conclusion, opportunities exist to enhance the succession planning process to support decision making.  The model as it is currently being developed may find application supporting short term experiences to aid in the development of employees with an interest in areas outside their own specialist work areas.  </w:t>
      </w:r>
      <w:r>
        <w:t>Several</w:t>
      </w:r>
      <w:r>
        <w:t xml:space="preserve"> further areas of research have been identified in addition to enhancements to be applied to the models as they currently stand.</w:t>
      </w:r>
    </w:p>
    <w:p w14:paraId="654B2220" w14:textId="77777777" w:rsidR="00FC62F0" w:rsidRDefault="00FC62F0" w:rsidP="00FC62F0">
      <w:pPr>
        <w:spacing w:line="360" w:lineRule="auto"/>
        <w:jc w:val="both"/>
      </w:pPr>
    </w:p>
    <w:p w14:paraId="137A013B" w14:textId="65CC2F9A" w:rsidR="00DC2B7D" w:rsidRDefault="00FC62F0" w:rsidP="00FC62F0">
      <w:pPr>
        <w:spacing w:line="360" w:lineRule="auto"/>
        <w:jc w:val="both"/>
        <w:rPr>
          <w:rFonts w:asciiTheme="minorHAnsi" w:hAnsiTheme="minorHAnsi" w:cstheme="minorHAnsi"/>
          <w:color w:val="auto"/>
        </w:rPr>
      </w:pPr>
      <w:r>
        <w:t xml:space="preserve"> </w:t>
      </w:r>
      <w:r w:rsidR="00DC2B7D">
        <w:rPr>
          <w:rFonts w:asciiTheme="minorHAnsi" w:hAnsiTheme="minorHAnsi" w:cstheme="minorHAnsi"/>
          <w:color w:val="auto"/>
        </w:rPr>
        <w:br w:type="page"/>
      </w:r>
    </w:p>
    <w:sdt>
      <w:sdtPr>
        <w:rPr>
          <w:rFonts w:ascii="Calibri" w:eastAsia="Calibri" w:hAnsi="Calibri" w:cs="Calibri"/>
          <w:color w:val="auto"/>
          <w:sz w:val="22"/>
          <w:szCs w:val="22"/>
          <w:lang w:val="en-IE" w:eastAsia="en-IE"/>
        </w:rPr>
        <w:id w:val="982579630"/>
        <w:docPartObj>
          <w:docPartGallery w:val="Table of Contents"/>
          <w:docPartUnique/>
        </w:docPartObj>
      </w:sdtPr>
      <w:sdtEndPr>
        <w:rPr>
          <w:b/>
          <w:bCs/>
          <w:noProof/>
        </w:rPr>
      </w:sdtEndPr>
      <w:sdtContent>
        <w:p w14:paraId="1D4B9941" w14:textId="47157578" w:rsidR="004F343B" w:rsidRPr="008C4B00" w:rsidRDefault="004F343B">
          <w:pPr>
            <w:pStyle w:val="TOCHeading"/>
            <w:rPr>
              <w:rFonts w:asciiTheme="minorHAnsi" w:eastAsia="Times New Roman" w:hAnsiTheme="minorHAnsi" w:cstheme="minorHAnsi"/>
              <w:color w:val="auto"/>
              <w:sz w:val="34"/>
              <w:szCs w:val="22"/>
              <w:lang w:val="en-IE" w:eastAsia="en-IE"/>
            </w:rPr>
          </w:pPr>
          <w:r w:rsidRPr="008C4B00">
            <w:rPr>
              <w:rFonts w:asciiTheme="minorHAnsi" w:eastAsia="Times New Roman" w:hAnsiTheme="minorHAnsi" w:cstheme="minorHAnsi"/>
              <w:color w:val="auto"/>
              <w:sz w:val="34"/>
              <w:szCs w:val="22"/>
              <w:lang w:val="en-IE" w:eastAsia="en-IE"/>
            </w:rPr>
            <w:t>Contents</w:t>
          </w:r>
        </w:p>
        <w:p w14:paraId="36A68D77" w14:textId="4FD64A87" w:rsidR="00F162A6" w:rsidRDefault="004F343B">
          <w:pPr>
            <w:pStyle w:val="TOC1"/>
            <w:tabs>
              <w:tab w:val="right" w:leader="dot" w:pos="9049"/>
            </w:tabs>
            <w:rPr>
              <w:rFonts w:asciiTheme="minorHAnsi" w:eastAsiaTheme="minorEastAsia" w:hAnsiTheme="minorHAnsi" w:cstheme="minorBidi"/>
              <w:noProof/>
              <w:color w:val="auto"/>
              <w:kern w:val="2"/>
              <w14:ligatures w14:val="standardContextual"/>
            </w:rPr>
          </w:pPr>
          <w:r w:rsidRPr="008C4B00">
            <w:rPr>
              <w:color w:val="auto"/>
            </w:rPr>
            <w:fldChar w:fldCharType="begin"/>
          </w:r>
          <w:r w:rsidRPr="008C4B00">
            <w:rPr>
              <w:color w:val="auto"/>
            </w:rPr>
            <w:instrText xml:space="preserve"> TOC \o "1-3" \h \z \u </w:instrText>
          </w:r>
          <w:r w:rsidRPr="008C4B00">
            <w:rPr>
              <w:color w:val="auto"/>
            </w:rPr>
            <w:fldChar w:fldCharType="separate"/>
          </w:r>
          <w:hyperlink w:anchor="_Toc146039319" w:history="1">
            <w:r w:rsidR="00F162A6" w:rsidRPr="00D504D2">
              <w:rPr>
                <w:rStyle w:val="Hyperlink"/>
                <w:rFonts w:cstheme="minorHAnsi"/>
                <w:noProof/>
              </w:rPr>
              <w:t>Table of Figures</w:t>
            </w:r>
            <w:r w:rsidR="00F162A6">
              <w:rPr>
                <w:noProof/>
                <w:webHidden/>
              </w:rPr>
              <w:tab/>
            </w:r>
            <w:r w:rsidR="00F162A6">
              <w:rPr>
                <w:noProof/>
                <w:webHidden/>
              </w:rPr>
              <w:fldChar w:fldCharType="begin"/>
            </w:r>
            <w:r w:rsidR="00F162A6">
              <w:rPr>
                <w:noProof/>
                <w:webHidden/>
              </w:rPr>
              <w:instrText xml:space="preserve"> PAGEREF _Toc146039319 \h </w:instrText>
            </w:r>
            <w:r w:rsidR="00F162A6">
              <w:rPr>
                <w:noProof/>
                <w:webHidden/>
              </w:rPr>
            </w:r>
            <w:r w:rsidR="00F162A6">
              <w:rPr>
                <w:noProof/>
                <w:webHidden/>
              </w:rPr>
              <w:fldChar w:fldCharType="separate"/>
            </w:r>
            <w:r w:rsidR="00F162A6">
              <w:rPr>
                <w:noProof/>
                <w:webHidden/>
              </w:rPr>
              <w:t>7</w:t>
            </w:r>
            <w:r w:rsidR="00F162A6">
              <w:rPr>
                <w:noProof/>
                <w:webHidden/>
              </w:rPr>
              <w:fldChar w:fldCharType="end"/>
            </w:r>
          </w:hyperlink>
        </w:p>
        <w:p w14:paraId="2E8DF243" w14:textId="61822F48" w:rsidR="00F162A6" w:rsidRDefault="00FC62F0">
          <w:pPr>
            <w:pStyle w:val="TOC1"/>
            <w:tabs>
              <w:tab w:val="right" w:leader="dot" w:pos="9049"/>
            </w:tabs>
            <w:rPr>
              <w:rFonts w:asciiTheme="minorHAnsi" w:eastAsiaTheme="minorEastAsia" w:hAnsiTheme="minorHAnsi" w:cstheme="minorBidi"/>
              <w:noProof/>
              <w:color w:val="auto"/>
              <w:kern w:val="2"/>
              <w14:ligatures w14:val="standardContextual"/>
            </w:rPr>
          </w:pPr>
          <w:hyperlink w:anchor="_Toc146039320" w:history="1">
            <w:r w:rsidR="00F162A6" w:rsidRPr="00D504D2">
              <w:rPr>
                <w:rStyle w:val="Hyperlink"/>
                <w:rFonts w:cstheme="minorHAnsi"/>
                <w:noProof/>
              </w:rPr>
              <w:t>Table of Tables</w:t>
            </w:r>
            <w:r w:rsidR="00F162A6">
              <w:rPr>
                <w:noProof/>
                <w:webHidden/>
              </w:rPr>
              <w:tab/>
            </w:r>
            <w:r w:rsidR="00F162A6">
              <w:rPr>
                <w:noProof/>
                <w:webHidden/>
              </w:rPr>
              <w:fldChar w:fldCharType="begin"/>
            </w:r>
            <w:r w:rsidR="00F162A6">
              <w:rPr>
                <w:noProof/>
                <w:webHidden/>
              </w:rPr>
              <w:instrText xml:space="preserve"> PAGEREF _Toc146039320 \h </w:instrText>
            </w:r>
            <w:r w:rsidR="00F162A6">
              <w:rPr>
                <w:noProof/>
                <w:webHidden/>
              </w:rPr>
            </w:r>
            <w:r w:rsidR="00F162A6">
              <w:rPr>
                <w:noProof/>
                <w:webHidden/>
              </w:rPr>
              <w:fldChar w:fldCharType="separate"/>
            </w:r>
            <w:r w:rsidR="00F162A6">
              <w:rPr>
                <w:noProof/>
                <w:webHidden/>
              </w:rPr>
              <w:t>7</w:t>
            </w:r>
            <w:r w:rsidR="00F162A6">
              <w:rPr>
                <w:noProof/>
                <w:webHidden/>
              </w:rPr>
              <w:fldChar w:fldCharType="end"/>
            </w:r>
          </w:hyperlink>
        </w:p>
        <w:p w14:paraId="1693C617" w14:textId="5463BF38" w:rsidR="00F162A6" w:rsidRDefault="00FC62F0">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6039321" w:history="1">
            <w:r w:rsidR="00F162A6" w:rsidRPr="00D504D2">
              <w:rPr>
                <w:rStyle w:val="Hyperlink"/>
                <w:rFonts w:cstheme="minorHAnsi"/>
                <w:noProof/>
              </w:rPr>
              <w:t>1.</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Chapter 1: Introduction</w:t>
            </w:r>
            <w:r w:rsidR="00F162A6">
              <w:rPr>
                <w:noProof/>
                <w:webHidden/>
              </w:rPr>
              <w:tab/>
            </w:r>
            <w:r w:rsidR="00F162A6">
              <w:rPr>
                <w:noProof/>
                <w:webHidden/>
              </w:rPr>
              <w:fldChar w:fldCharType="begin"/>
            </w:r>
            <w:r w:rsidR="00F162A6">
              <w:rPr>
                <w:noProof/>
                <w:webHidden/>
              </w:rPr>
              <w:instrText xml:space="preserve"> PAGEREF _Toc146039321 \h </w:instrText>
            </w:r>
            <w:r w:rsidR="00F162A6">
              <w:rPr>
                <w:noProof/>
                <w:webHidden/>
              </w:rPr>
            </w:r>
            <w:r w:rsidR="00F162A6">
              <w:rPr>
                <w:noProof/>
                <w:webHidden/>
              </w:rPr>
              <w:fldChar w:fldCharType="separate"/>
            </w:r>
            <w:r w:rsidR="00F162A6">
              <w:rPr>
                <w:noProof/>
                <w:webHidden/>
              </w:rPr>
              <w:t>8</w:t>
            </w:r>
            <w:r w:rsidR="00F162A6">
              <w:rPr>
                <w:noProof/>
                <w:webHidden/>
              </w:rPr>
              <w:fldChar w:fldCharType="end"/>
            </w:r>
          </w:hyperlink>
        </w:p>
        <w:p w14:paraId="3E231A5A" w14:textId="323A2E5B" w:rsidR="00F162A6" w:rsidRDefault="00FC62F0">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6039322" w:history="1">
            <w:r w:rsidR="00F162A6" w:rsidRPr="00D504D2">
              <w:rPr>
                <w:rStyle w:val="Hyperlink"/>
                <w:rFonts w:cstheme="minorHAnsi"/>
                <w:noProof/>
              </w:rPr>
              <w:t>2.</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Chapter 2: Research Design</w:t>
            </w:r>
            <w:r w:rsidR="00F162A6">
              <w:rPr>
                <w:noProof/>
                <w:webHidden/>
              </w:rPr>
              <w:tab/>
            </w:r>
            <w:r w:rsidR="00F162A6">
              <w:rPr>
                <w:noProof/>
                <w:webHidden/>
              </w:rPr>
              <w:fldChar w:fldCharType="begin"/>
            </w:r>
            <w:r w:rsidR="00F162A6">
              <w:rPr>
                <w:noProof/>
                <w:webHidden/>
              </w:rPr>
              <w:instrText xml:space="preserve"> PAGEREF _Toc146039322 \h </w:instrText>
            </w:r>
            <w:r w:rsidR="00F162A6">
              <w:rPr>
                <w:noProof/>
                <w:webHidden/>
              </w:rPr>
            </w:r>
            <w:r w:rsidR="00F162A6">
              <w:rPr>
                <w:noProof/>
                <w:webHidden/>
              </w:rPr>
              <w:fldChar w:fldCharType="separate"/>
            </w:r>
            <w:r w:rsidR="00F162A6">
              <w:rPr>
                <w:noProof/>
                <w:webHidden/>
              </w:rPr>
              <w:t>10</w:t>
            </w:r>
            <w:r w:rsidR="00F162A6">
              <w:rPr>
                <w:noProof/>
                <w:webHidden/>
              </w:rPr>
              <w:fldChar w:fldCharType="end"/>
            </w:r>
          </w:hyperlink>
        </w:p>
        <w:p w14:paraId="63B6B8CC" w14:textId="6F7B537C" w:rsidR="00F162A6" w:rsidRDefault="00FC62F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23" w:history="1">
            <w:r w:rsidR="00F162A6" w:rsidRPr="00D504D2">
              <w:rPr>
                <w:rStyle w:val="Hyperlink"/>
                <w:rFonts w:cstheme="minorHAnsi"/>
                <w:noProof/>
              </w:rPr>
              <w:t>2.1.</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Problem Identification and Clarification</w:t>
            </w:r>
            <w:r w:rsidR="00F162A6">
              <w:rPr>
                <w:noProof/>
                <w:webHidden/>
              </w:rPr>
              <w:tab/>
            </w:r>
            <w:r w:rsidR="00F162A6">
              <w:rPr>
                <w:noProof/>
                <w:webHidden/>
              </w:rPr>
              <w:fldChar w:fldCharType="begin"/>
            </w:r>
            <w:r w:rsidR="00F162A6">
              <w:rPr>
                <w:noProof/>
                <w:webHidden/>
              </w:rPr>
              <w:instrText xml:space="preserve"> PAGEREF _Toc146039323 \h </w:instrText>
            </w:r>
            <w:r w:rsidR="00F162A6">
              <w:rPr>
                <w:noProof/>
                <w:webHidden/>
              </w:rPr>
            </w:r>
            <w:r w:rsidR="00F162A6">
              <w:rPr>
                <w:noProof/>
                <w:webHidden/>
              </w:rPr>
              <w:fldChar w:fldCharType="separate"/>
            </w:r>
            <w:r w:rsidR="00F162A6">
              <w:rPr>
                <w:noProof/>
                <w:webHidden/>
              </w:rPr>
              <w:t>10</w:t>
            </w:r>
            <w:r w:rsidR="00F162A6">
              <w:rPr>
                <w:noProof/>
                <w:webHidden/>
              </w:rPr>
              <w:fldChar w:fldCharType="end"/>
            </w:r>
          </w:hyperlink>
        </w:p>
        <w:p w14:paraId="73DC5C99" w14:textId="0D268157" w:rsidR="00F162A6" w:rsidRDefault="00FC62F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24" w:history="1">
            <w:r w:rsidR="00F162A6" w:rsidRPr="00D504D2">
              <w:rPr>
                <w:rStyle w:val="Hyperlink"/>
                <w:rFonts w:cstheme="minorHAnsi"/>
                <w:noProof/>
              </w:rPr>
              <w:t>2.2.</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Research Objectives</w:t>
            </w:r>
            <w:r w:rsidR="00F162A6">
              <w:rPr>
                <w:noProof/>
                <w:webHidden/>
              </w:rPr>
              <w:tab/>
            </w:r>
            <w:r w:rsidR="00F162A6">
              <w:rPr>
                <w:noProof/>
                <w:webHidden/>
              </w:rPr>
              <w:fldChar w:fldCharType="begin"/>
            </w:r>
            <w:r w:rsidR="00F162A6">
              <w:rPr>
                <w:noProof/>
                <w:webHidden/>
              </w:rPr>
              <w:instrText xml:space="preserve"> PAGEREF _Toc146039324 \h </w:instrText>
            </w:r>
            <w:r w:rsidR="00F162A6">
              <w:rPr>
                <w:noProof/>
                <w:webHidden/>
              </w:rPr>
            </w:r>
            <w:r w:rsidR="00F162A6">
              <w:rPr>
                <w:noProof/>
                <w:webHidden/>
              </w:rPr>
              <w:fldChar w:fldCharType="separate"/>
            </w:r>
            <w:r w:rsidR="00F162A6">
              <w:rPr>
                <w:noProof/>
                <w:webHidden/>
              </w:rPr>
              <w:t>11</w:t>
            </w:r>
            <w:r w:rsidR="00F162A6">
              <w:rPr>
                <w:noProof/>
                <w:webHidden/>
              </w:rPr>
              <w:fldChar w:fldCharType="end"/>
            </w:r>
          </w:hyperlink>
        </w:p>
        <w:p w14:paraId="67D94866" w14:textId="20CD4BC8" w:rsidR="00F162A6" w:rsidRDefault="00FC62F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25" w:history="1">
            <w:r w:rsidR="00F162A6" w:rsidRPr="00D504D2">
              <w:rPr>
                <w:rStyle w:val="Hyperlink"/>
                <w:rFonts w:cstheme="minorHAnsi"/>
                <w:noProof/>
              </w:rPr>
              <w:t>2.3.</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Primary Research - Data Collection</w:t>
            </w:r>
            <w:r w:rsidR="00F162A6">
              <w:rPr>
                <w:noProof/>
                <w:webHidden/>
              </w:rPr>
              <w:tab/>
            </w:r>
            <w:r w:rsidR="00F162A6">
              <w:rPr>
                <w:noProof/>
                <w:webHidden/>
              </w:rPr>
              <w:fldChar w:fldCharType="begin"/>
            </w:r>
            <w:r w:rsidR="00F162A6">
              <w:rPr>
                <w:noProof/>
                <w:webHidden/>
              </w:rPr>
              <w:instrText xml:space="preserve"> PAGEREF _Toc146039325 \h </w:instrText>
            </w:r>
            <w:r w:rsidR="00F162A6">
              <w:rPr>
                <w:noProof/>
                <w:webHidden/>
              </w:rPr>
            </w:r>
            <w:r w:rsidR="00F162A6">
              <w:rPr>
                <w:noProof/>
                <w:webHidden/>
              </w:rPr>
              <w:fldChar w:fldCharType="separate"/>
            </w:r>
            <w:r w:rsidR="00F162A6">
              <w:rPr>
                <w:noProof/>
                <w:webHidden/>
              </w:rPr>
              <w:t>12</w:t>
            </w:r>
            <w:r w:rsidR="00F162A6">
              <w:rPr>
                <w:noProof/>
                <w:webHidden/>
              </w:rPr>
              <w:fldChar w:fldCharType="end"/>
            </w:r>
          </w:hyperlink>
        </w:p>
        <w:p w14:paraId="15BB63C6" w14:textId="11EDE8A5" w:rsidR="00F162A6" w:rsidRDefault="00FC62F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26" w:history="1">
            <w:r w:rsidR="00F162A6" w:rsidRPr="00D504D2">
              <w:rPr>
                <w:rStyle w:val="Hyperlink"/>
                <w:rFonts w:cstheme="minorHAnsi"/>
                <w:noProof/>
              </w:rPr>
              <w:t>2.4.</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Secondary Data Collection</w:t>
            </w:r>
            <w:r w:rsidR="00F162A6">
              <w:rPr>
                <w:noProof/>
                <w:webHidden/>
              </w:rPr>
              <w:tab/>
            </w:r>
            <w:r w:rsidR="00F162A6">
              <w:rPr>
                <w:noProof/>
                <w:webHidden/>
              </w:rPr>
              <w:fldChar w:fldCharType="begin"/>
            </w:r>
            <w:r w:rsidR="00F162A6">
              <w:rPr>
                <w:noProof/>
                <w:webHidden/>
              </w:rPr>
              <w:instrText xml:space="preserve"> PAGEREF _Toc146039326 \h </w:instrText>
            </w:r>
            <w:r w:rsidR="00F162A6">
              <w:rPr>
                <w:noProof/>
                <w:webHidden/>
              </w:rPr>
            </w:r>
            <w:r w:rsidR="00F162A6">
              <w:rPr>
                <w:noProof/>
                <w:webHidden/>
              </w:rPr>
              <w:fldChar w:fldCharType="separate"/>
            </w:r>
            <w:r w:rsidR="00F162A6">
              <w:rPr>
                <w:noProof/>
                <w:webHidden/>
              </w:rPr>
              <w:t>13</w:t>
            </w:r>
            <w:r w:rsidR="00F162A6">
              <w:rPr>
                <w:noProof/>
                <w:webHidden/>
              </w:rPr>
              <w:fldChar w:fldCharType="end"/>
            </w:r>
          </w:hyperlink>
        </w:p>
        <w:p w14:paraId="50EF59ED" w14:textId="6AE633A9" w:rsidR="00F162A6" w:rsidRDefault="00FC62F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27" w:history="1">
            <w:r w:rsidR="00F162A6" w:rsidRPr="00D504D2">
              <w:rPr>
                <w:rStyle w:val="Hyperlink"/>
                <w:rFonts w:cstheme="minorHAnsi"/>
                <w:noProof/>
              </w:rPr>
              <w:t>2.5.</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Validity Type</w:t>
            </w:r>
            <w:r w:rsidR="00F162A6">
              <w:rPr>
                <w:noProof/>
                <w:webHidden/>
              </w:rPr>
              <w:tab/>
            </w:r>
            <w:r w:rsidR="00F162A6">
              <w:rPr>
                <w:noProof/>
                <w:webHidden/>
              </w:rPr>
              <w:fldChar w:fldCharType="begin"/>
            </w:r>
            <w:r w:rsidR="00F162A6">
              <w:rPr>
                <w:noProof/>
                <w:webHidden/>
              </w:rPr>
              <w:instrText xml:space="preserve"> PAGEREF _Toc146039327 \h </w:instrText>
            </w:r>
            <w:r w:rsidR="00F162A6">
              <w:rPr>
                <w:noProof/>
                <w:webHidden/>
              </w:rPr>
            </w:r>
            <w:r w:rsidR="00F162A6">
              <w:rPr>
                <w:noProof/>
                <w:webHidden/>
              </w:rPr>
              <w:fldChar w:fldCharType="separate"/>
            </w:r>
            <w:r w:rsidR="00F162A6">
              <w:rPr>
                <w:noProof/>
                <w:webHidden/>
              </w:rPr>
              <w:t>13</w:t>
            </w:r>
            <w:r w:rsidR="00F162A6">
              <w:rPr>
                <w:noProof/>
                <w:webHidden/>
              </w:rPr>
              <w:fldChar w:fldCharType="end"/>
            </w:r>
          </w:hyperlink>
        </w:p>
        <w:p w14:paraId="0959BF61" w14:textId="73F75007" w:rsidR="00F162A6" w:rsidRDefault="00FC62F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28" w:history="1">
            <w:r w:rsidR="00F162A6" w:rsidRPr="00D504D2">
              <w:rPr>
                <w:rStyle w:val="Hyperlink"/>
                <w:rFonts w:cstheme="minorHAnsi"/>
                <w:noProof/>
              </w:rPr>
              <w:t>2.6.</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Ethical Considerations</w:t>
            </w:r>
            <w:r w:rsidR="00F162A6">
              <w:rPr>
                <w:noProof/>
                <w:webHidden/>
              </w:rPr>
              <w:tab/>
            </w:r>
            <w:r w:rsidR="00F162A6">
              <w:rPr>
                <w:noProof/>
                <w:webHidden/>
              </w:rPr>
              <w:fldChar w:fldCharType="begin"/>
            </w:r>
            <w:r w:rsidR="00F162A6">
              <w:rPr>
                <w:noProof/>
                <w:webHidden/>
              </w:rPr>
              <w:instrText xml:space="preserve"> PAGEREF _Toc146039328 \h </w:instrText>
            </w:r>
            <w:r w:rsidR="00F162A6">
              <w:rPr>
                <w:noProof/>
                <w:webHidden/>
              </w:rPr>
            </w:r>
            <w:r w:rsidR="00F162A6">
              <w:rPr>
                <w:noProof/>
                <w:webHidden/>
              </w:rPr>
              <w:fldChar w:fldCharType="separate"/>
            </w:r>
            <w:r w:rsidR="00F162A6">
              <w:rPr>
                <w:noProof/>
                <w:webHidden/>
              </w:rPr>
              <w:t>15</w:t>
            </w:r>
            <w:r w:rsidR="00F162A6">
              <w:rPr>
                <w:noProof/>
                <w:webHidden/>
              </w:rPr>
              <w:fldChar w:fldCharType="end"/>
            </w:r>
          </w:hyperlink>
        </w:p>
        <w:p w14:paraId="530F9D64" w14:textId="7FC2DA3F" w:rsidR="00F162A6" w:rsidRDefault="00FC62F0">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6039329" w:history="1">
            <w:r w:rsidR="00F162A6" w:rsidRPr="00D504D2">
              <w:rPr>
                <w:rStyle w:val="Hyperlink"/>
                <w:rFonts w:cstheme="minorHAnsi"/>
                <w:noProof/>
              </w:rPr>
              <w:t>3.</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Chapter 3: Literature Review</w:t>
            </w:r>
            <w:r w:rsidR="00F162A6">
              <w:rPr>
                <w:noProof/>
                <w:webHidden/>
              </w:rPr>
              <w:tab/>
            </w:r>
            <w:r w:rsidR="00F162A6">
              <w:rPr>
                <w:noProof/>
                <w:webHidden/>
              </w:rPr>
              <w:fldChar w:fldCharType="begin"/>
            </w:r>
            <w:r w:rsidR="00F162A6">
              <w:rPr>
                <w:noProof/>
                <w:webHidden/>
              </w:rPr>
              <w:instrText xml:space="preserve"> PAGEREF _Toc146039329 \h </w:instrText>
            </w:r>
            <w:r w:rsidR="00F162A6">
              <w:rPr>
                <w:noProof/>
                <w:webHidden/>
              </w:rPr>
            </w:r>
            <w:r w:rsidR="00F162A6">
              <w:rPr>
                <w:noProof/>
                <w:webHidden/>
              </w:rPr>
              <w:fldChar w:fldCharType="separate"/>
            </w:r>
            <w:r w:rsidR="00F162A6">
              <w:rPr>
                <w:noProof/>
                <w:webHidden/>
              </w:rPr>
              <w:t>16</w:t>
            </w:r>
            <w:r w:rsidR="00F162A6">
              <w:rPr>
                <w:noProof/>
                <w:webHidden/>
              </w:rPr>
              <w:fldChar w:fldCharType="end"/>
            </w:r>
          </w:hyperlink>
        </w:p>
        <w:p w14:paraId="1915E52A" w14:textId="04163225" w:rsidR="00F162A6" w:rsidRDefault="00FC62F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30" w:history="1">
            <w:r w:rsidR="00F162A6" w:rsidRPr="00D504D2">
              <w:rPr>
                <w:rStyle w:val="Hyperlink"/>
                <w:rFonts w:cstheme="minorHAnsi"/>
                <w:noProof/>
              </w:rPr>
              <w:t>3.1.</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Human Resources and data analytics</w:t>
            </w:r>
            <w:r w:rsidR="00F162A6">
              <w:rPr>
                <w:noProof/>
                <w:webHidden/>
              </w:rPr>
              <w:tab/>
            </w:r>
            <w:r w:rsidR="00F162A6">
              <w:rPr>
                <w:noProof/>
                <w:webHidden/>
              </w:rPr>
              <w:fldChar w:fldCharType="begin"/>
            </w:r>
            <w:r w:rsidR="00F162A6">
              <w:rPr>
                <w:noProof/>
                <w:webHidden/>
              </w:rPr>
              <w:instrText xml:space="preserve"> PAGEREF _Toc146039330 \h </w:instrText>
            </w:r>
            <w:r w:rsidR="00F162A6">
              <w:rPr>
                <w:noProof/>
                <w:webHidden/>
              </w:rPr>
            </w:r>
            <w:r w:rsidR="00F162A6">
              <w:rPr>
                <w:noProof/>
                <w:webHidden/>
              </w:rPr>
              <w:fldChar w:fldCharType="separate"/>
            </w:r>
            <w:r w:rsidR="00F162A6">
              <w:rPr>
                <w:noProof/>
                <w:webHidden/>
              </w:rPr>
              <w:t>16</w:t>
            </w:r>
            <w:r w:rsidR="00F162A6">
              <w:rPr>
                <w:noProof/>
                <w:webHidden/>
              </w:rPr>
              <w:fldChar w:fldCharType="end"/>
            </w:r>
          </w:hyperlink>
        </w:p>
        <w:p w14:paraId="78053BF2" w14:textId="335D68E0" w:rsidR="00F162A6" w:rsidRDefault="00FC62F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31" w:history="1">
            <w:r w:rsidR="00F162A6" w:rsidRPr="00D504D2">
              <w:rPr>
                <w:rStyle w:val="Hyperlink"/>
                <w:rFonts w:cstheme="minorHAnsi"/>
                <w:noProof/>
              </w:rPr>
              <w:t>3.2.</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Learning Analytics</w:t>
            </w:r>
            <w:r w:rsidR="00F162A6">
              <w:rPr>
                <w:noProof/>
                <w:webHidden/>
              </w:rPr>
              <w:tab/>
            </w:r>
            <w:r w:rsidR="00F162A6">
              <w:rPr>
                <w:noProof/>
                <w:webHidden/>
              </w:rPr>
              <w:fldChar w:fldCharType="begin"/>
            </w:r>
            <w:r w:rsidR="00F162A6">
              <w:rPr>
                <w:noProof/>
                <w:webHidden/>
              </w:rPr>
              <w:instrText xml:space="preserve"> PAGEREF _Toc146039331 \h </w:instrText>
            </w:r>
            <w:r w:rsidR="00F162A6">
              <w:rPr>
                <w:noProof/>
                <w:webHidden/>
              </w:rPr>
            </w:r>
            <w:r w:rsidR="00F162A6">
              <w:rPr>
                <w:noProof/>
                <w:webHidden/>
              </w:rPr>
              <w:fldChar w:fldCharType="separate"/>
            </w:r>
            <w:r w:rsidR="00F162A6">
              <w:rPr>
                <w:noProof/>
                <w:webHidden/>
              </w:rPr>
              <w:t>18</w:t>
            </w:r>
            <w:r w:rsidR="00F162A6">
              <w:rPr>
                <w:noProof/>
                <w:webHidden/>
              </w:rPr>
              <w:fldChar w:fldCharType="end"/>
            </w:r>
          </w:hyperlink>
        </w:p>
        <w:p w14:paraId="7BD99BE3" w14:textId="45BA676C" w:rsidR="00F162A6" w:rsidRDefault="00FC62F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32" w:history="1">
            <w:r w:rsidR="00F162A6" w:rsidRPr="00D504D2">
              <w:rPr>
                <w:rStyle w:val="Hyperlink"/>
                <w:rFonts w:cstheme="minorHAnsi"/>
                <w:noProof/>
              </w:rPr>
              <w:t>3.3.</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Data Analysis of HR Data</w:t>
            </w:r>
            <w:r w:rsidR="00F162A6">
              <w:rPr>
                <w:noProof/>
                <w:webHidden/>
              </w:rPr>
              <w:tab/>
            </w:r>
            <w:r w:rsidR="00F162A6">
              <w:rPr>
                <w:noProof/>
                <w:webHidden/>
              </w:rPr>
              <w:fldChar w:fldCharType="begin"/>
            </w:r>
            <w:r w:rsidR="00F162A6">
              <w:rPr>
                <w:noProof/>
                <w:webHidden/>
              </w:rPr>
              <w:instrText xml:space="preserve"> PAGEREF _Toc146039332 \h </w:instrText>
            </w:r>
            <w:r w:rsidR="00F162A6">
              <w:rPr>
                <w:noProof/>
                <w:webHidden/>
              </w:rPr>
            </w:r>
            <w:r w:rsidR="00F162A6">
              <w:rPr>
                <w:noProof/>
                <w:webHidden/>
              </w:rPr>
              <w:fldChar w:fldCharType="separate"/>
            </w:r>
            <w:r w:rsidR="00F162A6">
              <w:rPr>
                <w:noProof/>
                <w:webHidden/>
              </w:rPr>
              <w:t>21</w:t>
            </w:r>
            <w:r w:rsidR="00F162A6">
              <w:rPr>
                <w:noProof/>
                <w:webHidden/>
              </w:rPr>
              <w:fldChar w:fldCharType="end"/>
            </w:r>
          </w:hyperlink>
        </w:p>
        <w:p w14:paraId="663E3FBC" w14:textId="486620A1" w:rsidR="00F162A6" w:rsidRDefault="00FC62F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33" w:history="1">
            <w:r w:rsidR="00F162A6" w:rsidRPr="00D504D2">
              <w:rPr>
                <w:rStyle w:val="Hyperlink"/>
                <w:rFonts w:cstheme="minorHAnsi"/>
                <w:noProof/>
              </w:rPr>
              <w:t>3.4.</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Conclusion</w:t>
            </w:r>
            <w:r w:rsidR="00F162A6">
              <w:rPr>
                <w:noProof/>
                <w:webHidden/>
              </w:rPr>
              <w:tab/>
            </w:r>
            <w:r w:rsidR="00F162A6">
              <w:rPr>
                <w:noProof/>
                <w:webHidden/>
              </w:rPr>
              <w:fldChar w:fldCharType="begin"/>
            </w:r>
            <w:r w:rsidR="00F162A6">
              <w:rPr>
                <w:noProof/>
                <w:webHidden/>
              </w:rPr>
              <w:instrText xml:space="preserve"> PAGEREF _Toc146039333 \h </w:instrText>
            </w:r>
            <w:r w:rsidR="00F162A6">
              <w:rPr>
                <w:noProof/>
                <w:webHidden/>
              </w:rPr>
            </w:r>
            <w:r w:rsidR="00F162A6">
              <w:rPr>
                <w:noProof/>
                <w:webHidden/>
              </w:rPr>
              <w:fldChar w:fldCharType="separate"/>
            </w:r>
            <w:r w:rsidR="00F162A6">
              <w:rPr>
                <w:noProof/>
                <w:webHidden/>
              </w:rPr>
              <w:t>23</w:t>
            </w:r>
            <w:r w:rsidR="00F162A6">
              <w:rPr>
                <w:noProof/>
                <w:webHidden/>
              </w:rPr>
              <w:fldChar w:fldCharType="end"/>
            </w:r>
          </w:hyperlink>
        </w:p>
        <w:p w14:paraId="7D1FFB44" w14:textId="6A89F4B2" w:rsidR="00F162A6" w:rsidRDefault="00FC62F0">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6039334" w:history="1">
            <w:r w:rsidR="00F162A6" w:rsidRPr="00D504D2">
              <w:rPr>
                <w:rStyle w:val="Hyperlink"/>
                <w:rFonts w:cstheme="minorHAnsi"/>
                <w:noProof/>
              </w:rPr>
              <w:t>4.</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Chapter 4: Methodology</w:t>
            </w:r>
            <w:r w:rsidR="00F162A6">
              <w:rPr>
                <w:noProof/>
                <w:webHidden/>
              </w:rPr>
              <w:tab/>
            </w:r>
            <w:r w:rsidR="00F162A6">
              <w:rPr>
                <w:noProof/>
                <w:webHidden/>
              </w:rPr>
              <w:fldChar w:fldCharType="begin"/>
            </w:r>
            <w:r w:rsidR="00F162A6">
              <w:rPr>
                <w:noProof/>
                <w:webHidden/>
              </w:rPr>
              <w:instrText xml:space="preserve"> PAGEREF _Toc146039334 \h </w:instrText>
            </w:r>
            <w:r w:rsidR="00F162A6">
              <w:rPr>
                <w:noProof/>
                <w:webHidden/>
              </w:rPr>
            </w:r>
            <w:r w:rsidR="00F162A6">
              <w:rPr>
                <w:noProof/>
                <w:webHidden/>
              </w:rPr>
              <w:fldChar w:fldCharType="separate"/>
            </w:r>
            <w:r w:rsidR="00F162A6">
              <w:rPr>
                <w:noProof/>
                <w:webHidden/>
              </w:rPr>
              <w:t>24</w:t>
            </w:r>
            <w:r w:rsidR="00F162A6">
              <w:rPr>
                <w:noProof/>
                <w:webHidden/>
              </w:rPr>
              <w:fldChar w:fldCharType="end"/>
            </w:r>
          </w:hyperlink>
        </w:p>
        <w:p w14:paraId="4EF75617" w14:textId="6EBBB381" w:rsidR="00F162A6" w:rsidRDefault="00FC62F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35" w:history="1">
            <w:r w:rsidR="00F162A6" w:rsidRPr="00D504D2">
              <w:rPr>
                <w:rStyle w:val="Hyperlink"/>
                <w:rFonts w:cstheme="minorHAnsi"/>
                <w:noProof/>
              </w:rPr>
              <w:t>4.1.</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Dataset</w:t>
            </w:r>
            <w:r w:rsidR="00F162A6">
              <w:rPr>
                <w:noProof/>
                <w:webHidden/>
              </w:rPr>
              <w:tab/>
            </w:r>
            <w:r w:rsidR="00F162A6">
              <w:rPr>
                <w:noProof/>
                <w:webHidden/>
              </w:rPr>
              <w:fldChar w:fldCharType="begin"/>
            </w:r>
            <w:r w:rsidR="00F162A6">
              <w:rPr>
                <w:noProof/>
                <w:webHidden/>
              </w:rPr>
              <w:instrText xml:space="preserve"> PAGEREF _Toc146039335 \h </w:instrText>
            </w:r>
            <w:r w:rsidR="00F162A6">
              <w:rPr>
                <w:noProof/>
                <w:webHidden/>
              </w:rPr>
            </w:r>
            <w:r w:rsidR="00F162A6">
              <w:rPr>
                <w:noProof/>
                <w:webHidden/>
              </w:rPr>
              <w:fldChar w:fldCharType="separate"/>
            </w:r>
            <w:r w:rsidR="00F162A6">
              <w:rPr>
                <w:noProof/>
                <w:webHidden/>
              </w:rPr>
              <w:t>24</w:t>
            </w:r>
            <w:r w:rsidR="00F162A6">
              <w:rPr>
                <w:noProof/>
                <w:webHidden/>
              </w:rPr>
              <w:fldChar w:fldCharType="end"/>
            </w:r>
          </w:hyperlink>
        </w:p>
        <w:p w14:paraId="01AE89E6" w14:textId="6976F1AD" w:rsidR="00F162A6" w:rsidRDefault="00FC62F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36" w:history="1">
            <w:r w:rsidR="00F162A6" w:rsidRPr="00D504D2">
              <w:rPr>
                <w:rStyle w:val="Hyperlink"/>
                <w:rFonts w:cstheme="minorHAnsi"/>
                <w:noProof/>
              </w:rPr>
              <w:t>4.2.</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Python Libraries - Calculations, Graphs and Analysis</w:t>
            </w:r>
            <w:r w:rsidR="00F162A6">
              <w:rPr>
                <w:noProof/>
                <w:webHidden/>
              </w:rPr>
              <w:tab/>
            </w:r>
            <w:r w:rsidR="00F162A6">
              <w:rPr>
                <w:noProof/>
                <w:webHidden/>
              </w:rPr>
              <w:fldChar w:fldCharType="begin"/>
            </w:r>
            <w:r w:rsidR="00F162A6">
              <w:rPr>
                <w:noProof/>
                <w:webHidden/>
              </w:rPr>
              <w:instrText xml:space="preserve"> PAGEREF _Toc146039336 \h </w:instrText>
            </w:r>
            <w:r w:rsidR="00F162A6">
              <w:rPr>
                <w:noProof/>
                <w:webHidden/>
              </w:rPr>
            </w:r>
            <w:r w:rsidR="00F162A6">
              <w:rPr>
                <w:noProof/>
                <w:webHidden/>
              </w:rPr>
              <w:fldChar w:fldCharType="separate"/>
            </w:r>
            <w:r w:rsidR="00F162A6">
              <w:rPr>
                <w:noProof/>
                <w:webHidden/>
              </w:rPr>
              <w:t>25</w:t>
            </w:r>
            <w:r w:rsidR="00F162A6">
              <w:rPr>
                <w:noProof/>
                <w:webHidden/>
              </w:rPr>
              <w:fldChar w:fldCharType="end"/>
            </w:r>
          </w:hyperlink>
        </w:p>
        <w:p w14:paraId="1FECF25B" w14:textId="1ECE1605" w:rsidR="00F162A6" w:rsidRDefault="00FC62F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37" w:history="1">
            <w:r w:rsidR="00F162A6" w:rsidRPr="00D504D2">
              <w:rPr>
                <w:rStyle w:val="Hyperlink"/>
                <w:rFonts w:cstheme="minorHAnsi"/>
                <w:noProof/>
              </w:rPr>
              <w:t>4.3.</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Exploratory data analysis</w:t>
            </w:r>
            <w:r w:rsidR="00F162A6">
              <w:rPr>
                <w:noProof/>
                <w:webHidden/>
              </w:rPr>
              <w:tab/>
            </w:r>
            <w:r w:rsidR="00F162A6">
              <w:rPr>
                <w:noProof/>
                <w:webHidden/>
              </w:rPr>
              <w:fldChar w:fldCharType="begin"/>
            </w:r>
            <w:r w:rsidR="00F162A6">
              <w:rPr>
                <w:noProof/>
                <w:webHidden/>
              </w:rPr>
              <w:instrText xml:space="preserve"> PAGEREF _Toc146039337 \h </w:instrText>
            </w:r>
            <w:r w:rsidR="00F162A6">
              <w:rPr>
                <w:noProof/>
                <w:webHidden/>
              </w:rPr>
            </w:r>
            <w:r w:rsidR="00F162A6">
              <w:rPr>
                <w:noProof/>
                <w:webHidden/>
              </w:rPr>
              <w:fldChar w:fldCharType="separate"/>
            </w:r>
            <w:r w:rsidR="00F162A6">
              <w:rPr>
                <w:noProof/>
                <w:webHidden/>
              </w:rPr>
              <w:t>26</w:t>
            </w:r>
            <w:r w:rsidR="00F162A6">
              <w:rPr>
                <w:noProof/>
                <w:webHidden/>
              </w:rPr>
              <w:fldChar w:fldCharType="end"/>
            </w:r>
          </w:hyperlink>
        </w:p>
        <w:p w14:paraId="601A5092" w14:textId="795D1668" w:rsidR="00F162A6" w:rsidRDefault="00FC62F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38" w:history="1">
            <w:r w:rsidR="00F162A6" w:rsidRPr="00D504D2">
              <w:rPr>
                <w:rStyle w:val="Hyperlink"/>
                <w:rFonts w:cstheme="minorHAnsi"/>
                <w:noProof/>
              </w:rPr>
              <w:t>4.4.</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Encoding Data Types</w:t>
            </w:r>
            <w:r w:rsidR="00F162A6">
              <w:rPr>
                <w:noProof/>
                <w:webHidden/>
              </w:rPr>
              <w:tab/>
            </w:r>
            <w:r w:rsidR="00F162A6">
              <w:rPr>
                <w:noProof/>
                <w:webHidden/>
              </w:rPr>
              <w:fldChar w:fldCharType="begin"/>
            </w:r>
            <w:r w:rsidR="00F162A6">
              <w:rPr>
                <w:noProof/>
                <w:webHidden/>
              </w:rPr>
              <w:instrText xml:space="preserve"> PAGEREF _Toc146039338 \h </w:instrText>
            </w:r>
            <w:r w:rsidR="00F162A6">
              <w:rPr>
                <w:noProof/>
                <w:webHidden/>
              </w:rPr>
            </w:r>
            <w:r w:rsidR="00F162A6">
              <w:rPr>
                <w:noProof/>
                <w:webHidden/>
              </w:rPr>
              <w:fldChar w:fldCharType="separate"/>
            </w:r>
            <w:r w:rsidR="00F162A6">
              <w:rPr>
                <w:noProof/>
                <w:webHidden/>
              </w:rPr>
              <w:t>27</w:t>
            </w:r>
            <w:r w:rsidR="00F162A6">
              <w:rPr>
                <w:noProof/>
                <w:webHidden/>
              </w:rPr>
              <w:fldChar w:fldCharType="end"/>
            </w:r>
          </w:hyperlink>
        </w:p>
        <w:p w14:paraId="6C91D4C4" w14:textId="222C0DC1" w:rsidR="00F162A6" w:rsidRDefault="00FC62F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39" w:history="1">
            <w:r w:rsidR="00F162A6" w:rsidRPr="00D504D2">
              <w:rPr>
                <w:rStyle w:val="Hyperlink"/>
                <w:rFonts w:cstheme="minorHAnsi"/>
                <w:noProof/>
              </w:rPr>
              <w:t>4.5.</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Machine Learning Models</w:t>
            </w:r>
            <w:r w:rsidR="00F162A6">
              <w:rPr>
                <w:noProof/>
                <w:webHidden/>
              </w:rPr>
              <w:tab/>
            </w:r>
            <w:r w:rsidR="00F162A6">
              <w:rPr>
                <w:noProof/>
                <w:webHidden/>
              </w:rPr>
              <w:fldChar w:fldCharType="begin"/>
            </w:r>
            <w:r w:rsidR="00F162A6">
              <w:rPr>
                <w:noProof/>
                <w:webHidden/>
              </w:rPr>
              <w:instrText xml:space="preserve"> PAGEREF _Toc146039339 \h </w:instrText>
            </w:r>
            <w:r w:rsidR="00F162A6">
              <w:rPr>
                <w:noProof/>
                <w:webHidden/>
              </w:rPr>
            </w:r>
            <w:r w:rsidR="00F162A6">
              <w:rPr>
                <w:noProof/>
                <w:webHidden/>
              </w:rPr>
              <w:fldChar w:fldCharType="separate"/>
            </w:r>
            <w:r w:rsidR="00F162A6">
              <w:rPr>
                <w:noProof/>
                <w:webHidden/>
              </w:rPr>
              <w:t>27</w:t>
            </w:r>
            <w:r w:rsidR="00F162A6">
              <w:rPr>
                <w:noProof/>
                <w:webHidden/>
              </w:rPr>
              <w:fldChar w:fldCharType="end"/>
            </w:r>
          </w:hyperlink>
        </w:p>
        <w:p w14:paraId="319C5A57" w14:textId="6BD8029C" w:rsidR="00F162A6" w:rsidRDefault="00FC62F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40" w:history="1">
            <w:r w:rsidR="00F162A6" w:rsidRPr="00D504D2">
              <w:rPr>
                <w:rStyle w:val="Hyperlink"/>
                <w:rFonts w:cstheme="minorHAnsi"/>
                <w:noProof/>
              </w:rPr>
              <w:t>4.6.</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Algorithm 1 - Logistic Regression</w:t>
            </w:r>
            <w:r w:rsidR="00F162A6">
              <w:rPr>
                <w:noProof/>
                <w:webHidden/>
              </w:rPr>
              <w:tab/>
            </w:r>
            <w:r w:rsidR="00F162A6">
              <w:rPr>
                <w:noProof/>
                <w:webHidden/>
              </w:rPr>
              <w:fldChar w:fldCharType="begin"/>
            </w:r>
            <w:r w:rsidR="00F162A6">
              <w:rPr>
                <w:noProof/>
                <w:webHidden/>
              </w:rPr>
              <w:instrText xml:space="preserve"> PAGEREF _Toc146039340 \h </w:instrText>
            </w:r>
            <w:r w:rsidR="00F162A6">
              <w:rPr>
                <w:noProof/>
                <w:webHidden/>
              </w:rPr>
            </w:r>
            <w:r w:rsidR="00F162A6">
              <w:rPr>
                <w:noProof/>
                <w:webHidden/>
              </w:rPr>
              <w:fldChar w:fldCharType="separate"/>
            </w:r>
            <w:r w:rsidR="00F162A6">
              <w:rPr>
                <w:noProof/>
                <w:webHidden/>
              </w:rPr>
              <w:t>28</w:t>
            </w:r>
            <w:r w:rsidR="00F162A6">
              <w:rPr>
                <w:noProof/>
                <w:webHidden/>
              </w:rPr>
              <w:fldChar w:fldCharType="end"/>
            </w:r>
          </w:hyperlink>
        </w:p>
        <w:p w14:paraId="56428E40" w14:textId="5EB6566B" w:rsidR="00F162A6" w:rsidRDefault="00FC62F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41" w:history="1">
            <w:r w:rsidR="00F162A6" w:rsidRPr="00D504D2">
              <w:rPr>
                <w:rStyle w:val="Hyperlink"/>
                <w:rFonts w:cstheme="minorHAnsi"/>
                <w:noProof/>
              </w:rPr>
              <w:t>4.7.</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Algorithm 2 - Decision Trees</w:t>
            </w:r>
            <w:r w:rsidR="00F162A6">
              <w:rPr>
                <w:noProof/>
                <w:webHidden/>
              </w:rPr>
              <w:tab/>
            </w:r>
            <w:r w:rsidR="00F162A6">
              <w:rPr>
                <w:noProof/>
                <w:webHidden/>
              </w:rPr>
              <w:fldChar w:fldCharType="begin"/>
            </w:r>
            <w:r w:rsidR="00F162A6">
              <w:rPr>
                <w:noProof/>
                <w:webHidden/>
              </w:rPr>
              <w:instrText xml:space="preserve"> PAGEREF _Toc146039341 \h </w:instrText>
            </w:r>
            <w:r w:rsidR="00F162A6">
              <w:rPr>
                <w:noProof/>
                <w:webHidden/>
              </w:rPr>
            </w:r>
            <w:r w:rsidR="00F162A6">
              <w:rPr>
                <w:noProof/>
                <w:webHidden/>
              </w:rPr>
              <w:fldChar w:fldCharType="separate"/>
            </w:r>
            <w:r w:rsidR="00F162A6">
              <w:rPr>
                <w:noProof/>
                <w:webHidden/>
              </w:rPr>
              <w:t>28</w:t>
            </w:r>
            <w:r w:rsidR="00F162A6">
              <w:rPr>
                <w:noProof/>
                <w:webHidden/>
              </w:rPr>
              <w:fldChar w:fldCharType="end"/>
            </w:r>
          </w:hyperlink>
        </w:p>
        <w:p w14:paraId="52581480" w14:textId="72ECDF95" w:rsidR="00F162A6" w:rsidRDefault="00FC62F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42" w:history="1">
            <w:r w:rsidR="00F162A6" w:rsidRPr="00D504D2">
              <w:rPr>
                <w:rStyle w:val="Hyperlink"/>
                <w:rFonts w:cstheme="minorHAnsi"/>
                <w:noProof/>
              </w:rPr>
              <w:t>4.8.</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Algorithm 3 - Support Vector Machines</w:t>
            </w:r>
            <w:r w:rsidR="00F162A6">
              <w:rPr>
                <w:noProof/>
                <w:webHidden/>
              </w:rPr>
              <w:tab/>
            </w:r>
            <w:r w:rsidR="00F162A6">
              <w:rPr>
                <w:noProof/>
                <w:webHidden/>
              </w:rPr>
              <w:fldChar w:fldCharType="begin"/>
            </w:r>
            <w:r w:rsidR="00F162A6">
              <w:rPr>
                <w:noProof/>
                <w:webHidden/>
              </w:rPr>
              <w:instrText xml:space="preserve"> PAGEREF _Toc146039342 \h </w:instrText>
            </w:r>
            <w:r w:rsidR="00F162A6">
              <w:rPr>
                <w:noProof/>
                <w:webHidden/>
              </w:rPr>
            </w:r>
            <w:r w:rsidR="00F162A6">
              <w:rPr>
                <w:noProof/>
                <w:webHidden/>
              </w:rPr>
              <w:fldChar w:fldCharType="separate"/>
            </w:r>
            <w:r w:rsidR="00F162A6">
              <w:rPr>
                <w:noProof/>
                <w:webHidden/>
              </w:rPr>
              <w:t>29</w:t>
            </w:r>
            <w:r w:rsidR="00F162A6">
              <w:rPr>
                <w:noProof/>
                <w:webHidden/>
              </w:rPr>
              <w:fldChar w:fldCharType="end"/>
            </w:r>
          </w:hyperlink>
        </w:p>
        <w:p w14:paraId="181757E1" w14:textId="36F71FA0" w:rsidR="00F162A6" w:rsidRDefault="00FC62F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43" w:history="1">
            <w:r w:rsidR="00F162A6" w:rsidRPr="00D504D2">
              <w:rPr>
                <w:rStyle w:val="Hyperlink"/>
                <w:rFonts w:cstheme="minorHAnsi"/>
                <w:noProof/>
              </w:rPr>
              <w:t>4.9.</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Algorithm 4 - Random Forest</w:t>
            </w:r>
            <w:r w:rsidR="00F162A6">
              <w:rPr>
                <w:noProof/>
                <w:webHidden/>
              </w:rPr>
              <w:tab/>
            </w:r>
            <w:r w:rsidR="00F162A6">
              <w:rPr>
                <w:noProof/>
                <w:webHidden/>
              </w:rPr>
              <w:fldChar w:fldCharType="begin"/>
            </w:r>
            <w:r w:rsidR="00F162A6">
              <w:rPr>
                <w:noProof/>
                <w:webHidden/>
              </w:rPr>
              <w:instrText xml:space="preserve"> PAGEREF _Toc146039343 \h </w:instrText>
            </w:r>
            <w:r w:rsidR="00F162A6">
              <w:rPr>
                <w:noProof/>
                <w:webHidden/>
              </w:rPr>
            </w:r>
            <w:r w:rsidR="00F162A6">
              <w:rPr>
                <w:noProof/>
                <w:webHidden/>
              </w:rPr>
              <w:fldChar w:fldCharType="separate"/>
            </w:r>
            <w:r w:rsidR="00F162A6">
              <w:rPr>
                <w:noProof/>
                <w:webHidden/>
              </w:rPr>
              <w:t>29</w:t>
            </w:r>
            <w:r w:rsidR="00F162A6">
              <w:rPr>
                <w:noProof/>
                <w:webHidden/>
              </w:rPr>
              <w:fldChar w:fldCharType="end"/>
            </w:r>
          </w:hyperlink>
        </w:p>
        <w:p w14:paraId="5293235C" w14:textId="511EDAD7" w:rsidR="00F162A6" w:rsidRDefault="00FC62F0">
          <w:pPr>
            <w:pStyle w:val="TOC2"/>
            <w:tabs>
              <w:tab w:val="left" w:pos="1100"/>
              <w:tab w:val="right" w:leader="dot" w:pos="9049"/>
            </w:tabs>
            <w:rPr>
              <w:rFonts w:asciiTheme="minorHAnsi" w:eastAsiaTheme="minorEastAsia" w:hAnsiTheme="minorHAnsi" w:cstheme="minorBidi"/>
              <w:noProof/>
              <w:color w:val="auto"/>
              <w:kern w:val="2"/>
              <w14:ligatures w14:val="standardContextual"/>
            </w:rPr>
          </w:pPr>
          <w:hyperlink w:anchor="_Toc146039344" w:history="1">
            <w:r w:rsidR="00F162A6" w:rsidRPr="00D504D2">
              <w:rPr>
                <w:rStyle w:val="Hyperlink"/>
                <w:rFonts w:cstheme="minorHAnsi"/>
                <w:noProof/>
              </w:rPr>
              <w:t>4.10.</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Algorithm 5 - Multi-Layer Perceptron (MLP)</w:t>
            </w:r>
            <w:r w:rsidR="00F162A6">
              <w:rPr>
                <w:noProof/>
                <w:webHidden/>
              </w:rPr>
              <w:tab/>
            </w:r>
            <w:r w:rsidR="00F162A6">
              <w:rPr>
                <w:noProof/>
                <w:webHidden/>
              </w:rPr>
              <w:fldChar w:fldCharType="begin"/>
            </w:r>
            <w:r w:rsidR="00F162A6">
              <w:rPr>
                <w:noProof/>
                <w:webHidden/>
              </w:rPr>
              <w:instrText xml:space="preserve"> PAGEREF _Toc146039344 \h </w:instrText>
            </w:r>
            <w:r w:rsidR="00F162A6">
              <w:rPr>
                <w:noProof/>
                <w:webHidden/>
              </w:rPr>
            </w:r>
            <w:r w:rsidR="00F162A6">
              <w:rPr>
                <w:noProof/>
                <w:webHidden/>
              </w:rPr>
              <w:fldChar w:fldCharType="separate"/>
            </w:r>
            <w:r w:rsidR="00F162A6">
              <w:rPr>
                <w:noProof/>
                <w:webHidden/>
              </w:rPr>
              <w:t>30</w:t>
            </w:r>
            <w:r w:rsidR="00F162A6">
              <w:rPr>
                <w:noProof/>
                <w:webHidden/>
              </w:rPr>
              <w:fldChar w:fldCharType="end"/>
            </w:r>
          </w:hyperlink>
        </w:p>
        <w:p w14:paraId="71C06B58" w14:textId="46130A00" w:rsidR="00F162A6" w:rsidRDefault="00FC62F0">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6039345" w:history="1">
            <w:r w:rsidR="00F162A6" w:rsidRPr="00D504D2">
              <w:rPr>
                <w:rStyle w:val="Hyperlink"/>
                <w:rFonts w:cstheme="minorHAnsi"/>
                <w:noProof/>
              </w:rPr>
              <w:t>5.</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Chapter 5: Implementation and Results</w:t>
            </w:r>
            <w:r w:rsidR="00F162A6">
              <w:rPr>
                <w:noProof/>
                <w:webHidden/>
              </w:rPr>
              <w:tab/>
            </w:r>
            <w:r w:rsidR="00F162A6">
              <w:rPr>
                <w:noProof/>
                <w:webHidden/>
              </w:rPr>
              <w:fldChar w:fldCharType="begin"/>
            </w:r>
            <w:r w:rsidR="00F162A6">
              <w:rPr>
                <w:noProof/>
                <w:webHidden/>
              </w:rPr>
              <w:instrText xml:space="preserve"> PAGEREF _Toc146039345 \h </w:instrText>
            </w:r>
            <w:r w:rsidR="00F162A6">
              <w:rPr>
                <w:noProof/>
                <w:webHidden/>
              </w:rPr>
            </w:r>
            <w:r w:rsidR="00F162A6">
              <w:rPr>
                <w:noProof/>
                <w:webHidden/>
              </w:rPr>
              <w:fldChar w:fldCharType="separate"/>
            </w:r>
            <w:r w:rsidR="00F162A6">
              <w:rPr>
                <w:noProof/>
                <w:webHidden/>
              </w:rPr>
              <w:t>31</w:t>
            </w:r>
            <w:r w:rsidR="00F162A6">
              <w:rPr>
                <w:noProof/>
                <w:webHidden/>
              </w:rPr>
              <w:fldChar w:fldCharType="end"/>
            </w:r>
          </w:hyperlink>
        </w:p>
        <w:p w14:paraId="7DE2F086" w14:textId="20BF3930" w:rsidR="00F162A6" w:rsidRDefault="00FC62F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46" w:history="1">
            <w:r w:rsidR="00F162A6" w:rsidRPr="00D504D2">
              <w:rPr>
                <w:rStyle w:val="Hyperlink"/>
                <w:rFonts w:cstheme="minorHAnsi"/>
                <w:noProof/>
              </w:rPr>
              <w:t>5.1.</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Dataset</w:t>
            </w:r>
            <w:r w:rsidR="00F162A6">
              <w:rPr>
                <w:noProof/>
                <w:webHidden/>
              </w:rPr>
              <w:tab/>
            </w:r>
            <w:r w:rsidR="00F162A6">
              <w:rPr>
                <w:noProof/>
                <w:webHidden/>
              </w:rPr>
              <w:fldChar w:fldCharType="begin"/>
            </w:r>
            <w:r w:rsidR="00F162A6">
              <w:rPr>
                <w:noProof/>
                <w:webHidden/>
              </w:rPr>
              <w:instrText xml:space="preserve"> PAGEREF _Toc146039346 \h </w:instrText>
            </w:r>
            <w:r w:rsidR="00F162A6">
              <w:rPr>
                <w:noProof/>
                <w:webHidden/>
              </w:rPr>
            </w:r>
            <w:r w:rsidR="00F162A6">
              <w:rPr>
                <w:noProof/>
                <w:webHidden/>
              </w:rPr>
              <w:fldChar w:fldCharType="separate"/>
            </w:r>
            <w:r w:rsidR="00F162A6">
              <w:rPr>
                <w:noProof/>
                <w:webHidden/>
              </w:rPr>
              <w:t>31</w:t>
            </w:r>
            <w:r w:rsidR="00F162A6">
              <w:rPr>
                <w:noProof/>
                <w:webHidden/>
              </w:rPr>
              <w:fldChar w:fldCharType="end"/>
            </w:r>
          </w:hyperlink>
        </w:p>
        <w:p w14:paraId="063231B4" w14:textId="27B29611" w:rsidR="00F162A6" w:rsidRDefault="00FC62F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47" w:history="1">
            <w:r w:rsidR="00F162A6" w:rsidRPr="00D504D2">
              <w:rPr>
                <w:rStyle w:val="Hyperlink"/>
                <w:rFonts w:cstheme="minorHAnsi"/>
                <w:noProof/>
              </w:rPr>
              <w:t>5.2.</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Independent Variables</w:t>
            </w:r>
            <w:r w:rsidR="00F162A6">
              <w:rPr>
                <w:noProof/>
                <w:webHidden/>
              </w:rPr>
              <w:tab/>
            </w:r>
            <w:r w:rsidR="00F162A6">
              <w:rPr>
                <w:noProof/>
                <w:webHidden/>
              </w:rPr>
              <w:fldChar w:fldCharType="begin"/>
            </w:r>
            <w:r w:rsidR="00F162A6">
              <w:rPr>
                <w:noProof/>
                <w:webHidden/>
              </w:rPr>
              <w:instrText xml:space="preserve"> PAGEREF _Toc146039347 \h </w:instrText>
            </w:r>
            <w:r w:rsidR="00F162A6">
              <w:rPr>
                <w:noProof/>
                <w:webHidden/>
              </w:rPr>
            </w:r>
            <w:r w:rsidR="00F162A6">
              <w:rPr>
                <w:noProof/>
                <w:webHidden/>
              </w:rPr>
              <w:fldChar w:fldCharType="separate"/>
            </w:r>
            <w:r w:rsidR="00F162A6">
              <w:rPr>
                <w:noProof/>
                <w:webHidden/>
              </w:rPr>
              <w:t>31</w:t>
            </w:r>
            <w:r w:rsidR="00F162A6">
              <w:rPr>
                <w:noProof/>
                <w:webHidden/>
              </w:rPr>
              <w:fldChar w:fldCharType="end"/>
            </w:r>
          </w:hyperlink>
        </w:p>
        <w:p w14:paraId="4EA984F5" w14:textId="23BE3B3C" w:rsidR="00F162A6" w:rsidRDefault="00FC62F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48" w:history="1">
            <w:r w:rsidR="00F162A6" w:rsidRPr="00D504D2">
              <w:rPr>
                <w:rStyle w:val="Hyperlink"/>
                <w:rFonts w:cstheme="minorHAnsi"/>
                <w:noProof/>
              </w:rPr>
              <w:t>5.3.</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Algorithm 1 - Logistic Regression</w:t>
            </w:r>
            <w:r w:rsidR="00F162A6">
              <w:rPr>
                <w:noProof/>
                <w:webHidden/>
              </w:rPr>
              <w:tab/>
            </w:r>
            <w:r w:rsidR="00F162A6">
              <w:rPr>
                <w:noProof/>
                <w:webHidden/>
              </w:rPr>
              <w:fldChar w:fldCharType="begin"/>
            </w:r>
            <w:r w:rsidR="00F162A6">
              <w:rPr>
                <w:noProof/>
                <w:webHidden/>
              </w:rPr>
              <w:instrText xml:space="preserve"> PAGEREF _Toc146039348 \h </w:instrText>
            </w:r>
            <w:r w:rsidR="00F162A6">
              <w:rPr>
                <w:noProof/>
                <w:webHidden/>
              </w:rPr>
            </w:r>
            <w:r w:rsidR="00F162A6">
              <w:rPr>
                <w:noProof/>
                <w:webHidden/>
              </w:rPr>
              <w:fldChar w:fldCharType="separate"/>
            </w:r>
            <w:r w:rsidR="00F162A6">
              <w:rPr>
                <w:noProof/>
                <w:webHidden/>
              </w:rPr>
              <w:t>32</w:t>
            </w:r>
            <w:r w:rsidR="00F162A6">
              <w:rPr>
                <w:noProof/>
                <w:webHidden/>
              </w:rPr>
              <w:fldChar w:fldCharType="end"/>
            </w:r>
          </w:hyperlink>
        </w:p>
        <w:p w14:paraId="585E782E" w14:textId="5233BCE2" w:rsidR="00F162A6" w:rsidRDefault="00FC62F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49" w:history="1">
            <w:r w:rsidR="00F162A6" w:rsidRPr="00D504D2">
              <w:rPr>
                <w:rStyle w:val="Hyperlink"/>
                <w:rFonts w:cstheme="minorHAnsi"/>
                <w:noProof/>
              </w:rPr>
              <w:t>5.4.</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Algorithm 2 - Decision Tree</w:t>
            </w:r>
            <w:r w:rsidR="00F162A6">
              <w:rPr>
                <w:noProof/>
                <w:webHidden/>
              </w:rPr>
              <w:tab/>
            </w:r>
            <w:r w:rsidR="00F162A6">
              <w:rPr>
                <w:noProof/>
                <w:webHidden/>
              </w:rPr>
              <w:fldChar w:fldCharType="begin"/>
            </w:r>
            <w:r w:rsidR="00F162A6">
              <w:rPr>
                <w:noProof/>
                <w:webHidden/>
              </w:rPr>
              <w:instrText xml:space="preserve"> PAGEREF _Toc146039349 \h </w:instrText>
            </w:r>
            <w:r w:rsidR="00F162A6">
              <w:rPr>
                <w:noProof/>
                <w:webHidden/>
              </w:rPr>
            </w:r>
            <w:r w:rsidR="00F162A6">
              <w:rPr>
                <w:noProof/>
                <w:webHidden/>
              </w:rPr>
              <w:fldChar w:fldCharType="separate"/>
            </w:r>
            <w:r w:rsidR="00F162A6">
              <w:rPr>
                <w:noProof/>
                <w:webHidden/>
              </w:rPr>
              <w:t>32</w:t>
            </w:r>
            <w:r w:rsidR="00F162A6">
              <w:rPr>
                <w:noProof/>
                <w:webHidden/>
              </w:rPr>
              <w:fldChar w:fldCharType="end"/>
            </w:r>
          </w:hyperlink>
        </w:p>
        <w:p w14:paraId="3B3559FF" w14:textId="79814C48" w:rsidR="00F162A6" w:rsidRDefault="00FC62F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50" w:history="1">
            <w:r w:rsidR="00F162A6" w:rsidRPr="00D504D2">
              <w:rPr>
                <w:rStyle w:val="Hyperlink"/>
                <w:rFonts w:cstheme="minorHAnsi"/>
                <w:noProof/>
              </w:rPr>
              <w:t>5.5.</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Algorithm 3 - Support Vector Machines (SVM)</w:t>
            </w:r>
            <w:r w:rsidR="00F162A6">
              <w:rPr>
                <w:noProof/>
                <w:webHidden/>
              </w:rPr>
              <w:tab/>
            </w:r>
            <w:r w:rsidR="00F162A6">
              <w:rPr>
                <w:noProof/>
                <w:webHidden/>
              </w:rPr>
              <w:fldChar w:fldCharType="begin"/>
            </w:r>
            <w:r w:rsidR="00F162A6">
              <w:rPr>
                <w:noProof/>
                <w:webHidden/>
              </w:rPr>
              <w:instrText xml:space="preserve"> PAGEREF _Toc146039350 \h </w:instrText>
            </w:r>
            <w:r w:rsidR="00F162A6">
              <w:rPr>
                <w:noProof/>
                <w:webHidden/>
              </w:rPr>
            </w:r>
            <w:r w:rsidR="00F162A6">
              <w:rPr>
                <w:noProof/>
                <w:webHidden/>
              </w:rPr>
              <w:fldChar w:fldCharType="separate"/>
            </w:r>
            <w:r w:rsidR="00F162A6">
              <w:rPr>
                <w:noProof/>
                <w:webHidden/>
              </w:rPr>
              <w:t>33</w:t>
            </w:r>
            <w:r w:rsidR="00F162A6">
              <w:rPr>
                <w:noProof/>
                <w:webHidden/>
              </w:rPr>
              <w:fldChar w:fldCharType="end"/>
            </w:r>
          </w:hyperlink>
        </w:p>
        <w:p w14:paraId="08CA6AF3" w14:textId="214F5D11" w:rsidR="00F162A6" w:rsidRDefault="00FC62F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51" w:history="1">
            <w:r w:rsidR="00F162A6" w:rsidRPr="00D504D2">
              <w:rPr>
                <w:rStyle w:val="Hyperlink"/>
                <w:rFonts w:cstheme="minorHAnsi"/>
                <w:noProof/>
              </w:rPr>
              <w:t>5.6.</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Algorithm 4 - Random Forest</w:t>
            </w:r>
            <w:r w:rsidR="00F162A6">
              <w:rPr>
                <w:noProof/>
                <w:webHidden/>
              </w:rPr>
              <w:tab/>
            </w:r>
            <w:r w:rsidR="00F162A6">
              <w:rPr>
                <w:noProof/>
                <w:webHidden/>
              </w:rPr>
              <w:fldChar w:fldCharType="begin"/>
            </w:r>
            <w:r w:rsidR="00F162A6">
              <w:rPr>
                <w:noProof/>
                <w:webHidden/>
              </w:rPr>
              <w:instrText xml:space="preserve"> PAGEREF _Toc146039351 \h </w:instrText>
            </w:r>
            <w:r w:rsidR="00F162A6">
              <w:rPr>
                <w:noProof/>
                <w:webHidden/>
              </w:rPr>
            </w:r>
            <w:r w:rsidR="00F162A6">
              <w:rPr>
                <w:noProof/>
                <w:webHidden/>
              </w:rPr>
              <w:fldChar w:fldCharType="separate"/>
            </w:r>
            <w:r w:rsidR="00F162A6">
              <w:rPr>
                <w:noProof/>
                <w:webHidden/>
              </w:rPr>
              <w:t>34</w:t>
            </w:r>
            <w:r w:rsidR="00F162A6">
              <w:rPr>
                <w:noProof/>
                <w:webHidden/>
              </w:rPr>
              <w:fldChar w:fldCharType="end"/>
            </w:r>
          </w:hyperlink>
        </w:p>
        <w:p w14:paraId="5875A18D" w14:textId="1E55F350" w:rsidR="00F162A6" w:rsidRDefault="00FC62F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52" w:history="1">
            <w:r w:rsidR="00F162A6" w:rsidRPr="00D504D2">
              <w:rPr>
                <w:rStyle w:val="Hyperlink"/>
                <w:rFonts w:cstheme="minorHAnsi"/>
                <w:noProof/>
              </w:rPr>
              <w:t>5.7.</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Algorithm5 - Multi-Layer Perceptron (MLP)</w:t>
            </w:r>
            <w:r w:rsidR="00F162A6">
              <w:rPr>
                <w:noProof/>
                <w:webHidden/>
              </w:rPr>
              <w:tab/>
            </w:r>
            <w:r w:rsidR="00F162A6">
              <w:rPr>
                <w:noProof/>
                <w:webHidden/>
              </w:rPr>
              <w:fldChar w:fldCharType="begin"/>
            </w:r>
            <w:r w:rsidR="00F162A6">
              <w:rPr>
                <w:noProof/>
                <w:webHidden/>
              </w:rPr>
              <w:instrText xml:space="preserve"> PAGEREF _Toc146039352 \h </w:instrText>
            </w:r>
            <w:r w:rsidR="00F162A6">
              <w:rPr>
                <w:noProof/>
                <w:webHidden/>
              </w:rPr>
            </w:r>
            <w:r w:rsidR="00F162A6">
              <w:rPr>
                <w:noProof/>
                <w:webHidden/>
              </w:rPr>
              <w:fldChar w:fldCharType="separate"/>
            </w:r>
            <w:r w:rsidR="00F162A6">
              <w:rPr>
                <w:noProof/>
                <w:webHidden/>
              </w:rPr>
              <w:t>36</w:t>
            </w:r>
            <w:r w:rsidR="00F162A6">
              <w:rPr>
                <w:noProof/>
                <w:webHidden/>
              </w:rPr>
              <w:fldChar w:fldCharType="end"/>
            </w:r>
          </w:hyperlink>
        </w:p>
        <w:p w14:paraId="33C37DAF" w14:textId="1FD4EE32" w:rsidR="00F162A6" w:rsidRDefault="00FC62F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53" w:history="1">
            <w:r w:rsidR="00F162A6" w:rsidRPr="00D504D2">
              <w:rPr>
                <w:rStyle w:val="Hyperlink"/>
                <w:rFonts w:cstheme="minorHAnsi"/>
                <w:noProof/>
              </w:rPr>
              <w:t>5.8.</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Analysis of Selected Variables</w:t>
            </w:r>
            <w:r w:rsidR="00F162A6">
              <w:rPr>
                <w:noProof/>
                <w:webHidden/>
              </w:rPr>
              <w:tab/>
            </w:r>
            <w:r w:rsidR="00F162A6">
              <w:rPr>
                <w:noProof/>
                <w:webHidden/>
              </w:rPr>
              <w:fldChar w:fldCharType="begin"/>
            </w:r>
            <w:r w:rsidR="00F162A6">
              <w:rPr>
                <w:noProof/>
                <w:webHidden/>
              </w:rPr>
              <w:instrText xml:space="preserve"> PAGEREF _Toc146039353 \h </w:instrText>
            </w:r>
            <w:r w:rsidR="00F162A6">
              <w:rPr>
                <w:noProof/>
                <w:webHidden/>
              </w:rPr>
            </w:r>
            <w:r w:rsidR="00F162A6">
              <w:rPr>
                <w:noProof/>
                <w:webHidden/>
              </w:rPr>
              <w:fldChar w:fldCharType="separate"/>
            </w:r>
            <w:r w:rsidR="00F162A6">
              <w:rPr>
                <w:noProof/>
                <w:webHidden/>
              </w:rPr>
              <w:t>37</w:t>
            </w:r>
            <w:r w:rsidR="00F162A6">
              <w:rPr>
                <w:noProof/>
                <w:webHidden/>
              </w:rPr>
              <w:fldChar w:fldCharType="end"/>
            </w:r>
          </w:hyperlink>
        </w:p>
        <w:p w14:paraId="6DB965C8" w14:textId="37A97F60" w:rsidR="00F162A6" w:rsidRDefault="00FC62F0">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6039354" w:history="1">
            <w:r w:rsidR="00F162A6" w:rsidRPr="00D504D2">
              <w:rPr>
                <w:rStyle w:val="Hyperlink"/>
                <w:rFonts w:cstheme="minorHAnsi"/>
                <w:noProof/>
              </w:rPr>
              <w:t>6.</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Chapter 6: Discussion</w:t>
            </w:r>
            <w:r w:rsidR="00F162A6">
              <w:rPr>
                <w:noProof/>
                <w:webHidden/>
              </w:rPr>
              <w:tab/>
            </w:r>
            <w:r w:rsidR="00F162A6">
              <w:rPr>
                <w:noProof/>
                <w:webHidden/>
              </w:rPr>
              <w:fldChar w:fldCharType="begin"/>
            </w:r>
            <w:r w:rsidR="00F162A6">
              <w:rPr>
                <w:noProof/>
                <w:webHidden/>
              </w:rPr>
              <w:instrText xml:space="preserve"> PAGEREF _Toc146039354 \h </w:instrText>
            </w:r>
            <w:r w:rsidR="00F162A6">
              <w:rPr>
                <w:noProof/>
                <w:webHidden/>
              </w:rPr>
            </w:r>
            <w:r w:rsidR="00F162A6">
              <w:rPr>
                <w:noProof/>
                <w:webHidden/>
              </w:rPr>
              <w:fldChar w:fldCharType="separate"/>
            </w:r>
            <w:r w:rsidR="00F162A6">
              <w:rPr>
                <w:noProof/>
                <w:webHidden/>
              </w:rPr>
              <w:t>40</w:t>
            </w:r>
            <w:r w:rsidR="00F162A6">
              <w:rPr>
                <w:noProof/>
                <w:webHidden/>
              </w:rPr>
              <w:fldChar w:fldCharType="end"/>
            </w:r>
          </w:hyperlink>
        </w:p>
        <w:p w14:paraId="7C82A73C" w14:textId="7D85CB2C" w:rsidR="00F162A6" w:rsidRDefault="00FC62F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55" w:history="1">
            <w:r w:rsidR="00F162A6" w:rsidRPr="00D504D2">
              <w:rPr>
                <w:rStyle w:val="Hyperlink"/>
                <w:rFonts w:cstheme="minorHAnsi"/>
                <w:noProof/>
              </w:rPr>
              <w:t>6.1.</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Objective 1 - Gender Variable</w:t>
            </w:r>
            <w:r w:rsidR="00F162A6">
              <w:rPr>
                <w:noProof/>
                <w:webHidden/>
              </w:rPr>
              <w:tab/>
            </w:r>
            <w:r w:rsidR="00F162A6">
              <w:rPr>
                <w:noProof/>
                <w:webHidden/>
              </w:rPr>
              <w:fldChar w:fldCharType="begin"/>
            </w:r>
            <w:r w:rsidR="00F162A6">
              <w:rPr>
                <w:noProof/>
                <w:webHidden/>
              </w:rPr>
              <w:instrText xml:space="preserve"> PAGEREF _Toc146039355 \h </w:instrText>
            </w:r>
            <w:r w:rsidR="00F162A6">
              <w:rPr>
                <w:noProof/>
                <w:webHidden/>
              </w:rPr>
            </w:r>
            <w:r w:rsidR="00F162A6">
              <w:rPr>
                <w:noProof/>
                <w:webHidden/>
              </w:rPr>
              <w:fldChar w:fldCharType="separate"/>
            </w:r>
            <w:r w:rsidR="00F162A6">
              <w:rPr>
                <w:noProof/>
                <w:webHidden/>
              </w:rPr>
              <w:t>40</w:t>
            </w:r>
            <w:r w:rsidR="00F162A6">
              <w:rPr>
                <w:noProof/>
                <w:webHidden/>
              </w:rPr>
              <w:fldChar w:fldCharType="end"/>
            </w:r>
          </w:hyperlink>
        </w:p>
        <w:p w14:paraId="3B56931F" w14:textId="39748312" w:rsidR="00F162A6" w:rsidRDefault="00FC62F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56" w:history="1">
            <w:r w:rsidR="00F162A6" w:rsidRPr="00D504D2">
              <w:rPr>
                <w:rStyle w:val="Hyperlink"/>
                <w:rFonts w:cstheme="minorHAnsi"/>
                <w:noProof/>
              </w:rPr>
              <w:t>6.2.</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Objective 2 - Studied_Credits Variable</w:t>
            </w:r>
            <w:r w:rsidR="00F162A6">
              <w:rPr>
                <w:noProof/>
                <w:webHidden/>
              </w:rPr>
              <w:tab/>
            </w:r>
            <w:r w:rsidR="00F162A6">
              <w:rPr>
                <w:noProof/>
                <w:webHidden/>
              </w:rPr>
              <w:fldChar w:fldCharType="begin"/>
            </w:r>
            <w:r w:rsidR="00F162A6">
              <w:rPr>
                <w:noProof/>
                <w:webHidden/>
              </w:rPr>
              <w:instrText xml:space="preserve"> PAGEREF _Toc146039356 \h </w:instrText>
            </w:r>
            <w:r w:rsidR="00F162A6">
              <w:rPr>
                <w:noProof/>
                <w:webHidden/>
              </w:rPr>
            </w:r>
            <w:r w:rsidR="00F162A6">
              <w:rPr>
                <w:noProof/>
                <w:webHidden/>
              </w:rPr>
              <w:fldChar w:fldCharType="separate"/>
            </w:r>
            <w:r w:rsidR="00F162A6">
              <w:rPr>
                <w:noProof/>
                <w:webHidden/>
              </w:rPr>
              <w:t>42</w:t>
            </w:r>
            <w:r w:rsidR="00F162A6">
              <w:rPr>
                <w:noProof/>
                <w:webHidden/>
              </w:rPr>
              <w:fldChar w:fldCharType="end"/>
            </w:r>
          </w:hyperlink>
        </w:p>
        <w:p w14:paraId="0356DC84" w14:textId="1301BB8F" w:rsidR="00F162A6" w:rsidRDefault="00FC62F0">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57" w:history="1">
            <w:r w:rsidR="00F162A6" w:rsidRPr="00D504D2">
              <w:rPr>
                <w:rStyle w:val="Hyperlink"/>
                <w:rFonts w:cstheme="minorHAnsi"/>
                <w:noProof/>
              </w:rPr>
              <w:t>6.3.</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Objective 3 - Tenure Variable</w:t>
            </w:r>
            <w:r w:rsidR="00F162A6">
              <w:rPr>
                <w:noProof/>
                <w:webHidden/>
              </w:rPr>
              <w:tab/>
            </w:r>
            <w:r w:rsidR="00F162A6">
              <w:rPr>
                <w:noProof/>
                <w:webHidden/>
              </w:rPr>
              <w:fldChar w:fldCharType="begin"/>
            </w:r>
            <w:r w:rsidR="00F162A6">
              <w:rPr>
                <w:noProof/>
                <w:webHidden/>
              </w:rPr>
              <w:instrText xml:space="preserve"> PAGEREF _Toc146039357 \h </w:instrText>
            </w:r>
            <w:r w:rsidR="00F162A6">
              <w:rPr>
                <w:noProof/>
                <w:webHidden/>
              </w:rPr>
            </w:r>
            <w:r w:rsidR="00F162A6">
              <w:rPr>
                <w:noProof/>
                <w:webHidden/>
              </w:rPr>
              <w:fldChar w:fldCharType="separate"/>
            </w:r>
            <w:r w:rsidR="00F162A6">
              <w:rPr>
                <w:noProof/>
                <w:webHidden/>
              </w:rPr>
              <w:t>44</w:t>
            </w:r>
            <w:r w:rsidR="00F162A6">
              <w:rPr>
                <w:noProof/>
                <w:webHidden/>
              </w:rPr>
              <w:fldChar w:fldCharType="end"/>
            </w:r>
          </w:hyperlink>
        </w:p>
        <w:p w14:paraId="365655AC" w14:textId="744D1B13" w:rsidR="00F162A6" w:rsidRDefault="00FC62F0">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6039358" w:history="1">
            <w:r w:rsidR="00F162A6" w:rsidRPr="00D504D2">
              <w:rPr>
                <w:rStyle w:val="Hyperlink"/>
                <w:rFonts w:cstheme="minorHAnsi"/>
                <w:noProof/>
              </w:rPr>
              <w:t>7.</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Chapter 7: Conclusion</w:t>
            </w:r>
            <w:r w:rsidR="00F162A6">
              <w:rPr>
                <w:noProof/>
                <w:webHidden/>
              </w:rPr>
              <w:tab/>
            </w:r>
            <w:r w:rsidR="00F162A6">
              <w:rPr>
                <w:noProof/>
                <w:webHidden/>
              </w:rPr>
              <w:fldChar w:fldCharType="begin"/>
            </w:r>
            <w:r w:rsidR="00F162A6">
              <w:rPr>
                <w:noProof/>
                <w:webHidden/>
              </w:rPr>
              <w:instrText xml:space="preserve"> PAGEREF _Toc146039358 \h </w:instrText>
            </w:r>
            <w:r w:rsidR="00F162A6">
              <w:rPr>
                <w:noProof/>
                <w:webHidden/>
              </w:rPr>
            </w:r>
            <w:r w:rsidR="00F162A6">
              <w:rPr>
                <w:noProof/>
                <w:webHidden/>
              </w:rPr>
              <w:fldChar w:fldCharType="separate"/>
            </w:r>
            <w:r w:rsidR="00F162A6">
              <w:rPr>
                <w:noProof/>
                <w:webHidden/>
              </w:rPr>
              <w:t>46</w:t>
            </w:r>
            <w:r w:rsidR="00F162A6">
              <w:rPr>
                <w:noProof/>
                <w:webHidden/>
              </w:rPr>
              <w:fldChar w:fldCharType="end"/>
            </w:r>
          </w:hyperlink>
        </w:p>
        <w:p w14:paraId="29217749" w14:textId="1FEAD1F3" w:rsidR="00F162A6" w:rsidRDefault="00FC62F0">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6039359" w:history="1">
            <w:r w:rsidR="00F162A6" w:rsidRPr="00D504D2">
              <w:rPr>
                <w:rStyle w:val="Hyperlink"/>
                <w:rFonts w:cstheme="minorHAnsi"/>
                <w:noProof/>
              </w:rPr>
              <w:t>8.</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Appendix A: Plan of Work</w:t>
            </w:r>
            <w:r w:rsidR="00F162A6">
              <w:rPr>
                <w:noProof/>
                <w:webHidden/>
              </w:rPr>
              <w:tab/>
            </w:r>
            <w:r w:rsidR="00F162A6">
              <w:rPr>
                <w:noProof/>
                <w:webHidden/>
              </w:rPr>
              <w:fldChar w:fldCharType="begin"/>
            </w:r>
            <w:r w:rsidR="00F162A6">
              <w:rPr>
                <w:noProof/>
                <w:webHidden/>
              </w:rPr>
              <w:instrText xml:space="preserve"> PAGEREF _Toc146039359 \h </w:instrText>
            </w:r>
            <w:r w:rsidR="00F162A6">
              <w:rPr>
                <w:noProof/>
                <w:webHidden/>
              </w:rPr>
            </w:r>
            <w:r w:rsidR="00F162A6">
              <w:rPr>
                <w:noProof/>
                <w:webHidden/>
              </w:rPr>
              <w:fldChar w:fldCharType="separate"/>
            </w:r>
            <w:r w:rsidR="00F162A6">
              <w:rPr>
                <w:noProof/>
                <w:webHidden/>
              </w:rPr>
              <w:t>48</w:t>
            </w:r>
            <w:r w:rsidR="00F162A6">
              <w:rPr>
                <w:noProof/>
                <w:webHidden/>
              </w:rPr>
              <w:fldChar w:fldCharType="end"/>
            </w:r>
          </w:hyperlink>
        </w:p>
        <w:p w14:paraId="03E9F028" w14:textId="227AFB62" w:rsidR="00F162A6" w:rsidRDefault="00FC62F0">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6039360" w:history="1">
            <w:r w:rsidR="00F162A6" w:rsidRPr="00D504D2">
              <w:rPr>
                <w:rStyle w:val="Hyperlink"/>
                <w:rFonts w:cstheme="minorHAnsi"/>
                <w:noProof/>
              </w:rPr>
              <w:t>9.</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Appendix B: Interview Transcripts</w:t>
            </w:r>
            <w:r w:rsidR="00F162A6">
              <w:rPr>
                <w:noProof/>
                <w:webHidden/>
              </w:rPr>
              <w:tab/>
            </w:r>
            <w:r w:rsidR="00F162A6">
              <w:rPr>
                <w:noProof/>
                <w:webHidden/>
              </w:rPr>
              <w:fldChar w:fldCharType="begin"/>
            </w:r>
            <w:r w:rsidR="00F162A6">
              <w:rPr>
                <w:noProof/>
                <w:webHidden/>
              </w:rPr>
              <w:instrText xml:space="preserve"> PAGEREF _Toc146039360 \h </w:instrText>
            </w:r>
            <w:r w:rsidR="00F162A6">
              <w:rPr>
                <w:noProof/>
                <w:webHidden/>
              </w:rPr>
            </w:r>
            <w:r w:rsidR="00F162A6">
              <w:rPr>
                <w:noProof/>
                <w:webHidden/>
              </w:rPr>
              <w:fldChar w:fldCharType="separate"/>
            </w:r>
            <w:r w:rsidR="00F162A6">
              <w:rPr>
                <w:noProof/>
                <w:webHidden/>
              </w:rPr>
              <w:t>49</w:t>
            </w:r>
            <w:r w:rsidR="00F162A6">
              <w:rPr>
                <w:noProof/>
                <w:webHidden/>
              </w:rPr>
              <w:fldChar w:fldCharType="end"/>
            </w:r>
          </w:hyperlink>
        </w:p>
        <w:p w14:paraId="40AEF0B1" w14:textId="6E8B6563" w:rsidR="00F162A6" w:rsidRDefault="00FC62F0">
          <w:pPr>
            <w:pStyle w:val="TOC1"/>
            <w:tabs>
              <w:tab w:val="left" w:pos="660"/>
              <w:tab w:val="right" w:leader="dot" w:pos="9049"/>
            </w:tabs>
            <w:rPr>
              <w:rFonts w:asciiTheme="minorHAnsi" w:eastAsiaTheme="minorEastAsia" w:hAnsiTheme="minorHAnsi" w:cstheme="minorBidi"/>
              <w:noProof/>
              <w:color w:val="auto"/>
              <w:kern w:val="2"/>
              <w14:ligatures w14:val="standardContextual"/>
            </w:rPr>
          </w:pPr>
          <w:hyperlink w:anchor="_Toc146039361" w:history="1">
            <w:r w:rsidR="00F162A6" w:rsidRPr="00D504D2">
              <w:rPr>
                <w:rStyle w:val="Hyperlink"/>
                <w:rFonts w:cstheme="minorHAnsi"/>
                <w:noProof/>
              </w:rPr>
              <w:t>9.1.</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Interview A - Transcript</w:t>
            </w:r>
            <w:r w:rsidR="00F162A6">
              <w:rPr>
                <w:noProof/>
                <w:webHidden/>
              </w:rPr>
              <w:tab/>
            </w:r>
            <w:r w:rsidR="00F162A6">
              <w:rPr>
                <w:noProof/>
                <w:webHidden/>
              </w:rPr>
              <w:fldChar w:fldCharType="begin"/>
            </w:r>
            <w:r w:rsidR="00F162A6">
              <w:rPr>
                <w:noProof/>
                <w:webHidden/>
              </w:rPr>
              <w:instrText xml:space="preserve"> PAGEREF _Toc146039361 \h </w:instrText>
            </w:r>
            <w:r w:rsidR="00F162A6">
              <w:rPr>
                <w:noProof/>
                <w:webHidden/>
              </w:rPr>
            </w:r>
            <w:r w:rsidR="00F162A6">
              <w:rPr>
                <w:noProof/>
                <w:webHidden/>
              </w:rPr>
              <w:fldChar w:fldCharType="separate"/>
            </w:r>
            <w:r w:rsidR="00F162A6">
              <w:rPr>
                <w:noProof/>
                <w:webHidden/>
              </w:rPr>
              <w:t>49</w:t>
            </w:r>
            <w:r w:rsidR="00F162A6">
              <w:rPr>
                <w:noProof/>
                <w:webHidden/>
              </w:rPr>
              <w:fldChar w:fldCharType="end"/>
            </w:r>
          </w:hyperlink>
        </w:p>
        <w:p w14:paraId="12549F0E" w14:textId="64CFFD82" w:rsidR="00F162A6" w:rsidRDefault="00FC62F0">
          <w:pPr>
            <w:pStyle w:val="TOC1"/>
            <w:tabs>
              <w:tab w:val="left" w:pos="660"/>
              <w:tab w:val="right" w:leader="dot" w:pos="9049"/>
            </w:tabs>
            <w:rPr>
              <w:rFonts w:asciiTheme="minorHAnsi" w:eastAsiaTheme="minorEastAsia" w:hAnsiTheme="minorHAnsi" w:cstheme="minorBidi"/>
              <w:noProof/>
              <w:color w:val="auto"/>
              <w:kern w:val="2"/>
              <w14:ligatures w14:val="standardContextual"/>
            </w:rPr>
          </w:pPr>
          <w:hyperlink w:anchor="_Toc146039362" w:history="1">
            <w:r w:rsidR="00F162A6" w:rsidRPr="00D504D2">
              <w:rPr>
                <w:rStyle w:val="Hyperlink"/>
                <w:rFonts w:cstheme="minorHAnsi"/>
                <w:noProof/>
              </w:rPr>
              <w:t>9.2.</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Interview B - Transcript</w:t>
            </w:r>
            <w:r w:rsidR="00F162A6">
              <w:rPr>
                <w:noProof/>
                <w:webHidden/>
              </w:rPr>
              <w:tab/>
            </w:r>
            <w:r w:rsidR="00F162A6">
              <w:rPr>
                <w:noProof/>
                <w:webHidden/>
              </w:rPr>
              <w:fldChar w:fldCharType="begin"/>
            </w:r>
            <w:r w:rsidR="00F162A6">
              <w:rPr>
                <w:noProof/>
                <w:webHidden/>
              </w:rPr>
              <w:instrText xml:space="preserve"> PAGEREF _Toc146039362 \h </w:instrText>
            </w:r>
            <w:r w:rsidR="00F162A6">
              <w:rPr>
                <w:noProof/>
                <w:webHidden/>
              </w:rPr>
            </w:r>
            <w:r w:rsidR="00F162A6">
              <w:rPr>
                <w:noProof/>
                <w:webHidden/>
              </w:rPr>
              <w:fldChar w:fldCharType="separate"/>
            </w:r>
            <w:r w:rsidR="00F162A6">
              <w:rPr>
                <w:noProof/>
                <w:webHidden/>
              </w:rPr>
              <w:t>73</w:t>
            </w:r>
            <w:r w:rsidR="00F162A6">
              <w:rPr>
                <w:noProof/>
                <w:webHidden/>
              </w:rPr>
              <w:fldChar w:fldCharType="end"/>
            </w:r>
          </w:hyperlink>
        </w:p>
        <w:p w14:paraId="53668D03" w14:textId="79293CB7" w:rsidR="00F162A6" w:rsidRDefault="00FC62F0">
          <w:pPr>
            <w:pStyle w:val="TOC1"/>
            <w:tabs>
              <w:tab w:val="left" w:pos="660"/>
              <w:tab w:val="right" w:leader="dot" w:pos="9049"/>
            </w:tabs>
            <w:rPr>
              <w:rFonts w:asciiTheme="minorHAnsi" w:eastAsiaTheme="minorEastAsia" w:hAnsiTheme="minorHAnsi" w:cstheme="minorBidi"/>
              <w:noProof/>
              <w:color w:val="auto"/>
              <w:kern w:val="2"/>
              <w14:ligatures w14:val="standardContextual"/>
            </w:rPr>
          </w:pPr>
          <w:hyperlink w:anchor="_Toc146039363" w:history="1">
            <w:r w:rsidR="00F162A6" w:rsidRPr="00D504D2">
              <w:rPr>
                <w:rStyle w:val="Hyperlink"/>
                <w:rFonts w:cstheme="minorHAnsi"/>
                <w:noProof/>
              </w:rPr>
              <w:t>9.3.</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Interview C - Transcript</w:t>
            </w:r>
            <w:r w:rsidR="00F162A6">
              <w:rPr>
                <w:noProof/>
                <w:webHidden/>
              </w:rPr>
              <w:tab/>
            </w:r>
            <w:r w:rsidR="00F162A6">
              <w:rPr>
                <w:noProof/>
                <w:webHidden/>
              </w:rPr>
              <w:fldChar w:fldCharType="begin"/>
            </w:r>
            <w:r w:rsidR="00F162A6">
              <w:rPr>
                <w:noProof/>
                <w:webHidden/>
              </w:rPr>
              <w:instrText xml:space="preserve"> PAGEREF _Toc146039363 \h </w:instrText>
            </w:r>
            <w:r w:rsidR="00F162A6">
              <w:rPr>
                <w:noProof/>
                <w:webHidden/>
              </w:rPr>
            </w:r>
            <w:r w:rsidR="00F162A6">
              <w:rPr>
                <w:noProof/>
                <w:webHidden/>
              </w:rPr>
              <w:fldChar w:fldCharType="separate"/>
            </w:r>
            <w:r w:rsidR="00F162A6">
              <w:rPr>
                <w:noProof/>
                <w:webHidden/>
              </w:rPr>
              <w:t>89</w:t>
            </w:r>
            <w:r w:rsidR="00F162A6">
              <w:rPr>
                <w:noProof/>
                <w:webHidden/>
              </w:rPr>
              <w:fldChar w:fldCharType="end"/>
            </w:r>
          </w:hyperlink>
        </w:p>
        <w:p w14:paraId="203C9D62" w14:textId="09A6B184" w:rsidR="00F162A6" w:rsidRDefault="00FC62F0">
          <w:pPr>
            <w:pStyle w:val="TOC1"/>
            <w:tabs>
              <w:tab w:val="left" w:pos="660"/>
              <w:tab w:val="right" w:leader="dot" w:pos="9049"/>
            </w:tabs>
            <w:rPr>
              <w:rFonts w:asciiTheme="minorHAnsi" w:eastAsiaTheme="minorEastAsia" w:hAnsiTheme="minorHAnsi" w:cstheme="minorBidi"/>
              <w:noProof/>
              <w:color w:val="auto"/>
              <w:kern w:val="2"/>
              <w14:ligatures w14:val="standardContextual"/>
            </w:rPr>
          </w:pPr>
          <w:hyperlink w:anchor="_Toc146039364" w:history="1">
            <w:r w:rsidR="00F162A6" w:rsidRPr="00D504D2">
              <w:rPr>
                <w:rStyle w:val="Hyperlink"/>
                <w:rFonts w:cstheme="minorHAnsi"/>
                <w:noProof/>
              </w:rPr>
              <w:t>10.</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Appendix C: Sample Consent Form</w:t>
            </w:r>
            <w:r w:rsidR="00F162A6">
              <w:rPr>
                <w:noProof/>
                <w:webHidden/>
              </w:rPr>
              <w:tab/>
            </w:r>
            <w:r w:rsidR="00F162A6">
              <w:rPr>
                <w:noProof/>
                <w:webHidden/>
              </w:rPr>
              <w:fldChar w:fldCharType="begin"/>
            </w:r>
            <w:r w:rsidR="00F162A6">
              <w:rPr>
                <w:noProof/>
                <w:webHidden/>
              </w:rPr>
              <w:instrText xml:space="preserve"> PAGEREF _Toc146039364 \h </w:instrText>
            </w:r>
            <w:r w:rsidR="00F162A6">
              <w:rPr>
                <w:noProof/>
                <w:webHidden/>
              </w:rPr>
            </w:r>
            <w:r w:rsidR="00F162A6">
              <w:rPr>
                <w:noProof/>
                <w:webHidden/>
              </w:rPr>
              <w:fldChar w:fldCharType="separate"/>
            </w:r>
            <w:r w:rsidR="00F162A6">
              <w:rPr>
                <w:noProof/>
                <w:webHidden/>
              </w:rPr>
              <w:t>98</w:t>
            </w:r>
            <w:r w:rsidR="00F162A6">
              <w:rPr>
                <w:noProof/>
                <w:webHidden/>
              </w:rPr>
              <w:fldChar w:fldCharType="end"/>
            </w:r>
          </w:hyperlink>
        </w:p>
        <w:p w14:paraId="506E84A7" w14:textId="51B56E14" w:rsidR="00F162A6" w:rsidRDefault="00FC62F0">
          <w:pPr>
            <w:pStyle w:val="TOC1"/>
            <w:tabs>
              <w:tab w:val="left" w:pos="660"/>
              <w:tab w:val="right" w:leader="dot" w:pos="9049"/>
            </w:tabs>
            <w:rPr>
              <w:rFonts w:asciiTheme="minorHAnsi" w:eastAsiaTheme="minorEastAsia" w:hAnsiTheme="minorHAnsi" w:cstheme="minorBidi"/>
              <w:noProof/>
              <w:color w:val="auto"/>
              <w:kern w:val="2"/>
              <w14:ligatures w14:val="standardContextual"/>
            </w:rPr>
          </w:pPr>
          <w:hyperlink w:anchor="_Toc146039365" w:history="1">
            <w:r w:rsidR="00F162A6" w:rsidRPr="00D504D2">
              <w:rPr>
                <w:rStyle w:val="Hyperlink"/>
                <w:rFonts w:cstheme="minorHAnsi"/>
                <w:noProof/>
              </w:rPr>
              <w:t>11.</w:t>
            </w:r>
            <w:r w:rsidR="00F162A6">
              <w:rPr>
                <w:rFonts w:asciiTheme="minorHAnsi" w:eastAsiaTheme="minorEastAsia" w:hAnsiTheme="minorHAnsi" w:cstheme="minorBidi"/>
                <w:noProof/>
                <w:color w:val="auto"/>
                <w:kern w:val="2"/>
                <w14:ligatures w14:val="standardContextual"/>
              </w:rPr>
              <w:tab/>
            </w:r>
            <w:r w:rsidR="00F162A6" w:rsidRPr="00D504D2">
              <w:rPr>
                <w:rStyle w:val="Hyperlink"/>
                <w:rFonts w:cstheme="minorHAnsi"/>
                <w:noProof/>
              </w:rPr>
              <w:t>Reference List</w:t>
            </w:r>
            <w:r w:rsidR="00F162A6">
              <w:rPr>
                <w:noProof/>
                <w:webHidden/>
              </w:rPr>
              <w:tab/>
            </w:r>
            <w:r w:rsidR="00F162A6">
              <w:rPr>
                <w:noProof/>
                <w:webHidden/>
              </w:rPr>
              <w:fldChar w:fldCharType="begin"/>
            </w:r>
            <w:r w:rsidR="00F162A6">
              <w:rPr>
                <w:noProof/>
                <w:webHidden/>
              </w:rPr>
              <w:instrText xml:space="preserve"> PAGEREF _Toc146039365 \h </w:instrText>
            </w:r>
            <w:r w:rsidR="00F162A6">
              <w:rPr>
                <w:noProof/>
                <w:webHidden/>
              </w:rPr>
            </w:r>
            <w:r w:rsidR="00F162A6">
              <w:rPr>
                <w:noProof/>
                <w:webHidden/>
              </w:rPr>
              <w:fldChar w:fldCharType="separate"/>
            </w:r>
            <w:r w:rsidR="00F162A6">
              <w:rPr>
                <w:noProof/>
                <w:webHidden/>
              </w:rPr>
              <w:t>100</w:t>
            </w:r>
            <w:r w:rsidR="00F162A6">
              <w:rPr>
                <w:noProof/>
                <w:webHidden/>
              </w:rPr>
              <w:fldChar w:fldCharType="end"/>
            </w:r>
          </w:hyperlink>
        </w:p>
        <w:p w14:paraId="78431692" w14:textId="3AE3E285" w:rsidR="004F343B" w:rsidRPr="008C4B00" w:rsidRDefault="004F343B">
          <w:pPr>
            <w:rPr>
              <w:color w:val="auto"/>
            </w:rPr>
          </w:pPr>
          <w:r w:rsidRPr="008C4B00">
            <w:rPr>
              <w:b/>
              <w:bCs/>
              <w:noProof/>
              <w:color w:val="auto"/>
            </w:rPr>
            <w:fldChar w:fldCharType="end"/>
          </w:r>
        </w:p>
      </w:sdtContent>
    </w:sdt>
    <w:p w14:paraId="542EF88A" w14:textId="77777777" w:rsidR="004F343B" w:rsidRPr="008C4B00" w:rsidRDefault="004F343B">
      <w:pPr>
        <w:rPr>
          <w:rFonts w:asciiTheme="minorHAnsi" w:eastAsia="Times New Roman" w:hAnsiTheme="minorHAnsi" w:cstheme="minorHAnsi"/>
          <w:color w:val="auto"/>
          <w:sz w:val="34"/>
        </w:rPr>
      </w:pPr>
      <w:r w:rsidRPr="008C4B00">
        <w:rPr>
          <w:rFonts w:asciiTheme="minorHAnsi" w:hAnsiTheme="minorHAnsi" w:cstheme="minorHAnsi"/>
          <w:color w:val="auto"/>
        </w:rPr>
        <w:br w:type="page"/>
      </w:r>
    </w:p>
    <w:p w14:paraId="20AE969C" w14:textId="1DFB7E74" w:rsidR="00900B60" w:rsidRPr="008C4B00" w:rsidRDefault="002A54CB" w:rsidP="00BE78A8">
      <w:pPr>
        <w:pStyle w:val="Heading1"/>
        <w:spacing w:line="480" w:lineRule="auto"/>
        <w:jc w:val="left"/>
        <w:rPr>
          <w:rFonts w:asciiTheme="minorHAnsi" w:hAnsiTheme="minorHAnsi" w:cstheme="minorHAnsi"/>
          <w:color w:val="auto"/>
        </w:rPr>
      </w:pPr>
      <w:bookmarkStart w:id="1" w:name="_Toc146039319"/>
      <w:r w:rsidRPr="008C4B00">
        <w:rPr>
          <w:rFonts w:asciiTheme="minorHAnsi" w:hAnsiTheme="minorHAnsi" w:cstheme="minorHAnsi"/>
          <w:color w:val="auto"/>
        </w:rPr>
        <w:lastRenderedPageBreak/>
        <w:t>Table of Figures</w:t>
      </w:r>
      <w:bookmarkEnd w:id="1"/>
    </w:p>
    <w:p w14:paraId="7CD7983A" w14:textId="5753C49F" w:rsidR="004F343B" w:rsidRPr="008C4B00" w:rsidRDefault="004F343B" w:rsidP="00FE3C55">
      <w:pPr>
        <w:pStyle w:val="TableofFigures"/>
        <w:tabs>
          <w:tab w:val="right" w:leader="dot" w:pos="9049"/>
        </w:tabs>
        <w:spacing w:line="360" w:lineRule="auto"/>
        <w:rPr>
          <w:noProof/>
          <w:color w:val="auto"/>
        </w:rPr>
      </w:pP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TOC \h \z \c "Figure" </w:instrText>
      </w:r>
      <w:r w:rsidRPr="008C4B00">
        <w:rPr>
          <w:rFonts w:asciiTheme="minorHAnsi" w:hAnsiTheme="minorHAnsi" w:cstheme="minorHAnsi"/>
          <w:color w:val="auto"/>
        </w:rPr>
        <w:fldChar w:fldCharType="separate"/>
      </w:r>
      <w:hyperlink w:anchor="_Toc145970521" w:history="1">
        <w:r w:rsidRPr="008C4B00">
          <w:rPr>
            <w:rStyle w:val="Hyperlink"/>
            <w:noProof/>
            <w:color w:val="auto"/>
          </w:rPr>
          <w:t>Figure 1- Charting the change in management requests for HR.  Source: Diez et al (2019) page 5</w:t>
        </w:r>
        <w:r w:rsidRPr="008C4B00">
          <w:rPr>
            <w:noProof/>
            <w:webHidden/>
            <w:color w:val="auto"/>
          </w:rPr>
          <w:tab/>
        </w:r>
        <w:r w:rsidRPr="008C4B00">
          <w:rPr>
            <w:noProof/>
            <w:webHidden/>
            <w:color w:val="auto"/>
          </w:rPr>
          <w:fldChar w:fldCharType="begin"/>
        </w:r>
        <w:r w:rsidRPr="008C4B00">
          <w:rPr>
            <w:noProof/>
            <w:webHidden/>
            <w:color w:val="auto"/>
          </w:rPr>
          <w:instrText xml:space="preserve"> PAGEREF _Toc145970521 \h </w:instrText>
        </w:r>
        <w:r w:rsidRPr="008C4B00">
          <w:rPr>
            <w:noProof/>
            <w:webHidden/>
            <w:color w:val="auto"/>
          </w:rPr>
        </w:r>
        <w:r w:rsidRPr="008C4B00">
          <w:rPr>
            <w:noProof/>
            <w:webHidden/>
            <w:color w:val="auto"/>
          </w:rPr>
          <w:fldChar w:fldCharType="separate"/>
        </w:r>
        <w:r w:rsidR="00F162A6">
          <w:rPr>
            <w:noProof/>
            <w:webHidden/>
            <w:color w:val="auto"/>
          </w:rPr>
          <w:t>17</w:t>
        </w:r>
        <w:r w:rsidRPr="008C4B00">
          <w:rPr>
            <w:noProof/>
            <w:webHidden/>
            <w:color w:val="auto"/>
          </w:rPr>
          <w:fldChar w:fldCharType="end"/>
        </w:r>
      </w:hyperlink>
    </w:p>
    <w:p w14:paraId="75F7EA8B" w14:textId="245A581C" w:rsidR="004F343B" w:rsidRPr="008C4B00" w:rsidRDefault="00FC62F0" w:rsidP="00FE3C55">
      <w:pPr>
        <w:pStyle w:val="TableofFigures"/>
        <w:tabs>
          <w:tab w:val="right" w:leader="dot" w:pos="9049"/>
        </w:tabs>
        <w:spacing w:line="360" w:lineRule="auto"/>
        <w:rPr>
          <w:noProof/>
          <w:color w:val="auto"/>
        </w:rPr>
      </w:pPr>
      <w:hyperlink w:anchor="_Toc145970522" w:history="1">
        <w:r w:rsidR="004F343B" w:rsidRPr="008C4B00">
          <w:rPr>
            <w:rStyle w:val="Hyperlink"/>
            <w:rFonts w:cstheme="minorHAnsi"/>
            <w:noProof/>
            <w:color w:val="auto"/>
          </w:rPr>
          <w:t>Figure 2- Python Libraries used for analysis.</w:t>
        </w:r>
        <w:r w:rsidR="004F343B" w:rsidRPr="008C4B00">
          <w:rPr>
            <w:noProof/>
            <w:webHidden/>
            <w:color w:val="auto"/>
          </w:rPr>
          <w:tab/>
        </w:r>
        <w:r w:rsidR="004F343B" w:rsidRPr="008C4B00">
          <w:rPr>
            <w:noProof/>
            <w:webHidden/>
            <w:color w:val="auto"/>
          </w:rPr>
          <w:fldChar w:fldCharType="begin"/>
        </w:r>
        <w:r w:rsidR="004F343B" w:rsidRPr="008C4B00">
          <w:rPr>
            <w:noProof/>
            <w:webHidden/>
            <w:color w:val="auto"/>
          </w:rPr>
          <w:instrText xml:space="preserve"> PAGEREF _Toc145970522 \h </w:instrText>
        </w:r>
        <w:r w:rsidR="004F343B" w:rsidRPr="008C4B00">
          <w:rPr>
            <w:noProof/>
            <w:webHidden/>
            <w:color w:val="auto"/>
          </w:rPr>
        </w:r>
        <w:r w:rsidR="004F343B" w:rsidRPr="008C4B00">
          <w:rPr>
            <w:noProof/>
            <w:webHidden/>
            <w:color w:val="auto"/>
          </w:rPr>
          <w:fldChar w:fldCharType="separate"/>
        </w:r>
        <w:r w:rsidR="00F162A6">
          <w:rPr>
            <w:noProof/>
            <w:webHidden/>
            <w:color w:val="auto"/>
          </w:rPr>
          <w:t>25</w:t>
        </w:r>
        <w:r w:rsidR="004F343B" w:rsidRPr="008C4B00">
          <w:rPr>
            <w:noProof/>
            <w:webHidden/>
            <w:color w:val="auto"/>
          </w:rPr>
          <w:fldChar w:fldCharType="end"/>
        </w:r>
      </w:hyperlink>
    </w:p>
    <w:p w14:paraId="42EDD1E7" w14:textId="6098CB32" w:rsidR="004F343B" w:rsidRPr="008C4B00" w:rsidRDefault="00FC62F0" w:rsidP="00FE3C55">
      <w:pPr>
        <w:pStyle w:val="TableofFigures"/>
        <w:tabs>
          <w:tab w:val="right" w:leader="dot" w:pos="9049"/>
        </w:tabs>
        <w:spacing w:line="360" w:lineRule="auto"/>
        <w:rPr>
          <w:noProof/>
          <w:color w:val="auto"/>
        </w:rPr>
      </w:pPr>
      <w:hyperlink w:anchor="_Toc145970523" w:history="1">
        <w:r w:rsidR="004F343B" w:rsidRPr="008C4B00">
          <w:rPr>
            <w:rStyle w:val="Hyperlink"/>
            <w:rFonts w:cstheme="minorHAnsi"/>
            <w:noProof/>
            <w:color w:val="auto"/>
          </w:rPr>
          <w:t>Figure 3- Exploratory Data Analysis steps (Peng et al., 2021)</w:t>
        </w:r>
        <w:r w:rsidR="004F343B" w:rsidRPr="008C4B00">
          <w:rPr>
            <w:noProof/>
            <w:webHidden/>
            <w:color w:val="auto"/>
          </w:rPr>
          <w:tab/>
        </w:r>
        <w:r w:rsidR="004F343B" w:rsidRPr="008C4B00">
          <w:rPr>
            <w:noProof/>
            <w:webHidden/>
            <w:color w:val="auto"/>
          </w:rPr>
          <w:fldChar w:fldCharType="begin"/>
        </w:r>
        <w:r w:rsidR="004F343B" w:rsidRPr="008C4B00">
          <w:rPr>
            <w:noProof/>
            <w:webHidden/>
            <w:color w:val="auto"/>
          </w:rPr>
          <w:instrText xml:space="preserve"> PAGEREF _Toc145970523 \h </w:instrText>
        </w:r>
        <w:r w:rsidR="004F343B" w:rsidRPr="008C4B00">
          <w:rPr>
            <w:noProof/>
            <w:webHidden/>
            <w:color w:val="auto"/>
          </w:rPr>
        </w:r>
        <w:r w:rsidR="004F343B" w:rsidRPr="008C4B00">
          <w:rPr>
            <w:noProof/>
            <w:webHidden/>
            <w:color w:val="auto"/>
          </w:rPr>
          <w:fldChar w:fldCharType="separate"/>
        </w:r>
        <w:r w:rsidR="00F162A6">
          <w:rPr>
            <w:noProof/>
            <w:webHidden/>
            <w:color w:val="auto"/>
          </w:rPr>
          <w:t>26</w:t>
        </w:r>
        <w:r w:rsidR="004F343B" w:rsidRPr="008C4B00">
          <w:rPr>
            <w:noProof/>
            <w:webHidden/>
            <w:color w:val="auto"/>
          </w:rPr>
          <w:fldChar w:fldCharType="end"/>
        </w:r>
      </w:hyperlink>
    </w:p>
    <w:p w14:paraId="389A6B0D" w14:textId="4CB069B7" w:rsidR="004F343B" w:rsidRPr="008C4B00" w:rsidRDefault="00FC62F0" w:rsidP="00FE3C55">
      <w:pPr>
        <w:pStyle w:val="TableofFigures"/>
        <w:tabs>
          <w:tab w:val="right" w:leader="dot" w:pos="9049"/>
        </w:tabs>
        <w:spacing w:line="360" w:lineRule="auto"/>
        <w:rPr>
          <w:noProof/>
          <w:color w:val="auto"/>
        </w:rPr>
      </w:pPr>
      <w:hyperlink w:anchor="_Toc145970524" w:history="1">
        <w:r w:rsidR="004F343B" w:rsidRPr="008C4B00">
          <w:rPr>
            <w:rStyle w:val="Hyperlink"/>
            <w:rFonts w:cstheme="minorHAnsi"/>
            <w:noProof/>
            <w:color w:val="auto"/>
          </w:rPr>
          <w:t>Figure 4 - Articles and Models reference table</w:t>
        </w:r>
        <w:r w:rsidR="004F343B" w:rsidRPr="008C4B00">
          <w:rPr>
            <w:noProof/>
            <w:webHidden/>
            <w:color w:val="auto"/>
          </w:rPr>
          <w:tab/>
        </w:r>
        <w:r w:rsidR="004F343B" w:rsidRPr="008C4B00">
          <w:rPr>
            <w:noProof/>
            <w:webHidden/>
            <w:color w:val="auto"/>
          </w:rPr>
          <w:fldChar w:fldCharType="begin"/>
        </w:r>
        <w:r w:rsidR="004F343B" w:rsidRPr="008C4B00">
          <w:rPr>
            <w:noProof/>
            <w:webHidden/>
            <w:color w:val="auto"/>
          </w:rPr>
          <w:instrText xml:space="preserve"> PAGEREF _Toc145970524 \h </w:instrText>
        </w:r>
        <w:r w:rsidR="004F343B" w:rsidRPr="008C4B00">
          <w:rPr>
            <w:noProof/>
            <w:webHidden/>
            <w:color w:val="auto"/>
          </w:rPr>
        </w:r>
        <w:r w:rsidR="004F343B" w:rsidRPr="008C4B00">
          <w:rPr>
            <w:noProof/>
            <w:webHidden/>
            <w:color w:val="auto"/>
          </w:rPr>
          <w:fldChar w:fldCharType="separate"/>
        </w:r>
        <w:r w:rsidR="00F162A6">
          <w:rPr>
            <w:noProof/>
            <w:webHidden/>
            <w:color w:val="auto"/>
          </w:rPr>
          <w:t>28</w:t>
        </w:r>
        <w:r w:rsidR="004F343B" w:rsidRPr="008C4B00">
          <w:rPr>
            <w:noProof/>
            <w:webHidden/>
            <w:color w:val="auto"/>
          </w:rPr>
          <w:fldChar w:fldCharType="end"/>
        </w:r>
      </w:hyperlink>
    </w:p>
    <w:p w14:paraId="1709AD4A" w14:textId="2511981D" w:rsidR="004F343B" w:rsidRPr="008C4B00" w:rsidRDefault="00FC62F0" w:rsidP="00FE3C55">
      <w:pPr>
        <w:pStyle w:val="TableofFigures"/>
        <w:tabs>
          <w:tab w:val="right" w:leader="dot" w:pos="9049"/>
        </w:tabs>
        <w:spacing w:line="360" w:lineRule="auto"/>
        <w:rPr>
          <w:noProof/>
          <w:color w:val="auto"/>
        </w:rPr>
      </w:pPr>
      <w:hyperlink w:anchor="_Toc145970525" w:history="1">
        <w:r w:rsidR="004F343B" w:rsidRPr="008C4B00">
          <w:rPr>
            <w:rStyle w:val="Hyperlink"/>
            <w:rFonts w:cstheme="minorHAnsi"/>
            <w:noProof/>
            <w:color w:val="auto"/>
          </w:rPr>
          <w:t>Figure 5- SVM analysis with hyperparameter tuning applied.</w:t>
        </w:r>
        <w:r w:rsidR="004F343B" w:rsidRPr="008C4B00">
          <w:rPr>
            <w:noProof/>
            <w:webHidden/>
            <w:color w:val="auto"/>
          </w:rPr>
          <w:tab/>
        </w:r>
        <w:r w:rsidR="004F343B" w:rsidRPr="008C4B00">
          <w:rPr>
            <w:noProof/>
            <w:webHidden/>
            <w:color w:val="auto"/>
          </w:rPr>
          <w:fldChar w:fldCharType="begin"/>
        </w:r>
        <w:r w:rsidR="004F343B" w:rsidRPr="008C4B00">
          <w:rPr>
            <w:noProof/>
            <w:webHidden/>
            <w:color w:val="auto"/>
          </w:rPr>
          <w:instrText xml:space="preserve"> PAGEREF _Toc145970525 \h </w:instrText>
        </w:r>
        <w:r w:rsidR="004F343B" w:rsidRPr="008C4B00">
          <w:rPr>
            <w:noProof/>
            <w:webHidden/>
            <w:color w:val="auto"/>
          </w:rPr>
        </w:r>
        <w:r w:rsidR="004F343B" w:rsidRPr="008C4B00">
          <w:rPr>
            <w:noProof/>
            <w:webHidden/>
            <w:color w:val="auto"/>
          </w:rPr>
          <w:fldChar w:fldCharType="separate"/>
        </w:r>
        <w:r w:rsidR="00F162A6">
          <w:rPr>
            <w:noProof/>
            <w:webHidden/>
            <w:color w:val="auto"/>
          </w:rPr>
          <w:t>34</w:t>
        </w:r>
        <w:r w:rsidR="004F343B" w:rsidRPr="008C4B00">
          <w:rPr>
            <w:noProof/>
            <w:webHidden/>
            <w:color w:val="auto"/>
          </w:rPr>
          <w:fldChar w:fldCharType="end"/>
        </w:r>
      </w:hyperlink>
    </w:p>
    <w:p w14:paraId="6949A202" w14:textId="71283585" w:rsidR="004F343B" w:rsidRPr="008C4B00" w:rsidRDefault="00FC62F0" w:rsidP="00FE3C55">
      <w:pPr>
        <w:pStyle w:val="TableofFigures"/>
        <w:tabs>
          <w:tab w:val="right" w:leader="dot" w:pos="9049"/>
        </w:tabs>
        <w:spacing w:line="360" w:lineRule="auto"/>
        <w:rPr>
          <w:noProof/>
          <w:color w:val="auto"/>
        </w:rPr>
      </w:pPr>
      <w:hyperlink w:anchor="_Toc145970526" w:history="1">
        <w:r w:rsidR="004F343B" w:rsidRPr="008C4B00">
          <w:rPr>
            <w:rStyle w:val="Hyperlink"/>
            <w:rFonts w:cstheme="minorHAnsi"/>
            <w:noProof/>
            <w:color w:val="auto"/>
          </w:rPr>
          <w:t>Figure 6 - Random Forest with hyperparameter tuning applied.</w:t>
        </w:r>
        <w:r w:rsidR="004F343B" w:rsidRPr="008C4B00">
          <w:rPr>
            <w:noProof/>
            <w:webHidden/>
            <w:color w:val="auto"/>
          </w:rPr>
          <w:tab/>
        </w:r>
        <w:r w:rsidR="004F343B" w:rsidRPr="008C4B00">
          <w:rPr>
            <w:noProof/>
            <w:webHidden/>
            <w:color w:val="auto"/>
          </w:rPr>
          <w:fldChar w:fldCharType="begin"/>
        </w:r>
        <w:r w:rsidR="004F343B" w:rsidRPr="008C4B00">
          <w:rPr>
            <w:noProof/>
            <w:webHidden/>
            <w:color w:val="auto"/>
          </w:rPr>
          <w:instrText xml:space="preserve"> PAGEREF _Toc145970526 \h </w:instrText>
        </w:r>
        <w:r w:rsidR="004F343B" w:rsidRPr="008C4B00">
          <w:rPr>
            <w:noProof/>
            <w:webHidden/>
            <w:color w:val="auto"/>
          </w:rPr>
        </w:r>
        <w:r w:rsidR="004F343B" w:rsidRPr="008C4B00">
          <w:rPr>
            <w:noProof/>
            <w:webHidden/>
            <w:color w:val="auto"/>
          </w:rPr>
          <w:fldChar w:fldCharType="separate"/>
        </w:r>
        <w:r w:rsidR="00F162A6">
          <w:rPr>
            <w:noProof/>
            <w:webHidden/>
            <w:color w:val="auto"/>
          </w:rPr>
          <w:t>35</w:t>
        </w:r>
        <w:r w:rsidR="004F343B" w:rsidRPr="008C4B00">
          <w:rPr>
            <w:noProof/>
            <w:webHidden/>
            <w:color w:val="auto"/>
          </w:rPr>
          <w:fldChar w:fldCharType="end"/>
        </w:r>
      </w:hyperlink>
    </w:p>
    <w:p w14:paraId="48D9146C" w14:textId="48A674CB" w:rsidR="004F343B" w:rsidRPr="008C4B00" w:rsidRDefault="00FC62F0" w:rsidP="00FE3C55">
      <w:pPr>
        <w:pStyle w:val="TableofFigures"/>
        <w:tabs>
          <w:tab w:val="right" w:leader="dot" w:pos="9049"/>
        </w:tabs>
        <w:spacing w:line="360" w:lineRule="auto"/>
        <w:rPr>
          <w:noProof/>
          <w:color w:val="auto"/>
        </w:rPr>
      </w:pPr>
      <w:hyperlink w:anchor="_Toc145970527" w:history="1">
        <w:r w:rsidR="004F343B" w:rsidRPr="008C4B00">
          <w:rPr>
            <w:rStyle w:val="Hyperlink"/>
            <w:noProof/>
            <w:color w:val="auto"/>
          </w:rPr>
          <w:t>Figure 7 - Graph of Results by Gender.</w:t>
        </w:r>
        <w:r w:rsidR="004F343B" w:rsidRPr="008C4B00">
          <w:rPr>
            <w:noProof/>
            <w:webHidden/>
            <w:color w:val="auto"/>
          </w:rPr>
          <w:tab/>
        </w:r>
        <w:r w:rsidR="004F343B" w:rsidRPr="008C4B00">
          <w:rPr>
            <w:noProof/>
            <w:webHidden/>
            <w:color w:val="auto"/>
          </w:rPr>
          <w:fldChar w:fldCharType="begin"/>
        </w:r>
        <w:r w:rsidR="004F343B" w:rsidRPr="008C4B00">
          <w:rPr>
            <w:noProof/>
            <w:webHidden/>
            <w:color w:val="auto"/>
          </w:rPr>
          <w:instrText xml:space="preserve"> PAGEREF _Toc145970527 \h </w:instrText>
        </w:r>
        <w:r w:rsidR="004F343B" w:rsidRPr="008C4B00">
          <w:rPr>
            <w:noProof/>
            <w:webHidden/>
            <w:color w:val="auto"/>
          </w:rPr>
        </w:r>
        <w:r w:rsidR="004F343B" w:rsidRPr="008C4B00">
          <w:rPr>
            <w:noProof/>
            <w:webHidden/>
            <w:color w:val="auto"/>
          </w:rPr>
          <w:fldChar w:fldCharType="separate"/>
        </w:r>
        <w:r w:rsidR="00F162A6">
          <w:rPr>
            <w:noProof/>
            <w:webHidden/>
            <w:color w:val="auto"/>
          </w:rPr>
          <w:t>41</w:t>
        </w:r>
        <w:r w:rsidR="004F343B" w:rsidRPr="008C4B00">
          <w:rPr>
            <w:noProof/>
            <w:webHidden/>
            <w:color w:val="auto"/>
          </w:rPr>
          <w:fldChar w:fldCharType="end"/>
        </w:r>
      </w:hyperlink>
    </w:p>
    <w:p w14:paraId="4AF14A13" w14:textId="1DA3805D" w:rsidR="004F343B" w:rsidRPr="008C4B00" w:rsidRDefault="00FC62F0" w:rsidP="00FE3C55">
      <w:pPr>
        <w:pStyle w:val="TableofFigures"/>
        <w:tabs>
          <w:tab w:val="right" w:leader="dot" w:pos="9049"/>
        </w:tabs>
        <w:spacing w:line="360" w:lineRule="auto"/>
        <w:rPr>
          <w:noProof/>
          <w:color w:val="auto"/>
        </w:rPr>
      </w:pPr>
      <w:hyperlink w:anchor="_Toc145970528" w:history="1">
        <w:r w:rsidR="004F343B" w:rsidRPr="008C4B00">
          <w:rPr>
            <w:rStyle w:val="Hyperlink"/>
            <w:noProof/>
            <w:color w:val="auto"/>
          </w:rPr>
          <w:t>Figure 8 - Graph of Results by Studied_Credits.</w:t>
        </w:r>
        <w:r w:rsidR="004F343B" w:rsidRPr="008C4B00">
          <w:rPr>
            <w:noProof/>
            <w:webHidden/>
            <w:color w:val="auto"/>
          </w:rPr>
          <w:tab/>
        </w:r>
        <w:r w:rsidR="004F343B" w:rsidRPr="008C4B00">
          <w:rPr>
            <w:noProof/>
            <w:webHidden/>
            <w:color w:val="auto"/>
          </w:rPr>
          <w:fldChar w:fldCharType="begin"/>
        </w:r>
        <w:r w:rsidR="004F343B" w:rsidRPr="008C4B00">
          <w:rPr>
            <w:noProof/>
            <w:webHidden/>
            <w:color w:val="auto"/>
          </w:rPr>
          <w:instrText xml:space="preserve"> PAGEREF _Toc145970528 \h </w:instrText>
        </w:r>
        <w:r w:rsidR="004F343B" w:rsidRPr="008C4B00">
          <w:rPr>
            <w:noProof/>
            <w:webHidden/>
            <w:color w:val="auto"/>
          </w:rPr>
        </w:r>
        <w:r w:rsidR="004F343B" w:rsidRPr="008C4B00">
          <w:rPr>
            <w:noProof/>
            <w:webHidden/>
            <w:color w:val="auto"/>
          </w:rPr>
          <w:fldChar w:fldCharType="separate"/>
        </w:r>
        <w:r w:rsidR="00F162A6">
          <w:rPr>
            <w:noProof/>
            <w:webHidden/>
            <w:color w:val="auto"/>
          </w:rPr>
          <w:t>43</w:t>
        </w:r>
        <w:r w:rsidR="004F343B" w:rsidRPr="008C4B00">
          <w:rPr>
            <w:noProof/>
            <w:webHidden/>
            <w:color w:val="auto"/>
          </w:rPr>
          <w:fldChar w:fldCharType="end"/>
        </w:r>
      </w:hyperlink>
    </w:p>
    <w:p w14:paraId="25B3A8C0" w14:textId="6C509D03" w:rsidR="004F343B" w:rsidRPr="008C4B00" w:rsidRDefault="00FC62F0" w:rsidP="00FE3C55">
      <w:pPr>
        <w:pStyle w:val="TableofFigures"/>
        <w:tabs>
          <w:tab w:val="right" w:leader="dot" w:pos="9049"/>
        </w:tabs>
        <w:spacing w:line="360" w:lineRule="auto"/>
        <w:rPr>
          <w:noProof/>
          <w:color w:val="auto"/>
        </w:rPr>
      </w:pPr>
      <w:hyperlink w:anchor="_Toc145970529" w:history="1">
        <w:r w:rsidR="004F343B" w:rsidRPr="008C4B00">
          <w:rPr>
            <w:rStyle w:val="Hyperlink"/>
            <w:noProof/>
            <w:color w:val="auto"/>
          </w:rPr>
          <w:t>Figure 9 - Graph of Results by Tenure</w:t>
        </w:r>
        <w:r w:rsidR="004F343B" w:rsidRPr="008C4B00">
          <w:rPr>
            <w:noProof/>
            <w:webHidden/>
            <w:color w:val="auto"/>
          </w:rPr>
          <w:tab/>
        </w:r>
        <w:r w:rsidR="004F343B" w:rsidRPr="008C4B00">
          <w:rPr>
            <w:noProof/>
            <w:webHidden/>
            <w:color w:val="auto"/>
          </w:rPr>
          <w:fldChar w:fldCharType="begin"/>
        </w:r>
        <w:r w:rsidR="004F343B" w:rsidRPr="008C4B00">
          <w:rPr>
            <w:noProof/>
            <w:webHidden/>
            <w:color w:val="auto"/>
          </w:rPr>
          <w:instrText xml:space="preserve"> PAGEREF _Toc145970529 \h </w:instrText>
        </w:r>
        <w:r w:rsidR="004F343B" w:rsidRPr="008C4B00">
          <w:rPr>
            <w:noProof/>
            <w:webHidden/>
            <w:color w:val="auto"/>
          </w:rPr>
        </w:r>
        <w:r w:rsidR="004F343B" w:rsidRPr="008C4B00">
          <w:rPr>
            <w:noProof/>
            <w:webHidden/>
            <w:color w:val="auto"/>
          </w:rPr>
          <w:fldChar w:fldCharType="separate"/>
        </w:r>
        <w:r w:rsidR="00F162A6">
          <w:rPr>
            <w:noProof/>
            <w:webHidden/>
            <w:color w:val="auto"/>
          </w:rPr>
          <w:t>45</w:t>
        </w:r>
        <w:r w:rsidR="004F343B" w:rsidRPr="008C4B00">
          <w:rPr>
            <w:noProof/>
            <w:webHidden/>
            <w:color w:val="auto"/>
          </w:rPr>
          <w:fldChar w:fldCharType="end"/>
        </w:r>
      </w:hyperlink>
    </w:p>
    <w:p w14:paraId="3DD04BBA" w14:textId="785D8C2A" w:rsidR="004F343B" w:rsidRDefault="004F343B" w:rsidP="00BE78A8">
      <w:pPr>
        <w:spacing w:line="480" w:lineRule="auto"/>
        <w:rPr>
          <w:rFonts w:asciiTheme="minorHAnsi" w:hAnsiTheme="minorHAnsi" w:cstheme="minorHAnsi"/>
          <w:color w:val="auto"/>
        </w:rPr>
      </w:pPr>
      <w:r w:rsidRPr="008C4B00">
        <w:rPr>
          <w:rFonts w:asciiTheme="minorHAnsi" w:hAnsiTheme="minorHAnsi" w:cstheme="minorHAnsi"/>
          <w:color w:val="auto"/>
        </w:rPr>
        <w:fldChar w:fldCharType="end"/>
      </w:r>
    </w:p>
    <w:p w14:paraId="3980AF96" w14:textId="77777777" w:rsidR="007C0A44" w:rsidRDefault="007C0A44" w:rsidP="00BE78A8">
      <w:pPr>
        <w:spacing w:line="480" w:lineRule="auto"/>
        <w:rPr>
          <w:rFonts w:asciiTheme="minorHAnsi" w:hAnsiTheme="minorHAnsi" w:cstheme="minorHAnsi"/>
          <w:color w:val="auto"/>
        </w:rPr>
      </w:pPr>
    </w:p>
    <w:p w14:paraId="63B96E95" w14:textId="07BA87DB" w:rsidR="002A54CB" w:rsidRPr="008C4B00" w:rsidRDefault="002A54CB" w:rsidP="00BE78A8">
      <w:pPr>
        <w:pStyle w:val="Heading1"/>
        <w:spacing w:line="480" w:lineRule="auto"/>
        <w:jc w:val="left"/>
        <w:rPr>
          <w:rFonts w:asciiTheme="minorHAnsi" w:hAnsiTheme="minorHAnsi" w:cstheme="minorHAnsi"/>
          <w:color w:val="auto"/>
        </w:rPr>
      </w:pPr>
      <w:bookmarkStart w:id="2" w:name="_Toc146039320"/>
      <w:r w:rsidRPr="008C4B00">
        <w:rPr>
          <w:rFonts w:asciiTheme="minorHAnsi" w:hAnsiTheme="minorHAnsi" w:cstheme="minorHAnsi"/>
          <w:color w:val="auto"/>
        </w:rPr>
        <w:t>Table of Tables</w:t>
      </w:r>
      <w:bookmarkEnd w:id="2"/>
    </w:p>
    <w:p w14:paraId="28C275CA" w14:textId="0E3D4649" w:rsidR="00FE3C55" w:rsidRDefault="004F343B" w:rsidP="00FE3C55">
      <w:pPr>
        <w:pStyle w:val="TableofFigures"/>
        <w:tabs>
          <w:tab w:val="right" w:leader="dot" w:pos="9049"/>
        </w:tabs>
        <w:spacing w:line="360" w:lineRule="auto"/>
        <w:rPr>
          <w:rFonts w:asciiTheme="minorHAnsi" w:eastAsiaTheme="minorEastAsia" w:hAnsiTheme="minorHAnsi" w:cstheme="minorBidi"/>
          <w:noProof/>
          <w:color w:val="auto"/>
          <w:kern w:val="2"/>
          <w14:ligatures w14:val="standardContextual"/>
        </w:rPr>
      </w:pP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TOC \h \z \c "Table" </w:instrText>
      </w:r>
      <w:r w:rsidRPr="008C4B00">
        <w:rPr>
          <w:rFonts w:asciiTheme="minorHAnsi" w:hAnsiTheme="minorHAnsi" w:cstheme="minorHAnsi"/>
          <w:color w:val="auto"/>
        </w:rPr>
        <w:fldChar w:fldCharType="separate"/>
      </w:r>
      <w:hyperlink w:anchor="_Toc146048672" w:history="1">
        <w:r w:rsidR="00FE3C55" w:rsidRPr="000430BD">
          <w:rPr>
            <w:rStyle w:val="Hyperlink"/>
            <w:rFonts w:cstheme="minorHAnsi"/>
            <w:noProof/>
          </w:rPr>
          <w:t>Table 1 - Algorithm 1 Logistic Regression Results</w:t>
        </w:r>
        <w:r w:rsidR="00FE3C55">
          <w:rPr>
            <w:noProof/>
            <w:webHidden/>
          </w:rPr>
          <w:tab/>
        </w:r>
        <w:r w:rsidR="00FE3C55">
          <w:rPr>
            <w:noProof/>
            <w:webHidden/>
          </w:rPr>
          <w:fldChar w:fldCharType="begin"/>
        </w:r>
        <w:r w:rsidR="00FE3C55">
          <w:rPr>
            <w:noProof/>
            <w:webHidden/>
          </w:rPr>
          <w:instrText xml:space="preserve"> PAGEREF _Toc146048672 \h </w:instrText>
        </w:r>
        <w:r w:rsidR="00FE3C55">
          <w:rPr>
            <w:noProof/>
            <w:webHidden/>
          </w:rPr>
        </w:r>
        <w:r w:rsidR="00FE3C55">
          <w:rPr>
            <w:noProof/>
            <w:webHidden/>
          </w:rPr>
          <w:fldChar w:fldCharType="separate"/>
        </w:r>
        <w:r w:rsidR="00FE3C55">
          <w:rPr>
            <w:noProof/>
            <w:webHidden/>
          </w:rPr>
          <w:t>32</w:t>
        </w:r>
        <w:r w:rsidR="00FE3C55">
          <w:rPr>
            <w:noProof/>
            <w:webHidden/>
          </w:rPr>
          <w:fldChar w:fldCharType="end"/>
        </w:r>
      </w:hyperlink>
    </w:p>
    <w:p w14:paraId="472D870C" w14:textId="4B4884DB" w:rsidR="00FE3C55" w:rsidRDefault="00FC62F0" w:rsidP="00FE3C55">
      <w:pPr>
        <w:pStyle w:val="TableofFigures"/>
        <w:tabs>
          <w:tab w:val="right" w:leader="dot" w:pos="9049"/>
        </w:tabs>
        <w:spacing w:line="360" w:lineRule="auto"/>
        <w:rPr>
          <w:rFonts w:asciiTheme="minorHAnsi" w:eastAsiaTheme="minorEastAsia" w:hAnsiTheme="minorHAnsi" w:cstheme="minorBidi"/>
          <w:noProof/>
          <w:color w:val="auto"/>
          <w:kern w:val="2"/>
          <w14:ligatures w14:val="standardContextual"/>
        </w:rPr>
      </w:pPr>
      <w:hyperlink w:anchor="_Toc146048673" w:history="1">
        <w:r w:rsidR="00FE3C55" w:rsidRPr="000430BD">
          <w:rPr>
            <w:rStyle w:val="Hyperlink"/>
            <w:rFonts w:cstheme="minorHAnsi"/>
            <w:noProof/>
          </w:rPr>
          <w:t>Table 2 - Algorithm 2 - Decision Tree Results (Tenure)</w:t>
        </w:r>
        <w:r w:rsidR="00FE3C55">
          <w:rPr>
            <w:noProof/>
            <w:webHidden/>
          </w:rPr>
          <w:tab/>
        </w:r>
        <w:r w:rsidR="00FE3C55">
          <w:rPr>
            <w:noProof/>
            <w:webHidden/>
          </w:rPr>
          <w:fldChar w:fldCharType="begin"/>
        </w:r>
        <w:r w:rsidR="00FE3C55">
          <w:rPr>
            <w:noProof/>
            <w:webHidden/>
          </w:rPr>
          <w:instrText xml:space="preserve"> PAGEREF _Toc146048673 \h </w:instrText>
        </w:r>
        <w:r w:rsidR="00FE3C55">
          <w:rPr>
            <w:noProof/>
            <w:webHidden/>
          </w:rPr>
        </w:r>
        <w:r w:rsidR="00FE3C55">
          <w:rPr>
            <w:noProof/>
            <w:webHidden/>
          </w:rPr>
          <w:fldChar w:fldCharType="separate"/>
        </w:r>
        <w:r w:rsidR="00FE3C55">
          <w:rPr>
            <w:noProof/>
            <w:webHidden/>
          </w:rPr>
          <w:t>33</w:t>
        </w:r>
        <w:r w:rsidR="00FE3C55">
          <w:rPr>
            <w:noProof/>
            <w:webHidden/>
          </w:rPr>
          <w:fldChar w:fldCharType="end"/>
        </w:r>
      </w:hyperlink>
    </w:p>
    <w:p w14:paraId="38A2A7D5" w14:textId="2EA0C7BF" w:rsidR="00FE3C55" w:rsidRDefault="00FC62F0" w:rsidP="00FE3C55">
      <w:pPr>
        <w:pStyle w:val="TableofFigures"/>
        <w:tabs>
          <w:tab w:val="right" w:leader="dot" w:pos="9049"/>
        </w:tabs>
        <w:spacing w:line="360" w:lineRule="auto"/>
        <w:rPr>
          <w:rFonts w:asciiTheme="minorHAnsi" w:eastAsiaTheme="minorEastAsia" w:hAnsiTheme="minorHAnsi" w:cstheme="minorBidi"/>
          <w:noProof/>
          <w:color w:val="auto"/>
          <w:kern w:val="2"/>
          <w14:ligatures w14:val="standardContextual"/>
        </w:rPr>
      </w:pPr>
      <w:hyperlink w:anchor="_Toc146048674" w:history="1">
        <w:r w:rsidR="00FE3C55" w:rsidRPr="000430BD">
          <w:rPr>
            <w:rStyle w:val="Hyperlink"/>
            <w:rFonts w:cstheme="minorHAnsi"/>
            <w:noProof/>
          </w:rPr>
          <w:t>Table 3- Algorithm 2 - Decision Tree Results (studied_credits)</w:t>
        </w:r>
        <w:r w:rsidR="00FE3C55">
          <w:rPr>
            <w:noProof/>
            <w:webHidden/>
          </w:rPr>
          <w:tab/>
        </w:r>
        <w:r w:rsidR="00FE3C55">
          <w:rPr>
            <w:noProof/>
            <w:webHidden/>
          </w:rPr>
          <w:fldChar w:fldCharType="begin"/>
        </w:r>
        <w:r w:rsidR="00FE3C55">
          <w:rPr>
            <w:noProof/>
            <w:webHidden/>
          </w:rPr>
          <w:instrText xml:space="preserve"> PAGEREF _Toc146048674 \h </w:instrText>
        </w:r>
        <w:r w:rsidR="00FE3C55">
          <w:rPr>
            <w:noProof/>
            <w:webHidden/>
          </w:rPr>
        </w:r>
        <w:r w:rsidR="00FE3C55">
          <w:rPr>
            <w:noProof/>
            <w:webHidden/>
          </w:rPr>
          <w:fldChar w:fldCharType="separate"/>
        </w:r>
        <w:r w:rsidR="00FE3C55">
          <w:rPr>
            <w:noProof/>
            <w:webHidden/>
          </w:rPr>
          <w:t>33</w:t>
        </w:r>
        <w:r w:rsidR="00FE3C55">
          <w:rPr>
            <w:noProof/>
            <w:webHidden/>
          </w:rPr>
          <w:fldChar w:fldCharType="end"/>
        </w:r>
      </w:hyperlink>
    </w:p>
    <w:p w14:paraId="530D735D" w14:textId="13196846" w:rsidR="00FE3C55" w:rsidRDefault="00FC62F0" w:rsidP="00FE3C55">
      <w:pPr>
        <w:pStyle w:val="TableofFigures"/>
        <w:tabs>
          <w:tab w:val="right" w:leader="dot" w:pos="9049"/>
        </w:tabs>
        <w:spacing w:line="360" w:lineRule="auto"/>
        <w:rPr>
          <w:rFonts w:asciiTheme="minorHAnsi" w:eastAsiaTheme="minorEastAsia" w:hAnsiTheme="minorHAnsi" w:cstheme="minorBidi"/>
          <w:noProof/>
          <w:color w:val="auto"/>
          <w:kern w:val="2"/>
          <w14:ligatures w14:val="standardContextual"/>
        </w:rPr>
      </w:pPr>
      <w:hyperlink w:anchor="_Toc146048675" w:history="1">
        <w:r w:rsidR="00FE3C55" w:rsidRPr="000430BD">
          <w:rPr>
            <w:rStyle w:val="Hyperlink"/>
            <w:rFonts w:cstheme="minorHAnsi"/>
            <w:noProof/>
          </w:rPr>
          <w:t>Table 4 - Algorithm 3 SVM</w:t>
        </w:r>
        <w:r w:rsidR="00FE3C55">
          <w:rPr>
            <w:noProof/>
            <w:webHidden/>
          </w:rPr>
          <w:tab/>
        </w:r>
        <w:r w:rsidR="00FE3C55">
          <w:rPr>
            <w:noProof/>
            <w:webHidden/>
          </w:rPr>
          <w:fldChar w:fldCharType="begin"/>
        </w:r>
        <w:r w:rsidR="00FE3C55">
          <w:rPr>
            <w:noProof/>
            <w:webHidden/>
          </w:rPr>
          <w:instrText xml:space="preserve"> PAGEREF _Toc146048675 \h </w:instrText>
        </w:r>
        <w:r w:rsidR="00FE3C55">
          <w:rPr>
            <w:noProof/>
            <w:webHidden/>
          </w:rPr>
        </w:r>
        <w:r w:rsidR="00FE3C55">
          <w:rPr>
            <w:noProof/>
            <w:webHidden/>
          </w:rPr>
          <w:fldChar w:fldCharType="separate"/>
        </w:r>
        <w:r w:rsidR="00FE3C55">
          <w:rPr>
            <w:noProof/>
            <w:webHidden/>
          </w:rPr>
          <w:t>34</w:t>
        </w:r>
        <w:r w:rsidR="00FE3C55">
          <w:rPr>
            <w:noProof/>
            <w:webHidden/>
          </w:rPr>
          <w:fldChar w:fldCharType="end"/>
        </w:r>
      </w:hyperlink>
    </w:p>
    <w:p w14:paraId="460FA095" w14:textId="5ACCC54A" w:rsidR="00FE3C55" w:rsidRDefault="00FC62F0" w:rsidP="00FE3C55">
      <w:pPr>
        <w:pStyle w:val="TableofFigures"/>
        <w:tabs>
          <w:tab w:val="right" w:leader="dot" w:pos="9049"/>
        </w:tabs>
        <w:spacing w:line="360" w:lineRule="auto"/>
        <w:rPr>
          <w:rFonts w:asciiTheme="minorHAnsi" w:eastAsiaTheme="minorEastAsia" w:hAnsiTheme="minorHAnsi" w:cstheme="minorBidi"/>
          <w:noProof/>
          <w:color w:val="auto"/>
          <w:kern w:val="2"/>
          <w14:ligatures w14:val="standardContextual"/>
        </w:rPr>
      </w:pPr>
      <w:hyperlink w:anchor="_Toc146048676" w:history="1">
        <w:r w:rsidR="00FE3C55" w:rsidRPr="000430BD">
          <w:rPr>
            <w:rStyle w:val="Hyperlink"/>
            <w:rFonts w:cstheme="minorHAnsi"/>
            <w:noProof/>
          </w:rPr>
          <w:t>Table 5 - Algorithm 4 - Random Forest results.</w:t>
        </w:r>
        <w:r w:rsidR="00FE3C55">
          <w:rPr>
            <w:noProof/>
            <w:webHidden/>
          </w:rPr>
          <w:tab/>
        </w:r>
        <w:r w:rsidR="00FE3C55">
          <w:rPr>
            <w:noProof/>
            <w:webHidden/>
          </w:rPr>
          <w:fldChar w:fldCharType="begin"/>
        </w:r>
        <w:r w:rsidR="00FE3C55">
          <w:rPr>
            <w:noProof/>
            <w:webHidden/>
          </w:rPr>
          <w:instrText xml:space="preserve"> PAGEREF _Toc146048676 \h </w:instrText>
        </w:r>
        <w:r w:rsidR="00FE3C55">
          <w:rPr>
            <w:noProof/>
            <w:webHidden/>
          </w:rPr>
        </w:r>
        <w:r w:rsidR="00FE3C55">
          <w:rPr>
            <w:noProof/>
            <w:webHidden/>
          </w:rPr>
          <w:fldChar w:fldCharType="separate"/>
        </w:r>
        <w:r w:rsidR="00FE3C55">
          <w:rPr>
            <w:noProof/>
            <w:webHidden/>
          </w:rPr>
          <w:t>35</w:t>
        </w:r>
        <w:r w:rsidR="00FE3C55">
          <w:rPr>
            <w:noProof/>
            <w:webHidden/>
          </w:rPr>
          <w:fldChar w:fldCharType="end"/>
        </w:r>
      </w:hyperlink>
    </w:p>
    <w:p w14:paraId="60906040" w14:textId="1610DA6A" w:rsidR="00FE3C55" w:rsidRDefault="00FC62F0" w:rsidP="00FE3C55">
      <w:pPr>
        <w:pStyle w:val="TableofFigures"/>
        <w:tabs>
          <w:tab w:val="right" w:leader="dot" w:pos="9049"/>
        </w:tabs>
        <w:spacing w:line="360" w:lineRule="auto"/>
        <w:rPr>
          <w:rFonts w:asciiTheme="minorHAnsi" w:eastAsiaTheme="minorEastAsia" w:hAnsiTheme="minorHAnsi" w:cstheme="minorBidi"/>
          <w:noProof/>
          <w:color w:val="auto"/>
          <w:kern w:val="2"/>
          <w14:ligatures w14:val="standardContextual"/>
        </w:rPr>
      </w:pPr>
      <w:hyperlink w:anchor="_Toc146048677" w:history="1">
        <w:r w:rsidR="00FE3C55" w:rsidRPr="000430BD">
          <w:rPr>
            <w:rStyle w:val="Hyperlink"/>
            <w:rFonts w:cstheme="minorHAnsi"/>
            <w:noProof/>
          </w:rPr>
          <w:t>Table 6 - Algorithm 5 - MPL implementation</w:t>
        </w:r>
        <w:r w:rsidR="00FE3C55">
          <w:rPr>
            <w:noProof/>
            <w:webHidden/>
          </w:rPr>
          <w:tab/>
        </w:r>
        <w:r w:rsidR="00FE3C55">
          <w:rPr>
            <w:noProof/>
            <w:webHidden/>
          </w:rPr>
          <w:fldChar w:fldCharType="begin"/>
        </w:r>
        <w:r w:rsidR="00FE3C55">
          <w:rPr>
            <w:noProof/>
            <w:webHidden/>
          </w:rPr>
          <w:instrText xml:space="preserve"> PAGEREF _Toc146048677 \h </w:instrText>
        </w:r>
        <w:r w:rsidR="00FE3C55">
          <w:rPr>
            <w:noProof/>
            <w:webHidden/>
          </w:rPr>
        </w:r>
        <w:r w:rsidR="00FE3C55">
          <w:rPr>
            <w:noProof/>
            <w:webHidden/>
          </w:rPr>
          <w:fldChar w:fldCharType="separate"/>
        </w:r>
        <w:r w:rsidR="00FE3C55">
          <w:rPr>
            <w:noProof/>
            <w:webHidden/>
          </w:rPr>
          <w:t>36</w:t>
        </w:r>
        <w:r w:rsidR="00FE3C55">
          <w:rPr>
            <w:noProof/>
            <w:webHidden/>
          </w:rPr>
          <w:fldChar w:fldCharType="end"/>
        </w:r>
      </w:hyperlink>
    </w:p>
    <w:p w14:paraId="1DC95536" w14:textId="56FAF16F" w:rsidR="00FE3C55" w:rsidRDefault="00FC62F0" w:rsidP="00FE3C55">
      <w:pPr>
        <w:pStyle w:val="TableofFigures"/>
        <w:tabs>
          <w:tab w:val="right" w:leader="dot" w:pos="9049"/>
        </w:tabs>
        <w:spacing w:line="360" w:lineRule="auto"/>
        <w:rPr>
          <w:rFonts w:asciiTheme="minorHAnsi" w:eastAsiaTheme="minorEastAsia" w:hAnsiTheme="minorHAnsi" w:cstheme="minorBidi"/>
          <w:noProof/>
          <w:color w:val="auto"/>
          <w:kern w:val="2"/>
          <w14:ligatures w14:val="standardContextual"/>
        </w:rPr>
      </w:pPr>
      <w:hyperlink w:anchor="_Toc146048678" w:history="1">
        <w:r w:rsidR="00FE3C55" w:rsidRPr="000430BD">
          <w:rPr>
            <w:rStyle w:val="Hyperlink"/>
            <w:rFonts w:cstheme="minorHAnsi"/>
            <w:noProof/>
          </w:rPr>
          <w:t>Table 7 - MLP implementation results of loss and accuracy</w:t>
        </w:r>
        <w:r w:rsidR="00FE3C55">
          <w:rPr>
            <w:noProof/>
            <w:webHidden/>
          </w:rPr>
          <w:tab/>
        </w:r>
        <w:r w:rsidR="00FE3C55">
          <w:rPr>
            <w:noProof/>
            <w:webHidden/>
          </w:rPr>
          <w:fldChar w:fldCharType="begin"/>
        </w:r>
        <w:r w:rsidR="00FE3C55">
          <w:rPr>
            <w:noProof/>
            <w:webHidden/>
          </w:rPr>
          <w:instrText xml:space="preserve"> PAGEREF _Toc146048678 \h </w:instrText>
        </w:r>
        <w:r w:rsidR="00FE3C55">
          <w:rPr>
            <w:noProof/>
            <w:webHidden/>
          </w:rPr>
        </w:r>
        <w:r w:rsidR="00FE3C55">
          <w:rPr>
            <w:noProof/>
            <w:webHidden/>
          </w:rPr>
          <w:fldChar w:fldCharType="separate"/>
        </w:r>
        <w:r w:rsidR="00FE3C55">
          <w:rPr>
            <w:noProof/>
            <w:webHidden/>
          </w:rPr>
          <w:t>36</w:t>
        </w:r>
        <w:r w:rsidR="00FE3C55">
          <w:rPr>
            <w:noProof/>
            <w:webHidden/>
          </w:rPr>
          <w:fldChar w:fldCharType="end"/>
        </w:r>
      </w:hyperlink>
    </w:p>
    <w:p w14:paraId="4FD6C9EA" w14:textId="61A3EE50" w:rsidR="00FE3C55" w:rsidRDefault="00FC62F0" w:rsidP="00FE3C55">
      <w:pPr>
        <w:pStyle w:val="TableofFigures"/>
        <w:tabs>
          <w:tab w:val="right" w:leader="dot" w:pos="9049"/>
        </w:tabs>
        <w:spacing w:line="360" w:lineRule="auto"/>
        <w:rPr>
          <w:rFonts w:asciiTheme="minorHAnsi" w:eastAsiaTheme="minorEastAsia" w:hAnsiTheme="minorHAnsi" w:cstheme="minorBidi"/>
          <w:noProof/>
          <w:color w:val="auto"/>
          <w:kern w:val="2"/>
          <w14:ligatures w14:val="standardContextual"/>
        </w:rPr>
      </w:pPr>
      <w:hyperlink w:anchor="_Toc146048679" w:history="1">
        <w:r w:rsidR="00FE3C55" w:rsidRPr="000430BD">
          <w:rPr>
            <w:rStyle w:val="Hyperlink"/>
            <w:rFonts w:cstheme="minorHAnsi"/>
            <w:noProof/>
          </w:rPr>
          <w:t>Table 8 - MLP Results with hyperparameter tuning.</w:t>
        </w:r>
        <w:r w:rsidR="00FE3C55">
          <w:rPr>
            <w:noProof/>
            <w:webHidden/>
          </w:rPr>
          <w:tab/>
        </w:r>
        <w:r w:rsidR="00FE3C55">
          <w:rPr>
            <w:noProof/>
            <w:webHidden/>
          </w:rPr>
          <w:fldChar w:fldCharType="begin"/>
        </w:r>
        <w:r w:rsidR="00FE3C55">
          <w:rPr>
            <w:noProof/>
            <w:webHidden/>
          </w:rPr>
          <w:instrText xml:space="preserve"> PAGEREF _Toc146048679 \h </w:instrText>
        </w:r>
        <w:r w:rsidR="00FE3C55">
          <w:rPr>
            <w:noProof/>
            <w:webHidden/>
          </w:rPr>
        </w:r>
        <w:r w:rsidR="00FE3C55">
          <w:rPr>
            <w:noProof/>
            <w:webHidden/>
          </w:rPr>
          <w:fldChar w:fldCharType="separate"/>
        </w:r>
        <w:r w:rsidR="00FE3C55">
          <w:rPr>
            <w:noProof/>
            <w:webHidden/>
          </w:rPr>
          <w:t>37</w:t>
        </w:r>
        <w:r w:rsidR="00FE3C55">
          <w:rPr>
            <w:noProof/>
            <w:webHidden/>
          </w:rPr>
          <w:fldChar w:fldCharType="end"/>
        </w:r>
      </w:hyperlink>
    </w:p>
    <w:p w14:paraId="7E0CF2EA" w14:textId="039E7EFF" w:rsidR="00FE3C55" w:rsidRDefault="00FC62F0" w:rsidP="00FE3C55">
      <w:pPr>
        <w:pStyle w:val="TableofFigures"/>
        <w:tabs>
          <w:tab w:val="right" w:leader="dot" w:pos="9049"/>
        </w:tabs>
        <w:spacing w:line="360" w:lineRule="auto"/>
        <w:rPr>
          <w:rFonts w:asciiTheme="minorHAnsi" w:eastAsiaTheme="minorEastAsia" w:hAnsiTheme="minorHAnsi" w:cstheme="minorBidi"/>
          <w:noProof/>
          <w:color w:val="auto"/>
          <w:kern w:val="2"/>
          <w14:ligatures w14:val="standardContextual"/>
        </w:rPr>
      </w:pPr>
      <w:hyperlink w:anchor="_Toc146048680" w:history="1">
        <w:r w:rsidR="00FE3C55" w:rsidRPr="000430BD">
          <w:rPr>
            <w:rStyle w:val="Hyperlink"/>
            <w:rFonts w:cstheme="minorHAnsi"/>
            <w:noProof/>
          </w:rPr>
          <w:t>Table 9 - Accuracy Scores by Algorithm and by Target Variable</w:t>
        </w:r>
        <w:r w:rsidR="00FE3C55">
          <w:rPr>
            <w:noProof/>
            <w:webHidden/>
          </w:rPr>
          <w:tab/>
        </w:r>
        <w:r w:rsidR="00FE3C55">
          <w:rPr>
            <w:noProof/>
            <w:webHidden/>
          </w:rPr>
          <w:fldChar w:fldCharType="begin"/>
        </w:r>
        <w:r w:rsidR="00FE3C55">
          <w:rPr>
            <w:noProof/>
            <w:webHidden/>
          </w:rPr>
          <w:instrText xml:space="preserve"> PAGEREF _Toc146048680 \h </w:instrText>
        </w:r>
        <w:r w:rsidR="00FE3C55">
          <w:rPr>
            <w:noProof/>
            <w:webHidden/>
          </w:rPr>
        </w:r>
        <w:r w:rsidR="00FE3C55">
          <w:rPr>
            <w:noProof/>
            <w:webHidden/>
          </w:rPr>
          <w:fldChar w:fldCharType="separate"/>
        </w:r>
        <w:r w:rsidR="00FE3C55">
          <w:rPr>
            <w:noProof/>
            <w:webHidden/>
          </w:rPr>
          <w:t>38</w:t>
        </w:r>
        <w:r w:rsidR="00FE3C55">
          <w:rPr>
            <w:noProof/>
            <w:webHidden/>
          </w:rPr>
          <w:fldChar w:fldCharType="end"/>
        </w:r>
      </w:hyperlink>
    </w:p>
    <w:p w14:paraId="51D00433" w14:textId="3767E469" w:rsidR="00FE3C55" w:rsidRDefault="00FC62F0" w:rsidP="00FE3C55">
      <w:pPr>
        <w:pStyle w:val="TableofFigures"/>
        <w:tabs>
          <w:tab w:val="right" w:leader="dot" w:pos="9049"/>
        </w:tabs>
        <w:spacing w:line="360" w:lineRule="auto"/>
        <w:rPr>
          <w:rFonts w:asciiTheme="minorHAnsi" w:eastAsiaTheme="minorEastAsia" w:hAnsiTheme="minorHAnsi" w:cstheme="minorBidi"/>
          <w:noProof/>
          <w:color w:val="auto"/>
          <w:kern w:val="2"/>
          <w14:ligatures w14:val="standardContextual"/>
        </w:rPr>
      </w:pPr>
      <w:hyperlink w:anchor="_Toc146048681" w:history="1">
        <w:r w:rsidR="00FE3C55" w:rsidRPr="000430BD">
          <w:rPr>
            <w:rStyle w:val="Hyperlink"/>
            <w:noProof/>
          </w:rPr>
          <w:t>Table 10- Initial results v's Test results</w:t>
        </w:r>
        <w:r w:rsidR="00FE3C55">
          <w:rPr>
            <w:noProof/>
            <w:webHidden/>
          </w:rPr>
          <w:tab/>
        </w:r>
        <w:r w:rsidR="00FE3C55">
          <w:rPr>
            <w:noProof/>
            <w:webHidden/>
          </w:rPr>
          <w:fldChar w:fldCharType="begin"/>
        </w:r>
        <w:r w:rsidR="00FE3C55">
          <w:rPr>
            <w:noProof/>
            <w:webHidden/>
          </w:rPr>
          <w:instrText xml:space="preserve"> PAGEREF _Toc146048681 \h </w:instrText>
        </w:r>
        <w:r w:rsidR="00FE3C55">
          <w:rPr>
            <w:noProof/>
            <w:webHidden/>
          </w:rPr>
        </w:r>
        <w:r w:rsidR="00FE3C55">
          <w:rPr>
            <w:noProof/>
            <w:webHidden/>
          </w:rPr>
          <w:fldChar w:fldCharType="separate"/>
        </w:r>
        <w:r w:rsidR="00FE3C55">
          <w:rPr>
            <w:noProof/>
            <w:webHidden/>
          </w:rPr>
          <w:t>38</w:t>
        </w:r>
        <w:r w:rsidR="00FE3C55">
          <w:rPr>
            <w:noProof/>
            <w:webHidden/>
          </w:rPr>
          <w:fldChar w:fldCharType="end"/>
        </w:r>
      </w:hyperlink>
    </w:p>
    <w:p w14:paraId="343E08D9" w14:textId="734C7877" w:rsidR="00FE3C55" w:rsidRDefault="00FC62F0" w:rsidP="00FE3C55">
      <w:pPr>
        <w:pStyle w:val="TableofFigures"/>
        <w:tabs>
          <w:tab w:val="right" w:leader="dot" w:pos="9049"/>
        </w:tabs>
        <w:spacing w:line="360" w:lineRule="auto"/>
        <w:rPr>
          <w:rFonts w:asciiTheme="minorHAnsi" w:eastAsiaTheme="minorEastAsia" w:hAnsiTheme="minorHAnsi" w:cstheme="minorBidi"/>
          <w:noProof/>
          <w:color w:val="auto"/>
          <w:kern w:val="2"/>
          <w14:ligatures w14:val="standardContextual"/>
        </w:rPr>
      </w:pPr>
      <w:hyperlink w:anchor="_Toc146048682" w:history="1">
        <w:r w:rsidR="00FE3C55" w:rsidRPr="000430BD">
          <w:rPr>
            <w:rStyle w:val="Hyperlink"/>
            <w:noProof/>
          </w:rPr>
          <w:t>Table 11 - Loss results for Algorithm 5 - MLP</w:t>
        </w:r>
        <w:r w:rsidR="00FE3C55">
          <w:rPr>
            <w:noProof/>
            <w:webHidden/>
          </w:rPr>
          <w:tab/>
        </w:r>
        <w:r w:rsidR="00FE3C55">
          <w:rPr>
            <w:noProof/>
            <w:webHidden/>
          </w:rPr>
          <w:fldChar w:fldCharType="begin"/>
        </w:r>
        <w:r w:rsidR="00FE3C55">
          <w:rPr>
            <w:noProof/>
            <w:webHidden/>
          </w:rPr>
          <w:instrText xml:space="preserve"> PAGEREF _Toc146048682 \h </w:instrText>
        </w:r>
        <w:r w:rsidR="00FE3C55">
          <w:rPr>
            <w:noProof/>
            <w:webHidden/>
          </w:rPr>
        </w:r>
        <w:r w:rsidR="00FE3C55">
          <w:rPr>
            <w:noProof/>
            <w:webHidden/>
          </w:rPr>
          <w:fldChar w:fldCharType="separate"/>
        </w:r>
        <w:r w:rsidR="00FE3C55">
          <w:rPr>
            <w:noProof/>
            <w:webHidden/>
          </w:rPr>
          <w:t>39</w:t>
        </w:r>
        <w:r w:rsidR="00FE3C55">
          <w:rPr>
            <w:noProof/>
            <w:webHidden/>
          </w:rPr>
          <w:fldChar w:fldCharType="end"/>
        </w:r>
      </w:hyperlink>
    </w:p>
    <w:p w14:paraId="0924A289" w14:textId="14AF271E" w:rsidR="007C0A44" w:rsidRDefault="004F343B" w:rsidP="007C0A44">
      <w:pPr>
        <w:pStyle w:val="NoSpacing"/>
        <w:rPr>
          <w:rFonts w:asciiTheme="minorHAnsi" w:eastAsia="Times New Roman" w:hAnsiTheme="minorHAnsi" w:cstheme="minorHAnsi"/>
          <w:color w:val="auto"/>
          <w:sz w:val="34"/>
        </w:rPr>
      </w:pPr>
      <w:r w:rsidRPr="008C4B00">
        <w:fldChar w:fldCharType="end"/>
      </w:r>
      <w:bookmarkStart w:id="3" w:name="_Toc146039321"/>
      <w:r w:rsidR="007C0A44">
        <w:rPr>
          <w:rFonts w:asciiTheme="minorHAnsi" w:hAnsiTheme="minorHAnsi" w:cstheme="minorHAnsi"/>
          <w:color w:val="auto"/>
        </w:rPr>
        <w:br w:type="page"/>
      </w:r>
    </w:p>
    <w:p w14:paraId="761B3FC0" w14:textId="0B4FA2C9" w:rsidR="002A54CB" w:rsidRPr="008C4B00" w:rsidRDefault="002A54CB" w:rsidP="004E72E2">
      <w:pPr>
        <w:pStyle w:val="Heading1"/>
        <w:numPr>
          <w:ilvl w:val="0"/>
          <w:numId w:val="35"/>
        </w:numPr>
        <w:spacing w:line="360" w:lineRule="auto"/>
        <w:jc w:val="both"/>
        <w:rPr>
          <w:rFonts w:asciiTheme="minorHAnsi" w:hAnsiTheme="minorHAnsi" w:cstheme="minorHAnsi"/>
          <w:color w:val="auto"/>
        </w:rPr>
      </w:pPr>
      <w:r w:rsidRPr="008C4B00">
        <w:rPr>
          <w:rFonts w:asciiTheme="minorHAnsi" w:hAnsiTheme="minorHAnsi" w:cstheme="minorHAnsi"/>
          <w:color w:val="auto"/>
        </w:rPr>
        <w:lastRenderedPageBreak/>
        <w:t>Chapter 1: Introduction</w:t>
      </w:r>
      <w:bookmarkEnd w:id="3"/>
    </w:p>
    <w:p w14:paraId="7801C846" w14:textId="07D0AD5F" w:rsidR="005B42AA" w:rsidRPr="008C4B00" w:rsidRDefault="005B42AA"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The author has been working </w:t>
      </w:r>
      <w:r w:rsidR="005B536D" w:rsidRPr="008C4B00">
        <w:rPr>
          <w:rFonts w:asciiTheme="minorHAnsi" w:hAnsiTheme="minorHAnsi" w:cstheme="minorHAnsi"/>
          <w:color w:val="auto"/>
        </w:rPr>
        <w:t xml:space="preserve">in </w:t>
      </w:r>
      <w:r w:rsidRPr="008C4B00">
        <w:rPr>
          <w:rFonts w:asciiTheme="minorHAnsi" w:hAnsiTheme="minorHAnsi" w:cstheme="minorHAnsi"/>
          <w:color w:val="auto"/>
        </w:rPr>
        <w:t xml:space="preserve">Human Resource Management for nearly 20 years, </w:t>
      </w:r>
      <w:r w:rsidR="005B536D" w:rsidRPr="008C4B00">
        <w:rPr>
          <w:rFonts w:asciiTheme="minorHAnsi" w:hAnsiTheme="minorHAnsi" w:cstheme="minorHAnsi"/>
          <w:color w:val="auto"/>
        </w:rPr>
        <w:t xml:space="preserve">specifically </w:t>
      </w:r>
      <w:r w:rsidRPr="008C4B00">
        <w:rPr>
          <w:rFonts w:asciiTheme="minorHAnsi" w:hAnsiTheme="minorHAnsi" w:cstheme="minorHAnsi"/>
          <w:color w:val="auto"/>
        </w:rPr>
        <w:t xml:space="preserve">within a multinational company for nearly half that time.  </w:t>
      </w:r>
      <w:r w:rsidR="00DB2A2B" w:rsidRPr="008C4B00">
        <w:rPr>
          <w:rFonts w:asciiTheme="minorHAnsi" w:hAnsiTheme="minorHAnsi" w:cstheme="minorHAnsi"/>
          <w:color w:val="auto"/>
        </w:rPr>
        <w:t>They have observed h</w:t>
      </w:r>
      <w:r w:rsidRPr="008C4B00">
        <w:rPr>
          <w:rFonts w:asciiTheme="minorHAnsi" w:hAnsiTheme="minorHAnsi" w:cstheme="minorHAnsi"/>
          <w:color w:val="auto"/>
        </w:rPr>
        <w:t>ow much data is collected</w:t>
      </w:r>
      <w:r w:rsidR="00DB2A2B" w:rsidRPr="008C4B00">
        <w:rPr>
          <w:rFonts w:asciiTheme="minorHAnsi" w:hAnsiTheme="minorHAnsi" w:cstheme="minorHAnsi"/>
          <w:color w:val="auto"/>
        </w:rPr>
        <w:t xml:space="preserve"> throughout the department</w:t>
      </w:r>
      <w:r w:rsidRPr="008C4B00">
        <w:rPr>
          <w:rFonts w:asciiTheme="minorHAnsi" w:hAnsiTheme="minorHAnsi" w:cstheme="minorHAnsi"/>
          <w:color w:val="auto"/>
        </w:rPr>
        <w:t xml:space="preserve"> such as </w:t>
      </w:r>
    </w:p>
    <w:p w14:paraId="776D1598" w14:textId="77777777" w:rsidR="005B42AA" w:rsidRPr="008C4B00" w:rsidRDefault="005B42AA" w:rsidP="004E72E2">
      <w:pPr>
        <w:pStyle w:val="ListParagraph"/>
        <w:numPr>
          <w:ilvl w:val="0"/>
          <w:numId w:val="42"/>
        </w:numPr>
        <w:spacing w:line="360" w:lineRule="auto"/>
        <w:ind w:left="851"/>
        <w:jc w:val="both"/>
        <w:rPr>
          <w:rFonts w:asciiTheme="minorHAnsi" w:hAnsiTheme="minorHAnsi" w:cstheme="minorHAnsi"/>
          <w:color w:val="auto"/>
        </w:rPr>
      </w:pPr>
      <w:r w:rsidRPr="008C4B00">
        <w:rPr>
          <w:rFonts w:asciiTheme="minorHAnsi" w:hAnsiTheme="minorHAnsi" w:cstheme="minorHAnsi"/>
          <w:b/>
          <w:bCs/>
          <w:color w:val="auto"/>
        </w:rPr>
        <w:t>employee data</w:t>
      </w:r>
      <w:r w:rsidRPr="008C4B00">
        <w:rPr>
          <w:rFonts w:asciiTheme="minorHAnsi" w:hAnsiTheme="minorHAnsi" w:cstheme="minorHAnsi"/>
          <w:color w:val="auto"/>
        </w:rPr>
        <w:t xml:space="preserve"> in databases such as SAP SuccessFactors, Workday, ADP Workforce etc.</w:t>
      </w:r>
    </w:p>
    <w:p w14:paraId="2EE26547" w14:textId="77777777" w:rsidR="005B42AA" w:rsidRPr="008C4B00" w:rsidRDefault="005B42AA" w:rsidP="004E72E2">
      <w:pPr>
        <w:pStyle w:val="ListParagraph"/>
        <w:numPr>
          <w:ilvl w:val="0"/>
          <w:numId w:val="42"/>
        </w:numPr>
        <w:spacing w:line="360" w:lineRule="auto"/>
        <w:ind w:left="851"/>
        <w:jc w:val="both"/>
        <w:rPr>
          <w:rFonts w:asciiTheme="minorHAnsi" w:hAnsiTheme="minorHAnsi" w:cstheme="minorHAnsi"/>
          <w:color w:val="auto"/>
        </w:rPr>
      </w:pPr>
      <w:r w:rsidRPr="008C4B00">
        <w:rPr>
          <w:rFonts w:asciiTheme="minorHAnsi" w:hAnsiTheme="minorHAnsi" w:cstheme="minorHAnsi"/>
          <w:b/>
          <w:bCs/>
          <w:color w:val="auto"/>
        </w:rPr>
        <w:t>time and attendance data</w:t>
      </w:r>
      <w:r w:rsidRPr="008C4B00">
        <w:rPr>
          <w:rFonts w:asciiTheme="minorHAnsi" w:hAnsiTheme="minorHAnsi" w:cstheme="minorHAnsi"/>
          <w:color w:val="auto"/>
        </w:rPr>
        <w:t xml:space="preserve"> in time management systems</w:t>
      </w:r>
    </w:p>
    <w:p w14:paraId="3E540E6A" w14:textId="77777777" w:rsidR="005B42AA" w:rsidRPr="008C4B00" w:rsidRDefault="005B42AA" w:rsidP="004E72E2">
      <w:pPr>
        <w:pStyle w:val="ListParagraph"/>
        <w:numPr>
          <w:ilvl w:val="0"/>
          <w:numId w:val="42"/>
        </w:numPr>
        <w:spacing w:line="360" w:lineRule="auto"/>
        <w:ind w:left="851"/>
        <w:jc w:val="both"/>
        <w:rPr>
          <w:rFonts w:asciiTheme="minorHAnsi" w:hAnsiTheme="minorHAnsi" w:cstheme="minorHAnsi"/>
          <w:color w:val="auto"/>
        </w:rPr>
      </w:pPr>
      <w:r w:rsidRPr="008C4B00">
        <w:rPr>
          <w:rFonts w:asciiTheme="minorHAnsi" w:hAnsiTheme="minorHAnsi" w:cstheme="minorHAnsi"/>
          <w:b/>
          <w:bCs/>
          <w:color w:val="auto"/>
        </w:rPr>
        <w:t>compensation and benefit data</w:t>
      </w:r>
      <w:r w:rsidRPr="008C4B00">
        <w:rPr>
          <w:rFonts w:asciiTheme="minorHAnsi" w:hAnsiTheme="minorHAnsi" w:cstheme="minorHAnsi"/>
          <w:color w:val="auto"/>
        </w:rPr>
        <w:t xml:space="preserve"> in benefit platforms</w:t>
      </w:r>
    </w:p>
    <w:p w14:paraId="39B9C622" w14:textId="3CC5524E" w:rsidR="005B42AA" w:rsidRPr="008C4B00" w:rsidRDefault="005B42AA" w:rsidP="004E72E2">
      <w:pPr>
        <w:pStyle w:val="ListParagraph"/>
        <w:numPr>
          <w:ilvl w:val="0"/>
          <w:numId w:val="42"/>
        </w:numPr>
        <w:spacing w:line="360" w:lineRule="auto"/>
        <w:ind w:left="851"/>
        <w:jc w:val="both"/>
        <w:rPr>
          <w:rFonts w:asciiTheme="minorHAnsi" w:hAnsiTheme="minorHAnsi" w:cstheme="minorHAnsi"/>
          <w:color w:val="auto"/>
        </w:rPr>
      </w:pPr>
      <w:r w:rsidRPr="008C4B00">
        <w:rPr>
          <w:rFonts w:asciiTheme="minorHAnsi" w:hAnsiTheme="minorHAnsi" w:cstheme="minorHAnsi"/>
          <w:b/>
          <w:bCs/>
          <w:color w:val="auto"/>
        </w:rPr>
        <w:t>employee engagement data</w:t>
      </w:r>
      <w:r w:rsidRPr="008C4B00">
        <w:rPr>
          <w:rFonts w:asciiTheme="minorHAnsi" w:hAnsiTheme="minorHAnsi" w:cstheme="minorHAnsi"/>
          <w:color w:val="auto"/>
        </w:rPr>
        <w:t xml:space="preserve"> using employee experience systems, including performance management </w:t>
      </w:r>
      <w:r w:rsidR="00C837AE" w:rsidRPr="008C4B00">
        <w:rPr>
          <w:rFonts w:asciiTheme="minorHAnsi" w:hAnsiTheme="minorHAnsi" w:cstheme="minorHAnsi"/>
          <w:color w:val="auto"/>
        </w:rPr>
        <w:t>data.</w:t>
      </w:r>
    </w:p>
    <w:p w14:paraId="26F2E716" w14:textId="77777777" w:rsidR="005B42AA" w:rsidRPr="008C4B00" w:rsidRDefault="005B42AA" w:rsidP="004E72E2">
      <w:pPr>
        <w:pStyle w:val="ListParagraph"/>
        <w:numPr>
          <w:ilvl w:val="0"/>
          <w:numId w:val="42"/>
        </w:numPr>
        <w:spacing w:line="360" w:lineRule="auto"/>
        <w:ind w:left="851"/>
        <w:jc w:val="both"/>
        <w:rPr>
          <w:rFonts w:asciiTheme="minorHAnsi" w:hAnsiTheme="minorHAnsi" w:cstheme="minorHAnsi"/>
          <w:color w:val="auto"/>
        </w:rPr>
      </w:pPr>
      <w:r w:rsidRPr="008C4B00">
        <w:rPr>
          <w:rFonts w:asciiTheme="minorHAnsi" w:hAnsiTheme="minorHAnsi" w:cstheme="minorHAnsi"/>
          <w:b/>
          <w:bCs/>
          <w:color w:val="auto"/>
        </w:rPr>
        <w:t>employee expenses</w:t>
      </w:r>
      <w:r w:rsidRPr="008C4B00">
        <w:rPr>
          <w:rFonts w:asciiTheme="minorHAnsi" w:hAnsiTheme="minorHAnsi" w:cstheme="minorHAnsi"/>
          <w:color w:val="auto"/>
        </w:rPr>
        <w:t xml:space="preserve"> in financial management systems</w:t>
      </w:r>
    </w:p>
    <w:p w14:paraId="4F97FD93" w14:textId="77777777" w:rsidR="005B42AA" w:rsidRPr="008C4B00" w:rsidRDefault="005B42AA" w:rsidP="004E72E2">
      <w:pPr>
        <w:pStyle w:val="ListParagraph"/>
        <w:numPr>
          <w:ilvl w:val="0"/>
          <w:numId w:val="42"/>
        </w:numPr>
        <w:spacing w:line="360" w:lineRule="auto"/>
        <w:ind w:left="851"/>
        <w:jc w:val="both"/>
        <w:rPr>
          <w:rFonts w:asciiTheme="minorHAnsi" w:hAnsiTheme="minorHAnsi" w:cstheme="minorHAnsi"/>
          <w:color w:val="auto"/>
        </w:rPr>
      </w:pPr>
      <w:r w:rsidRPr="008C4B00">
        <w:rPr>
          <w:rFonts w:asciiTheme="minorHAnsi" w:hAnsiTheme="minorHAnsi" w:cstheme="minorHAnsi"/>
          <w:b/>
          <w:bCs/>
          <w:color w:val="auto"/>
        </w:rPr>
        <w:t>talent management</w:t>
      </w:r>
      <w:r w:rsidRPr="008C4B00">
        <w:rPr>
          <w:rFonts w:asciiTheme="minorHAnsi" w:hAnsiTheme="minorHAnsi" w:cstheme="minorHAnsi"/>
          <w:color w:val="auto"/>
        </w:rPr>
        <w:t xml:space="preserve"> software that allows management of the recruitment process, onboarding of employees as well as ongoing management of talent </w:t>
      </w:r>
    </w:p>
    <w:p w14:paraId="14E7CE4A" w14:textId="77777777" w:rsidR="005B42AA" w:rsidRPr="008C4B00" w:rsidRDefault="005B42AA" w:rsidP="004E72E2">
      <w:pPr>
        <w:pStyle w:val="ListParagraph"/>
        <w:numPr>
          <w:ilvl w:val="0"/>
          <w:numId w:val="42"/>
        </w:numPr>
        <w:spacing w:line="360" w:lineRule="auto"/>
        <w:ind w:left="851"/>
        <w:jc w:val="both"/>
        <w:rPr>
          <w:rFonts w:asciiTheme="minorHAnsi" w:hAnsiTheme="minorHAnsi" w:cstheme="minorHAnsi"/>
          <w:color w:val="auto"/>
        </w:rPr>
      </w:pPr>
      <w:r w:rsidRPr="008C4B00">
        <w:rPr>
          <w:rFonts w:asciiTheme="minorHAnsi" w:hAnsiTheme="minorHAnsi" w:cstheme="minorHAnsi"/>
          <w:b/>
          <w:bCs/>
          <w:color w:val="auto"/>
        </w:rPr>
        <w:t>learning management systems</w:t>
      </w:r>
      <w:r w:rsidRPr="008C4B00">
        <w:rPr>
          <w:rFonts w:asciiTheme="minorHAnsi" w:hAnsiTheme="minorHAnsi" w:cstheme="minorHAnsi"/>
          <w:color w:val="auto"/>
        </w:rPr>
        <w:t xml:space="preserve"> that structure learning experiences and ensuring compliance with training requirements or continuous professional development etc.</w:t>
      </w:r>
    </w:p>
    <w:p w14:paraId="1BE1B737" w14:textId="77777777" w:rsidR="005B42AA" w:rsidRPr="008C4B00" w:rsidRDefault="005B42AA" w:rsidP="004E72E2">
      <w:pPr>
        <w:spacing w:line="360" w:lineRule="auto"/>
        <w:ind w:left="426"/>
        <w:jc w:val="both"/>
        <w:rPr>
          <w:rFonts w:asciiTheme="minorHAnsi" w:hAnsiTheme="minorHAnsi" w:cstheme="minorHAnsi"/>
          <w:color w:val="auto"/>
        </w:rPr>
      </w:pPr>
    </w:p>
    <w:p w14:paraId="3D3E73A6" w14:textId="74361305" w:rsidR="005B42AA" w:rsidRPr="008C4B00" w:rsidRDefault="005B42AA"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In </w:t>
      </w:r>
      <w:r w:rsidR="00DB2A2B" w:rsidRPr="008C4B00">
        <w:rPr>
          <w:rFonts w:asciiTheme="minorHAnsi" w:hAnsiTheme="minorHAnsi" w:cstheme="minorHAnsi"/>
          <w:color w:val="auto"/>
        </w:rPr>
        <w:t>the</w:t>
      </w:r>
      <w:r w:rsidR="00AE733D" w:rsidRPr="008C4B00">
        <w:rPr>
          <w:rFonts w:asciiTheme="minorHAnsi" w:hAnsiTheme="minorHAnsi" w:cstheme="minorHAnsi"/>
          <w:color w:val="auto"/>
        </w:rPr>
        <w:t xml:space="preserve"> authors</w:t>
      </w:r>
      <w:r w:rsidRPr="008C4B00">
        <w:rPr>
          <w:rFonts w:asciiTheme="minorHAnsi" w:hAnsiTheme="minorHAnsi" w:cstheme="minorHAnsi"/>
          <w:color w:val="auto"/>
        </w:rPr>
        <w:t xml:space="preserve"> experience, all these systems operate independently of each other.  For example, SAP and Workday may incorporate time and attendance tracking, talent management and some payroll processing</w:t>
      </w:r>
      <w:r w:rsidR="00AE733D" w:rsidRPr="008C4B00">
        <w:rPr>
          <w:rFonts w:asciiTheme="minorHAnsi" w:hAnsiTheme="minorHAnsi" w:cstheme="minorHAnsi"/>
          <w:color w:val="auto"/>
        </w:rPr>
        <w:t xml:space="preserve"> or each may be</w:t>
      </w:r>
      <w:r w:rsidR="006F1380" w:rsidRPr="008C4B00">
        <w:rPr>
          <w:rFonts w:asciiTheme="minorHAnsi" w:hAnsiTheme="minorHAnsi" w:cstheme="minorHAnsi"/>
          <w:color w:val="auto"/>
        </w:rPr>
        <w:t xml:space="preserve"> a</w:t>
      </w:r>
      <w:r w:rsidR="00AE733D" w:rsidRPr="008C4B00">
        <w:rPr>
          <w:rFonts w:asciiTheme="minorHAnsi" w:hAnsiTheme="minorHAnsi" w:cstheme="minorHAnsi"/>
          <w:color w:val="auto"/>
        </w:rPr>
        <w:t xml:space="preserve"> stand</w:t>
      </w:r>
      <w:r w:rsidR="006F1380" w:rsidRPr="008C4B00">
        <w:rPr>
          <w:rFonts w:asciiTheme="minorHAnsi" w:hAnsiTheme="minorHAnsi" w:cstheme="minorHAnsi"/>
          <w:color w:val="auto"/>
        </w:rPr>
        <w:t>-</w:t>
      </w:r>
      <w:r w:rsidR="00AE733D" w:rsidRPr="008C4B00">
        <w:rPr>
          <w:rFonts w:asciiTheme="minorHAnsi" w:hAnsiTheme="minorHAnsi" w:cstheme="minorHAnsi"/>
          <w:color w:val="auto"/>
        </w:rPr>
        <w:t xml:space="preserve">alone </w:t>
      </w:r>
      <w:r w:rsidR="006F1380" w:rsidRPr="008C4B00">
        <w:rPr>
          <w:rFonts w:asciiTheme="minorHAnsi" w:hAnsiTheme="minorHAnsi" w:cstheme="minorHAnsi"/>
          <w:color w:val="auto"/>
        </w:rPr>
        <w:t>system</w:t>
      </w:r>
      <w:r w:rsidRPr="008C4B00">
        <w:rPr>
          <w:rFonts w:asciiTheme="minorHAnsi" w:hAnsiTheme="minorHAnsi" w:cstheme="minorHAnsi"/>
          <w:color w:val="auto"/>
        </w:rPr>
        <w:t xml:space="preserve">.  </w:t>
      </w:r>
      <w:r w:rsidR="006B5E0C" w:rsidRPr="008C4B00">
        <w:rPr>
          <w:rFonts w:asciiTheme="minorHAnsi" w:hAnsiTheme="minorHAnsi" w:cstheme="minorHAnsi"/>
          <w:color w:val="auto"/>
        </w:rPr>
        <w:t xml:space="preserve">A </w:t>
      </w:r>
      <w:r w:rsidRPr="008C4B00">
        <w:rPr>
          <w:rFonts w:asciiTheme="minorHAnsi" w:hAnsiTheme="minorHAnsi" w:cstheme="minorHAnsi"/>
          <w:color w:val="auto"/>
        </w:rPr>
        <w:t xml:space="preserve">level of integration </w:t>
      </w:r>
      <w:r w:rsidR="006B5E0C" w:rsidRPr="008C4B00">
        <w:rPr>
          <w:rFonts w:asciiTheme="minorHAnsi" w:hAnsiTheme="minorHAnsi" w:cstheme="minorHAnsi"/>
          <w:color w:val="auto"/>
        </w:rPr>
        <w:t>with</w:t>
      </w:r>
      <w:r w:rsidRPr="008C4B00">
        <w:rPr>
          <w:rFonts w:asciiTheme="minorHAnsi" w:hAnsiTheme="minorHAnsi" w:cstheme="minorHAnsi"/>
          <w:color w:val="auto"/>
        </w:rPr>
        <w:t xml:space="preserve"> APIs</w:t>
      </w:r>
      <w:r w:rsidR="004241FD" w:rsidRPr="008C4B00">
        <w:rPr>
          <w:rFonts w:asciiTheme="minorHAnsi" w:hAnsiTheme="minorHAnsi" w:cstheme="minorHAnsi"/>
          <w:color w:val="auto"/>
        </w:rPr>
        <w:t xml:space="preserve"> (</w:t>
      </w:r>
      <w:r w:rsidR="000D67B5" w:rsidRPr="008C4B00">
        <w:rPr>
          <w:rFonts w:asciiTheme="minorHAnsi" w:hAnsiTheme="minorHAnsi" w:cstheme="minorHAnsi"/>
          <w:color w:val="auto"/>
        </w:rPr>
        <w:t>Application Programming Interface</w:t>
      </w:r>
      <w:r w:rsidR="004241FD" w:rsidRPr="008C4B00">
        <w:rPr>
          <w:rFonts w:asciiTheme="minorHAnsi" w:hAnsiTheme="minorHAnsi" w:cstheme="minorHAnsi"/>
          <w:color w:val="auto"/>
        </w:rPr>
        <w:t>)</w:t>
      </w:r>
      <w:r w:rsidRPr="008C4B00">
        <w:rPr>
          <w:rFonts w:asciiTheme="minorHAnsi" w:hAnsiTheme="minorHAnsi" w:cstheme="minorHAnsi"/>
          <w:color w:val="auto"/>
        </w:rPr>
        <w:t xml:space="preserve"> facilitat</w:t>
      </w:r>
      <w:r w:rsidR="006B5E0C" w:rsidRPr="008C4B00">
        <w:rPr>
          <w:rFonts w:asciiTheme="minorHAnsi" w:hAnsiTheme="minorHAnsi" w:cstheme="minorHAnsi"/>
          <w:color w:val="auto"/>
        </w:rPr>
        <w:t>ing</w:t>
      </w:r>
      <w:r w:rsidRPr="008C4B00">
        <w:rPr>
          <w:rFonts w:asciiTheme="minorHAnsi" w:hAnsiTheme="minorHAnsi" w:cstheme="minorHAnsi"/>
          <w:color w:val="auto"/>
        </w:rPr>
        <w:t xml:space="preserve"> a connection to share basic data such as employee name and </w:t>
      </w:r>
      <w:r w:rsidR="000D67B5" w:rsidRPr="008C4B00">
        <w:rPr>
          <w:rFonts w:asciiTheme="minorHAnsi" w:hAnsiTheme="minorHAnsi" w:cstheme="minorHAnsi"/>
          <w:color w:val="auto"/>
        </w:rPr>
        <w:t>employee</w:t>
      </w:r>
      <w:r w:rsidRPr="008C4B00">
        <w:rPr>
          <w:rFonts w:asciiTheme="minorHAnsi" w:hAnsiTheme="minorHAnsi" w:cstheme="minorHAnsi"/>
          <w:color w:val="auto"/>
        </w:rPr>
        <w:t xml:space="preserve"> number as well as work email</w:t>
      </w:r>
      <w:r w:rsidR="00DB5D70" w:rsidRPr="008C4B00">
        <w:rPr>
          <w:rFonts w:asciiTheme="minorHAnsi" w:hAnsiTheme="minorHAnsi" w:cstheme="minorHAnsi"/>
          <w:color w:val="auto"/>
        </w:rPr>
        <w:t>, manager, work area etc</w:t>
      </w:r>
      <w:r w:rsidRPr="008C4B00">
        <w:rPr>
          <w:rFonts w:asciiTheme="minorHAnsi" w:hAnsiTheme="minorHAnsi" w:cstheme="minorHAnsi"/>
          <w:color w:val="auto"/>
        </w:rPr>
        <w:t>.  Beyond this, there appears to be very little integration into the wider financial governance of expenses, benefit management platforms or indeed platforms that track and detail the employee experiences</w:t>
      </w:r>
      <w:r w:rsidR="00DB5D70" w:rsidRPr="008C4B00">
        <w:rPr>
          <w:rFonts w:asciiTheme="minorHAnsi" w:hAnsiTheme="minorHAnsi" w:cstheme="minorHAnsi"/>
          <w:color w:val="auto"/>
        </w:rPr>
        <w:t xml:space="preserve"> such as </w:t>
      </w:r>
      <w:r w:rsidR="0044160C" w:rsidRPr="008C4B00">
        <w:rPr>
          <w:rFonts w:asciiTheme="minorHAnsi" w:hAnsiTheme="minorHAnsi" w:cstheme="minorHAnsi"/>
          <w:color w:val="auto"/>
        </w:rPr>
        <w:t>engagement</w:t>
      </w:r>
      <w:r w:rsidRPr="008C4B00">
        <w:rPr>
          <w:rFonts w:asciiTheme="minorHAnsi" w:hAnsiTheme="minorHAnsi" w:cstheme="minorHAnsi"/>
          <w:color w:val="auto"/>
        </w:rPr>
        <w:t xml:space="preserve">. </w:t>
      </w:r>
    </w:p>
    <w:p w14:paraId="1FE789C3" w14:textId="77777777" w:rsidR="005B42AA" w:rsidRPr="008C4B00" w:rsidRDefault="005B42AA" w:rsidP="004E72E2">
      <w:pPr>
        <w:spacing w:line="360" w:lineRule="auto"/>
        <w:ind w:left="426"/>
        <w:jc w:val="both"/>
        <w:rPr>
          <w:rFonts w:asciiTheme="minorHAnsi" w:hAnsiTheme="minorHAnsi" w:cstheme="minorHAnsi"/>
          <w:color w:val="auto"/>
        </w:rPr>
      </w:pPr>
    </w:p>
    <w:p w14:paraId="109CCB3E" w14:textId="09B72839" w:rsidR="005B42AA" w:rsidRPr="008C4B00" w:rsidRDefault="00651433"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The author wanted</w:t>
      </w:r>
      <w:r w:rsidR="005B42AA" w:rsidRPr="008C4B00">
        <w:rPr>
          <w:rFonts w:asciiTheme="minorHAnsi" w:hAnsiTheme="minorHAnsi" w:cstheme="minorHAnsi"/>
          <w:color w:val="auto"/>
        </w:rPr>
        <w:t xml:space="preserve"> to </w:t>
      </w:r>
      <w:r w:rsidR="001F76A8" w:rsidRPr="008C4B00">
        <w:rPr>
          <w:rFonts w:asciiTheme="minorHAnsi" w:hAnsiTheme="minorHAnsi" w:cstheme="minorHAnsi"/>
          <w:color w:val="auto"/>
        </w:rPr>
        <w:t>utilise</w:t>
      </w:r>
      <w:r w:rsidR="005B42AA" w:rsidRPr="008C4B00">
        <w:rPr>
          <w:rFonts w:asciiTheme="minorHAnsi" w:hAnsiTheme="minorHAnsi" w:cstheme="minorHAnsi"/>
          <w:color w:val="auto"/>
        </w:rPr>
        <w:t xml:space="preserve"> training data gathered from both local and corporate systems to see if there is any value in using this to support the succession planning process.  As it currently stands, succession planning is largely a manual process, where </w:t>
      </w:r>
      <w:r w:rsidR="001F76A8" w:rsidRPr="008C4B00">
        <w:rPr>
          <w:rFonts w:asciiTheme="minorHAnsi" w:hAnsiTheme="minorHAnsi" w:cstheme="minorHAnsi"/>
          <w:color w:val="auto"/>
        </w:rPr>
        <w:t>Human Resource Business Partners</w:t>
      </w:r>
      <w:r w:rsidR="005B42AA" w:rsidRPr="008C4B00">
        <w:rPr>
          <w:rFonts w:asciiTheme="minorHAnsi" w:hAnsiTheme="minorHAnsi" w:cstheme="minorHAnsi"/>
          <w:color w:val="auto"/>
        </w:rPr>
        <w:t xml:space="preserve"> speak with employees to identify areas that they would like to develop, what they feel their key skills are, identify if the employee is interested in moving within the company etc</w:t>
      </w:r>
      <w:r w:rsidR="00FC2BC8" w:rsidRPr="008C4B00">
        <w:rPr>
          <w:rFonts w:asciiTheme="minorHAnsi" w:hAnsiTheme="minorHAnsi" w:cstheme="minorHAnsi"/>
          <w:color w:val="auto"/>
        </w:rPr>
        <w:t xml:space="preserve"> - see appendix 2</w:t>
      </w:r>
      <w:r w:rsidR="00992A4D" w:rsidRPr="008C4B00">
        <w:rPr>
          <w:rFonts w:asciiTheme="minorHAnsi" w:hAnsiTheme="minorHAnsi" w:cstheme="minorHAnsi"/>
          <w:color w:val="auto"/>
        </w:rPr>
        <w:t>.</w:t>
      </w:r>
      <w:r w:rsidR="005B42AA" w:rsidRPr="008C4B00">
        <w:rPr>
          <w:rFonts w:asciiTheme="minorHAnsi" w:hAnsiTheme="minorHAnsi" w:cstheme="minorHAnsi"/>
          <w:color w:val="auto"/>
        </w:rPr>
        <w:t xml:space="preserve">  How</w:t>
      </w:r>
      <w:r w:rsidR="001F76A8" w:rsidRPr="008C4B00">
        <w:rPr>
          <w:rFonts w:asciiTheme="minorHAnsi" w:hAnsiTheme="minorHAnsi" w:cstheme="minorHAnsi"/>
          <w:color w:val="auto"/>
        </w:rPr>
        <w:t xml:space="preserve"> this information is </w:t>
      </w:r>
      <w:r w:rsidR="005B42AA" w:rsidRPr="008C4B00">
        <w:rPr>
          <w:rFonts w:asciiTheme="minorHAnsi" w:hAnsiTheme="minorHAnsi" w:cstheme="minorHAnsi"/>
          <w:color w:val="auto"/>
        </w:rPr>
        <w:t>gather</w:t>
      </w:r>
      <w:r w:rsidR="001F76A8" w:rsidRPr="008C4B00">
        <w:rPr>
          <w:rFonts w:asciiTheme="minorHAnsi" w:hAnsiTheme="minorHAnsi" w:cstheme="minorHAnsi"/>
          <w:color w:val="auto"/>
        </w:rPr>
        <w:t>ed</w:t>
      </w:r>
      <w:r w:rsidR="005B42AA" w:rsidRPr="008C4B00">
        <w:rPr>
          <w:rFonts w:asciiTheme="minorHAnsi" w:hAnsiTheme="minorHAnsi" w:cstheme="minorHAnsi"/>
          <w:color w:val="auto"/>
        </w:rPr>
        <w:t xml:space="preserve"> is individualized and based on </w:t>
      </w:r>
      <w:r w:rsidR="001F76A8" w:rsidRPr="008C4B00">
        <w:rPr>
          <w:rFonts w:asciiTheme="minorHAnsi" w:hAnsiTheme="minorHAnsi" w:cstheme="minorHAnsi"/>
          <w:color w:val="auto"/>
        </w:rPr>
        <w:t>the reporters’</w:t>
      </w:r>
      <w:r w:rsidR="005B42AA" w:rsidRPr="008C4B00">
        <w:rPr>
          <w:rFonts w:asciiTheme="minorHAnsi" w:hAnsiTheme="minorHAnsi" w:cstheme="minorHAnsi"/>
          <w:color w:val="auto"/>
        </w:rPr>
        <w:t xml:space="preserve"> own experiences.  </w:t>
      </w:r>
      <w:r w:rsidR="005B42AA" w:rsidRPr="008C4B00">
        <w:rPr>
          <w:rFonts w:asciiTheme="minorHAnsi" w:hAnsiTheme="minorHAnsi" w:cstheme="minorHAnsi"/>
          <w:color w:val="auto"/>
        </w:rPr>
        <w:lastRenderedPageBreak/>
        <w:t xml:space="preserve">At different times during the year, </w:t>
      </w:r>
      <w:r w:rsidR="001F76A8" w:rsidRPr="008C4B00">
        <w:rPr>
          <w:rFonts w:asciiTheme="minorHAnsi" w:hAnsiTheme="minorHAnsi" w:cstheme="minorHAnsi"/>
          <w:color w:val="auto"/>
        </w:rPr>
        <w:t>this information is collated, and meetings are held</w:t>
      </w:r>
      <w:r w:rsidR="00194BB4" w:rsidRPr="008C4B00">
        <w:rPr>
          <w:rFonts w:asciiTheme="minorHAnsi" w:hAnsiTheme="minorHAnsi" w:cstheme="minorHAnsi"/>
          <w:color w:val="auto"/>
        </w:rPr>
        <w:t xml:space="preserve"> at</w:t>
      </w:r>
      <w:r w:rsidR="001F76A8" w:rsidRPr="008C4B00">
        <w:rPr>
          <w:rFonts w:asciiTheme="minorHAnsi" w:hAnsiTheme="minorHAnsi" w:cstheme="minorHAnsi"/>
          <w:color w:val="auto"/>
        </w:rPr>
        <w:t xml:space="preserve"> </w:t>
      </w:r>
      <w:r w:rsidR="005B42AA" w:rsidRPr="008C4B00">
        <w:rPr>
          <w:rFonts w:asciiTheme="minorHAnsi" w:hAnsiTheme="minorHAnsi" w:cstheme="minorHAnsi"/>
          <w:color w:val="auto"/>
        </w:rPr>
        <w:t>functional</w:t>
      </w:r>
      <w:r w:rsidR="001F76A8" w:rsidRPr="008C4B00">
        <w:rPr>
          <w:rFonts w:asciiTheme="minorHAnsi" w:hAnsiTheme="minorHAnsi" w:cstheme="minorHAnsi"/>
          <w:color w:val="auto"/>
        </w:rPr>
        <w:t xml:space="preserve"> area</w:t>
      </w:r>
      <w:r w:rsidR="005B42AA" w:rsidRPr="008C4B00">
        <w:rPr>
          <w:rFonts w:asciiTheme="minorHAnsi" w:hAnsiTheme="minorHAnsi" w:cstheme="minorHAnsi"/>
          <w:color w:val="auto"/>
        </w:rPr>
        <w:t xml:space="preserve"> lead</w:t>
      </w:r>
      <w:r w:rsidR="00194BB4" w:rsidRPr="008C4B00">
        <w:rPr>
          <w:rFonts w:asciiTheme="minorHAnsi" w:hAnsiTheme="minorHAnsi" w:cstheme="minorHAnsi"/>
          <w:color w:val="auto"/>
        </w:rPr>
        <w:t xml:space="preserve"> level who, in </w:t>
      </w:r>
      <w:r w:rsidR="00D47EB4" w:rsidRPr="008C4B00">
        <w:rPr>
          <w:rFonts w:asciiTheme="minorHAnsi" w:hAnsiTheme="minorHAnsi" w:cstheme="minorHAnsi"/>
          <w:color w:val="auto"/>
        </w:rPr>
        <w:t>conjunction</w:t>
      </w:r>
      <w:r w:rsidR="00194BB4" w:rsidRPr="008C4B00">
        <w:rPr>
          <w:rFonts w:asciiTheme="minorHAnsi" w:hAnsiTheme="minorHAnsi" w:cstheme="minorHAnsi"/>
          <w:color w:val="auto"/>
        </w:rPr>
        <w:t xml:space="preserve"> with </w:t>
      </w:r>
      <w:r w:rsidR="005B42AA" w:rsidRPr="008C4B00">
        <w:rPr>
          <w:rFonts w:asciiTheme="minorHAnsi" w:hAnsiTheme="minorHAnsi" w:cstheme="minorHAnsi"/>
          <w:color w:val="auto"/>
        </w:rPr>
        <w:t xml:space="preserve">other senior managers </w:t>
      </w:r>
      <w:r w:rsidR="001F76A8" w:rsidRPr="008C4B00">
        <w:rPr>
          <w:rFonts w:asciiTheme="minorHAnsi" w:hAnsiTheme="minorHAnsi" w:cstheme="minorHAnsi"/>
          <w:color w:val="auto"/>
        </w:rPr>
        <w:t xml:space="preserve">hold </w:t>
      </w:r>
      <w:r w:rsidR="005B42AA" w:rsidRPr="008C4B00">
        <w:rPr>
          <w:rFonts w:asciiTheme="minorHAnsi" w:hAnsiTheme="minorHAnsi" w:cstheme="minorHAnsi"/>
          <w:color w:val="auto"/>
        </w:rPr>
        <w:t xml:space="preserve">succession planning conversations. </w:t>
      </w:r>
      <w:r w:rsidR="00044979" w:rsidRPr="008C4B00">
        <w:rPr>
          <w:rFonts w:asciiTheme="minorHAnsi" w:hAnsiTheme="minorHAnsi" w:cstheme="minorHAnsi"/>
          <w:color w:val="auto"/>
        </w:rPr>
        <w:t xml:space="preserve"> Succession Planning</w:t>
      </w:r>
      <w:r w:rsidR="00D47EB4" w:rsidRPr="008C4B00">
        <w:rPr>
          <w:rFonts w:asciiTheme="minorHAnsi" w:hAnsiTheme="minorHAnsi" w:cstheme="minorHAnsi"/>
          <w:color w:val="auto"/>
        </w:rPr>
        <w:t xml:space="preserve"> is a long-term planning strategy within HR, where every existing role within the company has a successor identified.  It is an important planning </w:t>
      </w:r>
      <w:r w:rsidR="000C5035" w:rsidRPr="008C4B00">
        <w:rPr>
          <w:rFonts w:asciiTheme="minorHAnsi" w:hAnsiTheme="minorHAnsi" w:cstheme="minorHAnsi"/>
          <w:color w:val="auto"/>
        </w:rPr>
        <w:t>process and helps the company develop internal talen</w:t>
      </w:r>
      <w:r w:rsidR="00654E99" w:rsidRPr="008C4B00">
        <w:rPr>
          <w:rFonts w:asciiTheme="minorHAnsi" w:hAnsiTheme="minorHAnsi" w:cstheme="minorHAnsi"/>
          <w:color w:val="auto"/>
        </w:rPr>
        <w:t xml:space="preserve">t as well as </w:t>
      </w:r>
      <w:r w:rsidR="00FA3156" w:rsidRPr="008C4B00">
        <w:rPr>
          <w:rFonts w:asciiTheme="minorHAnsi" w:hAnsiTheme="minorHAnsi" w:cstheme="minorHAnsi"/>
          <w:color w:val="auto"/>
        </w:rPr>
        <w:t xml:space="preserve">minimising business interruptions in the case where there is an unplanned departure </w:t>
      </w:r>
      <w:r w:rsidR="00FA3156" w:rsidRPr="008C4B00">
        <w:rPr>
          <w:rFonts w:asciiTheme="minorHAnsi" w:hAnsiTheme="minorHAnsi" w:cstheme="minorHAnsi"/>
          <w:color w:val="auto"/>
        </w:rPr>
        <w:fldChar w:fldCharType="begin"/>
      </w:r>
      <w:r w:rsidR="00FA3156" w:rsidRPr="008C4B00">
        <w:rPr>
          <w:rFonts w:asciiTheme="minorHAnsi" w:hAnsiTheme="minorHAnsi" w:cstheme="minorHAnsi"/>
          <w:color w:val="auto"/>
        </w:rPr>
        <w:instrText xml:space="preserve"> ADDIN ZOTERO_ITEM CSL_CITATION {"citationID":"2UExNuuM","properties":{"formattedCitation":"({\\i{}Importance of Succession Planning (With Benefits and Tips) | Indeed.com Canada}, no date)","plainCitation":"(Importance of Succession Planning (With Benefits and Tips) | Indeed.com Canada, no date)","noteIndex":0},"citationItems":[{"id":425,"uris":["http://zotero.org/users/11537704/items/JAZSUZL6"],"itemData":{"id":425,"type":"webpage","abstract":"Discover the importance of succession planning, learn the meaning and benfits of doing so, and get tips for creating a plan and how to handle wrong promotions.","language":"en","title":"Importance of Succession Planning (With Benefits and Tips) | Indeed.com Canada","URL":"https://ca.indeed.com/career-advice/career-development/importance-of-succession-planning","accessed":{"date-parts":[["2023",9,16]]}}}],"schema":"https://github.com/citation-style-language/schema/raw/master/csl-citation.json"} </w:instrText>
      </w:r>
      <w:r w:rsidR="00FA3156" w:rsidRPr="008C4B00">
        <w:rPr>
          <w:rFonts w:asciiTheme="minorHAnsi" w:hAnsiTheme="minorHAnsi" w:cstheme="minorHAnsi"/>
          <w:color w:val="auto"/>
        </w:rPr>
        <w:fldChar w:fldCharType="separate"/>
      </w:r>
      <w:r w:rsidR="00FA3156" w:rsidRPr="008C4B00">
        <w:rPr>
          <w:color w:val="auto"/>
          <w:szCs w:val="24"/>
        </w:rPr>
        <w:t>(</w:t>
      </w:r>
      <w:r w:rsidR="00FA3156" w:rsidRPr="008C4B00">
        <w:rPr>
          <w:i/>
          <w:iCs/>
          <w:color w:val="auto"/>
          <w:szCs w:val="24"/>
        </w:rPr>
        <w:t>Importance of Succession Planning (With Benefits and Tips) | Indeed.com Canada</w:t>
      </w:r>
      <w:r w:rsidR="00FA3156" w:rsidRPr="008C4B00">
        <w:rPr>
          <w:color w:val="auto"/>
          <w:szCs w:val="24"/>
        </w:rPr>
        <w:t>, no date)</w:t>
      </w:r>
      <w:r w:rsidR="00FA3156" w:rsidRPr="008C4B00">
        <w:rPr>
          <w:rFonts w:asciiTheme="minorHAnsi" w:hAnsiTheme="minorHAnsi" w:cstheme="minorHAnsi"/>
          <w:color w:val="auto"/>
        </w:rPr>
        <w:fldChar w:fldCharType="end"/>
      </w:r>
      <w:r w:rsidR="00FA3156" w:rsidRPr="008C4B00">
        <w:rPr>
          <w:rFonts w:asciiTheme="minorHAnsi" w:hAnsiTheme="minorHAnsi" w:cstheme="minorHAnsi"/>
          <w:color w:val="auto"/>
        </w:rPr>
        <w:t>.</w:t>
      </w:r>
      <w:r w:rsidR="00D47EB4" w:rsidRPr="008C4B00">
        <w:rPr>
          <w:rFonts w:asciiTheme="minorHAnsi" w:hAnsiTheme="minorHAnsi" w:cstheme="minorHAnsi"/>
          <w:color w:val="auto"/>
        </w:rPr>
        <w:t xml:space="preserve"> </w:t>
      </w:r>
      <w:r w:rsidR="005B42AA" w:rsidRPr="008C4B00">
        <w:rPr>
          <w:rFonts w:asciiTheme="minorHAnsi" w:hAnsiTheme="minorHAnsi" w:cstheme="minorHAnsi"/>
          <w:color w:val="auto"/>
        </w:rPr>
        <w:t xml:space="preserve"> Currently training data (such as courses completed) is</w:t>
      </w:r>
      <w:r w:rsidR="001F76A8" w:rsidRPr="008C4B00">
        <w:rPr>
          <w:rFonts w:asciiTheme="minorHAnsi" w:hAnsiTheme="minorHAnsi" w:cstheme="minorHAnsi"/>
          <w:color w:val="auto"/>
        </w:rPr>
        <w:t xml:space="preserve"> not</w:t>
      </w:r>
      <w:r w:rsidR="005B42AA" w:rsidRPr="008C4B00">
        <w:rPr>
          <w:rFonts w:asciiTheme="minorHAnsi" w:hAnsiTheme="minorHAnsi" w:cstheme="minorHAnsi"/>
          <w:color w:val="auto"/>
        </w:rPr>
        <w:t xml:space="preserve"> included as a metric in the process.  </w:t>
      </w:r>
      <w:r w:rsidR="00403711" w:rsidRPr="008C4B00">
        <w:rPr>
          <w:rFonts w:asciiTheme="minorHAnsi" w:hAnsiTheme="minorHAnsi" w:cstheme="minorHAnsi"/>
          <w:color w:val="auto"/>
        </w:rPr>
        <w:t>The author</w:t>
      </w:r>
      <w:r w:rsidR="005B42AA" w:rsidRPr="008C4B00">
        <w:rPr>
          <w:rFonts w:asciiTheme="minorHAnsi" w:hAnsiTheme="minorHAnsi" w:cstheme="minorHAnsi"/>
          <w:color w:val="auto"/>
        </w:rPr>
        <w:t xml:space="preserve"> would like to explore if there is a role for training data within the</w:t>
      </w:r>
      <w:r w:rsidR="00403711" w:rsidRPr="008C4B00">
        <w:rPr>
          <w:rFonts w:asciiTheme="minorHAnsi" w:hAnsiTheme="minorHAnsi" w:cstheme="minorHAnsi"/>
          <w:color w:val="auto"/>
        </w:rPr>
        <w:t xml:space="preserve"> succession</w:t>
      </w:r>
      <w:r w:rsidR="005B42AA" w:rsidRPr="008C4B00">
        <w:rPr>
          <w:rFonts w:asciiTheme="minorHAnsi" w:hAnsiTheme="minorHAnsi" w:cstheme="minorHAnsi"/>
          <w:color w:val="auto"/>
        </w:rPr>
        <w:t xml:space="preserve"> </w:t>
      </w:r>
      <w:r w:rsidR="00403711" w:rsidRPr="008C4B00">
        <w:rPr>
          <w:rFonts w:asciiTheme="minorHAnsi" w:hAnsiTheme="minorHAnsi" w:cstheme="minorHAnsi"/>
          <w:color w:val="auto"/>
        </w:rPr>
        <w:t xml:space="preserve">planning </w:t>
      </w:r>
      <w:r w:rsidR="005B42AA" w:rsidRPr="008C4B00">
        <w:rPr>
          <w:rFonts w:asciiTheme="minorHAnsi" w:hAnsiTheme="minorHAnsi" w:cstheme="minorHAnsi"/>
          <w:color w:val="auto"/>
        </w:rPr>
        <w:t xml:space="preserve">process.  If </w:t>
      </w:r>
      <w:r w:rsidR="008F7554" w:rsidRPr="008C4B00">
        <w:rPr>
          <w:rFonts w:asciiTheme="minorHAnsi" w:hAnsiTheme="minorHAnsi" w:cstheme="minorHAnsi"/>
          <w:color w:val="auto"/>
        </w:rPr>
        <w:t xml:space="preserve">it </w:t>
      </w:r>
      <w:r w:rsidR="00403711" w:rsidRPr="008C4B00">
        <w:rPr>
          <w:rFonts w:asciiTheme="minorHAnsi" w:hAnsiTheme="minorHAnsi" w:cstheme="minorHAnsi"/>
          <w:color w:val="auto"/>
        </w:rPr>
        <w:t>is possible</w:t>
      </w:r>
      <w:r w:rsidR="008F7554" w:rsidRPr="008C4B00">
        <w:rPr>
          <w:rFonts w:asciiTheme="minorHAnsi" w:hAnsiTheme="minorHAnsi" w:cstheme="minorHAnsi"/>
          <w:color w:val="auto"/>
        </w:rPr>
        <w:t xml:space="preserve"> to identify such a role, what it would look like</w:t>
      </w:r>
      <w:r w:rsidR="002D1A4F" w:rsidRPr="008C4B00">
        <w:rPr>
          <w:rFonts w:asciiTheme="minorHAnsi" w:hAnsiTheme="minorHAnsi" w:cstheme="minorHAnsi"/>
          <w:color w:val="auto"/>
        </w:rPr>
        <w:t>.</w:t>
      </w:r>
    </w:p>
    <w:p w14:paraId="6A2DD559" w14:textId="77777777" w:rsidR="005B42AA" w:rsidRPr="008C4B00" w:rsidRDefault="005B42AA" w:rsidP="004E72E2">
      <w:pPr>
        <w:spacing w:line="360" w:lineRule="auto"/>
        <w:ind w:left="426"/>
        <w:jc w:val="both"/>
        <w:rPr>
          <w:rFonts w:asciiTheme="minorHAnsi" w:hAnsiTheme="minorHAnsi" w:cstheme="minorHAnsi"/>
          <w:color w:val="auto"/>
        </w:rPr>
      </w:pPr>
    </w:p>
    <w:p w14:paraId="7B5EB0A3" w14:textId="6C3F78DA" w:rsidR="005B42AA" w:rsidRPr="008C4B00" w:rsidRDefault="005B42AA"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Tambe et al </w:t>
      </w:r>
      <w:r w:rsidR="00136337" w:rsidRPr="008C4B00">
        <w:rPr>
          <w:rFonts w:asciiTheme="minorHAnsi" w:hAnsiTheme="minorHAnsi" w:cstheme="minorHAnsi"/>
          <w:color w:val="auto"/>
        </w:rPr>
        <w:t xml:space="preserve">in an article </w:t>
      </w:r>
      <w:r w:rsidRPr="008C4B00">
        <w:rPr>
          <w:rFonts w:asciiTheme="minorHAnsi" w:hAnsiTheme="minorHAnsi" w:cstheme="minorHAnsi"/>
          <w:color w:val="auto"/>
        </w:rPr>
        <w:t xml:space="preserve">called ‘Artificial Intelligence in Human Resources Management: Challenges and a Path Forward’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gOTahYi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Tambe, Cappelli and Yakubovich, 2019)</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r w:rsidR="002D1A4F" w:rsidRPr="008C4B00">
        <w:rPr>
          <w:rFonts w:asciiTheme="minorHAnsi" w:hAnsiTheme="minorHAnsi" w:cstheme="minorHAnsi"/>
          <w:color w:val="auto"/>
        </w:rPr>
        <w:t>d</w:t>
      </w:r>
      <w:r w:rsidRPr="008C4B00">
        <w:rPr>
          <w:rFonts w:asciiTheme="minorHAnsi" w:hAnsiTheme="minorHAnsi" w:cstheme="minorHAnsi"/>
          <w:color w:val="auto"/>
        </w:rPr>
        <w:t>iscuss</w:t>
      </w:r>
      <w:r w:rsidR="002D1A4F" w:rsidRPr="008C4B00">
        <w:rPr>
          <w:rFonts w:asciiTheme="minorHAnsi" w:hAnsiTheme="minorHAnsi" w:cstheme="minorHAnsi"/>
          <w:color w:val="auto"/>
        </w:rPr>
        <w:t xml:space="preserve"> </w:t>
      </w:r>
      <w:r w:rsidRPr="008C4B00">
        <w:rPr>
          <w:rFonts w:asciiTheme="minorHAnsi" w:hAnsiTheme="minorHAnsi" w:cstheme="minorHAnsi"/>
          <w:color w:val="auto"/>
        </w:rPr>
        <w:t>the challenge</w:t>
      </w:r>
      <w:r w:rsidR="002D1A4F" w:rsidRPr="008C4B00">
        <w:rPr>
          <w:rFonts w:asciiTheme="minorHAnsi" w:hAnsiTheme="minorHAnsi" w:cstheme="minorHAnsi"/>
          <w:color w:val="auto"/>
        </w:rPr>
        <w:t xml:space="preserve"> that is</w:t>
      </w:r>
      <w:r w:rsidRPr="008C4B00">
        <w:rPr>
          <w:rFonts w:asciiTheme="minorHAnsi" w:hAnsiTheme="minorHAnsi" w:cstheme="minorHAnsi"/>
          <w:color w:val="auto"/>
        </w:rPr>
        <w:t xml:space="preserve"> faced </w:t>
      </w:r>
      <w:r w:rsidR="002D1A4F" w:rsidRPr="008C4B00">
        <w:rPr>
          <w:rFonts w:asciiTheme="minorHAnsi" w:hAnsiTheme="minorHAnsi" w:cstheme="minorHAnsi"/>
          <w:color w:val="auto"/>
        </w:rPr>
        <w:t xml:space="preserve">when </w:t>
      </w:r>
      <w:r w:rsidRPr="008C4B00">
        <w:rPr>
          <w:rFonts w:asciiTheme="minorHAnsi" w:hAnsiTheme="minorHAnsi" w:cstheme="minorHAnsi"/>
          <w:color w:val="auto"/>
        </w:rPr>
        <w:t xml:space="preserve">using HR data for machine learning.  The article outlined </w:t>
      </w:r>
      <w:r w:rsidR="00A66108" w:rsidRPr="008C4B00">
        <w:rPr>
          <w:rFonts w:asciiTheme="minorHAnsi" w:hAnsiTheme="minorHAnsi" w:cstheme="minorHAnsi"/>
          <w:color w:val="auto"/>
        </w:rPr>
        <w:t xml:space="preserve">that </w:t>
      </w:r>
      <w:r w:rsidRPr="008C4B00">
        <w:rPr>
          <w:rFonts w:asciiTheme="minorHAnsi" w:hAnsiTheme="minorHAnsi" w:cstheme="minorHAnsi"/>
          <w:color w:val="auto"/>
        </w:rPr>
        <w:t>datasets</w:t>
      </w:r>
      <w:r w:rsidR="00A66108" w:rsidRPr="008C4B00">
        <w:rPr>
          <w:rFonts w:asciiTheme="minorHAnsi" w:hAnsiTheme="minorHAnsi" w:cstheme="minorHAnsi"/>
          <w:color w:val="auto"/>
        </w:rPr>
        <w:t xml:space="preserve"> from human resources</w:t>
      </w:r>
      <w:r w:rsidRPr="008C4B00">
        <w:rPr>
          <w:rFonts w:asciiTheme="minorHAnsi" w:hAnsiTheme="minorHAnsi" w:cstheme="minorHAnsi"/>
          <w:color w:val="auto"/>
        </w:rPr>
        <w:t xml:space="preserve"> can be small with not commonly repeating events (such as dismissals) or are influenced by external factors such as employment law (Equality Acts) or company policies (gender </w:t>
      </w:r>
      <w:r w:rsidR="00D93B3E" w:rsidRPr="008C4B00">
        <w:rPr>
          <w:rFonts w:asciiTheme="minorHAnsi" w:hAnsiTheme="minorHAnsi" w:cstheme="minorHAnsi"/>
          <w:color w:val="auto"/>
        </w:rPr>
        <w:t>balance policies</w:t>
      </w:r>
      <w:r w:rsidRPr="008C4B00">
        <w:rPr>
          <w:rFonts w:asciiTheme="minorHAnsi" w:hAnsiTheme="minorHAnsi" w:cstheme="minorHAnsi"/>
          <w:color w:val="auto"/>
        </w:rPr>
        <w:t>)</w:t>
      </w:r>
      <w:r w:rsidR="002D1A4F" w:rsidRPr="008C4B00">
        <w:rPr>
          <w:rFonts w:asciiTheme="minorHAnsi" w:hAnsiTheme="minorHAnsi" w:cstheme="minorHAnsi"/>
          <w:color w:val="auto"/>
        </w:rPr>
        <w:t xml:space="preserve">.  </w:t>
      </w:r>
      <w:r w:rsidR="00424E56" w:rsidRPr="008C4B00">
        <w:rPr>
          <w:rFonts w:asciiTheme="minorHAnsi" w:hAnsiTheme="minorHAnsi" w:cstheme="minorHAnsi"/>
          <w:color w:val="auto"/>
        </w:rPr>
        <w:t>With small datasets</w:t>
      </w:r>
      <w:r w:rsidR="008A4EB0" w:rsidRPr="008C4B00">
        <w:rPr>
          <w:rFonts w:asciiTheme="minorHAnsi" w:hAnsiTheme="minorHAnsi" w:cstheme="minorHAnsi"/>
          <w:color w:val="auto"/>
        </w:rPr>
        <w:t xml:space="preserve"> taking account of </w:t>
      </w:r>
      <w:r w:rsidR="002D1A4F" w:rsidRPr="008C4B00">
        <w:rPr>
          <w:rFonts w:asciiTheme="minorHAnsi" w:hAnsiTheme="minorHAnsi" w:cstheme="minorHAnsi"/>
          <w:color w:val="auto"/>
        </w:rPr>
        <w:t xml:space="preserve">influences </w:t>
      </w:r>
      <w:r w:rsidR="008A4EB0" w:rsidRPr="008C4B00">
        <w:rPr>
          <w:rFonts w:asciiTheme="minorHAnsi" w:hAnsiTheme="minorHAnsi" w:cstheme="minorHAnsi"/>
          <w:color w:val="auto"/>
        </w:rPr>
        <w:t xml:space="preserve">outlined previously, </w:t>
      </w:r>
      <w:r w:rsidRPr="008C4B00">
        <w:rPr>
          <w:rFonts w:asciiTheme="minorHAnsi" w:hAnsiTheme="minorHAnsi" w:cstheme="minorHAnsi"/>
          <w:color w:val="auto"/>
        </w:rPr>
        <w:t xml:space="preserve">there </w:t>
      </w:r>
      <w:r w:rsidR="008A4EB0" w:rsidRPr="008C4B00">
        <w:rPr>
          <w:rFonts w:asciiTheme="minorHAnsi" w:hAnsiTheme="minorHAnsi" w:cstheme="minorHAnsi"/>
          <w:color w:val="auto"/>
        </w:rPr>
        <w:t>is</w:t>
      </w:r>
      <w:r w:rsidRPr="008C4B00">
        <w:rPr>
          <w:rFonts w:asciiTheme="minorHAnsi" w:hAnsiTheme="minorHAnsi" w:cstheme="minorHAnsi"/>
          <w:color w:val="auto"/>
        </w:rPr>
        <w:t xml:space="preserve"> an opportunity to look at relationships </w:t>
      </w:r>
      <w:r w:rsidR="008A4EB0" w:rsidRPr="008C4B00">
        <w:rPr>
          <w:rFonts w:asciiTheme="minorHAnsi" w:hAnsiTheme="minorHAnsi" w:cstheme="minorHAnsi"/>
          <w:color w:val="auto"/>
        </w:rPr>
        <w:t xml:space="preserve">in the data </w:t>
      </w:r>
      <w:r w:rsidRPr="008C4B00">
        <w:rPr>
          <w:rFonts w:asciiTheme="minorHAnsi" w:hAnsiTheme="minorHAnsi" w:cstheme="minorHAnsi"/>
          <w:color w:val="auto"/>
        </w:rPr>
        <w:t>through the lenses of relationships rather than prediction from correlations of observed variables as in other areas of machine learning</w:t>
      </w:r>
      <w:r w:rsidR="00B531ED" w:rsidRPr="008C4B00">
        <w:rPr>
          <w:rFonts w:asciiTheme="minorHAnsi" w:hAnsiTheme="minorHAnsi" w:cstheme="minorHAnsi"/>
          <w:color w:val="auto"/>
        </w:rPr>
        <w:t xml:space="preserve"> algorithm</w:t>
      </w:r>
      <w:r w:rsidR="00136337" w:rsidRPr="008C4B00">
        <w:rPr>
          <w:rFonts w:asciiTheme="minorHAnsi" w:hAnsiTheme="minorHAnsi" w:cstheme="minorHAnsi"/>
          <w:color w:val="auto"/>
        </w:rPr>
        <w:t>s.</w:t>
      </w:r>
    </w:p>
    <w:p w14:paraId="415FC195" w14:textId="77777777" w:rsidR="00B65500" w:rsidRPr="008C4B00" w:rsidRDefault="00B65500" w:rsidP="004E72E2">
      <w:pPr>
        <w:spacing w:line="360" w:lineRule="auto"/>
        <w:ind w:left="426"/>
        <w:jc w:val="both"/>
        <w:rPr>
          <w:rFonts w:asciiTheme="minorHAnsi" w:hAnsiTheme="minorHAnsi" w:cstheme="minorHAnsi"/>
          <w:color w:val="auto"/>
        </w:rPr>
      </w:pPr>
    </w:p>
    <w:p w14:paraId="08771F63" w14:textId="3AC2F492" w:rsidR="009E5DA4" w:rsidRDefault="00B65500" w:rsidP="00E05E76">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Initially, </w:t>
      </w:r>
      <w:r w:rsidR="002C0C10" w:rsidRPr="008C4B00">
        <w:rPr>
          <w:rFonts w:asciiTheme="minorHAnsi" w:hAnsiTheme="minorHAnsi" w:cstheme="minorHAnsi"/>
          <w:color w:val="auto"/>
        </w:rPr>
        <w:t xml:space="preserve">the author planned to use </w:t>
      </w:r>
      <w:r w:rsidR="007C2AE0" w:rsidRPr="008C4B00">
        <w:rPr>
          <w:rFonts w:asciiTheme="minorHAnsi" w:hAnsiTheme="minorHAnsi" w:cstheme="minorHAnsi"/>
          <w:color w:val="auto"/>
        </w:rPr>
        <w:t xml:space="preserve">data from </w:t>
      </w:r>
      <w:r w:rsidR="002C0C10" w:rsidRPr="008C4B00">
        <w:rPr>
          <w:rFonts w:asciiTheme="minorHAnsi" w:hAnsiTheme="minorHAnsi" w:cstheme="minorHAnsi"/>
          <w:color w:val="auto"/>
        </w:rPr>
        <w:t>the</w:t>
      </w:r>
      <w:r w:rsidR="0007183A" w:rsidRPr="008C4B00">
        <w:rPr>
          <w:rFonts w:asciiTheme="minorHAnsi" w:hAnsiTheme="minorHAnsi" w:cstheme="minorHAnsi"/>
          <w:color w:val="auto"/>
        </w:rPr>
        <w:t xml:space="preserve"> learning management system</w:t>
      </w:r>
      <w:r w:rsidR="00DF0D3D" w:rsidRPr="008C4B00">
        <w:rPr>
          <w:rFonts w:asciiTheme="minorHAnsi" w:hAnsiTheme="minorHAnsi" w:cstheme="minorHAnsi"/>
          <w:color w:val="auto"/>
        </w:rPr>
        <w:t xml:space="preserve"> (LMS)</w:t>
      </w:r>
      <w:r w:rsidR="0007183A" w:rsidRPr="008C4B00">
        <w:rPr>
          <w:rFonts w:asciiTheme="minorHAnsi" w:hAnsiTheme="minorHAnsi" w:cstheme="minorHAnsi"/>
          <w:color w:val="auto"/>
        </w:rPr>
        <w:t xml:space="preserve"> within</w:t>
      </w:r>
      <w:r w:rsidR="002C0C10" w:rsidRPr="008C4B00">
        <w:rPr>
          <w:rFonts w:asciiTheme="minorHAnsi" w:hAnsiTheme="minorHAnsi" w:cstheme="minorHAnsi"/>
          <w:color w:val="auto"/>
        </w:rPr>
        <w:t xml:space="preserve"> </w:t>
      </w:r>
      <w:r w:rsidR="0007183A" w:rsidRPr="008C4B00">
        <w:rPr>
          <w:rFonts w:asciiTheme="minorHAnsi" w:hAnsiTheme="minorHAnsi" w:cstheme="minorHAnsi"/>
          <w:color w:val="auto"/>
        </w:rPr>
        <w:t xml:space="preserve">the </w:t>
      </w:r>
      <w:r w:rsidR="002C0C10" w:rsidRPr="008C4B00">
        <w:rPr>
          <w:rFonts w:asciiTheme="minorHAnsi" w:hAnsiTheme="minorHAnsi" w:cstheme="minorHAnsi"/>
          <w:color w:val="auto"/>
        </w:rPr>
        <w:t xml:space="preserve">multinational company where they work.  </w:t>
      </w:r>
      <w:r w:rsidR="007C2AE0" w:rsidRPr="008C4B00">
        <w:rPr>
          <w:rFonts w:asciiTheme="minorHAnsi" w:hAnsiTheme="minorHAnsi" w:cstheme="minorHAnsi"/>
          <w:color w:val="auto"/>
        </w:rPr>
        <w:t>However, d</w:t>
      </w:r>
      <w:r w:rsidR="002C0C10" w:rsidRPr="008C4B00">
        <w:rPr>
          <w:rFonts w:asciiTheme="minorHAnsi" w:hAnsiTheme="minorHAnsi" w:cstheme="minorHAnsi"/>
          <w:color w:val="auto"/>
        </w:rPr>
        <w:t xml:space="preserve">ue to data privacy </w:t>
      </w:r>
      <w:r w:rsidR="007C2AE0" w:rsidRPr="008C4B00">
        <w:rPr>
          <w:rFonts w:asciiTheme="minorHAnsi" w:hAnsiTheme="minorHAnsi" w:cstheme="minorHAnsi"/>
          <w:color w:val="auto"/>
        </w:rPr>
        <w:t xml:space="preserve">and ethical </w:t>
      </w:r>
      <w:r w:rsidR="002C0C10" w:rsidRPr="008C4B00">
        <w:rPr>
          <w:rFonts w:asciiTheme="minorHAnsi" w:hAnsiTheme="minorHAnsi" w:cstheme="minorHAnsi"/>
          <w:color w:val="auto"/>
        </w:rPr>
        <w:t>issues</w:t>
      </w:r>
      <w:r w:rsidR="007C2AE0" w:rsidRPr="008C4B00">
        <w:rPr>
          <w:rFonts w:asciiTheme="minorHAnsi" w:hAnsiTheme="minorHAnsi" w:cstheme="minorHAnsi"/>
          <w:color w:val="auto"/>
        </w:rPr>
        <w:t xml:space="preserve"> as well as </w:t>
      </w:r>
      <w:r w:rsidR="002954C3" w:rsidRPr="008C4B00">
        <w:rPr>
          <w:rFonts w:asciiTheme="minorHAnsi" w:hAnsiTheme="minorHAnsi" w:cstheme="minorHAnsi"/>
          <w:color w:val="auto"/>
        </w:rPr>
        <w:t>the need for a</w:t>
      </w:r>
      <w:r w:rsidR="006E17A7" w:rsidRPr="008C4B00">
        <w:rPr>
          <w:rFonts w:asciiTheme="minorHAnsi" w:hAnsiTheme="minorHAnsi" w:cstheme="minorHAnsi"/>
          <w:color w:val="auto"/>
        </w:rPr>
        <w:t xml:space="preserve"> non-disclosure agreemen</w:t>
      </w:r>
      <w:r w:rsidR="0007183A" w:rsidRPr="008C4B00">
        <w:rPr>
          <w:rFonts w:asciiTheme="minorHAnsi" w:hAnsiTheme="minorHAnsi" w:cstheme="minorHAnsi"/>
          <w:color w:val="auto"/>
        </w:rPr>
        <w:t>t</w:t>
      </w:r>
      <w:r w:rsidR="006E17A7" w:rsidRPr="008C4B00">
        <w:rPr>
          <w:rFonts w:asciiTheme="minorHAnsi" w:hAnsiTheme="minorHAnsi" w:cstheme="minorHAnsi"/>
          <w:color w:val="auto"/>
        </w:rPr>
        <w:t xml:space="preserve"> </w:t>
      </w:r>
      <w:r w:rsidR="00F2338D" w:rsidRPr="008C4B00">
        <w:rPr>
          <w:rFonts w:asciiTheme="minorHAnsi" w:hAnsiTheme="minorHAnsi" w:cstheme="minorHAnsi"/>
          <w:color w:val="auto"/>
        </w:rPr>
        <w:t xml:space="preserve">and limited access to proprietary information </w:t>
      </w:r>
      <w:r w:rsidR="006E17A7" w:rsidRPr="008C4B00">
        <w:rPr>
          <w:rFonts w:asciiTheme="minorHAnsi" w:hAnsiTheme="minorHAnsi" w:cstheme="minorHAnsi"/>
          <w:color w:val="auto"/>
        </w:rPr>
        <w:t>le</w:t>
      </w:r>
      <w:r w:rsidR="0007183A" w:rsidRPr="008C4B00">
        <w:rPr>
          <w:rFonts w:asciiTheme="minorHAnsi" w:hAnsiTheme="minorHAnsi" w:cstheme="minorHAnsi"/>
          <w:color w:val="auto"/>
        </w:rPr>
        <w:t>d</w:t>
      </w:r>
      <w:r w:rsidR="006E17A7" w:rsidRPr="008C4B00">
        <w:rPr>
          <w:rFonts w:asciiTheme="minorHAnsi" w:hAnsiTheme="minorHAnsi" w:cstheme="minorHAnsi"/>
          <w:color w:val="auto"/>
        </w:rPr>
        <w:t xml:space="preserve"> the author to reevaluate th</w:t>
      </w:r>
      <w:r w:rsidR="007F3CF1" w:rsidRPr="008C4B00">
        <w:rPr>
          <w:rFonts w:asciiTheme="minorHAnsi" w:hAnsiTheme="minorHAnsi" w:cstheme="minorHAnsi"/>
          <w:color w:val="auto"/>
        </w:rPr>
        <w:t>is</w:t>
      </w:r>
      <w:r w:rsidR="0007183A" w:rsidRPr="008C4B00">
        <w:rPr>
          <w:rFonts w:asciiTheme="minorHAnsi" w:hAnsiTheme="minorHAnsi" w:cstheme="minorHAnsi"/>
          <w:color w:val="auto"/>
        </w:rPr>
        <w:t xml:space="preserve"> data source.  </w:t>
      </w:r>
      <w:r w:rsidR="007F3CF1" w:rsidRPr="008C4B00">
        <w:rPr>
          <w:rFonts w:asciiTheme="minorHAnsi" w:hAnsiTheme="minorHAnsi" w:cstheme="minorHAnsi"/>
          <w:color w:val="auto"/>
        </w:rPr>
        <w:t xml:space="preserve">An </w:t>
      </w:r>
      <w:r w:rsidR="00DF0D3D" w:rsidRPr="008C4B00">
        <w:rPr>
          <w:rFonts w:asciiTheme="minorHAnsi" w:hAnsiTheme="minorHAnsi" w:cstheme="minorHAnsi"/>
          <w:color w:val="auto"/>
        </w:rPr>
        <w:t>alternative</w:t>
      </w:r>
      <w:r w:rsidR="007F3CF1" w:rsidRPr="008C4B00">
        <w:rPr>
          <w:rFonts w:asciiTheme="minorHAnsi" w:hAnsiTheme="minorHAnsi" w:cstheme="minorHAnsi"/>
          <w:color w:val="auto"/>
        </w:rPr>
        <w:t xml:space="preserve"> data</w:t>
      </w:r>
      <w:r w:rsidR="00DF0D3D" w:rsidRPr="008C4B00">
        <w:rPr>
          <w:rFonts w:asciiTheme="minorHAnsi" w:hAnsiTheme="minorHAnsi" w:cstheme="minorHAnsi"/>
          <w:color w:val="auto"/>
        </w:rPr>
        <w:t xml:space="preserve"> s</w:t>
      </w:r>
      <w:r w:rsidR="007F3CF1" w:rsidRPr="008C4B00">
        <w:rPr>
          <w:rFonts w:asciiTheme="minorHAnsi" w:hAnsiTheme="minorHAnsi" w:cstheme="minorHAnsi"/>
          <w:color w:val="auto"/>
        </w:rPr>
        <w:t>ource was identi</w:t>
      </w:r>
      <w:r w:rsidR="008708A7" w:rsidRPr="008C4B00">
        <w:rPr>
          <w:rFonts w:asciiTheme="minorHAnsi" w:hAnsiTheme="minorHAnsi" w:cstheme="minorHAnsi"/>
          <w:color w:val="auto"/>
        </w:rPr>
        <w:t xml:space="preserve">fied as </w:t>
      </w:r>
      <w:r w:rsidR="00D93B3E" w:rsidRPr="008C4B00">
        <w:rPr>
          <w:rFonts w:asciiTheme="minorHAnsi" w:hAnsiTheme="minorHAnsi" w:cstheme="minorHAnsi"/>
          <w:color w:val="auto"/>
        </w:rPr>
        <w:t xml:space="preserve">OULAD - </w:t>
      </w:r>
      <w:r w:rsidR="008708A7" w:rsidRPr="008C4B00">
        <w:rPr>
          <w:rFonts w:asciiTheme="minorHAnsi" w:hAnsiTheme="minorHAnsi" w:cstheme="minorHAnsi"/>
          <w:color w:val="auto"/>
        </w:rPr>
        <w:t>the Open University Learning Ana</w:t>
      </w:r>
      <w:r w:rsidR="00DF0D3D" w:rsidRPr="008C4B00">
        <w:rPr>
          <w:rFonts w:asciiTheme="minorHAnsi" w:hAnsiTheme="minorHAnsi" w:cstheme="minorHAnsi"/>
          <w:color w:val="auto"/>
        </w:rPr>
        <w:t>lytics Dataset</w:t>
      </w:r>
      <w:r w:rsidR="00FB1716" w:rsidRPr="008C4B00">
        <w:rPr>
          <w:rFonts w:asciiTheme="minorHAnsi" w:hAnsiTheme="minorHAnsi" w:cstheme="minorHAnsi"/>
          <w:color w:val="auto"/>
        </w:rPr>
        <w:t xml:space="preserve"> which will be discussed in more detail in </w:t>
      </w:r>
      <w:r w:rsidR="00D93B3E" w:rsidRPr="008C4B00">
        <w:rPr>
          <w:rFonts w:asciiTheme="minorHAnsi" w:hAnsiTheme="minorHAnsi" w:cstheme="minorHAnsi"/>
          <w:color w:val="auto"/>
        </w:rPr>
        <w:t>subsequent</w:t>
      </w:r>
      <w:r w:rsidR="00FB1716" w:rsidRPr="008C4B00">
        <w:rPr>
          <w:rFonts w:asciiTheme="minorHAnsi" w:hAnsiTheme="minorHAnsi" w:cstheme="minorHAnsi"/>
          <w:color w:val="auto"/>
        </w:rPr>
        <w:t xml:space="preserve"> chapters</w:t>
      </w:r>
      <w:r w:rsidR="00DF0D3D" w:rsidRPr="008C4B00">
        <w:rPr>
          <w:rFonts w:asciiTheme="minorHAnsi" w:hAnsiTheme="minorHAnsi" w:cstheme="minorHAnsi"/>
          <w:color w:val="auto"/>
        </w:rPr>
        <w:t xml:space="preserve">.  </w:t>
      </w:r>
      <w:r w:rsidR="00D643C7" w:rsidRPr="008C4B00">
        <w:rPr>
          <w:rFonts w:asciiTheme="minorHAnsi" w:hAnsiTheme="minorHAnsi" w:cstheme="minorHAnsi"/>
          <w:color w:val="auto"/>
        </w:rPr>
        <w:t>To aid their understanding of the succession planning process, t</w:t>
      </w:r>
      <w:r w:rsidR="00F2338D" w:rsidRPr="008C4B00">
        <w:rPr>
          <w:rFonts w:asciiTheme="minorHAnsi" w:hAnsiTheme="minorHAnsi" w:cstheme="minorHAnsi"/>
          <w:color w:val="auto"/>
        </w:rPr>
        <w:t xml:space="preserve">he author was able to </w:t>
      </w:r>
      <w:r w:rsidR="0085052D" w:rsidRPr="008C4B00">
        <w:rPr>
          <w:rFonts w:asciiTheme="minorHAnsi" w:hAnsiTheme="minorHAnsi" w:cstheme="minorHAnsi"/>
          <w:color w:val="auto"/>
        </w:rPr>
        <w:t>utilise</w:t>
      </w:r>
      <w:r w:rsidR="00F2338D" w:rsidRPr="008C4B00">
        <w:rPr>
          <w:rFonts w:asciiTheme="minorHAnsi" w:hAnsiTheme="minorHAnsi" w:cstheme="minorHAnsi"/>
          <w:color w:val="auto"/>
        </w:rPr>
        <w:t xml:space="preserve"> the expertise of colleagues within</w:t>
      </w:r>
      <w:r w:rsidR="0085052D" w:rsidRPr="008C4B00">
        <w:rPr>
          <w:rFonts w:asciiTheme="minorHAnsi" w:hAnsiTheme="minorHAnsi" w:cstheme="minorHAnsi"/>
          <w:color w:val="auto"/>
        </w:rPr>
        <w:t xml:space="preserve"> the </w:t>
      </w:r>
      <w:r w:rsidR="006D12E9" w:rsidRPr="008C4B00">
        <w:rPr>
          <w:rFonts w:asciiTheme="minorHAnsi" w:hAnsiTheme="minorHAnsi" w:cstheme="minorHAnsi"/>
          <w:color w:val="auto"/>
        </w:rPr>
        <w:t>Human Resources community</w:t>
      </w:r>
      <w:r w:rsidR="0085052D" w:rsidRPr="008C4B00">
        <w:rPr>
          <w:rFonts w:asciiTheme="minorHAnsi" w:hAnsiTheme="minorHAnsi" w:cstheme="minorHAnsi"/>
          <w:color w:val="auto"/>
        </w:rPr>
        <w:t xml:space="preserve"> to discuss their experiences</w:t>
      </w:r>
      <w:r w:rsidR="00217FF9" w:rsidRPr="008C4B00">
        <w:rPr>
          <w:rFonts w:asciiTheme="minorHAnsi" w:hAnsiTheme="minorHAnsi" w:cstheme="minorHAnsi"/>
          <w:color w:val="auto"/>
        </w:rPr>
        <w:t xml:space="preserve"> </w:t>
      </w:r>
      <w:r w:rsidR="00B41260" w:rsidRPr="008C4B00">
        <w:rPr>
          <w:rFonts w:asciiTheme="minorHAnsi" w:hAnsiTheme="minorHAnsi" w:cstheme="minorHAnsi"/>
          <w:color w:val="auto"/>
        </w:rPr>
        <w:t>both at the current employing company and beyond</w:t>
      </w:r>
      <w:r w:rsidR="00B441E8" w:rsidRPr="008C4B00">
        <w:rPr>
          <w:rFonts w:asciiTheme="minorHAnsi" w:hAnsiTheme="minorHAnsi" w:cstheme="minorHAnsi"/>
          <w:color w:val="auto"/>
        </w:rPr>
        <w:t>.</w:t>
      </w:r>
    </w:p>
    <w:p w14:paraId="642D4B3F" w14:textId="77777777" w:rsidR="009E5DA4" w:rsidRDefault="009E5DA4">
      <w:pPr>
        <w:rPr>
          <w:rFonts w:asciiTheme="minorHAnsi" w:hAnsiTheme="minorHAnsi" w:cstheme="minorHAnsi"/>
          <w:color w:val="auto"/>
        </w:rPr>
      </w:pPr>
      <w:r>
        <w:rPr>
          <w:rFonts w:asciiTheme="minorHAnsi" w:hAnsiTheme="minorHAnsi" w:cstheme="minorHAnsi"/>
          <w:color w:val="auto"/>
        </w:rPr>
        <w:br w:type="page"/>
      </w:r>
    </w:p>
    <w:p w14:paraId="0E69B086" w14:textId="77777777" w:rsidR="002A54CB" w:rsidRPr="008C4B00" w:rsidRDefault="002A54CB" w:rsidP="004E72E2">
      <w:pPr>
        <w:pStyle w:val="Heading1"/>
        <w:numPr>
          <w:ilvl w:val="0"/>
          <w:numId w:val="35"/>
        </w:numPr>
        <w:spacing w:line="360" w:lineRule="auto"/>
        <w:jc w:val="both"/>
        <w:rPr>
          <w:rFonts w:asciiTheme="minorHAnsi" w:hAnsiTheme="minorHAnsi" w:cstheme="minorHAnsi"/>
          <w:color w:val="auto"/>
        </w:rPr>
      </w:pPr>
      <w:bookmarkStart w:id="4" w:name="_Toc146039322"/>
      <w:r w:rsidRPr="008C4B00">
        <w:rPr>
          <w:rFonts w:asciiTheme="minorHAnsi" w:hAnsiTheme="minorHAnsi" w:cstheme="minorHAnsi"/>
          <w:color w:val="auto"/>
        </w:rPr>
        <w:lastRenderedPageBreak/>
        <w:t>Chapter 2: Research Design</w:t>
      </w:r>
      <w:bookmarkEnd w:id="4"/>
    </w:p>
    <w:p w14:paraId="451DBBE8" w14:textId="4DAA1579" w:rsidR="00FC4F0A" w:rsidRPr="008C4B00" w:rsidRDefault="00FC4F0A" w:rsidP="004E72E2">
      <w:pPr>
        <w:pStyle w:val="Heading2"/>
        <w:numPr>
          <w:ilvl w:val="1"/>
          <w:numId w:val="35"/>
        </w:numPr>
        <w:spacing w:line="360" w:lineRule="auto"/>
        <w:jc w:val="both"/>
        <w:rPr>
          <w:rFonts w:asciiTheme="minorHAnsi" w:hAnsiTheme="minorHAnsi" w:cstheme="minorHAnsi"/>
          <w:color w:val="auto"/>
        </w:rPr>
      </w:pPr>
      <w:bookmarkStart w:id="5" w:name="_Toc146039323"/>
      <w:r w:rsidRPr="008C4B00">
        <w:rPr>
          <w:rFonts w:asciiTheme="minorHAnsi" w:hAnsiTheme="minorHAnsi" w:cstheme="minorHAnsi"/>
          <w:color w:val="auto"/>
        </w:rPr>
        <w:t>Problem Identification and Clarification</w:t>
      </w:r>
      <w:bookmarkEnd w:id="5"/>
    </w:p>
    <w:p w14:paraId="20BE8315" w14:textId="6CBB9A2B" w:rsidR="00FC4F0A" w:rsidRPr="008C4B00" w:rsidRDefault="00BA6E16"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The lack of any </w:t>
      </w:r>
      <w:r w:rsidR="002F77CC" w:rsidRPr="008C4B00">
        <w:rPr>
          <w:rFonts w:asciiTheme="minorHAnsi" w:hAnsiTheme="minorHAnsi" w:cstheme="minorHAnsi"/>
          <w:color w:val="auto"/>
        </w:rPr>
        <w:t xml:space="preserve">visible link </w:t>
      </w:r>
      <w:r w:rsidR="00B445AB" w:rsidRPr="008C4B00">
        <w:rPr>
          <w:rFonts w:asciiTheme="minorHAnsi" w:hAnsiTheme="minorHAnsi" w:cstheme="minorHAnsi"/>
          <w:color w:val="auto"/>
        </w:rPr>
        <w:t>between</w:t>
      </w:r>
      <w:r w:rsidR="002F77CC" w:rsidRPr="008C4B00">
        <w:rPr>
          <w:rFonts w:asciiTheme="minorHAnsi" w:hAnsiTheme="minorHAnsi" w:cstheme="minorHAnsi"/>
          <w:color w:val="auto"/>
        </w:rPr>
        <w:t xml:space="preserve"> learning </w:t>
      </w:r>
      <w:r w:rsidR="001B0737" w:rsidRPr="008C4B00">
        <w:rPr>
          <w:rFonts w:asciiTheme="minorHAnsi" w:hAnsiTheme="minorHAnsi" w:cstheme="minorHAnsi"/>
          <w:color w:val="auto"/>
        </w:rPr>
        <w:t xml:space="preserve">data and </w:t>
      </w:r>
      <w:r w:rsidR="002F77CC" w:rsidRPr="008C4B00">
        <w:rPr>
          <w:rFonts w:asciiTheme="minorHAnsi" w:hAnsiTheme="minorHAnsi" w:cstheme="minorHAnsi"/>
          <w:color w:val="auto"/>
        </w:rPr>
        <w:t xml:space="preserve">succession planning </w:t>
      </w:r>
      <w:r w:rsidR="001B0737" w:rsidRPr="008C4B00">
        <w:rPr>
          <w:rFonts w:asciiTheme="minorHAnsi" w:hAnsiTheme="minorHAnsi" w:cstheme="minorHAnsi"/>
          <w:color w:val="auto"/>
        </w:rPr>
        <w:t xml:space="preserve">led the author to consider if </w:t>
      </w:r>
      <w:r w:rsidR="00315EF8" w:rsidRPr="008C4B00">
        <w:rPr>
          <w:rFonts w:asciiTheme="minorHAnsi" w:hAnsiTheme="minorHAnsi" w:cstheme="minorHAnsi"/>
          <w:color w:val="auto"/>
        </w:rPr>
        <w:t xml:space="preserve">some form of data analysis could be </w:t>
      </w:r>
      <w:r w:rsidR="00342FA8" w:rsidRPr="008C4B00">
        <w:rPr>
          <w:rFonts w:asciiTheme="minorHAnsi" w:hAnsiTheme="minorHAnsi" w:cstheme="minorHAnsi"/>
          <w:color w:val="auto"/>
        </w:rPr>
        <w:t>utilised</w:t>
      </w:r>
      <w:r w:rsidR="00315EF8" w:rsidRPr="008C4B00">
        <w:rPr>
          <w:rFonts w:asciiTheme="minorHAnsi" w:hAnsiTheme="minorHAnsi" w:cstheme="minorHAnsi"/>
          <w:color w:val="auto"/>
        </w:rPr>
        <w:t xml:space="preserve"> </w:t>
      </w:r>
      <w:r w:rsidR="00342FA8" w:rsidRPr="008C4B00">
        <w:rPr>
          <w:rFonts w:asciiTheme="minorHAnsi" w:hAnsiTheme="minorHAnsi" w:cstheme="minorHAnsi"/>
          <w:color w:val="auto"/>
        </w:rPr>
        <w:t>to enhance the process</w:t>
      </w:r>
      <w:r w:rsidR="00F75BD4" w:rsidRPr="008C4B00">
        <w:rPr>
          <w:rFonts w:asciiTheme="minorHAnsi" w:hAnsiTheme="minorHAnsi" w:cstheme="minorHAnsi"/>
          <w:color w:val="auto"/>
        </w:rPr>
        <w:t>.  Experts in the area outline attempts to digitise the process by using</w:t>
      </w:r>
      <w:r w:rsidR="007A4274" w:rsidRPr="008C4B00">
        <w:rPr>
          <w:rFonts w:asciiTheme="minorHAnsi" w:hAnsiTheme="minorHAnsi" w:cstheme="minorHAnsi"/>
          <w:color w:val="auto"/>
        </w:rPr>
        <w:t xml:space="preserve"> standard templates to upload data to</w:t>
      </w:r>
      <w:r w:rsidR="00FB39A5" w:rsidRPr="008C4B00">
        <w:rPr>
          <w:rFonts w:asciiTheme="minorHAnsi" w:hAnsiTheme="minorHAnsi" w:cstheme="minorHAnsi"/>
          <w:color w:val="auto"/>
        </w:rPr>
        <w:t xml:space="preserve"> analytics tools used such as Power BI and Tableau</w:t>
      </w:r>
      <w:r w:rsidR="00450A4D" w:rsidRPr="008C4B00">
        <w:rPr>
          <w:rFonts w:asciiTheme="minorHAnsi" w:hAnsiTheme="minorHAnsi" w:cstheme="minorHAnsi"/>
          <w:color w:val="auto"/>
        </w:rPr>
        <w:t>, appendix 2</w:t>
      </w:r>
      <w:r w:rsidR="00FB39A5" w:rsidRPr="008C4B00">
        <w:rPr>
          <w:rFonts w:asciiTheme="minorHAnsi" w:hAnsiTheme="minorHAnsi" w:cstheme="minorHAnsi"/>
          <w:color w:val="auto"/>
        </w:rPr>
        <w:t>.</w:t>
      </w:r>
      <w:r w:rsidR="007B66F6" w:rsidRPr="008C4B00">
        <w:rPr>
          <w:rFonts w:asciiTheme="minorHAnsi" w:hAnsiTheme="minorHAnsi" w:cstheme="minorHAnsi"/>
          <w:color w:val="auto"/>
        </w:rPr>
        <w:t xml:space="preserve">  </w:t>
      </w:r>
      <w:r w:rsidR="000D5D46" w:rsidRPr="008C4B00">
        <w:rPr>
          <w:rFonts w:asciiTheme="minorHAnsi" w:hAnsiTheme="minorHAnsi" w:cstheme="minorHAnsi"/>
          <w:color w:val="auto"/>
        </w:rPr>
        <w:t>The author could not identify any attempts</w:t>
      </w:r>
      <w:r w:rsidR="0056163C" w:rsidRPr="008C4B00">
        <w:rPr>
          <w:rFonts w:asciiTheme="minorHAnsi" w:hAnsiTheme="minorHAnsi" w:cstheme="minorHAnsi"/>
          <w:color w:val="auto"/>
        </w:rPr>
        <w:t xml:space="preserve"> to create this link</w:t>
      </w:r>
      <w:r w:rsidR="000D5D46" w:rsidRPr="008C4B00">
        <w:rPr>
          <w:rFonts w:asciiTheme="minorHAnsi" w:hAnsiTheme="minorHAnsi" w:cstheme="minorHAnsi"/>
          <w:color w:val="auto"/>
        </w:rPr>
        <w:t xml:space="preserve"> within the company, or the wider HR community, or even within literature</w:t>
      </w:r>
      <w:r w:rsidR="0056163C" w:rsidRPr="008C4B00">
        <w:rPr>
          <w:rFonts w:asciiTheme="minorHAnsi" w:hAnsiTheme="minorHAnsi" w:cstheme="minorHAnsi"/>
          <w:color w:val="auto"/>
        </w:rPr>
        <w:t>.</w:t>
      </w:r>
      <w:r w:rsidR="004B11C2" w:rsidRPr="008C4B00">
        <w:rPr>
          <w:rFonts w:asciiTheme="minorHAnsi" w:hAnsiTheme="minorHAnsi" w:cstheme="minorHAnsi"/>
          <w:color w:val="auto"/>
        </w:rPr>
        <w:t xml:space="preserve">  </w:t>
      </w:r>
      <w:r w:rsidR="00870C91" w:rsidRPr="008C4B00">
        <w:rPr>
          <w:rFonts w:asciiTheme="minorHAnsi" w:hAnsiTheme="minorHAnsi" w:cstheme="minorHAnsi"/>
          <w:color w:val="auto"/>
        </w:rPr>
        <w:t>Indeed,</w:t>
      </w:r>
      <w:r w:rsidR="004B11C2" w:rsidRPr="008C4B00">
        <w:rPr>
          <w:rFonts w:asciiTheme="minorHAnsi" w:hAnsiTheme="minorHAnsi" w:cstheme="minorHAnsi"/>
          <w:color w:val="auto"/>
        </w:rPr>
        <w:t xml:space="preserve"> the author could not find any literature </w:t>
      </w:r>
      <w:r w:rsidR="003A33A9" w:rsidRPr="008C4B00">
        <w:rPr>
          <w:rFonts w:asciiTheme="minorHAnsi" w:hAnsiTheme="minorHAnsi" w:cstheme="minorHAnsi"/>
          <w:color w:val="auto"/>
        </w:rPr>
        <w:t xml:space="preserve">where analysis was attempted on learning data within a work environment.  </w:t>
      </w:r>
    </w:p>
    <w:p w14:paraId="0B602B3E" w14:textId="77777777" w:rsidR="00A546D9" w:rsidRPr="008C4B00" w:rsidRDefault="00A546D9" w:rsidP="004E72E2">
      <w:pPr>
        <w:spacing w:line="360" w:lineRule="auto"/>
        <w:ind w:left="360"/>
        <w:jc w:val="both"/>
        <w:rPr>
          <w:rFonts w:asciiTheme="minorHAnsi" w:hAnsiTheme="minorHAnsi" w:cstheme="minorHAnsi"/>
          <w:color w:val="auto"/>
        </w:rPr>
      </w:pPr>
    </w:p>
    <w:p w14:paraId="38DE2382" w14:textId="5EB6E617" w:rsidR="00870C91" w:rsidRPr="008C4B00" w:rsidRDefault="00E5029F"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In the </w:t>
      </w:r>
      <w:r w:rsidR="004245F7" w:rsidRPr="008C4B00">
        <w:rPr>
          <w:rFonts w:asciiTheme="minorHAnsi" w:hAnsiTheme="minorHAnsi" w:cstheme="minorHAnsi"/>
          <w:color w:val="auto"/>
        </w:rPr>
        <w:t>author’s</w:t>
      </w:r>
      <w:r w:rsidRPr="008C4B00">
        <w:rPr>
          <w:rFonts w:asciiTheme="minorHAnsi" w:hAnsiTheme="minorHAnsi" w:cstheme="minorHAnsi"/>
          <w:color w:val="auto"/>
        </w:rPr>
        <w:t xml:space="preserve"> own experience, </w:t>
      </w:r>
      <w:r w:rsidR="006E1284" w:rsidRPr="008C4B00">
        <w:rPr>
          <w:rFonts w:asciiTheme="minorHAnsi" w:hAnsiTheme="minorHAnsi" w:cstheme="minorHAnsi"/>
          <w:color w:val="auto"/>
        </w:rPr>
        <w:t xml:space="preserve">employee interaction with learning </w:t>
      </w:r>
      <w:r w:rsidR="006A78F2" w:rsidRPr="008C4B00">
        <w:rPr>
          <w:rFonts w:asciiTheme="minorHAnsi" w:hAnsiTheme="minorHAnsi" w:cstheme="minorHAnsi"/>
          <w:color w:val="auto"/>
        </w:rPr>
        <w:t xml:space="preserve">systems can be mixed.  Some employees complete mandatory </w:t>
      </w:r>
      <w:r w:rsidR="003A1FE0" w:rsidRPr="008C4B00">
        <w:rPr>
          <w:rFonts w:asciiTheme="minorHAnsi" w:hAnsiTheme="minorHAnsi" w:cstheme="minorHAnsi"/>
          <w:color w:val="auto"/>
        </w:rPr>
        <w:t xml:space="preserve">learnings when assigned, </w:t>
      </w:r>
      <w:r w:rsidR="00D24512" w:rsidRPr="008C4B00">
        <w:rPr>
          <w:rFonts w:asciiTheme="minorHAnsi" w:hAnsiTheme="minorHAnsi" w:cstheme="minorHAnsi"/>
          <w:color w:val="auto"/>
        </w:rPr>
        <w:t>others</w:t>
      </w:r>
      <w:r w:rsidR="003A1FE0" w:rsidRPr="008C4B00">
        <w:rPr>
          <w:rFonts w:asciiTheme="minorHAnsi" w:hAnsiTheme="minorHAnsi" w:cstheme="minorHAnsi"/>
          <w:color w:val="auto"/>
        </w:rPr>
        <w:t xml:space="preserve"> are assigned learnings a</w:t>
      </w:r>
      <w:r w:rsidR="004245F7" w:rsidRPr="008C4B00">
        <w:rPr>
          <w:rFonts w:asciiTheme="minorHAnsi" w:hAnsiTheme="minorHAnsi" w:cstheme="minorHAnsi"/>
          <w:color w:val="auto"/>
        </w:rPr>
        <w:t>s a</w:t>
      </w:r>
      <w:r w:rsidR="003A1FE0" w:rsidRPr="008C4B00">
        <w:rPr>
          <w:rFonts w:asciiTheme="minorHAnsi" w:hAnsiTheme="minorHAnsi" w:cstheme="minorHAnsi"/>
          <w:color w:val="auto"/>
        </w:rPr>
        <w:t xml:space="preserve"> development aid to their job.  There is another </w:t>
      </w:r>
      <w:r w:rsidR="00D24512" w:rsidRPr="008C4B00">
        <w:rPr>
          <w:rFonts w:asciiTheme="minorHAnsi" w:hAnsiTheme="minorHAnsi" w:cstheme="minorHAnsi"/>
          <w:color w:val="auto"/>
        </w:rPr>
        <w:t>category</w:t>
      </w:r>
      <w:r w:rsidR="003A1FE0" w:rsidRPr="008C4B00">
        <w:rPr>
          <w:rFonts w:asciiTheme="minorHAnsi" w:hAnsiTheme="minorHAnsi" w:cstheme="minorHAnsi"/>
          <w:color w:val="auto"/>
        </w:rPr>
        <w:t xml:space="preserve"> of learners</w:t>
      </w:r>
      <w:r w:rsidR="004A4CB9" w:rsidRPr="008C4B00">
        <w:rPr>
          <w:rFonts w:asciiTheme="minorHAnsi" w:hAnsiTheme="minorHAnsi" w:cstheme="minorHAnsi"/>
          <w:color w:val="auto"/>
        </w:rPr>
        <w:t xml:space="preserve"> that need to be considered</w:t>
      </w:r>
      <w:r w:rsidR="004245F7" w:rsidRPr="008C4B00">
        <w:rPr>
          <w:rFonts w:asciiTheme="minorHAnsi" w:hAnsiTheme="minorHAnsi" w:cstheme="minorHAnsi"/>
          <w:color w:val="auto"/>
        </w:rPr>
        <w:t xml:space="preserve"> though</w:t>
      </w:r>
      <w:r w:rsidR="003A1FE0" w:rsidRPr="008C4B00">
        <w:rPr>
          <w:rFonts w:asciiTheme="minorHAnsi" w:hAnsiTheme="minorHAnsi" w:cstheme="minorHAnsi"/>
          <w:color w:val="auto"/>
        </w:rPr>
        <w:t>, and that is those who complete learnings</w:t>
      </w:r>
      <w:r w:rsidR="00D24512" w:rsidRPr="008C4B00">
        <w:rPr>
          <w:rFonts w:asciiTheme="minorHAnsi" w:hAnsiTheme="minorHAnsi" w:cstheme="minorHAnsi"/>
          <w:color w:val="auto"/>
        </w:rPr>
        <w:t xml:space="preserve"> based on their own interests, or </w:t>
      </w:r>
      <w:r w:rsidR="00055344" w:rsidRPr="008C4B00">
        <w:rPr>
          <w:rFonts w:asciiTheme="minorHAnsi" w:hAnsiTheme="minorHAnsi" w:cstheme="minorHAnsi"/>
          <w:color w:val="auto"/>
        </w:rPr>
        <w:t xml:space="preserve">to increase their knowledge of how the company works.  It’s these outliers that </w:t>
      </w:r>
      <w:r w:rsidR="00380621" w:rsidRPr="008C4B00">
        <w:rPr>
          <w:rFonts w:asciiTheme="minorHAnsi" w:hAnsiTheme="minorHAnsi" w:cstheme="minorHAnsi"/>
          <w:color w:val="auto"/>
        </w:rPr>
        <w:t xml:space="preserve">interest the author as managers and human resources may </w:t>
      </w:r>
      <w:r w:rsidR="00F37351" w:rsidRPr="008C4B00">
        <w:rPr>
          <w:rFonts w:asciiTheme="minorHAnsi" w:hAnsiTheme="minorHAnsi" w:cstheme="minorHAnsi"/>
          <w:color w:val="auto"/>
        </w:rPr>
        <w:t>not</w:t>
      </w:r>
      <w:r w:rsidR="00380621" w:rsidRPr="008C4B00">
        <w:rPr>
          <w:rFonts w:asciiTheme="minorHAnsi" w:hAnsiTheme="minorHAnsi" w:cstheme="minorHAnsi"/>
          <w:color w:val="auto"/>
        </w:rPr>
        <w:t xml:space="preserve"> </w:t>
      </w:r>
      <w:r w:rsidR="009A607A" w:rsidRPr="008C4B00">
        <w:rPr>
          <w:rFonts w:asciiTheme="minorHAnsi" w:hAnsiTheme="minorHAnsi" w:cstheme="minorHAnsi"/>
          <w:color w:val="auto"/>
        </w:rPr>
        <w:t xml:space="preserve">be </w:t>
      </w:r>
      <w:r w:rsidR="00380621" w:rsidRPr="008C4B00">
        <w:rPr>
          <w:rFonts w:asciiTheme="minorHAnsi" w:hAnsiTheme="minorHAnsi" w:cstheme="minorHAnsi"/>
          <w:color w:val="auto"/>
        </w:rPr>
        <w:t xml:space="preserve">familiar with either </w:t>
      </w:r>
      <w:r w:rsidR="00C100ED" w:rsidRPr="008C4B00">
        <w:rPr>
          <w:rFonts w:asciiTheme="minorHAnsi" w:hAnsiTheme="minorHAnsi" w:cstheme="minorHAnsi"/>
          <w:color w:val="auto"/>
        </w:rPr>
        <w:t>employees’</w:t>
      </w:r>
      <w:r w:rsidR="00380621" w:rsidRPr="008C4B00">
        <w:rPr>
          <w:rFonts w:asciiTheme="minorHAnsi" w:hAnsiTheme="minorHAnsi" w:cstheme="minorHAnsi"/>
          <w:color w:val="auto"/>
        </w:rPr>
        <w:t xml:space="preserve"> areas of interest</w:t>
      </w:r>
      <w:r w:rsidR="00FD7832" w:rsidRPr="008C4B00">
        <w:rPr>
          <w:rFonts w:asciiTheme="minorHAnsi" w:hAnsiTheme="minorHAnsi" w:cstheme="minorHAnsi"/>
          <w:color w:val="auto"/>
        </w:rPr>
        <w:t>, the learnings</w:t>
      </w:r>
      <w:r w:rsidR="006B5071" w:rsidRPr="008C4B00">
        <w:rPr>
          <w:rFonts w:asciiTheme="minorHAnsi" w:hAnsiTheme="minorHAnsi" w:cstheme="minorHAnsi"/>
          <w:color w:val="auto"/>
        </w:rPr>
        <w:t xml:space="preserve"> or a</w:t>
      </w:r>
      <w:r w:rsidR="00FD7832" w:rsidRPr="008C4B00">
        <w:rPr>
          <w:rFonts w:asciiTheme="minorHAnsi" w:hAnsiTheme="minorHAnsi" w:cstheme="minorHAnsi"/>
          <w:color w:val="auto"/>
        </w:rPr>
        <w:t xml:space="preserve">re </w:t>
      </w:r>
      <w:r w:rsidR="00A546D9" w:rsidRPr="008C4B00">
        <w:rPr>
          <w:rFonts w:asciiTheme="minorHAnsi" w:hAnsiTheme="minorHAnsi" w:cstheme="minorHAnsi"/>
          <w:color w:val="auto"/>
        </w:rPr>
        <w:t>out the scope of their normal job</w:t>
      </w:r>
      <w:r w:rsidR="006B5071" w:rsidRPr="008C4B00">
        <w:rPr>
          <w:rFonts w:asciiTheme="minorHAnsi" w:hAnsiTheme="minorHAnsi" w:cstheme="minorHAnsi"/>
          <w:color w:val="auto"/>
        </w:rPr>
        <w:t xml:space="preserve">.  It is also possible that </w:t>
      </w:r>
      <w:r w:rsidR="00F37351" w:rsidRPr="008C4B00">
        <w:rPr>
          <w:rFonts w:asciiTheme="minorHAnsi" w:hAnsiTheme="minorHAnsi" w:cstheme="minorHAnsi"/>
          <w:color w:val="auto"/>
        </w:rPr>
        <w:t xml:space="preserve">additional </w:t>
      </w:r>
      <w:r w:rsidR="00392D5C" w:rsidRPr="008C4B00">
        <w:rPr>
          <w:rFonts w:asciiTheme="minorHAnsi" w:hAnsiTheme="minorHAnsi" w:cstheme="minorHAnsi"/>
          <w:color w:val="auto"/>
        </w:rPr>
        <w:t>studie</w:t>
      </w:r>
      <w:r w:rsidR="00537918" w:rsidRPr="008C4B00">
        <w:rPr>
          <w:rFonts w:asciiTheme="minorHAnsi" w:hAnsiTheme="minorHAnsi" w:cstheme="minorHAnsi"/>
          <w:color w:val="auto"/>
        </w:rPr>
        <w:t>s</w:t>
      </w:r>
      <w:r w:rsidR="00A546D9" w:rsidRPr="008C4B00">
        <w:rPr>
          <w:rFonts w:asciiTheme="minorHAnsi" w:hAnsiTheme="minorHAnsi" w:cstheme="minorHAnsi"/>
          <w:color w:val="auto"/>
        </w:rPr>
        <w:t xml:space="preserve"> undertaken</w:t>
      </w:r>
      <w:r w:rsidR="00FD7832" w:rsidRPr="008C4B00">
        <w:rPr>
          <w:rFonts w:asciiTheme="minorHAnsi" w:hAnsiTheme="minorHAnsi" w:cstheme="minorHAnsi"/>
          <w:color w:val="auto"/>
        </w:rPr>
        <w:t xml:space="preserve"> are </w:t>
      </w:r>
      <w:r w:rsidR="006B5071" w:rsidRPr="008C4B00">
        <w:rPr>
          <w:rFonts w:asciiTheme="minorHAnsi" w:hAnsiTheme="minorHAnsi" w:cstheme="minorHAnsi"/>
          <w:color w:val="auto"/>
        </w:rPr>
        <w:t>done so outside the company, and additional learning is completed to support this.</w:t>
      </w:r>
      <w:r w:rsidR="00537918" w:rsidRPr="008C4B00">
        <w:rPr>
          <w:rFonts w:asciiTheme="minorHAnsi" w:hAnsiTheme="minorHAnsi" w:cstheme="minorHAnsi"/>
          <w:color w:val="auto"/>
        </w:rPr>
        <w:t xml:space="preserve">  </w:t>
      </w:r>
    </w:p>
    <w:p w14:paraId="556BF2FA" w14:textId="50BBF899" w:rsidR="000A079D" w:rsidRPr="008C4B00" w:rsidRDefault="000A079D" w:rsidP="004E72E2">
      <w:pPr>
        <w:spacing w:line="360" w:lineRule="auto"/>
        <w:ind w:left="360"/>
        <w:jc w:val="both"/>
        <w:rPr>
          <w:rFonts w:asciiTheme="minorHAnsi" w:hAnsiTheme="minorHAnsi" w:cstheme="minorHAnsi"/>
          <w:color w:val="auto"/>
        </w:rPr>
      </w:pPr>
    </w:p>
    <w:p w14:paraId="740CEC70" w14:textId="20A62FFE" w:rsidR="00B06881" w:rsidRPr="008C4B00" w:rsidRDefault="00D55625"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There are o</w:t>
      </w:r>
      <w:r w:rsidR="00B06881" w:rsidRPr="008C4B00">
        <w:rPr>
          <w:rFonts w:asciiTheme="minorHAnsi" w:hAnsiTheme="minorHAnsi" w:cstheme="minorHAnsi"/>
          <w:color w:val="auto"/>
        </w:rPr>
        <w:t>ther influences</w:t>
      </w:r>
      <w:r w:rsidRPr="008C4B00">
        <w:rPr>
          <w:rFonts w:asciiTheme="minorHAnsi" w:hAnsiTheme="minorHAnsi" w:cstheme="minorHAnsi"/>
          <w:color w:val="auto"/>
        </w:rPr>
        <w:t xml:space="preserve"> that can be analysed </w:t>
      </w:r>
      <w:r w:rsidR="002D395A" w:rsidRPr="008C4B00">
        <w:rPr>
          <w:rFonts w:asciiTheme="minorHAnsi" w:hAnsiTheme="minorHAnsi" w:cstheme="minorHAnsi"/>
          <w:color w:val="auto"/>
        </w:rPr>
        <w:t>to determine their impact on an employee’s choice</w:t>
      </w:r>
      <w:r w:rsidR="00495ADA" w:rsidRPr="008C4B00">
        <w:rPr>
          <w:rFonts w:asciiTheme="minorHAnsi" w:hAnsiTheme="minorHAnsi" w:cstheme="minorHAnsi"/>
          <w:color w:val="auto"/>
        </w:rPr>
        <w:t xml:space="preserve"> such age, gender, </w:t>
      </w:r>
      <w:r w:rsidR="00D84484" w:rsidRPr="008C4B00">
        <w:rPr>
          <w:rFonts w:asciiTheme="minorHAnsi" w:hAnsiTheme="minorHAnsi" w:cstheme="minorHAnsi"/>
          <w:color w:val="auto"/>
        </w:rPr>
        <w:t xml:space="preserve">education level, </w:t>
      </w:r>
      <w:r w:rsidR="00B7659C" w:rsidRPr="008C4B00">
        <w:rPr>
          <w:rFonts w:asciiTheme="minorHAnsi" w:hAnsiTheme="minorHAnsi" w:cstheme="minorHAnsi"/>
          <w:color w:val="auto"/>
        </w:rPr>
        <w:t xml:space="preserve">access to education etc.  </w:t>
      </w:r>
      <w:r w:rsidR="006B5071" w:rsidRPr="008C4B00">
        <w:rPr>
          <w:rFonts w:asciiTheme="minorHAnsi" w:hAnsiTheme="minorHAnsi" w:cstheme="minorHAnsi"/>
          <w:color w:val="auto"/>
        </w:rPr>
        <w:t>The selected dataset from OULAD, has many of these features that can be used for such analysis such as age, education, result, gender, and the number of credits that are being studied for.  T</w:t>
      </w:r>
      <w:r w:rsidR="00B7659C" w:rsidRPr="008C4B00">
        <w:rPr>
          <w:rFonts w:asciiTheme="minorHAnsi" w:hAnsiTheme="minorHAnsi" w:cstheme="minorHAnsi"/>
          <w:color w:val="auto"/>
        </w:rPr>
        <w:t>here is a column for region which identifies where the student is from</w:t>
      </w:r>
      <w:r w:rsidR="006B5071" w:rsidRPr="008C4B00">
        <w:rPr>
          <w:rFonts w:asciiTheme="minorHAnsi" w:hAnsiTheme="minorHAnsi" w:cstheme="minorHAnsi"/>
          <w:color w:val="auto"/>
        </w:rPr>
        <w:t xml:space="preserve"> at the time that </w:t>
      </w:r>
      <w:r w:rsidR="00B7659C" w:rsidRPr="008C4B00">
        <w:rPr>
          <w:rFonts w:asciiTheme="minorHAnsi" w:hAnsiTheme="minorHAnsi" w:cstheme="minorHAnsi"/>
          <w:color w:val="auto"/>
        </w:rPr>
        <w:t xml:space="preserve">they </w:t>
      </w:r>
      <w:r w:rsidR="005F4205" w:rsidRPr="008C4B00">
        <w:rPr>
          <w:rFonts w:asciiTheme="minorHAnsi" w:hAnsiTheme="minorHAnsi" w:cstheme="minorHAnsi"/>
          <w:color w:val="auto"/>
        </w:rPr>
        <w:t>registered for the course.  Also included is</w:t>
      </w:r>
      <w:r w:rsidR="00B7659C" w:rsidRPr="008C4B00">
        <w:rPr>
          <w:rFonts w:asciiTheme="minorHAnsi" w:hAnsiTheme="minorHAnsi" w:cstheme="minorHAnsi"/>
          <w:color w:val="auto"/>
        </w:rPr>
        <w:t xml:space="preserve"> the column imd_band, </w:t>
      </w:r>
      <w:r w:rsidR="006B5071" w:rsidRPr="008C4B00">
        <w:rPr>
          <w:rFonts w:asciiTheme="minorHAnsi" w:hAnsiTheme="minorHAnsi" w:cstheme="minorHAnsi"/>
          <w:color w:val="auto"/>
        </w:rPr>
        <w:t xml:space="preserve">which </w:t>
      </w:r>
      <w:r w:rsidR="00B7659C" w:rsidRPr="008C4B00">
        <w:rPr>
          <w:rFonts w:asciiTheme="minorHAnsi" w:hAnsiTheme="minorHAnsi" w:cstheme="minorHAnsi"/>
          <w:color w:val="auto"/>
        </w:rPr>
        <w:t xml:space="preserve">identifies the </w:t>
      </w:r>
      <w:r w:rsidR="00774C9B" w:rsidRPr="008C4B00">
        <w:rPr>
          <w:rFonts w:asciiTheme="minorHAnsi" w:hAnsiTheme="minorHAnsi" w:cstheme="minorHAnsi"/>
          <w:color w:val="auto"/>
        </w:rPr>
        <w:t>Index of Multiple Depravation</w:t>
      </w:r>
      <w:r w:rsidR="005F4205" w:rsidRPr="008C4B00">
        <w:rPr>
          <w:rFonts w:asciiTheme="minorHAnsi" w:hAnsiTheme="minorHAnsi" w:cstheme="minorHAnsi"/>
          <w:color w:val="auto"/>
        </w:rPr>
        <w:t xml:space="preserve"> </w:t>
      </w:r>
      <w:r w:rsidR="006B5071" w:rsidRPr="008C4B00">
        <w:rPr>
          <w:rFonts w:asciiTheme="minorHAnsi" w:hAnsiTheme="minorHAnsi" w:cstheme="minorHAnsi"/>
          <w:color w:val="auto"/>
        </w:rPr>
        <w:t>that</w:t>
      </w:r>
      <w:r w:rsidR="00774C9B" w:rsidRPr="008C4B00">
        <w:rPr>
          <w:rFonts w:asciiTheme="minorHAnsi" w:hAnsiTheme="minorHAnsi" w:cstheme="minorHAnsi"/>
          <w:color w:val="auto"/>
        </w:rPr>
        <w:t xml:space="preserve"> </w:t>
      </w:r>
      <w:r w:rsidR="005F4205" w:rsidRPr="008C4B00">
        <w:rPr>
          <w:rFonts w:asciiTheme="minorHAnsi" w:hAnsiTheme="minorHAnsi" w:cstheme="minorHAnsi"/>
          <w:color w:val="auto"/>
        </w:rPr>
        <w:t xml:space="preserve">plots the </w:t>
      </w:r>
      <w:r w:rsidR="008A2F03" w:rsidRPr="008C4B00">
        <w:rPr>
          <w:rFonts w:asciiTheme="minorHAnsi" w:hAnsiTheme="minorHAnsi" w:cstheme="minorHAnsi"/>
          <w:color w:val="auto"/>
        </w:rPr>
        <w:t xml:space="preserve">areas </w:t>
      </w:r>
      <w:r w:rsidR="005F4205" w:rsidRPr="008C4B00">
        <w:rPr>
          <w:rFonts w:asciiTheme="minorHAnsi" w:hAnsiTheme="minorHAnsi" w:cstheme="minorHAnsi"/>
          <w:color w:val="auto"/>
        </w:rPr>
        <w:t xml:space="preserve">in the UK based </w:t>
      </w:r>
      <w:r w:rsidR="008A2F03" w:rsidRPr="008C4B00">
        <w:rPr>
          <w:rFonts w:asciiTheme="minorHAnsi" w:hAnsiTheme="minorHAnsi" w:cstheme="minorHAnsi"/>
          <w:color w:val="auto"/>
        </w:rPr>
        <w:t>which are relatively deprived based o</w:t>
      </w:r>
      <w:r w:rsidR="005F4205" w:rsidRPr="008C4B00">
        <w:rPr>
          <w:rFonts w:asciiTheme="minorHAnsi" w:hAnsiTheme="minorHAnsi" w:cstheme="minorHAnsi"/>
          <w:color w:val="auto"/>
        </w:rPr>
        <w:t xml:space="preserve">n socio-economic </w:t>
      </w:r>
      <w:r w:rsidR="00E618A9" w:rsidRPr="008C4B00">
        <w:rPr>
          <w:rFonts w:asciiTheme="minorHAnsi" w:hAnsiTheme="minorHAnsi" w:cstheme="minorHAnsi"/>
          <w:color w:val="auto"/>
        </w:rPr>
        <w:t xml:space="preserve">factors </w:t>
      </w:r>
      <w:r w:rsidR="00C73582" w:rsidRPr="008C4B00">
        <w:rPr>
          <w:rFonts w:asciiTheme="minorHAnsi" w:hAnsiTheme="minorHAnsi" w:cstheme="minorHAnsi"/>
          <w:color w:val="auto"/>
        </w:rPr>
        <w:fldChar w:fldCharType="begin"/>
      </w:r>
      <w:r w:rsidR="00C73582" w:rsidRPr="008C4B00">
        <w:rPr>
          <w:rFonts w:asciiTheme="minorHAnsi" w:hAnsiTheme="minorHAnsi" w:cstheme="minorHAnsi"/>
          <w:color w:val="auto"/>
        </w:rPr>
        <w:instrText xml:space="preserve"> ADDIN ZOTERO_ITEM CSL_CITATION {"citationID":"xhFBAu0O","properties":{"formattedCitation":"(Alhakbani and Alnassar, 2022; \\uc0\\u8216{}Multiple deprivation index\\uc0\\u8217{}, 2023)","plainCitation":"(Alhakbani and Alnassar, 2022; ‘Multiple deprivation index’, 2023)","noteIndex":0},"citationItems":[{"id":350,"uris":["http://zotero.org/users/11537704/items/WQTL6Q4Y"],"itemData":{"id":350,"type":"paper-conference","abstract":"Virtual learning has gained increased importance because of the recent pandemic situation. A mass shift to virtual means of education delivery has been observed over the past couple of years, forcing the community to develop efficient performance assessment tools. Open University Learning Analytics Dataset (OULAD) is one of the most comprehensive and benchmark datasets in the learning analytics domain. This paper presents the review of benchmark studies performed using OULAD to assess the performance of students in a Virtual Learning Environment (VLE). The presented review aims to highlight the status of technological advancements in this domain and potential future research directions.","collection-title":"ICMLT '22","container-title":"Proceedings of the 2022 7th International Conference on Machine Learning Technologies","DOI":"10.1145/3529399.3529413","event-place":"New York, NY, USA","ISBN":"978-1-4503-9574-8","page":"81–86","publisher":"Association for Computing Machinery","publisher-place":"New York, NY, USA","source":"ACM Digital Library","title":"Open Learning Analytics: A Systematic Review of Benchmark Studies using Open University Learning Analytics Dataset (OULAD)","title-short":"Open Learning Analytics","URL":"https://doi.org/10.1145/3529399.3529413","author":[{"family":"Alhakbani","given":"Haya A."},{"family":"Alnassar","given":"Fatema M."}],"accessed":{"date-parts":[["2023",7,27]]},"issued":{"date-parts":[["2022",6,10]]}},"label":"page"},{"id":414,"uris":["http://zotero.org/users/11537704/items/9T8IVS39"],"itemData":{"id":414,"type":"entry-encyclopedia","abstract":"Indices of multiple deprivation (IMD) are widely-used datasets within the UK to classify the relative deprivation (essentially a measure of poverty) of small areas. Multiple components of deprivation are weighted with different strengths and compiled into a single score of deprivation.\nThe calculation and publication of the indices is devolved and indices of multiple deprivation for Wales, Scotland, England, and Northern Ireland are calculated separately. While the components of deprivation that make up the overall deprivation score are similar in all four nations of the UK the weights assigned to each component, the size of the geographies for which deprivation scores are calculated, and the years of calculation are different. As a result levels of deprivation cannot be easily compared between nations.\nThe geography at which IMDs are produced varies across the nations of the UK and has varied over time. Currently the smallest geography for which IMDs are published is LSOA level in both England and Wales, data zone level for Scotland, and Super Output Area (SOA) for Northern Ireland. Early versions of the English IMDs were published at electoral ward and English local authority level.\nThe use of IMDs in social analysis aims to balance the desire for a single number describing the concept of deprivation in a place and the recognition that deprivation has many interacting components. IMDs may be an improvement over simpler measures of deprivation such as low average household disposable income because they capture variables such as the advantage of access to a good school and the disadvantage of exposure to high levels of air pollution. A potential disadvantage is that the choice of components and the weighting of those components in the construction of the overall multiple deprivation score is unavoidably subjective.","container-title":"Wikipedia","language":"en","license":"Creative Commons Attribution-ShareAlike License","note":"Page Version ID: 1172805397","source":"Wikipedia","title":"Multiple deprivation index","URL":"https://en.wikipedia.org/w/index.php?title=Multiple_deprivation_index&amp;oldid=1172805397","accessed":{"date-parts":[["2023",9,9]]},"issued":{"date-parts":[["2023",8,29]]}},"label":"page"}],"schema":"https://github.com/citation-style-language/schema/raw/master/csl-citation.json"} </w:instrText>
      </w:r>
      <w:r w:rsidR="00C73582" w:rsidRPr="008C4B00">
        <w:rPr>
          <w:rFonts w:asciiTheme="minorHAnsi" w:hAnsiTheme="minorHAnsi" w:cstheme="minorHAnsi"/>
          <w:color w:val="auto"/>
        </w:rPr>
        <w:fldChar w:fldCharType="separate"/>
      </w:r>
      <w:r w:rsidR="00C73582" w:rsidRPr="008C4B00">
        <w:rPr>
          <w:color w:val="auto"/>
          <w:szCs w:val="24"/>
        </w:rPr>
        <w:t>(Alhakbani and Alnassar, 2022; ‘Multiple deprivation index’, 2023)</w:t>
      </w:r>
      <w:r w:rsidR="00C73582" w:rsidRPr="008C4B00">
        <w:rPr>
          <w:rFonts w:asciiTheme="minorHAnsi" w:hAnsiTheme="minorHAnsi" w:cstheme="minorHAnsi"/>
          <w:color w:val="auto"/>
        </w:rPr>
        <w:fldChar w:fldCharType="end"/>
      </w:r>
      <w:r w:rsidR="009560E6" w:rsidRPr="008C4B00">
        <w:rPr>
          <w:rFonts w:asciiTheme="minorHAnsi" w:hAnsiTheme="minorHAnsi" w:cstheme="minorHAnsi"/>
          <w:color w:val="auto"/>
        </w:rPr>
        <w:t xml:space="preserve">.  </w:t>
      </w:r>
      <w:r w:rsidR="009B526C" w:rsidRPr="008C4B00">
        <w:rPr>
          <w:rFonts w:asciiTheme="minorHAnsi" w:hAnsiTheme="minorHAnsi" w:cstheme="minorHAnsi"/>
          <w:color w:val="auto"/>
        </w:rPr>
        <w:t xml:space="preserve">The author had discounted the region and </w:t>
      </w:r>
      <w:r w:rsidR="005915EF" w:rsidRPr="008C4B00">
        <w:rPr>
          <w:rFonts w:asciiTheme="minorHAnsi" w:hAnsiTheme="minorHAnsi" w:cstheme="minorHAnsi"/>
          <w:color w:val="auto"/>
        </w:rPr>
        <w:t xml:space="preserve">imd_band columns, as in practice, employees generally live within </w:t>
      </w:r>
      <w:r w:rsidR="005C181E" w:rsidRPr="008C4B00">
        <w:rPr>
          <w:rFonts w:asciiTheme="minorHAnsi" w:hAnsiTheme="minorHAnsi" w:cstheme="minorHAnsi"/>
          <w:color w:val="auto"/>
        </w:rPr>
        <w:t>commuting</w:t>
      </w:r>
      <w:r w:rsidR="005915EF" w:rsidRPr="008C4B00">
        <w:rPr>
          <w:rFonts w:asciiTheme="minorHAnsi" w:hAnsiTheme="minorHAnsi" w:cstheme="minorHAnsi"/>
          <w:color w:val="auto"/>
        </w:rPr>
        <w:t xml:space="preserve"> distance to the workplace, and as such this information is </w:t>
      </w:r>
      <w:r w:rsidR="005C181E" w:rsidRPr="008C4B00">
        <w:rPr>
          <w:rFonts w:asciiTheme="minorHAnsi" w:hAnsiTheme="minorHAnsi" w:cstheme="minorHAnsi"/>
          <w:color w:val="auto"/>
        </w:rPr>
        <w:t>less relevant.  The addition of a column on tenure will help mimic the relative experience the employee has with the company and will be included for analysis.</w:t>
      </w:r>
    </w:p>
    <w:p w14:paraId="290F5617" w14:textId="77777777" w:rsidR="005C181E" w:rsidRPr="008C4B00" w:rsidRDefault="005C181E" w:rsidP="004E72E2">
      <w:pPr>
        <w:spacing w:line="360" w:lineRule="auto"/>
        <w:ind w:left="360"/>
        <w:jc w:val="both"/>
        <w:rPr>
          <w:rFonts w:asciiTheme="minorHAnsi" w:hAnsiTheme="minorHAnsi" w:cstheme="minorHAnsi"/>
          <w:color w:val="auto"/>
        </w:rPr>
      </w:pPr>
    </w:p>
    <w:p w14:paraId="47B78143" w14:textId="6F5DE0DE" w:rsidR="00FC4F0A" w:rsidRPr="008C4B00" w:rsidRDefault="005C181E"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Taking all of this into account, the </w:t>
      </w:r>
      <w:r w:rsidR="00235749" w:rsidRPr="008C4B00">
        <w:rPr>
          <w:rFonts w:asciiTheme="minorHAnsi" w:hAnsiTheme="minorHAnsi" w:cstheme="minorHAnsi"/>
          <w:color w:val="auto"/>
        </w:rPr>
        <w:t xml:space="preserve">focus of this study will be </w:t>
      </w:r>
      <w:r w:rsidR="005576D2" w:rsidRPr="008C4B00">
        <w:rPr>
          <w:rFonts w:asciiTheme="minorHAnsi" w:hAnsiTheme="minorHAnsi" w:cstheme="minorHAnsi"/>
          <w:color w:val="auto"/>
        </w:rPr>
        <w:t xml:space="preserve">on determining if </w:t>
      </w:r>
      <w:bookmarkStart w:id="6" w:name="_Hlk144931974"/>
      <w:r w:rsidR="009D49A2" w:rsidRPr="008C4B00">
        <w:rPr>
          <w:rFonts w:asciiTheme="minorHAnsi" w:hAnsiTheme="minorHAnsi" w:cstheme="minorHAnsi"/>
          <w:color w:val="auto"/>
        </w:rPr>
        <w:t xml:space="preserve">learning data and </w:t>
      </w:r>
      <w:r w:rsidR="00FC4F0A" w:rsidRPr="008C4B00">
        <w:rPr>
          <w:rFonts w:asciiTheme="minorHAnsi" w:hAnsiTheme="minorHAnsi" w:cstheme="minorHAnsi"/>
          <w:color w:val="auto"/>
        </w:rPr>
        <w:t xml:space="preserve">demographic </w:t>
      </w:r>
      <w:r w:rsidR="00F76610" w:rsidRPr="008C4B00">
        <w:rPr>
          <w:rFonts w:asciiTheme="minorHAnsi" w:hAnsiTheme="minorHAnsi" w:cstheme="minorHAnsi"/>
          <w:color w:val="auto"/>
        </w:rPr>
        <w:t xml:space="preserve">information </w:t>
      </w:r>
      <w:r w:rsidR="0024096C" w:rsidRPr="008C4B00">
        <w:rPr>
          <w:rFonts w:asciiTheme="minorHAnsi" w:hAnsiTheme="minorHAnsi" w:cstheme="minorHAnsi"/>
          <w:color w:val="auto"/>
        </w:rPr>
        <w:t xml:space="preserve">for employees can be used </w:t>
      </w:r>
      <w:r w:rsidR="00FC4F0A" w:rsidRPr="008C4B00">
        <w:rPr>
          <w:rFonts w:asciiTheme="minorHAnsi" w:hAnsiTheme="minorHAnsi" w:cstheme="minorHAnsi"/>
          <w:color w:val="auto"/>
        </w:rPr>
        <w:t>a</w:t>
      </w:r>
      <w:r w:rsidR="00F76610" w:rsidRPr="008C4B00">
        <w:rPr>
          <w:rFonts w:asciiTheme="minorHAnsi" w:hAnsiTheme="minorHAnsi" w:cstheme="minorHAnsi"/>
          <w:color w:val="auto"/>
        </w:rPr>
        <w:t>s a</w:t>
      </w:r>
      <w:r w:rsidR="00003376" w:rsidRPr="008C4B00">
        <w:rPr>
          <w:rFonts w:asciiTheme="minorHAnsi" w:hAnsiTheme="minorHAnsi" w:cstheme="minorHAnsi"/>
          <w:color w:val="auto"/>
        </w:rPr>
        <w:t xml:space="preserve">n aid </w:t>
      </w:r>
      <w:r w:rsidR="00FC4F0A" w:rsidRPr="008C4B00">
        <w:rPr>
          <w:rFonts w:asciiTheme="minorHAnsi" w:hAnsiTheme="minorHAnsi" w:cstheme="minorHAnsi"/>
          <w:color w:val="auto"/>
        </w:rPr>
        <w:t xml:space="preserve">in </w:t>
      </w:r>
      <w:r w:rsidR="00003376" w:rsidRPr="008C4B00">
        <w:rPr>
          <w:rFonts w:asciiTheme="minorHAnsi" w:hAnsiTheme="minorHAnsi" w:cstheme="minorHAnsi"/>
          <w:color w:val="auto"/>
        </w:rPr>
        <w:t>the</w:t>
      </w:r>
      <w:r w:rsidR="00FC4F0A" w:rsidRPr="008C4B00">
        <w:rPr>
          <w:rFonts w:asciiTheme="minorHAnsi" w:hAnsiTheme="minorHAnsi" w:cstheme="minorHAnsi"/>
          <w:color w:val="auto"/>
        </w:rPr>
        <w:t xml:space="preserve"> succession planning process</w:t>
      </w:r>
      <w:r w:rsidR="0024096C" w:rsidRPr="008C4B00">
        <w:rPr>
          <w:rFonts w:asciiTheme="minorHAnsi" w:hAnsiTheme="minorHAnsi" w:cstheme="minorHAnsi"/>
          <w:color w:val="auto"/>
        </w:rPr>
        <w:t xml:space="preserve"> using </w:t>
      </w:r>
      <w:r w:rsidR="00FC4F0A" w:rsidRPr="008C4B00">
        <w:rPr>
          <w:rFonts w:asciiTheme="minorHAnsi" w:hAnsiTheme="minorHAnsi" w:cstheme="minorHAnsi"/>
          <w:color w:val="auto"/>
        </w:rPr>
        <w:t>data analytics</w:t>
      </w:r>
      <w:bookmarkEnd w:id="6"/>
      <w:r w:rsidR="0024096C" w:rsidRPr="008C4B00">
        <w:rPr>
          <w:rFonts w:asciiTheme="minorHAnsi" w:hAnsiTheme="minorHAnsi" w:cstheme="minorHAnsi"/>
          <w:color w:val="auto"/>
        </w:rPr>
        <w:t xml:space="preserve"> to complete the analysis.  </w:t>
      </w:r>
    </w:p>
    <w:p w14:paraId="65E6CFDD" w14:textId="77777777" w:rsidR="00FC4F0A" w:rsidRPr="008C4B00" w:rsidRDefault="00FC4F0A" w:rsidP="004E72E2">
      <w:pPr>
        <w:spacing w:line="360" w:lineRule="auto"/>
        <w:ind w:left="360"/>
        <w:jc w:val="both"/>
        <w:rPr>
          <w:rFonts w:asciiTheme="minorHAnsi" w:hAnsiTheme="minorHAnsi" w:cstheme="minorHAnsi"/>
          <w:color w:val="auto"/>
        </w:rPr>
      </w:pPr>
    </w:p>
    <w:p w14:paraId="29DC4290" w14:textId="77777777" w:rsidR="00FC4F0A" w:rsidRPr="008C4B00" w:rsidRDefault="00FC4F0A" w:rsidP="004E72E2">
      <w:pPr>
        <w:pStyle w:val="Heading2"/>
        <w:numPr>
          <w:ilvl w:val="1"/>
          <w:numId w:val="35"/>
        </w:numPr>
        <w:spacing w:line="360" w:lineRule="auto"/>
        <w:jc w:val="both"/>
        <w:rPr>
          <w:rFonts w:asciiTheme="minorHAnsi" w:hAnsiTheme="minorHAnsi" w:cstheme="minorHAnsi"/>
          <w:color w:val="auto"/>
        </w:rPr>
      </w:pPr>
      <w:bookmarkStart w:id="7" w:name="_Toc146039324"/>
      <w:r w:rsidRPr="008C4B00">
        <w:rPr>
          <w:rFonts w:asciiTheme="minorHAnsi" w:hAnsiTheme="minorHAnsi" w:cstheme="minorHAnsi"/>
          <w:color w:val="auto"/>
        </w:rPr>
        <w:t>Research Objectives</w:t>
      </w:r>
      <w:bookmarkEnd w:id="7"/>
    </w:p>
    <w:p w14:paraId="01F2593F" w14:textId="400CCD95" w:rsidR="00FC4F0A" w:rsidRPr="008C4B00" w:rsidRDefault="00D971A6"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Now that the focus of the research project has been </w:t>
      </w:r>
      <w:r w:rsidR="00251E16" w:rsidRPr="008C4B00">
        <w:rPr>
          <w:rFonts w:asciiTheme="minorHAnsi" w:hAnsiTheme="minorHAnsi" w:cstheme="minorHAnsi"/>
          <w:color w:val="auto"/>
        </w:rPr>
        <w:t>identified</w:t>
      </w:r>
      <w:r w:rsidRPr="008C4B00">
        <w:rPr>
          <w:rFonts w:asciiTheme="minorHAnsi" w:hAnsiTheme="minorHAnsi" w:cstheme="minorHAnsi"/>
          <w:color w:val="auto"/>
        </w:rPr>
        <w:t>,</w:t>
      </w:r>
      <w:r w:rsidR="00464BC2" w:rsidRPr="008C4B00">
        <w:rPr>
          <w:rFonts w:asciiTheme="minorHAnsi" w:hAnsiTheme="minorHAnsi" w:cstheme="minorHAnsi"/>
          <w:color w:val="auto"/>
        </w:rPr>
        <w:t xml:space="preserve"> it’s key to clarify what the research objectives are going to be</w:t>
      </w:r>
      <w:r w:rsidR="00BD4229" w:rsidRPr="008C4B00">
        <w:rPr>
          <w:rFonts w:asciiTheme="minorHAnsi" w:hAnsiTheme="minorHAnsi" w:cstheme="minorHAnsi"/>
          <w:color w:val="auto"/>
        </w:rPr>
        <w:t xml:space="preserve"> </w:t>
      </w:r>
      <w:r w:rsidR="008E57A4" w:rsidRPr="008C4B00">
        <w:rPr>
          <w:rFonts w:asciiTheme="minorHAnsi" w:hAnsiTheme="minorHAnsi" w:cstheme="minorHAnsi"/>
          <w:color w:val="auto"/>
        </w:rPr>
        <w:t xml:space="preserve">support this analysis.  </w:t>
      </w:r>
      <w:r w:rsidR="00051856" w:rsidRPr="008C4B00">
        <w:rPr>
          <w:rFonts w:asciiTheme="minorHAnsi" w:hAnsiTheme="minorHAnsi" w:cstheme="minorHAnsi"/>
          <w:color w:val="auto"/>
        </w:rPr>
        <w:t>T</w:t>
      </w:r>
      <w:r w:rsidR="007D5B04" w:rsidRPr="008C4B00">
        <w:rPr>
          <w:rFonts w:asciiTheme="minorHAnsi" w:hAnsiTheme="minorHAnsi" w:cstheme="minorHAnsi"/>
          <w:color w:val="auto"/>
        </w:rPr>
        <w:t>he research project is focusing on the impact of learning data on succession planning using demographic features</w:t>
      </w:r>
      <w:r w:rsidR="002E1DB7">
        <w:rPr>
          <w:rFonts w:asciiTheme="minorHAnsi" w:hAnsiTheme="minorHAnsi" w:cstheme="minorHAnsi"/>
          <w:color w:val="auto"/>
        </w:rPr>
        <w:t xml:space="preserve"> as the one common data point across the dataset, and in </w:t>
      </w:r>
      <w:r w:rsidR="00D7295B">
        <w:rPr>
          <w:rFonts w:asciiTheme="minorHAnsi" w:hAnsiTheme="minorHAnsi" w:cstheme="minorHAnsi"/>
          <w:color w:val="auto"/>
        </w:rPr>
        <w:t>real data held within the company.</w:t>
      </w:r>
      <w:r w:rsidR="007D5B04" w:rsidRPr="008C4B00">
        <w:rPr>
          <w:rFonts w:asciiTheme="minorHAnsi" w:hAnsiTheme="minorHAnsi" w:cstheme="minorHAnsi"/>
          <w:color w:val="auto"/>
        </w:rPr>
        <w:t xml:space="preserve">  </w:t>
      </w:r>
      <w:r w:rsidR="005F22FD" w:rsidRPr="008C4B00">
        <w:rPr>
          <w:rFonts w:asciiTheme="minorHAnsi" w:hAnsiTheme="minorHAnsi" w:cstheme="minorHAnsi"/>
          <w:color w:val="auto"/>
        </w:rPr>
        <w:t xml:space="preserve">Traditionally, demographic features are defined as </w:t>
      </w:r>
      <w:r w:rsidR="007A5A8B" w:rsidRPr="008C4B00">
        <w:rPr>
          <w:rFonts w:asciiTheme="minorHAnsi" w:hAnsiTheme="minorHAnsi" w:cstheme="minorHAnsi"/>
          <w:color w:val="auto"/>
        </w:rPr>
        <w:t>age, gender, ethnicity</w:t>
      </w:r>
      <w:r w:rsidR="00DF3B9B" w:rsidRPr="008C4B00">
        <w:rPr>
          <w:rFonts w:asciiTheme="minorHAnsi" w:hAnsiTheme="minorHAnsi" w:cstheme="minorHAnsi"/>
          <w:color w:val="auto"/>
        </w:rPr>
        <w:t>, disability</w:t>
      </w:r>
      <w:r w:rsidR="00E929E2" w:rsidRPr="008C4B00">
        <w:rPr>
          <w:rFonts w:asciiTheme="minorHAnsi" w:hAnsiTheme="minorHAnsi" w:cstheme="minorHAnsi"/>
          <w:color w:val="auto"/>
        </w:rPr>
        <w:t xml:space="preserve"> and</w:t>
      </w:r>
      <w:r w:rsidR="00157D02" w:rsidRPr="008C4B00">
        <w:rPr>
          <w:rFonts w:asciiTheme="minorHAnsi" w:hAnsiTheme="minorHAnsi" w:cstheme="minorHAnsi"/>
          <w:color w:val="auto"/>
        </w:rPr>
        <w:t xml:space="preserve"> family status</w:t>
      </w:r>
      <w:r w:rsidR="00E929E2" w:rsidRPr="008C4B00">
        <w:rPr>
          <w:rFonts w:asciiTheme="minorHAnsi" w:hAnsiTheme="minorHAnsi" w:cstheme="minorHAnsi"/>
          <w:color w:val="auto"/>
        </w:rPr>
        <w:t xml:space="preserve"> </w:t>
      </w:r>
      <w:r w:rsidR="00810900" w:rsidRPr="008C4B00">
        <w:rPr>
          <w:rFonts w:asciiTheme="minorHAnsi" w:hAnsiTheme="minorHAnsi" w:cstheme="minorHAnsi"/>
          <w:color w:val="auto"/>
        </w:rPr>
        <w:fldChar w:fldCharType="begin"/>
      </w:r>
      <w:r w:rsidR="00FA0FF2" w:rsidRPr="008C4B00">
        <w:rPr>
          <w:rFonts w:asciiTheme="minorHAnsi" w:hAnsiTheme="minorHAnsi" w:cstheme="minorHAnsi"/>
          <w:color w:val="auto"/>
        </w:rPr>
        <w:instrText xml:space="preserve"> ADDIN ZOTERO_ITEM CSL_CITATION {"citationID":"9WIFhr0g","properties":{"formattedCitation":"(Tsui and Gutek, 1999; Clair {\\i{}et al.}, 2019)","plainCitation":"(Tsui and Gutek, 1999; Clair et al., 2019)","noteIndex":0},"citationItems":[{"id":423,"uris":["http://zotero.org/users/11537704/items/VENTFSQC"],"itemData":{"id":423,"type":"book","abstract":"Although diversity is the current buzzword in management theory, we still have only a slight understanding of how demographic differences within organizations influence individuals' attitudes and behavior toward each other and the organization as a whole. Demographic Differences in Organizations fills this void. Meticulously researched and authored by two respected scholars--one working in this country, the other in Hong Kong--this book addresses the problems and benefits associated with an increasingly diverse global workforce. Unlike most other researchers in the field, Anne Tsui and Barbara Gutek are interested in the effects of demographic diversity on all members of an organization, not just minority or newly arrived groups. This broad-based, highly readable study should be read by managers, academics in business management and social psychology, and students of business at the undergraduate and graduate level.","ISBN":"978-0-7391-0056-1","language":"en","note":"Google-Books-ID: Rr8jYPKF0hoC","number-of-pages":"236","publisher":"Lexington Books","source":"Google Books","title":"Demographic Differences in Organizations: Current Research and Future Directions","title-short":"Demographic Differences in Organizations","author":[{"family":"Tsui","given":"Anne S."},{"family":"Gutek","given":"Barbara A."}],"issued":{"date-parts":[["1999"]]}}},{"id":416,"uris":["http://zotero.org/users/11537704/items/SZD8WPHC"],"itemData":{"id":416,"type":"article-journal","abstract":"Traditional systems for categorizing individuals into demographic groups have become increasingly misaligned with how individuals understand their own demographic identities. For organizational scholars, considering this misalignment has significant implications for theory and empirical research on demographic diversity in organizations; misalignments between traditional categorization systems and individuals' demographic identities also have important implications for managers who seek to create inclusive work environments. In this article we offer a conceptual framework articulating four types of demographic identities that are misaligned with traditional categorization systems, which are not adequately recognized in existing organizational diversity research or in organizations: intracategorical multiplicity, intracategorical mobility, intracategorical uncertainty, and identities that are acategorical in nature. We build from this framework to theorize that individuals who identify demographically in these nonnormative ways may experience categorization threat, a particular form of identity threat infrequently studied in diversity scholarship, because their needs for identity autonomy and identity legitimacy are likely to be frustrated in organizations whose categorization systems are based on traditional assumptions. We also theorize about how variations in individuals' demographic identities and in organizational contexts can affect experiences of categorization threat.","container-title":"Academy of Management Review","DOI":"10.5465/amr.2017.0054","ISSN":"03637425","issue":"3","note":"publisher: Academy of Management","page":"592-617","source":"EBSCOhost","title":"Loosening Categorical Thinking: Extending the Terrain of Theory and Research on Demographic Identities in Organizations","title-short":"Loosening Categorical Thinking","URL":"https://search.ebscohost.com/login.aspx?direct=true&amp;db=bsh&amp;AN=137167139&amp;site=eds-live&amp;scope=site&amp;authtype=sso&amp;custid=ns250504","volume":"44","author":[{"family":"Clair","given":"Judith A."},{"family":"Humberd","given":"Beth K."},{"family":"Rouse","given":"Elizabeth D."},{"family":"Jones","given":"Elise B."}],"accessed":{"date-parts":[["2023",9,9]]},"issued":{"date-parts":[["2019",7]]}}}],"schema":"https://github.com/citation-style-language/schema/raw/master/csl-citation.json"} </w:instrText>
      </w:r>
      <w:r w:rsidR="00810900" w:rsidRPr="008C4B00">
        <w:rPr>
          <w:rFonts w:asciiTheme="minorHAnsi" w:hAnsiTheme="minorHAnsi" w:cstheme="minorHAnsi"/>
          <w:color w:val="auto"/>
        </w:rPr>
        <w:fldChar w:fldCharType="separate"/>
      </w:r>
      <w:r w:rsidR="00FA0FF2" w:rsidRPr="008C4B00">
        <w:rPr>
          <w:color w:val="auto"/>
          <w:szCs w:val="24"/>
        </w:rPr>
        <w:t xml:space="preserve">(Tsui and Gutek, 1999; Clair </w:t>
      </w:r>
      <w:r w:rsidR="00FA0FF2" w:rsidRPr="008C4B00">
        <w:rPr>
          <w:i/>
          <w:iCs/>
          <w:color w:val="auto"/>
          <w:szCs w:val="24"/>
        </w:rPr>
        <w:t>et al.</w:t>
      </w:r>
      <w:r w:rsidR="00FA0FF2" w:rsidRPr="008C4B00">
        <w:rPr>
          <w:color w:val="auto"/>
          <w:szCs w:val="24"/>
        </w:rPr>
        <w:t>, 2019)</w:t>
      </w:r>
      <w:r w:rsidR="00810900" w:rsidRPr="008C4B00">
        <w:rPr>
          <w:rFonts w:asciiTheme="minorHAnsi" w:hAnsiTheme="minorHAnsi" w:cstheme="minorHAnsi"/>
          <w:color w:val="auto"/>
        </w:rPr>
        <w:fldChar w:fldCharType="end"/>
      </w:r>
      <w:r w:rsidR="00E929E2" w:rsidRPr="008C4B00">
        <w:rPr>
          <w:rFonts w:asciiTheme="minorHAnsi" w:hAnsiTheme="minorHAnsi" w:cstheme="minorHAnsi"/>
          <w:color w:val="auto"/>
        </w:rPr>
        <w:t>.</w:t>
      </w:r>
      <w:r w:rsidR="00C21963" w:rsidRPr="008C4B00">
        <w:rPr>
          <w:rFonts w:asciiTheme="minorHAnsi" w:hAnsiTheme="minorHAnsi" w:cstheme="minorHAnsi"/>
          <w:color w:val="auto"/>
        </w:rPr>
        <w:t xml:space="preserve">  It has to be acknowledged that</w:t>
      </w:r>
      <w:r w:rsidR="00536D46" w:rsidRPr="008C4B00">
        <w:rPr>
          <w:rFonts w:asciiTheme="minorHAnsi" w:hAnsiTheme="minorHAnsi" w:cstheme="minorHAnsi"/>
          <w:color w:val="auto"/>
        </w:rPr>
        <w:t xml:space="preserve"> current t</w:t>
      </w:r>
      <w:r w:rsidR="009E206C" w:rsidRPr="008C4B00">
        <w:rPr>
          <w:rFonts w:asciiTheme="minorHAnsi" w:hAnsiTheme="minorHAnsi" w:cstheme="minorHAnsi"/>
          <w:color w:val="auto"/>
        </w:rPr>
        <w:t>hinking within</w:t>
      </w:r>
      <w:r w:rsidR="00536D46" w:rsidRPr="008C4B00">
        <w:rPr>
          <w:rFonts w:asciiTheme="minorHAnsi" w:hAnsiTheme="minorHAnsi" w:cstheme="minorHAnsi"/>
          <w:color w:val="auto"/>
        </w:rPr>
        <w:t xml:space="preserve"> organisations </w:t>
      </w:r>
      <w:r w:rsidR="00CA3479" w:rsidRPr="008C4B00">
        <w:rPr>
          <w:rFonts w:asciiTheme="minorHAnsi" w:hAnsiTheme="minorHAnsi" w:cstheme="minorHAnsi"/>
          <w:color w:val="auto"/>
        </w:rPr>
        <w:t>show</w:t>
      </w:r>
      <w:r w:rsidR="00536D46" w:rsidRPr="008C4B00">
        <w:rPr>
          <w:rFonts w:asciiTheme="minorHAnsi" w:hAnsiTheme="minorHAnsi" w:cstheme="minorHAnsi"/>
          <w:color w:val="auto"/>
        </w:rPr>
        <w:t xml:space="preserve"> a more inclusive view of </w:t>
      </w:r>
      <w:r w:rsidR="00FA0FF2" w:rsidRPr="008C4B00">
        <w:rPr>
          <w:rFonts w:asciiTheme="minorHAnsi" w:hAnsiTheme="minorHAnsi" w:cstheme="minorHAnsi"/>
          <w:color w:val="auto"/>
        </w:rPr>
        <w:t xml:space="preserve">the definition of demographic traits such as gender fluid employees, </w:t>
      </w:r>
      <w:r w:rsidR="00284107" w:rsidRPr="008C4B00">
        <w:rPr>
          <w:rFonts w:asciiTheme="minorHAnsi" w:hAnsiTheme="minorHAnsi" w:cstheme="minorHAnsi"/>
          <w:color w:val="auto"/>
        </w:rPr>
        <w:t xml:space="preserve">whilst academia recognises that </w:t>
      </w:r>
      <w:r w:rsidR="00CA4BC2" w:rsidRPr="008C4B00">
        <w:rPr>
          <w:rFonts w:asciiTheme="minorHAnsi" w:hAnsiTheme="minorHAnsi" w:cstheme="minorHAnsi"/>
          <w:color w:val="auto"/>
        </w:rPr>
        <w:t>demographic traits are mo</w:t>
      </w:r>
      <w:r w:rsidR="001C4CFA" w:rsidRPr="008C4B00">
        <w:rPr>
          <w:rFonts w:asciiTheme="minorHAnsi" w:hAnsiTheme="minorHAnsi" w:cstheme="minorHAnsi"/>
          <w:color w:val="auto"/>
        </w:rPr>
        <w:t>r</w:t>
      </w:r>
      <w:r w:rsidR="00CA4BC2" w:rsidRPr="008C4B00">
        <w:rPr>
          <w:rFonts w:asciiTheme="minorHAnsi" w:hAnsiTheme="minorHAnsi" w:cstheme="minorHAnsi"/>
          <w:color w:val="auto"/>
        </w:rPr>
        <w:t xml:space="preserve">e fluid than previously defined </w:t>
      </w:r>
      <w:r w:rsidR="00CA4BC2" w:rsidRPr="008C4B00">
        <w:rPr>
          <w:rFonts w:asciiTheme="minorHAnsi" w:hAnsiTheme="minorHAnsi" w:cstheme="minorHAnsi"/>
          <w:color w:val="auto"/>
        </w:rPr>
        <w:fldChar w:fldCharType="begin"/>
      </w:r>
      <w:r w:rsidR="00CA4BC2" w:rsidRPr="008C4B00">
        <w:rPr>
          <w:rFonts w:asciiTheme="minorHAnsi" w:hAnsiTheme="minorHAnsi" w:cstheme="minorHAnsi"/>
          <w:color w:val="auto"/>
        </w:rPr>
        <w:instrText xml:space="preserve"> ADDIN ZOTERO_ITEM CSL_CITATION {"citationID":"6WAqeIit","properties":{"formattedCitation":"(Clair {\\i{}et al.}, 2019)","plainCitation":"(Clair et al., 2019)","noteIndex":0},"citationItems":[{"id":416,"uris":["http://zotero.org/users/11537704/items/SZD8WPHC"],"itemData":{"id":416,"type":"article-journal","abstract":"Traditional systems for categorizing individuals into demographic groups have become increasingly misaligned with how individuals understand their own demographic identities. For organizational scholars, considering this misalignment has significant implications for theory and empirical research on demographic diversity in organizations; misalignments between traditional categorization systems and individuals' demographic identities also have important implications for managers who seek to create inclusive work environments. In this article we offer a conceptual framework articulating four types of demographic identities that are misaligned with traditional categorization systems, which are not adequately recognized in existing organizational diversity research or in organizations: intracategorical multiplicity, intracategorical mobility, intracategorical uncertainty, and identities that are acategorical in nature. We build from this framework to theorize that individuals who identify demographically in these nonnormative ways may experience categorization threat, a particular form of identity threat infrequently studied in diversity scholarship, because their needs for identity autonomy and identity legitimacy are likely to be frustrated in organizations whose categorization systems are based on traditional assumptions. We also theorize about how variations in individuals' demographic identities and in organizational contexts can affect experiences of categorization threat.","container-title":"Academy of Management Review","DOI":"10.5465/amr.2017.0054","ISSN":"03637425","issue":"3","note":"publisher: Academy of Management","page":"592-617","source":"EBSCOhost","title":"Loosening Categorical Thinking: Extending the Terrain of Theory and Research on Demographic Identities in Organizations","title-short":"Loosening Categorical Thinking","URL":"https://search.ebscohost.com/login.aspx?direct=true&amp;db=bsh&amp;AN=137167139&amp;site=eds-live&amp;scope=site&amp;authtype=sso&amp;custid=ns250504","volume":"44","author":[{"family":"Clair","given":"Judith A."},{"family":"Humberd","given":"Beth K."},{"family":"Rouse","given":"Elizabeth D."},{"family":"Jones","given":"Elise B."}],"accessed":{"date-parts":[["2023",9,9]]},"issued":{"date-parts":[["2019",7]]}}}],"schema":"https://github.com/citation-style-language/schema/raw/master/csl-citation.json"} </w:instrText>
      </w:r>
      <w:r w:rsidR="00CA4BC2" w:rsidRPr="008C4B00">
        <w:rPr>
          <w:rFonts w:asciiTheme="minorHAnsi" w:hAnsiTheme="minorHAnsi" w:cstheme="minorHAnsi"/>
          <w:color w:val="auto"/>
        </w:rPr>
        <w:fldChar w:fldCharType="separate"/>
      </w:r>
      <w:r w:rsidR="00CA4BC2" w:rsidRPr="008C4B00">
        <w:rPr>
          <w:color w:val="auto"/>
          <w:szCs w:val="24"/>
        </w:rPr>
        <w:t xml:space="preserve">(Clair </w:t>
      </w:r>
      <w:r w:rsidR="00CA4BC2" w:rsidRPr="008C4B00">
        <w:rPr>
          <w:i/>
          <w:iCs/>
          <w:color w:val="auto"/>
          <w:szCs w:val="24"/>
        </w:rPr>
        <w:t>et al.</w:t>
      </w:r>
      <w:r w:rsidR="00CA4BC2" w:rsidRPr="008C4B00">
        <w:rPr>
          <w:color w:val="auto"/>
          <w:szCs w:val="24"/>
        </w:rPr>
        <w:t>, 2019)</w:t>
      </w:r>
      <w:r w:rsidR="00CA4BC2" w:rsidRPr="008C4B00">
        <w:rPr>
          <w:rFonts w:asciiTheme="minorHAnsi" w:hAnsiTheme="minorHAnsi" w:cstheme="minorHAnsi"/>
          <w:color w:val="auto"/>
        </w:rPr>
        <w:fldChar w:fldCharType="end"/>
      </w:r>
      <w:r w:rsidR="00CA4BC2" w:rsidRPr="008C4B00">
        <w:rPr>
          <w:rFonts w:asciiTheme="minorHAnsi" w:hAnsiTheme="minorHAnsi" w:cstheme="minorHAnsi"/>
          <w:color w:val="auto"/>
        </w:rPr>
        <w:t xml:space="preserve">.  The researcher acknowledges these definitions.  However, the dataset selected for use as part of this analysis </w:t>
      </w:r>
      <w:r w:rsidR="00571EFD" w:rsidRPr="008C4B00">
        <w:rPr>
          <w:rFonts w:asciiTheme="minorHAnsi" w:hAnsiTheme="minorHAnsi" w:cstheme="minorHAnsi"/>
          <w:color w:val="auto"/>
        </w:rPr>
        <w:t>does not reflect such updated thinking</w:t>
      </w:r>
      <w:r w:rsidR="00457CC5" w:rsidRPr="008C4B00">
        <w:rPr>
          <w:rFonts w:asciiTheme="minorHAnsi" w:hAnsiTheme="minorHAnsi" w:cstheme="minorHAnsi"/>
          <w:color w:val="auto"/>
        </w:rPr>
        <w:t>, and standard demographic information will be used for analysis.</w:t>
      </w:r>
      <w:r w:rsidR="00FD1C50" w:rsidRPr="008C4B00">
        <w:rPr>
          <w:rFonts w:asciiTheme="minorHAnsi" w:hAnsiTheme="minorHAnsi" w:cstheme="minorHAnsi"/>
          <w:color w:val="auto"/>
        </w:rPr>
        <w:t xml:space="preserve">  </w:t>
      </w:r>
      <w:r w:rsidR="001E21FE" w:rsidRPr="008C4B00">
        <w:rPr>
          <w:rFonts w:asciiTheme="minorHAnsi" w:hAnsiTheme="minorHAnsi" w:cstheme="minorHAnsi"/>
          <w:color w:val="auto"/>
        </w:rPr>
        <w:t>T</w:t>
      </w:r>
      <w:r w:rsidR="005E7FD2" w:rsidRPr="008C4B00">
        <w:rPr>
          <w:rFonts w:asciiTheme="minorHAnsi" w:hAnsiTheme="minorHAnsi" w:cstheme="minorHAnsi"/>
          <w:color w:val="auto"/>
        </w:rPr>
        <w:t>h</w:t>
      </w:r>
      <w:r w:rsidR="006B6D73" w:rsidRPr="008C4B00">
        <w:rPr>
          <w:rFonts w:asciiTheme="minorHAnsi" w:hAnsiTheme="minorHAnsi" w:cstheme="minorHAnsi"/>
          <w:color w:val="auto"/>
        </w:rPr>
        <w:t xml:space="preserve">is research paper will focus on </w:t>
      </w:r>
      <w:r w:rsidR="00154E5F" w:rsidRPr="008C4B00">
        <w:rPr>
          <w:rFonts w:asciiTheme="minorHAnsi" w:hAnsiTheme="minorHAnsi" w:cstheme="minorHAnsi"/>
          <w:color w:val="auto"/>
        </w:rPr>
        <w:t xml:space="preserve">identifying if there is a </w:t>
      </w:r>
      <w:r w:rsidR="004F679F" w:rsidRPr="008C4B00">
        <w:rPr>
          <w:rFonts w:asciiTheme="minorHAnsi" w:hAnsiTheme="minorHAnsi" w:cstheme="minorHAnsi"/>
          <w:color w:val="auto"/>
        </w:rPr>
        <w:t>machine learning algorithm</w:t>
      </w:r>
      <w:r w:rsidR="00154E5F" w:rsidRPr="008C4B00">
        <w:rPr>
          <w:rFonts w:asciiTheme="minorHAnsi" w:hAnsiTheme="minorHAnsi" w:cstheme="minorHAnsi"/>
          <w:color w:val="auto"/>
        </w:rPr>
        <w:t xml:space="preserve"> that is effective </w:t>
      </w:r>
      <w:r w:rsidR="00726AFD" w:rsidRPr="008C4B00">
        <w:rPr>
          <w:rFonts w:asciiTheme="minorHAnsi" w:hAnsiTheme="minorHAnsi" w:cstheme="minorHAnsi"/>
          <w:color w:val="auto"/>
        </w:rPr>
        <w:t>in</w:t>
      </w:r>
      <w:r w:rsidR="00B60395" w:rsidRPr="008C4B00">
        <w:rPr>
          <w:rFonts w:asciiTheme="minorHAnsi" w:hAnsiTheme="minorHAnsi" w:cstheme="minorHAnsi"/>
          <w:color w:val="auto"/>
        </w:rPr>
        <w:t xml:space="preserve"> accurately predicting</w:t>
      </w:r>
      <w:r w:rsidR="001E21FE" w:rsidRPr="008C4B00">
        <w:rPr>
          <w:rFonts w:asciiTheme="minorHAnsi" w:hAnsiTheme="minorHAnsi" w:cstheme="minorHAnsi"/>
          <w:color w:val="auto"/>
        </w:rPr>
        <w:t>,</w:t>
      </w:r>
      <w:r w:rsidR="00B60395" w:rsidRPr="008C4B00">
        <w:rPr>
          <w:rFonts w:asciiTheme="minorHAnsi" w:hAnsiTheme="minorHAnsi" w:cstheme="minorHAnsi"/>
          <w:color w:val="auto"/>
        </w:rPr>
        <w:t xml:space="preserve"> the success of a</w:t>
      </w:r>
      <w:r w:rsidR="000C1E49" w:rsidRPr="008C4B00">
        <w:rPr>
          <w:rFonts w:asciiTheme="minorHAnsi" w:hAnsiTheme="minorHAnsi" w:cstheme="minorHAnsi"/>
          <w:color w:val="auto"/>
        </w:rPr>
        <w:t>n</w:t>
      </w:r>
      <w:r w:rsidR="00B60395" w:rsidRPr="008C4B00">
        <w:rPr>
          <w:rFonts w:asciiTheme="minorHAnsi" w:hAnsiTheme="minorHAnsi" w:cstheme="minorHAnsi"/>
          <w:color w:val="auto"/>
        </w:rPr>
        <w:t xml:space="preserve"> employee</w:t>
      </w:r>
      <w:r w:rsidR="0006487F" w:rsidRPr="008C4B00">
        <w:rPr>
          <w:rFonts w:asciiTheme="minorHAnsi" w:hAnsiTheme="minorHAnsi" w:cstheme="minorHAnsi"/>
          <w:color w:val="auto"/>
        </w:rPr>
        <w:t xml:space="preserve"> in the succession planning process using </w:t>
      </w:r>
      <w:r w:rsidR="00FD1C50" w:rsidRPr="008C4B00">
        <w:rPr>
          <w:rFonts w:asciiTheme="minorHAnsi" w:hAnsiTheme="minorHAnsi" w:cstheme="minorHAnsi"/>
          <w:color w:val="auto"/>
        </w:rPr>
        <w:t>traditional</w:t>
      </w:r>
      <w:r w:rsidR="000C1E49" w:rsidRPr="008C4B00">
        <w:rPr>
          <w:rFonts w:asciiTheme="minorHAnsi" w:hAnsiTheme="minorHAnsi" w:cstheme="minorHAnsi"/>
          <w:color w:val="auto"/>
        </w:rPr>
        <w:t xml:space="preserve"> </w:t>
      </w:r>
      <w:r w:rsidR="0006487F" w:rsidRPr="008C4B00">
        <w:rPr>
          <w:rFonts w:asciiTheme="minorHAnsi" w:hAnsiTheme="minorHAnsi" w:cstheme="minorHAnsi"/>
          <w:color w:val="auto"/>
        </w:rPr>
        <w:t xml:space="preserve">demographic information.  </w:t>
      </w:r>
    </w:p>
    <w:p w14:paraId="6F2B98E3" w14:textId="0F8ECE0F" w:rsidR="00464BC2" w:rsidRPr="008C4B00" w:rsidRDefault="001E21FE"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Specifically,</w:t>
      </w:r>
      <w:r w:rsidR="0038562D" w:rsidRPr="008C4B00">
        <w:rPr>
          <w:rFonts w:asciiTheme="minorHAnsi" w:hAnsiTheme="minorHAnsi" w:cstheme="minorHAnsi"/>
          <w:color w:val="auto"/>
        </w:rPr>
        <w:t xml:space="preserve"> the initial research objectives </w:t>
      </w:r>
      <w:r w:rsidR="008B35DE" w:rsidRPr="008C4B00">
        <w:rPr>
          <w:rFonts w:asciiTheme="minorHAnsi" w:hAnsiTheme="minorHAnsi" w:cstheme="minorHAnsi"/>
          <w:color w:val="auto"/>
        </w:rPr>
        <w:t>identified are:</w:t>
      </w:r>
    </w:p>
    <w:p w14:paraId="49566B93" w14:textId="26831D89" w:rsidR="00FC4F0A" w:rsidRPr="008C4B00" w:rsidRDefault="00FC4F0A" w:rsidP="004E72E2">
      <w:pPr>
        <w:spacing w:line="360" w:lineRule="auto"/>
        <w:ind w:left="360"/>
        <w:jc w:val="both"/>
        <w:rPr>
          <w:rFonts w:asciiTheme="minorHAnsi" w:hAnsiTheme="minorHAnsi" w:cstheme="minorHAnsi"/>
          <w:color w:val="auto"/>
        </w:rPr>
      </w:pPr>
      <w:r w:rsidRPr="008C4B00">
        <w:rPr>
          <w:rFonts w:asciiTheme="minorHAnsi" w:hAnsiTheme="minorHAnsi" w:cstheme="minorHAnsi"/>
          <w:b/>
          <w:bCs/>
          <w:color w:val="auto"/>
        </w:rPr>
        <w:t>Objective 1</w:t>
      </w:r>
      <w:r w:rsidRPr="008C4B00">
        <w:rPr>
          <w:rFonts w:asciiTheme="minorHAnsi" w:hAnsiTheme="minorHAnsi" w:cstheme="minorHAnsi"/>
          <w:color w:val="auto"/>
        </w:rPr>
        <w:t xml:space="preserve"> - </w:t>
      </w:r>
      <w:r w:rsidR="006E5497" w:rsidRPr="008C4B00">
        <w:rPr>
          <w:rFonts w:asciiTheme="minorHAnsi" w:hAnsiTheme="minorHAnsi" w:cstheme="minorHAnsi"/>
          <w:color w:val="auto"/>
        </w:rPr>
        <w:t xml:space="preserve">is an </w:t>
      </w:r>
      <w:r w:rsidR="00E458AD" w:rsidRPr="008C4B00">
        <w:rPr>
          <w:rFonts w:asciiTheme="minorHAnsi" w:hAnsiTheme="minorHAnsi" w:cstheme="minorHAnsi"/>
          <w:color w:val="auto"/>
        </w:rPr>
        <w:t>employee’s</w:t>
      </w:r>
      <w:r w:rsidR="006E5497" w:rsidRPr="008C4B00">
        <w:rPr>
          <w:rFonts w:asciiTheme="minorHAnsi" w:hAnsiTheme="minorHAnsi" w:cstheme="minorHAnsi"/>
          <w:color w:val="auto"/>
        </w:rPr>
        <w:t xml:space="preserve"> gender a reference point for </w:t>
      </w:r>
      <w:r w:rsidR="00F07F8E" w:rsidRPr="008C4B00">
        <w:rPr>
          <w:rFonts w:asciiTheme="minorHAnsi" w:hAnsiTheme="minorHAnsi" w:cstheme="minorHAnsi"/>
          <w:color w:val="auto"/>
        </w:rPr>
        <w:t>succession planning</w:t>
      </w:r>
      <w:r w:rsidR="00E458AD" w:rsidRPr="008C4B00">
        <w:rPr>
          <w:rFonts w:asciiTheme="minorHAnsi" w:hAnsiTheme="minorHAnsi" w:cstheme="minorHAnsi"/>
          <w:color w:val="auto"/>
        </w:rPr>
        <w:t>?</w:t>
      </w:r>
    </w:p>
    <w:p w14:paraId="426FFE8F" w14:textId="77777777" w:rsidR="00BA5DDF" w:rsidRPr="008C4B00" w:rsidRDefault="00BA5DDF" w:rsidP="004E72E2">
      <w:pPr>
        <w:spacing w:line="360" w:lineRule="auto"/>
        <w:ind w:left="360"/>
        <w:jc w:val="both"/>
        <w:rPr>
          <w:rFonts w:asciiTheme="minorHAnsi" w:hAnsiTheme="minorHAnsi" w:cstheme="minorHAnsi"/>
          <w:color w:val="auto"/>
        </w:rPr>
      </w:pPr>
    </w:p>
    <w:p w14:paraId="1369CE42" w14:textId="47FC1A80" w:rsidR="00FC4F0A" w:rsidRPr="008C4B00" w:rsidRDefault="00FC4F0A" w:rsidP="004E72E2">
      <w:pPr>
        <w:spacing w:line="360" w:lineRule="auto"/>
        <w:ind w:left="360"/>
        <w:jc w:val="both"/>
        <w:rPr>
          <w:rFonts w:asciiTheme="minorHAnsi" w:hAnsiTheme="minorHAnsi" w:cstheme="minorHAnsi"/>
          <w:color w:val="auto"/>
        </w:rPr>
      </w:pPr>
      <w:r w:rsidRPr="008C4B00">
        <w:rPr>
          <w:rFonts w:asciiTheme="minorHAnsi" w:hAnsiTheme="minorHAnsi" w:cstheme="minorHAnsi"/>
          <w:b/>
          <w:bCs/>
          <w:color w:val="auto"/>
        </w:rPr>
        <w:t>Objective 2</w:t>
      </w:r>
      <w:r w:rsidRPr="008C4B00">
        <w:rPr>
          <w:rFonts w:asciiTheme="minorHAnsi" w:hAnsiTheme="minorHAnsi" w:cstheme="minorHAnsi"/>
          <w:color w:val="auto"/>
        </w:rPr>
        <w:t xml:space="preserve"> - </w:t>
      </w:r>
      <w:r w:rsidR="008A54BC" w:rsidRPr="008C4B00">
        <w:rPr>
          <w:rFonts w:asciiTheme="minorHAnsi" w:hAnsiTheme="minorHAnsi" w:cstheme="minorHAnsi"/>
          <w:color w:val="auto"/>
        </w:rPr>
        <w:t xml:space="preserve">using studied_credits </w:t>
      </w:r>
      <w:r w:rsidR="00F33F36" w:rsidRPr="008C4B00">
        <w:rPr>
          <w:rFonts w:asciiTheme="minorHAnsi" w:hAnsiTheme="minorHAnsi" w:cstheme="minorHAnsi"/>
          <w:color w:val="auto"/>
        </w:rPr>
        <w:t xml:space="preserve">as a substitute for number of courses completed, </w:t>
      </w:r>
      <w:r w:rsidR="00A811C8" w:rsidRPr="008C4B00">
        <w:rPr>
          <w:rFonts w:asciiTheme="minorHAnsi" w:hAnsiTheme="minorHAnsi" w:cstheme="minorHAnsi"/>
          <w:color w:val="auto"/>
        </w:rPr>
        <w:t>what machine learning algorithm</w:t>
      </w:r>
      <w:r w:rsidR="00FD1C50" w:rsidRPr="008C4B00">
        <w:rPr>
          <w:rFonts w:asciiTheme="minorHAnsi" w:hAnsiTheme="minorHAnsi" w:cstheme="minorHAnsi"/>
          <w:color w:val="auto"/>
        </w:rPr>
        <w:t xml:space="preserve"> will provide an accurate measure</w:t>
      </w:r>
      <w:r w:rsidR="0067403B" w:rsidRPr="008C4B00">
        <w:rPr>
          <w:rFonts w:asciiTheme="minorHAnsi" w:hAnsiTheme="minorHAnsi" w:cstheme="minorHAnsi"/>
          <w:color w:val="auto"/>
        </w:rPr>
        <w:t xml:space="preserve"> for succession planning</w:t>
      </w:r>
      <w:r w:rsidRPr="008C4B00">
        <w:rPr>
          <w:rFonts w:asciiTheme="minorHAnsi" w:hAnsiTheme="minorHAnsi" w:cstheme="minorHAnsi"/>
          <w:color w:val="auto"/>
        </w:rPr>
        <w:t>?</w:t>
      </w:r>
    </w:p>
    <w:p w14:paraId="6912FF3D" w14:textId="77777777" w:rsidR="00BA5DDF" w:rsidRPr="008C4B00" w:rsidRDefault="00BA5DDF" w:rsidP="004E72E2">
      <w:pPr>
        <w:spacing w:line="360" w:lineRule="auto"/>
        <w:ind w:left="360"/>
        <w:jc w:val="both"/>
        <w:rPr>
          <w:rFonts w:asciiTheme="minorHAnsi" w:hAnsiTheme="minorHAnsi" w:cstheme="minorHAnsi"/>
          <w:color w:val="auto"/>
        </w:rPr>
      </w:pPr>
    </w:p>
    <w:p w14:paraId="7A83F795" w14:textId="16477CE2" w:rsidR="007D5B04" w:rsidRPr="008C4B00" w:rsidRDefault="00FC4F0A" w:rsidP="004E72E2">
      <w:pPr>
        <w:spacing w:line="360" w:lineRule="auto"/>
        <w:ind w:left="360"/>
        <w:jc w:val="both"/>
        <w:rPr>
          <w:rFonts w:asciiTheme="minorHAnsi" w:hAnsiTheme="minorHAnsi" w:cstheme="minorHAnsi"/>
          <w:color w:val="auto"/>
        </w:rPr>
      </w:pPr>
      <w:r w:rsidRPr="008C4B00">
        <w:rPr>
          <w:rFonts w:asciiTheme="minorHAnsi" w:hAnsiTheme="minorHAnsi" w:cstheme="minorHAnsi"/>
          <w:b/>
          <w:bCs/>
          <w:color w:val="auto"/>
        </w:rPr>
        <w:t>Objective 3</w:t>
      </w:r>
      <w:r w:rsidRPr="008C4B00">
        <w:rPr>
          <w:rFonts w:asciiTheme="minorHAnsi" w:hAnsiTheme="minorHAnsi" w:cstheme="minorHAnsi"/>
          <w:color w:val="auto"/>
        </w:rPr>
        <w:t xml:space="preserve"> - </w:t>
      </w:r>
      <w:r w:rsidR="0049426E" w:rsidRPr="008C4B00">
        <w:rPr>
          <w:rFonts w:asciiTheme="minorHAnsi" w:hAnsiTheme="minorHAnsi" w:cstheme="minorHAnsi"/>
          <w:color w:val="auto"/>
        </w:rPr>
        <w:t>d</w:t>
      </w:r>
      <w:r w:rsidR="007D5B04" w:rsidRPr="008C4B00">
        <w:rPr>
          <w:rFonts w:asciiTheme="minorHAnsi" w:hAnsiTheme="minorHAnsi" w:cstheme="minorHAnsi"/>
          <w:color w:val="auto"/>
        </w:rPr>
        <w:t>oes employee tenure have an impact on a succession planning?</w:t>
      </w:r>
    </w:p>
    <w:p w14:paraId="5E839CA6" w14:textId="77777777" w:rsidR="00D420CB" w:rsidRDefault="00D420CB" w:rsidP="004E72E2">
      <w:pPr>
        <w:spacing w:line="360" w:lineRule="auto"/>
        <w:ind w:left="360"/>
        <w:jc w:val="both"/>
        <w:rPr>
          <w:rFonts w:asciiTheme="minorHAnsi" w:hAnsiTheme="minorHAnsi" w:cstheme="minorHAnsi"/>
          <w:color w:val="auto"/>
        </w:rPr>
      </w:pPr>
    </w:p>
    <w:p w14:paraId="478D585D" w14:textId="72DCB3EC" w:rsidR="00D148CA" w:rsidRDefault="00D148CA" w:rsidP="004E72E2">
      <w:pPr>
        <w:spacing w:line="360" w:lineRule="auto"/>
        <w:ind w:left="360"/>
        <w:jc w:val="both"/>
        <w:rPr>
          <w:rFonts w:asciiTheme="minorHAnsi" w:hAnsiTheme="minorHAnsi" w:cstheme="minorHAnsi"/>
          <w:color w:val="auto"/>
        </w:rPr>
      </w:pPr>
      <w:r>
        <w:rPr>
          <w:rFonts w:asciiTheme="minorHAnsi" w:hAnsiTheme="minorHAnsi" w:cstheme="minorHAnsi"/>
          <w:color w:val="auto"/>
        </w:rPr>
        <w:lastRenderedPageBreak/>
        <w:t>The author acknowledges that</w:t>
      </w:r>
      <w:r w:rsidR="00AA7E7B">
        <w:rPr>
          <w:rFonts w:asciiTheme="minorHAnsi" w:hAnsiTheme="minorHAnsi" w:cstheme="minorHAnsi"/>
          <w:color w:val="auto"/>
        </w:rPr>
        <w:t xml:space="preserve"> </w:t>
      </w:r>
      <w:r>
        <w:rPr>
          <w:rFonts w:asciiTheme="minorHAnsi" w:hAnsiTheme="minorHAnsi" w:cstheme="minorHAnsi"/>
          <w:color w:val="auto"/>
        </w:rPr>
        <w:t xml:space="preserve">ethical issues and potential bias could become apparent when working with demographic </w:t>
      </w:r>
      <w:r w:rsidR="00AA7E7B">
        <w:rPr>
          <w:rFonts w:asciiTheme="minorHAnsi" w:hAnsiTheme="minorHAnsi" w:cstheme="minorHAnsi"/>
          <w:color w:val="auto"/>
        </w:rPr>
        <w:t>variables</w:t>
      </w:r>
      <w:r>
        <w:rPr>
          <w:rFonts w:asciiTheme="minorHAnsi" w:hAnsiTheme="minorHAnsi" w:cstheme="minorHAnsi"/>
          <w:color w:val="auto"/>
        </w:rPr>
        <w:t>, the author is not advocating that a</w:t>
      </w:r>
      <w:r w:rsidR="00AA7E7B">
        <w:rPr>
          <w:rFonts w:asciiTheme="minorHAnsi" w:hAnsiTheme="minorHAnsi" w:cstheme="minorHAnsi"/>
          <w:color w:val="auto"/>
        </w:rPr>
        <w:t>ny resu</w:t>
      </w:r>
      <w:r w:rsidR="002E1DB7">
        <w:rPr>
          <w:rFonts w:asciiTheme="minorHAnsi" w:hAnsiTheme="minorHAnsi" w:cstheme="minorHAnsi"/>
          <w:color w:val="auto"/>
        </w:rPr>
        <w:t>lting output</w:t>
      </w:r>
      <w:r>
        <w:rPr>
          <w:rFonts w:asciiTheme="minorHAnsi" w:hAnsiTheme="minorHAnsi" w:cstheme="minorHAnsi"/>
          <w:color w:val="auto"/>
        </w:rPr>
        <w:t xml:space="preserve"> model replaces the existing processes in use within the company.  Rather any potential output be used as an aid to the process in terms of decision making.  </w:t>
      </w:r>
    </w:p>
    <w:p w14:paraId="37F43828" w14:textId="77777777" w:rsidR="00D148CA" w:rsidRPr="008C4B00" w:rsidRDefault="00D148CA" w:rsidP="004E72E2">
      <w:pPr>
        <w:spacing w:line="360" w:lineRule="auto"/>
        <w:ind w:left="360"/>
        <w:jc w:val="both"/>
        <w:rPr>
          <w:rFonts w:asciiTheme="minorHAnsi" w:hAnsiTheme="minorHAnsi" w:cstheme="minorHAnsi"/>
          <w:color w:val="auto"/>
        </w:rPr>
      </w:pPr>
    </w:p>
    <w:p w14:paraId="07A5BD41" w14:textId="1F365F85" w:rsidR="002A54CB" w:rsidRPr="008C4B00" w:rsidRDefault="002A54CB" w:rsidP="004E72E2">
      <w:pPr>
        <w:pStyle w:val="Heading2"/>
        <w:numPr>
          <w:ilvl w:val="1"/>
          <w:numId w:val="35"/>
        </w:numPr>
        <w:spacing w:line="360" w:lineRule="auto"/>
        <w:jc w:val="both"/>
        <w:rPr>
          <w:rFonts w:asciiTheme="minorHAnsi" w:hAnsiTheme="minorHAnsi" w:cstheme="minorHAnsi"/>
          <w:color w:val="auto"/>
        </w:rPr>
      </w:pPr>
      <w:bookmarkStart w:id="8" w:name="_Toc146039325"/>
      <w:r w:rsidRPr="008C4B00">
        <w:rPr>
          <w:rFonts w:asciiTheme="minorHAnsi" w:hAnsiTheme="minorHAnsi" w:cstheme="minorHAnsi"/>
          <w:color w:val="auto"/>
        </w:rPr>
        <w:t xml:space="preserve">Primary </w:t>
      </w:r>
      <w:r w:rsidR="00F86FDA" w:rsidRPr="008C4B00">
        <w:rPr>
          <w:rFonts w:asciiTheme="minorHAnsi" w:hAnsiTheme="minorHAnsi" w:cstheme="minorHAnsi"/>
          <w:color w:val="auto"/>
        </w:rPr>
        <w:t xml:space="preserve">Research - </w:t>
      </w:r>
      <w:r w:rsidRPr="008C4B00">
        <w:rPr>
          <w:rFonts w:asciiTheme="minorHAnsi" w:hAnsiTheme="minorHAnsi" w:cstheme="minorHAnsi"/>
          <w:color w:val="auto"/>
        </w:rPr>
        <w:t>Data</w:t>
      </w:r>
      <w:r w:rsidR="00F86FDA" w:rsidRPr="008C4B00">
        <w:rPr>
          <w:rFonts w:asciiTheme="minorHAnsi" w:hAnsiTheme="minorHAnsi" w:cstheme="minorHAnsi"/>
          <w:color w:val="auto"/>
        </w:rPr>
        <w:t xml:space="preserve"> Collection</w:t>
      </w:r>
      <w:bookmarkEnd w:id="8"/>
    </w:p>
    <w:p w14:paraId="566278C2" w14:textId="7B113A81" w:rsidR="00450242" w:rsidRPr="008C4B00" w:rsidRDefault="00B65500"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As part of the research proposal </w:t>
      </w:r>
      <w:r w:rsidR="00347F05" w:rsidRPr="008C4B00">
        <w:rPr>
          <w:rFonts w:asciiTheme="minorHAnsi" w:hAnsiTheme="minorHAnsi" w:cstheme="minorHAnsi"/>
          <w:color w:val="auto"/>
        </w:rPr>
        <w:t>a quantitative approach to collecting primary research data w</w:t>
      </w:r>
      <w:r w:rsidRPr="008C4B00">
        <w:rPr>
          <w:rFonts w:asciiTheme="minorHAnsi" w:hAnsiTheme="minorHAnsi" w:cstheme="minorHAnsi"/>
          <w:color w:val="auto"/>
        </w:rPr>
        <w:t xml:space="preserve">as deemed </w:t>
      </w:r>
      <w:r w:rsidR="00347F05" w:rsidRPr="008C4B00">
        <w:rPr>
          <w:rFonts w:asciiTheme="minorHAnsi" w:hAnsiTheme="minorHAnsi" w:cstheme="minorHAnsi"/>
          <w:color w:val="auto"/>
        </w:rPr>
        <w:t xml:space="preserve">the most appropriate method of gaining first person information from </w:t>
      </w:r>
      <w:r w:rsidRPr="008C4B00">
        <w:rPr>
          <w:rFonts w:asciiTheme="minorHAnsi" w:hAnsiTheme="minorHAnsi" w:cstheme="minorHAnsi"/>
          <w:color w:val="auto"/>
        </w:rPr>
        <w:t xml:space="preserve">sources </w:t>
      </w:r>
      <w:r w:rsidR="00347F05" w:rsidRPr="008C4B00">
        <w:rPr>
          <w:rFonts w:asciiTheme="minorHAnsi" w:hAnsiTheme="minorHAnsi" w:cstheme="minorHAnsi"/>
          <w:color w:val="auto"/>
        </w:rPr>
        <w:t>well versed in the succession planning process</w:t>
      </w:r>
      <w:r w:rsidRPr="008C4B00">
        <w:rPr>
          <w:rFonts w:asciiTheme="minorHAnsi" w:hAnsiTheme="minorHAnsi" w:cstheme="minorHAnsi"/>
          <w:color w:val="auto"/>
        </w:rPr>
        <w:t xml:space="preserve"> </w:t>
      </w:r>
      <w:r w:rsidR="00DC3B7C" w:rsidRPr="008C4B00">
        <w:rPr>
          <w:rFonts w:asciiTheme="minorHAnsi" w:hAnsiTheme="minorHAnsi" w:cstheme="minorHAnsi"/>
          <w:color w:val="auto"/>
        </w:rPr>
        <w:t xml:space="preserve">specifically </w:t>
      </w:r>
      <w:r w:rsidRPr="008C4B00">
        <w:rPr>
          <w:rFonts w:asciiTheme="minorHAnsi" w:hAnsiTheme="minorHAnsi" w:cstheme="minorHAnsi"/>
          <w:color w:val="auto"/>
        </w:rPr>
        <w:t>within a multinational company</w:t>
      </w:r>
      <w:r w:rsidR="00347F05" w:rsidRPr="008C4B00">
        <w:rPr>
          <w:rFonts w:asciiTheme="minorHAnsi" w:hAnsiTheme="minorHAnsi" w:cstheme="minorHAnsi"/>
          <w:color w:val="auto"/>
        </w:rPr>
        <w:t xml:space="preserve">.  Such data collection </w:t>
      </w:r>
      <w:r w:rsidR="006E70E2" w:rsidRPr="008C4B00">
        <w:rPr>
          <w:rFonts w:asciiTheme="minorHAnsi" w:hAnsiTheme="minorHAnsi" w:cstheme="minorHAnsi"/>
          <w:color w:val="auto"/>
        </w:rPr>
        <w:t xml:space="preserve">was </w:t>
      </w:r>
      <w:r w:rsidR="00347F05" w:rsidRPr="008C4B00">
        <w:rPr>
          <w:rFonts w:asciiTheme="minorHAnsi" w:hAnsiTheme="minorHAnsi" w:cstheme="minorHAnsi"/>
          <w:color w:val="auto"/>
        </w:rPr>
        <w:t xml:space="preserve">completed using in person interviews. </w:t>
      </w:r>
      <w:r w:rsidR="00450242" w:rsidRPr="008C4B00">
        <w:rPr>
          <w:rFonts w:asciiTheme="minorHAnsi" w:hAnsiTheme="minorHAnsi" w:cstheme="minorHAnsi"/>
          <w:color w:val="auto"/>
        </w:rPr>
        <w:t xml:space="preserve"> Unstructured i</w:t>
      </w:r>
      <w:r w:rsidR="00347F05" w:rsidRPr="008C4B00">
        <w:rPr>
          <w:rFonts w:asciiTheme="minorHAnsi" w:hAnsiTheme="minorHAnsi" w:cstheme="minorHAnsi"/>
          <w:color w:val="auto"/>
        </w:rPr>
        <w:t xml:space="preserve">nterviews were completed online using the Microsoft Teams platform which enabled transcription to be completed automatically.  </w:t>
      </w:r>
      <w:r w:rsidR="00B441E8" w:rsidRPr="008C4B00">
        <w:rPr>
          <w:rFonts w:asciiTheme="minorHAnsi" w:hAnsiTheme="minorHAnsi" w:cstheme="minorHAnsi"/>
          <w:color w:val="auto"/>
        </w:rPr>
        <w:t>T</w:t>
      </w:r>
      <w:r w:rsidR="00347F05" w:rsidRPr="008C4B00">
        <w:rPr>
          <w:rFonts w:asciiTheme="minorHAnsi" w:hAnsiTheme="minorHAnsi" w:cstheme="minorHAnsi"/>
          <w:color w:val="auto"/>
        </w:rPr>
        <w:t>his method</w:t>
      </w:r>
      <w:r w:rsidR="00705951" w:rsidRPr="008C4B00">
        <w:rPr>
          <w:rFonts w:asciiTheme="minorHAnsi" w:hAnsiTheme="minorHAnsi" w:cstheme="minorHAnsi"/>
          <w:color w:val="auto"/>
        </w:rPr>
        <w:t xml:space="preserve"> allows</w:t>
      </w:r>
      <w:r w:rsidR="00347F05" w:rsidRPr="008C4B00">
        <w:rPr>
          <w:rFonts w:asciiTheme="minorHAnsi" w:hAnsiTheme="minorHAnsi" w:cstheme="minorHAnsi"/>
          <w:color w:val="auto"/>
        </w:rPr>
        <w:t xml:space="preserve"> for in depth discussion on the area of succession planning</w:t>
      </w:r>
      <w:r w:rsidR="00B441E8" w:rsidRPr="008C4B00">
        <w:rPr>
          <w:rFonts w:asciiTheme="minorHAnsi" w:hAnsiTheme="minorHAnsi" w:cstheme="minorHAnsi"/>
          <w:color w:val="auto"/>
        </w:rPr>
        <w:t>, as</w:t>
      </w:r>
      <w:r w:rsidR="00347F05" w:rsidRPr="008C4B00">
        <w:rPr>
          <w:rFonts w:asciiTheme="minorHAnsi" w:hAnsiTheme="minorHAnsi" w:cstheme="minorHAnsi"/>
          <w:color w:val="auto"/>
        </w:rPr>
        <w:t xml:space="preserve"> well </w:t>
      </w:r>
      <w:r w:rsidR="0047329B" w:rsidRPr="008C4B00">
        <w:rPr>
          <w:rFonts w:asciiTheme="minorHAnsi" w:hAnsiTheme="minorHAnsi" w:cstheme="minorHAnsi"/>
          <w:color w:val="auto"/>
        </w:rPr>
        <w:t xml:space="preserve">as </w:t>
      </w:r>
      <w:r w:rsidR="00347F05" w:rsidRPr="008C4B00">
        <w:rPr>
          <w:rFonts w:asciiTheme="minorHAnsi" w:hAnsiTheme="minorHAnsi" w:cstheme="minorHAnsi"/>
          <w:color w:val="auto"/>
        </w:rPr>
        <w:t xml:space="preserve">allowing a level of observation to be used by the </w:t>
      </w:r>
      <w:r w:rsidR="006E70E2" w:rsidRPr="008C4B00">
        <w:rPr>
          <w:rFonts w:asciiTheme="minorHAnsi" w:hAnsiTheme="minorHAnsi" w:cstheme="minorHAnsi"/>
          <w:color w:val="auto"/>
        </w:rPr>
        <w:t>author</w:t>
      </w:r>
      <w:r w:rsidR="00347F05" w:rsidRPr="008C4B00">
        <w:rPr>
          <w:rFonts w:asciiTheme="minorHAnsi" w:hAnsiTheme="minorHAnsi" w:cstheme="minorHAnsi"/>
          <w:color w:val="auto"/>
        </w:rPr>
        <w:t xml:space="preserve"> to gauge reactions to questions </w:t>
      </w:r>
      <w:r w:rsidR="00E27E28" w:rsidRPr="008C4B00">
        <w:rPr>
          <w:rFonts w:asciiTheme="minorHAnsi" w:hAnsiTheme="minorHAnsi" w:cstheme="minorHAnsi"/>
          <w:color w:val="auto"/>
        </w:rPr>
        <w:t>posed and</w:t>
      </w:r>
      <w:r w:rsidR="00B441E8" w:rsidRPr="008C4B00">
        <w:rPr>
          <w:rFonts w:asciiTheme="minorHAnsi" w:hAnsiTheme="minorHAnsi" w:cstheme="minorHAnsi"/>
          <w:color w:val="auto"/>
        </w:rPr>
        <w:t xml:space="preserve"> adjust th</w:t>
      </w:r>
      <w:r w:rsidR="00347F05" w:rsidRPr="008C4B00">
        <w:rPr>
          <w:rFonts w:asciiTheme="minorHAnsi" w:hAnsiTheme="minorHAnsi" w:cstheme="minorHAnsi"/>
          <w:color w:val="auto"/>
        </w:rPr>
        <w:t xml:space="preserve">e flow of the interview depending on the interviewee’s </w:t>
      </w:r>
      <w:r w:rsidR="006E70E2" w:rsidRPr="008C4B00">
        <w:rPr>
          <w:rFonts w:asciiTheme="minorHAnsi" w:hAnsiTheme="minorHAnsi" w:cstheme="minorHAnsi"/>
          <w:color w:val="auto"/>
        </w:rPr>
        <w:t>reply</w:t>
      </w:r>
      <w:r w:rsidR="00347F05" w:rsidRPr="008C4B00">
        <w:rPr>
          <w:rFonts w:asciiTheme="minorHAnsi" w:hAnsiTheme="minorHAnsi" w:cstheme="minorHAnsi"/>
          <w:color w:val="auto"/>
        </w:rPr>
        <w:t xml:space="preserve"> to the question </w:t>
      </w:r>
      <w:r w:rsidR="003B0B1F" w:rsidRPr="008C4B00">
        <w:rPr>
          <w:rFonts w:asciiTheme="minorHAnsi" w:hAnsiTheme="minorHAnsi" w:cstheme="minorHAnsi"/>
          <w:color w:val="auto"/>
        </w:rPr>
        <w:fldChar w:fldCharType="begin"/>
      </w:r>
      <w:r w:rsidR="003B0B1F" w:rsidRPr="008C4B00">
        <w:rPr>
          <w:rFonts w:asciiTheme="minorHAnsi" w:hAnsiTheme="minorHAnsi" w:cstheme="minorHAnsi"/>
          <w:color w:val="auto"/>
        </w:rPr>
        <w:instrText xml:space="preserve"> ADDIN ZOTERO_ITEM CSL_CITATION {"citationID":"Hf8FXaOK","properties":{"formattedCitation":"(Kumar, 2011; Saunders, Lewis and Thornhill, 2012; Wilson, 2013)","plainCitation":"(Kumar, 2011; Saunders, Lewis and Thornhill, 2012; Wilson, 2013)","noteIndex":0},"citationItems":[{"id":367,"uris":["http://zotero.org/users/11537704/items/5LA6RKQL"],"itemData":{"id":367,"type":"book","edition":"3rd","ISBN":"978-1-84920-300-5","number-of-pages":"366","publisher":"SAGE","title":"Resarch Methodology","author":[{"family":"Kumar","given":"Ranjit"}],"issued":{"date-parts":[["2011"]]}},"label":"page"},{"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label":"page"},{"id":121,"uris":["http://zotero.org/users/11537704/items/GTPZFPRM"],"itemData":{"id":121,"type":"webpage","title":"Interview Techniques for UX Practitioners : A User-Centered Design Method","URL":"https://eds.p.ebscohost.com/eds/ebookviewer/ebook/ZTI1MHh3d19fNTE2MjAwX19BTg2?sid=70cde69d-863a-4c78-a479-4619b4cbc1e5%40redis&amp;vid=17&amp;format=EB&amp;rid=1","author":[{"family":"Wilson","given":"Chauncey"}],"accessed":{"date-parts":[["2023",5,13]]},"issued":{"date-parts":[["2013"]]}},"label":"page"}],"schema":"https://github.com/citation-style-language/schema/raw/master/csl-citation.json"} </w:instrText>
      </w:r>
      <w:r w:rsidR="003B0B1F" w:rsidRPr="008C4B00">
        <w:rPr>
          <w:rFonts w:asciiTheme="minorHAnsi" w:hAnsiTheme="minorHAnsi" w:cstheme="minorHAnsi"/>
          <w:color w:val="auto"/>
        </w:rPr>
        <w:fldChar w:fldCharType="separate"/>
      </w:r>
      <w:r w:rsidR="003B0B1F" w:rsidRPr="008C4B00">
        <w:rPr>
          <w:rFonts w:asciiTheme="minorHAnsi" w:hAnsiTheme="minorHAnsi" w:cstheme="minorHAnsi"/>
          <w:color w:val="auto"/>
        </w:rPr>
        <w:t>(Kumar, 2011; Saunders, Lewis and Thornhill, 2012; Wilson, 2013)</w:t>
      </w:r>
      <w:r w:rsidR="003B0B1F" w:rsidRPr="008C4B00">
        <w:rPr>
          <w:rFonts w:asciiTheme="minorHAnsi" w:hAnsiTheme="minorHAnsi" w:cstheme="minorHAnsi"/>
          <w:color w:val="auto"/>
        </w:rPr>
        <w:fldChar w:fldCharType="end"/>
      </w:r>
      <w:r w:rsidR="00347F05" w:rsidRPr="008C4B00">
        <w:rPr>
          <w:rFonts w:asciiTheme="minorHAnsi" w:hAnsiTheme="minorHAnsi" w:cstheme="minorHAnsi"/>
          <w:color w:val="auto"/>
        </w:rPr>
        <w:t xml:space="preserve">.  </w:t>
      </w:r>
      <w:r w:rsidR="00450242" w:rsidRPr="008C4B00">
        <w:rPr>
          <w:rFonts w:asciiTheme="minorHAnsi" w:hAnsiTheme="minorHAnsi" w:cstheme="minorHAnsi"/>
          <w:color w:val="auto"/>
        </w:rPr>
        <w:t>In essence, this method allows the author and interviewee to have a conversation that moves organically through topics giving an opportunity to probe for further understanding where necessary.</w:t>
      </w:r>
      <w:r w:rsidR="00E948D6">
        <w:rPr>
          <w:rFonts w:asciiTheme="minorHAnsi" w:hAnsiTheme="minorHAnsi" w:cstheme="minorHAnsi"/>
          <w:color w:val="auto"/>
        </w:rPr>
        <w:t xml:space="preserve">  </w:t>
      </w:r>
      <w:r w:rsidR="001A4AD6">
        <w:rPr>
          <w:rFonts w:asciiTheme="minorHAnsi" w:hAnsiTheme="minorHAnsi" w:cstheme="minorHAnsi"/>
          <w:color w:val="auto"/>
        </w:rPr>
        <w:t xml:space="preserve"> </w:t>
      </w:r>
    </w:p>
    <w:p w14:paraId="06816698" w14:textId="77777777" w:rsidR="00450242" w:rsidRPr="008C4B00" w:rsidRDefault="00450242" w:rsidP="004E72E2">
      <w:pPr>
        <w:spacing w:line="360" w:lineRule="auto"/>
        <w:ind w:left="426"/>
        <w:jc w:val="both"/>
        <w:rPr>
          <w:rFonts w:asciiTheme="minorHAnsi" w:hAnsiTheme="minorHAnsi" w:cstheme="minorHAnsi"/>
          <w:color w:val="auto"/>
        </w:rPr>
      </w:pPr>
    </w:p>
    <w:p w14:paraId="35D5275F" w14:textId="24B937C9" w:rsidR="008E1561" w:rsidRPr="008C4B00" w:rsidRDefault="008E1561"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To ensure that the right mix of experts are chosen, Saunders et al (2012) outline that identifying the characteristics of the experts prior to selection will create a more rounded group of experts.  To that end, the author has identified two characteristics that would be key in answering the research objectives posed a</w:t>
      </w:r>
      <w:r w:rsidR="00F86FDA" w:rsidRPr="008C4B00">
        <w:rPr>
          <w:rFonts w:asciiTheme="minorHAnsi" w:hAnsiTheme="minorHAnsi" w:cstheme="minorHAnsi"/>
          <w:color w:val="auto"/>
        </w:rPr>
        <w:t xml:space="preserve">s part of this research, namely; </w:t>
      </w:r>
    </w:p>
    <w:p w14:paraId="4D543403" w14:textId="3DEC97D8" w:rsidR="008E1561" w:rsidRPr="008C4B00" w:rsidRDefault="008E1561" w:rsidP="004E72E2">
      <w:pPr>
        <w:spacing w:line="360" w:lineRule="auto"/>
        <w:ind w:left="1560" w:hanging="851"/>
        <w:jc w:val="both"/>
        <w:rPr>
          <w:rFonts w:asciiTheme="minorHAnsi" w:hAnsiTheme="minorHAnsi" w:cstheme="minorHAnsi"/>
          <w:color w:val="auto"/>
        </w:rPr>
      </w:pPr>
      <w:r w:rsidRPr="008C4B00">
        <w:rPr>
          <w:rFonts w:asciiTheme="minorHAnsi" w:hAnsiTheme="minorHAnsi" w:cstheme="minorHAnsi"/>
          <w:color w:val="auto"/>
        </w:rPr>
        <w:t>•</w:t>
      </w:r>
      <w:r w:rsidRPr="008C4B00">
        <w:rPr>
          <w:rFonts w:asciiTheme="minorHAnsi" w:hAnsiTheme="minorHAnsi" w:cstheme="minorHAnsi"/>
          <w:color w:val="auto"/>
        </w:rPr>
        <w:tab/>
        <w:t xml:space="preserve">Have some involvement in implementing </w:t>
      </w:r>
      <w:r w:rsidR="006E70E2" w:rsidRPr="008C4B00">
        <w:rPr>
          <w:rFonts w:asciiTheme="minorHAnsi" w:hAnsiTheme="minorHAnsi" w:cstheme="minorHAnsi"/>
          <w:color w:val="auto"/>
        </w:rPr>
        <w:t>or</w:t>
      </w:r>
      <w:r w:rsidRPr="008C4B00">
        <w:rPr>
          <w:rFonts w:asciiTheme="minorHAnsi" w:hAnsiTheme="minorHAnsi" w:cstheme="minorHAnsi"/>
          <w:color w:val="auto"/>
        </w:rPr>
        <w:t xml:space="preserve"> improving processes with HR and the wider company.</w:t>
      </w:r>
    </w:p>
    <w:p w14:paraId="325C4263" w14:textId="77777777" w:rsidR="008E1561" w:rsidRPr="008C4B00" w:rsidRDefault="008E1561" w:rsidP="004E72E2">
      <w:pPr>
        <w:spacing w:line="360" w:lineRule="auto"/>
        <w:ind w:left="1560" w:hanging="851"/>
        <w:jc w:val="both"/>
        <w:rPr>
          <w:rFonts w:asciiTheme="minorHAnsi" w:hAnsiTheme="minorHAnsi" w:cstheme="minorHAnsi"/>
          <w:color w:val="auto"/>
        </w:rPr>
      </w:pPr>
      <w:r w:rsidRPr="008C4B00">
        <w:rPr>
          <w:rFonts w:asciiTheme="minorHAnsi" w:hAnsiTheme="minorHAnsi" w:cstheme="minorHAnsi"/>
          <w:color w:val="auto"/>
        </w:rPr>
        <w:t>•</w:t>
      </w:r>
      <w:r w:rsidRPr="008C4B00">
        <w:rPr>
          <w:rFonts w:asciiTheme="minorHAnsi" w:hAnsiTheme="minorHAnsi" w:cstheme="minorHAnsi"/>
          <w:color w:val="auto"/>
        </w:rPr>
        <w:tab/>
        <w:t>Be ‘outward looking’ in that they are knowledgeable of company strategy as well as best practices within the market.</w:t>
      </w:r>
    </w:p>
    <w:p w14:paraId="664AAA69" w14:textId="77777777" w:rsidR="00F86FDA" w:rsidRPr="008C4B00" w:rsidRDefault="00F86FDA" w:rsidP="004E72E2">
      <w:pPr>
        <w:spacing w:line="360" w:lineRule="auto"/>
        <w:ind w:left="426"/>
        <w:jc w:val="both"/>
        <w:rPr>
          <w:rFonts w:asciiTheme="minorHAnsi" w:hAnsiTheme="minorHAnsi" w:cstheme="minorHAnsi"/>
          <w:color w:val="auto"/>
        </w:rPr>
      </w:pPr>
    </w:p>
    <w:p w14:paraId="59786F83" w14:textId="18478621" w:rsidR="00F86FDA" w:rsidRPr="008C4B00" w:rsidRDefault="00347F05"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To overcome any potential bias that occurs on the interviewee’s behalf, the author sought input from different individuals who have taken part in the succession planning process</w:t>
      </w:r>
      <w:r w:rsidR="00E27E28" w:rsidRPr="008C4B00">
        <w:rPr>
          <w:rFonts w:asciiTheme="minorHAnsi" w:hAnsiTheme="minorHAnsi" w:cstheme="minorHAnsi"/>
          <w:color w:val="auto"/>
        </w:rPr>
        <w:t xml:space="preserve"> over </w:t>
      </w:r>
      <w:r w:rsidR="00450242" w:rsidRPr="008C4B00">
        <w:rPr>
          <w:rFonts w:asciiTheme="minorHAnsi" w:hAnsiTheme="minorHAnsi" w:cstheme="minorHAnsi"/>
          <w:color w:val="auto"/>
        </w:rPr>
        <w:t>several</w:t>
      </w:r>
      <w:r w:rsidR="00E27E28" w:rsidRPr="008C4B00">
        <w:rPr>
          <w:rFonts w:asciiTheme="minorHAnsi" w:hAnsiTheme="minorHAnsi" w:cstheme="minorHAnsi"/>
          <w:color w:val="auto"/>
        </w:rPr>
        <w:t xml:space="preserve"> </w:t>
      </w:r>
      <w:r w:rsidR="00E27E28" w:rsidRPr="008C4B00">
        <w:rPr>
          <w:rFonts w:asciiTheme="minorHAnsi" w:hAnsiTheme="minorHAnsi" w:cstheme="minorHAnsi"/>
          <w:color w:val="auto"/>
        </w:rPr>
        <w:lastRenderedPageBreak/>
        <w:t>years, either in the multinational company</w:t>
      </w:r>
      <w:r w:rsidR="006E70E2" w:rsidRPr="008C4B00">
        <w:rPr>
          <w:rFonts w:asciiTheme="minorHAnsi" w:hAnsiTheme="minorHAnsi" w:cstheme="minorHAnsi"/>
          <w:color w:val="auto"/>
        </w:rPr>
        <w:t xml:space="preserve"> itself</w:t>
      </w:r>
      <w:r w:rsidR="00E27E28" w:rsidRPr="008C4B00">
        <w:rPr>
          <w:rFonts w:asciiTheme="minorHAnsi" w:hAnsiTheme="minorHAnsi" w:cstheme="minorHAnsi"/>
          <w:color w:val="auto"/>
        </w:rPr>
        <w:t>, or</w:t>
      </w:r>
      <w:r w:rsidR="008F6BEB" w:rsidRPr="008C4B00">
        <w:rPr>
          <w:rFonts w:asciiTheme="minorHAnsi" w:hAnsiTheme="minorHAnsi" w:cstheme="minorHAnsi"/>
          <w:color w:val="auto"/>
        </w:rPr>
        <w:t xml:space="preserve"> as part of their previous roles with </w:t>
      </w:r>
      <w:r w:rsidR="006E70E2" w:rsidRPr="008C4B00">
        <w:rPr>
          <w:rFonts w:asciiTheme="minorHAnsi" w:hAnsiTheme="minorHAnsi" w:cstheme="minorHAnsi"/>
          <w:color w:val="auto"/>
        </w:rPr>
        <w:t>similar</w:t>
      </w:r>
      <w:r w:rsidR="008F6BEB" w:rsidRPr="008C4B00">
        <w:rPr>
          <w:rFonts w:asciiTheme="minorHAnsi" w:hAnsiTheme="minorHAnsi" w:cstheme="minorHAnsi"/>
          <w:color w:val="auto"/>
        </w:rPr>
        <w:t xml:space="preserve"> organisations</w:t>
      </w:r>
      <w:r w:rsidRPr="008C4B00">
        <w:rPr>
          <w:rFonts w:asciiTheme="minorHAnsi" w:hAnsiTheme="minorHAnsi" w:cstheme="minorHAnsi"/>
          <w:color w:val="auto"/>
        </w:rPr>
        <w:t xml:space="preserve">. </w:t>
      </w:r>
      <w:r w:rsidR="008F6BEB" w:rsidRPr="008C4B00">
        <w:rPr>
          <w:rFonts w:asciiTheme="minorHAnsi" w:hAnsiTheme="minorHAnsi" w:cstheme="minorHAnsi"/>
          <w:color w:val="auto"/>
        </w:rPr>
        <w:t xml:space="preserve"> In terms of gaining a holistic view of the succession planning process, the interviewees have been identified from different part</w:t>
      </w:r>
      <w:r w:rsidR="0047329B" w:rsidRPr="008C4B00">
        <w:rPr>
          <w:rFonts w:asciiTheme="minorHAnsi" w:hAnsiTheme="minorHAnsi" w:cstheme="minorHAnsi"/>
          <w:color w:val="auto"/>
        </w:rPr>
        <w:t>s</w:t>
      </w:r>
      <w:r w:rsidR="008F6BEB" w:rsidRPr="008C4B00">
        <w:rPr>
          <w:rFonts w:asciiTheme="minorHAnsi" w:hAnsiTheme="minorHAnsi" w:cstheme="minorHAnsi"/>
          <w:color w:val="auto"/>
        </w:rPr>
        <w:t xml:space="preserve"> of the organisation.  One </w:t>
      </w:r>
      <w:r w:rsidRPr="008C4B00">
        <w:rPr>
          <w:rFonts w:asciiTheme="minorHAnsi" w:hAnsiTheme="minorHAnsi" w:cstheme="minorHAnsi"/>
          <w:color w:val="auto"/>
        </w:rPr>
        <w:t xml:space="preserve">interviewee manages the succession planning process for the manufacturing division of the company, another manages the process for office-based employees located around the wider European Economic Area.  Yet another interviewee has experience in both areas of the business outlined previously and is well placed to share similarities and differences in the two processes.  </w:t>
      </w:r>
      <w:r w:rsidR="00F86FDA" w:rsidRPr="008C4B00">
        <w:rPr>
          <w:rFonts w:asciiTheme="minorHAnsi" w:hAnsiTheme="minorHAnsi" w:cstheme="minorHAnsi"/>
          <w:color w:val="auto"/>
        </w:rPr>
        <w:t xml:space="preserve">Transcripts from the interviews can be seen in appendix </w:t>
      </w:r>
      <w:r w:rsidR="0013145A" w:rsidRPr="008C4B00">
        <w:rPr>
          <w:rFonts w:asciiTheme="minorHAnsi" w:hAnsiTheme="minorHAnsi" w:cstheme="minorHAnsi"/>
          <w:color w:val="auto"/>
        </w:rPr>
        <w:t>2</w:t>
      </w:r>
      <w:r w:rsidR="00F86FDA" w:rsidRPr="008C4B00">
        <w:rPr>
          <w:rFonts w:asciiTheme="minorHAnsi" w:hAnsiTheme="minorHAnsi" w:cstheme="minorHAnsi"/>
          <w:color w:val="auto"/>
        </w:rPr>
        <w:t>.</w:t>
      </w:r>
    </w:p>
    <w:p w14:paraId="2A369194" w14:textId="77777777" w:rsidR="00F86FDA" w:rsidRPr="008C4B00" w:rsidRDefault="00F86FDA" w:rsidP="004E72E2">
      <w:pPr>
        <w:spacing w:line="360" w:lineRule="auto"/>
        <w:ind w:left="426"/>
        <w:jc w:val="both"/>
        <w:rPr>
          <w:rFonts w:asciiTheme="minorHAnsi" w:hAnsiTheme="minorHAnsi" w:cstheme="minorHAnsi"/>
          <w:color w:val="auto"/>
        </w:rPr>
      </w:pPr>
    </w:p>
    <w:p w14:paraId="0D68DB14" w14:textId="0EEDA336" w:rsidR="00347F05" w:rsidRPr="008C4B00" w:rsidRDefault="00347F05" w:rsidP="004E72E2">
      <w:pPr>
        <w:pStyle w:val="Heading2"/>
        <w:numPr>
          <w:ilvl w:val="1"/>
          <w:numId w:val="35"/>
        </w:numPr>
        <w:spacing w:line="360" w:lineRule="auto"/>
        <w:jc w:val="both"/>
        <w:rPr>
          <w:rFonts w:asciiTheme="minorHAnsi" w:hAnsiTheme="minorHAnsi" w:cstheme="minorHAnsi"/>
          <w:color w:val="auto"/>
        </w:rPr>
      </w:pPr>
      <w:bookmarkStart w:id="9" w:name="_Toc146039326"/>
      <w:r w:rsidRPr="008C4B00">
        <w:rPr>
          <w:rFonts w:asciiTheme="minorHAnsi" w:hAnsiTheme="minorHAnsi" w:cstheme="minorHAnsi"/>
          <w:color w:val="auto"/>
        </w:rPr>
        <w:t>Secondary Data Collection</w:t>
      </w:r>
      <w:bookmarkEnd w:id="9"/>
    </w:p>
    <w:p w14:paraId="34A0B5CE" w14:textId="77777777" w:rsidR="00FC44F5" w:rsidRPr="008C4B00" w:rsidRDefault="00C8407A"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As outlined previously, i</w:t>
      </w:r>
      <w:r w:rsidR="002257F3" w:rsidRPr="008C4B00">
        <w:rPr>
          <w:rFonts w:asciiTheme="minorHAnsi" w:hAnsiTheme="minorHAnsi" w:cstheme="minorHAnsi"/>
          <w:color w:val="auto"/>
        </w:rPr>
        <w:t xml:space="preserve">nitially, the author hoped to use data from the company’s own LMS system.  As an alternative, the Open University Learning Analytics Dataset (OULAD) was selected as the dataset upon which analysis could be completed </w:t>
      </w:r>
      <w:r w:rsidR="002257F3" w:rsidRPr="008C4B00">
        <w:rPr>
          <w:rFonts w:asciiTheme="minorHAnsi" w:hAnsiTheme="minorHAnsi" w:cstheme="minorHAnsi"/>
          <w:color w:val="auto"/>
        </w:rPr>
        <w:fldChar w:fldCharType="begin"/>
      </w:r>
      <w:r w:rsidR="002257F3" w:rsidRPr="008C4B00">
        <w:rPr>
          <w:rFonts w:asciiTheme="minorHAnsi" w:hAnsiTheme="minorHAnsi" w:cstheme="minorHAnsi"/>
          <w:color w:val="auto"/>
        </w:rPr>
        <w:instrText xml:space="preserve"> ADDIN ZOTERO_ITEM CSL_CITATION {"citationID":"Jp5d6v4K","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2257F3" w:rsidRPr="008C4B00">
        <w:rPr>
          <w:rFonts w:asciiTheme="minorHAnsi" w:hAnsiTheme="minorHAnsi" w:cstheme="minorHAnsi"/>
          <w:color w:val="auto"/>
        </w:rPr>
        <w:fldChar w:fldCharType="separate"/>
      </w:r>
      <w:r w:rsidR="002257F3" w:rsidRPr="008C4B00">
        <w:rPr>
          <w:rFonts w:asciiTheme="minorHAnsi" w:hAnsiTheme="minorHAnsi" w:cstheme="minorHAnsi"/>
          <w:color w:val="auto"/>
        </w:rPr>
        <w:t>(Kuzilek, Hlosta and Zdrahal, 2017)</w:t>
      </w:r>
      <w:r w:rsidR="002257F3" w:rsidRPr="008C4B00">
        <w:rPr>
          <w:rFonts w:asciiTheme="minorHAnsi" w:hAnsiTheme="minorHAnsi" w:cstheme="minorHAnsi"/>
          <w:color w:val="auto"/>
        </w:rPr>
        <w:fldChar w:fldCharType="end"/>
      </w:r>
      <w:r w:rsidR="002257F3" w:rsidRPr="008C4B00">
        <w:rPr>
          <w:rFonts w:asciiTheme="minorHAnsi" w:hAnsiTheme="minorHAnsi" w:cstheme="minorHAnsi"/>
          <w:color w:val="auto"/>
        </w:rPr>
        <w:t xml:space="preserve">.  </w:t>
      </w:r>
      <w:r w:rsidR="006B3600" w:rsidRPr="008C4B00">
        <w:rPr>
          <w:rFonts w:asciiTheme="minorHAnsi" w:hAnsiTheme="minorHAnsi" w:cstheme="minorHAnsi"/>
          <w:color w:val="auto"/>
        </w:rPr>
        <w:t xml:space="preserve">The data file specifically selected for analysis was the </w:t>
      </w:r>
      <w:r w:rsidR="002257F3" w:rsidRPr="008C4B00">
        <w:rPr>
          <w:rFonts w:asciiTheme="minorHAnsi" w:hAnsiTheme="minorHAnsi" w:cstheme="minorHAnsi"/>
          <w:color w:val="auto"/>
        </w:rPr>
        <w:t>‘student_info.csv’ file</w:t>
      </w:r>
      <w:r w:rsidR="006B3600" w:rsidRPr="008C4B00">
        <w:rPr>
          <w:rFonts w:asciiTheme="minorHAnsi" w:hAnsiTheme="minorHAnsi" w:cstheme="minorHAnsi"/>
          <w:color w:val="auto"/>
        </w:rPr>
        <w:t xml:space="preserve">.  </w:t>
      </w:r>
      <w:r w:rsidR="002257F3" w:rsidRPr="008C4B00">
        <w:rPr>
          <w:rFonts w:asciiTheme="minorHAnsi" w:hAnsiTheme="minorHAnsi" w:cstheme="minorHAnsi"/>
          <w:color w:val="auto"/>
        </w:rPr>
        <w:t xml:space="preserve"> </w:t>
      </w:r>
    </w:p>
    <w:p w14:paraId="68114542" w14:textId="633D6F6A" w:rsidR="00FB1716" w:rsidRPr="008C4B00" w:rsidRDefault="00FB1716"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The </w:t>
      </w:r>
      <w:r w:rsidR="00FC44F5" w:rsidRPr="008C4B00">
        <w:rPr>
          <w:rFonts w:asciiTheme="minorHAnsi" w:hAnsiTheme="minorHAnsi" w:cstheme="minorHAnsi"/>
          <w:color w:val="auto"/>
        </w:rPr>
        <w:t xml:space="preserve">dataset </w:t>
      </w:r>
      <w:r w:rsidRPr="008C4B00">
        <w:rPr>
          <w:rFonts w:asciiTheme="minorHAnsi" w:hAnsiTheme="minorHAnsi" w:cstheme="minorHAnsi"/>
          <w:color w:val="auto"/>
        </w:rPr>
        <w:t xml:space="preserve">OULAD </w:t>
      </w:r>
      <w:r w:rsidR="00FC44F5" w:rsidRPr="008C4B00">
        <w:rPr>
          <w:rFonts w:asciiTheme="minorHAnsi" w:hAnsiTheme="minorHAnsi" w:cstheme="minorHAnsi"/>
          <w:color w:val="auto"/>
        </w:rPr>
        <w:t xml:space="preserve">closely mimics </w:t>
      </w:r>
      <w:r w:rsidRPr="008C4B00">
        <w:rPr>
          <w:rFonts w:asciiTheme="minorHAnsi" w:hAnsiTheme="minorHAnsi" w:cstheme="minorHAnsi"/>
          <w:color w:val="auto"/>
        </w:rPr>
        <w:t>data typically found in a commercial operation and extracted from an LMS within the company such as:</w:t>
      </w:r>
    </w:p>
    <w:p w14:paraId="7A10B907" w14:textId="7BD95BF7" w:rsidR="00FB1716" w:rsidRPr="008C4B00" w:rsidRDefault="00FB1716" w:rsidP="004E72E2">
      <w:pPr>
        <w:pStyle w:val="ListParagraph"/>
        <w:numPr>
          <w:ilvl w:val="0"/>
          <w:numId w:val="43"/>
        </w:numPr>
        <w:spacing w:line="360" w:lineRule="auto"/>
        <w:jc w:val="both"/>
        <w:rPr>
          <w:rFonts w:asciiTheme="minorHAnsi" w:hAnsiTheme="minorHAnsi" w:cstheme="minorHAnsi"/>
          <w:color w:val="auto"/>
        </w:rPr>
      </w:pPr>
      <w:r w:rsidRPr="008C4B00">
        <w:rPr>
          <w:rFonts w:asciiTheme="minorHAnsi" w:hAnsiTheme="minorHAnsi" w:cstheme="minorHAnsi"/>
          <w:b/>
          <w:bCs/>
          <w:color w:val="auto"/>
        </w:rPr>
        <w:t>Student_Id</w:t>
      </w:r>
      <w:r w:rsidRPr="008C4B00">
        <w:rPr>
          <w:rFonts w:asciiTheme="minorHAnsi" w:hAnsiTheme="minorHAnsi" w:cstheme="minorHAnsi"/>
          <w:color w:val="auto"/>
        </w:rPr>
        <w:t xml:space="preserve"> = representation for employee number</w:t>
      </w:r>
    </w:p>
    <w:p w14:paraId="799AEA9C" w14:textId="5ED70612" w:rsidR="00FB1716" w:rsidRPr="008C4B00" w:rsidRDefault="00FB1716" w:rsidP="004E72E2">
      <w:pPr>
        <w:pStyle w:val="ListParagraph"/>
        <w:numPr>
          <w:ilvl w:val="0"/>
          <w:numId w:val="43"/>
        </w:numPr>
        <w:spacing w:line="360" w:lineRule="auto"/>
        <w:jc w:val="both"/>
        <w:rPr>
          <w:rFonts w:asciiTheme="minorHAnsi" w:hAnsiTheme="minorHAnsi" w:cstheme="minorHAnsi"/>
          <w:color w:val="auto"/>
        </w:rPr>
      </w:pPr>
      <w:r w:rsidRPr="008C4B00">
        <w:rPr>
          <w:rFonts w:asciiTheme="minorHAnsi" w:hAnsiTheme="minorHAnsi" w:cstheme="minorHAnsi"/>
          <w:b/>
          <w:bCs/>
          <w:color w:val="auto"/>
        </w:rPr>
        <w:t>Studied_Credit</w:t>
      </w:r>
      <w:r w:rsidRPr="008C4B00">
        <w:rPr>
          <w:rFonts w:asciiTheme="minorHAnsi" w:hAnsiTheme="minorHAnsi" w:cstheme="minorHAnsi"/>
          <w:color w:val="auto"/>
        </w:rPr>
        <w:t xml:space="preserve"> = as a simulation / substitute for level of interaction with the system i.e. the more credits gained, the more courses completed.</w:t>
      </w:r>
    </w:p>
    <w:p w14:paraId="4727699E" w14:textId="77777777" w:rsidR="00FB1716" w:rsidRPr="008C4B00" w:rsidRDefault="00FB1716" w:rsidP="004E72E2">
      <w:pPr>
        <w:pStyle w:val="ListParagraph"/>
        <w:numPr>
          <w:ilvl w:val="0"/>
          <w:numId w:val="43"/>
        </w:numPr>
        <w:spacing w:line="360" w:lineRule="auto"/>
        <w:jc w:val="both"/>
        <w:rPr>
          <w:rFonts w:asciiTheme="minorHAnsi" w:hAnsiTheme="minorHAnsi" w:cstheme="minorHAnsi"/>
          <w:color w:val="auto"/>
        </w:rPr>
      </w:pPr>
      <w:r w:rsidRPr="008C4B00">
        <w:rPr>
          <w:rFonts w:asciiTheme="minorHAnsi" w:hAnsiTheme="minorHAnsi" w:cstheme="minorHAnsi"/>
          <w:b/>
          <w:bCs/>
          <w:color w:val="auto"/>
        </w:rPr>
        <w:t>Tenure</w:t>
      </w:r>
      <w:r w:rsidRPr="008C4B00">
        <w:rPr>
          <w:rFonts w:asciiTheme="minorHAnsi" w:hAnsiTheme="minorHAnsi" w:cstheme="minorHAnsi"/>
          <w:color w:val="auto"/>
        </w:rPr>
        <w:t xml:space="preserve"> = the addition of a column on tenure as a random variable to simulate the number of years the given employee / student has been with the company.</w:t>
      </w:r>
    </w:p>
    <w:p w14:paraId="4FD558AD" w14:textId="7026F648" w:rsidR="00FC44F5" w:rsidRPr="008C4B00" w:rsidRDefault="00FC44F5" w:rsidP="004E72E2">
      <w:pPr>
        <w:pStyle w:val="ListParagraph"/>
        <w:numPr>
          <w:ilvl w:val="0"/>
          <w:numId w:val="43"/>
        </w:numPr>
        <w:spacing w:line="360" w:lineRule="auto"/>
        <w:jc w:val="both"/>
        <w:rPr>
          <w:rFonts w:asciiTheme="minorHAnsi" w:hAnsiTheme="minorHAnsi" w:cstheme="minorHAnsi"/>
          <w:color w:val="auto"/>
        </w:rPr>
      </w:pPr>
      <w:r w:rsidRPr="008C4B00">
        <w:rPr>
          <w:rFonts w:asciiTheme="minorHAnsi" w:hAnsiTheme="minorHAnsi" w:cstheme="minorHAnsi"/>
          <w:b/>
          <w:bCs/>
          <w:color w:val="auto"/>
        </w:rPr>
        <w:t>Gender</w:t>
      </w:r>
      <w:r w:rsidR="00B72A23" w:rsidRPr="008C4B00">
        <w:rPr>
          <w:rFonts w:asciiTheme="minorHAnsi" w:hAnsiTheme="minorHAnsi" w:cstheme="minorHAnsi"/>
          <w:b/>
          <w:bCs/>
          <w:color w:val="auto"/>
        </w:rPr>
        <w:t xml:space="preserve"> </w:t>
      </w:r>
      <w:r w:rsidR="00B72A23" w:rsidRPr="008C4B00">
        <w:rPr>
          <w:rFonts w:asciiTheme="minorHAnsi" w:hAnsiTheme="minorHAnsi" w:cstheme="minorHAnsi"/>
          <w:color w:val="auto"/>
        </w:rPr>
        <w:t>= the gender of the employee / student</w:t>
      </w:r>
    </w:p>
    <w:p w14:paraId="17AFBD79" w14:textId="26FB5617" w:rsidR="005A1C8D" w:rsidRPr="008C4B00" w:rsidRDefault="005A1C8D" w:rsidP="004E72E2">
      <w:pPr>
        <w:pStyle w:val="ListParagraph"/>
        <w:numPr>
          <w:ilvl w:val="0"/>
          <w:numId w:val="43"/>
        </w:numPr>
        <w:spacing w:line="360" w:lineRule="auto"/>
        <w:jc w:val="both"/>
        <w:rPr>
          <w:rFonts w:asciiTheme="minorHAnsi" w:hAnsiTheme="minorHAnsi" w:cstheme="minorHAnsi"/>
          <w:color w:val="auto"/>
        </w:rPr>
      </w:pPr>
      <w:r w:rsidRPr="008C4B00">
        <w:rPr>
          <w:rFonts w:asciiTheme="minorHAnsi" w:hAnsiTheme="minorHAnsi" w:cstheme="minorHAnsi"/>
          <w:b/>
          <w:bCs/>
          <w:color w:val="auto"/>
        </w:rPr>
        <w:t>Age</w:t>
      </w:r>
      <w:r w:rsidR="00B72A23" w:rsidRPr="008C4B00">
        <w:rPr>
          <w:rFonts w:asciiTheme="minorHAnsi" w:hAnsiTheme="minorHAnsi" w:cstheme="minorHAnsi"/>
          <w:b/>
          <w:bCs/>
          <w:color w:val="auto"/>
        </w:rPr>
        <w:t xml:space="preserve"> </w:t>
      </w:r>
      <w:r w:rsidR="00B72A23" w:rsidRPr="008C4B00">
        <w:rPr>
          <w:rFonts w:asciiTheme="minorHAnsi" w:hAnsiTheme="minorHAnsi" w:cstheme="minorHAnsi"/>
          <w:color w:val="auto"/>
        </w:rPr>
        <w:t xml:space="preserve">= </w:t>
      </w:r>
      <w:r w:rsidR="00F6722A" w:rsidRPr="008C4B00">
        <w:rPr>
          <w:rFonts w:asciiTheme="minorHAnsi" w:hAnsiTheme="minorHAnsi" w:cstheme="minorHAnsi"/>
          <w:color w:val="auto"/>
        </w:rPr>
        <w:t>grouped by age bands</w:t>
      </w:r>
    </w:p>
    <w:p w14:paraId="03B35A70" w14:textId="1C74739D" w:rsidR="005A1C8D" w:rsidRPr="008C4B00" w:rsidRDefault="005A1C8D" w:rsidP="004E72E2">
      <w:pPr>
        <w:pStyle w:val="ListParagraph"/>
        <w:numPr>
          <w:ilvl w:val="0"/>
          <w:numId w:val="43"/>
        </w:numPr>
        <w:spacing w:line="360" w:lineRule="auto"/>
        <w:jc w:val="both"/>
        <w:rPr>
          <w:rFonts w:asciiTheme="minorHAnsi" w:hAnsiTheme="minorHAnsi" w:cstheme="minorHAnsi"/>
          <w:color w:val="auto"/>
        </w:rPr>
      </w:pPr>
      <w:r w:rsidRPr="008C4B00">
        <w:rPr>
          <w:rFonts w:asciiTheme="minorHAnsi" w:hAnsiTheme="minorHAnsi" w:cstheme="minorHAnsi"/>
          <w:b/>
          <w:bCs/>
          <w:color w:val="auto"/>
        </w:rPr>
        <w:t>Previous education</w:t>
      </w:r>
      <w:r w:rsidR="00F6722A" w:rsidRPr="008C4B00">
        <w:rPr>
          <w:rFonts w:asciiTheme="minorHAnsi" w:hAnsiTheme="minorHAnsi" w:cstheme="minorHAnsi"/>
          <w:color w:val="auto"/>
        </w:rPr>
        <w:t xml:space="preserve"> = </w:t>
      </w:r>
      <w:r w:rsidR="003A03F6" w:rsidRPr="008C4B00">
        <w:rPr>
          <w:rFonts w:asciiTheme="minorHAnsi" w:hAnsiTheme="minorHAnsi" w:cstheme="minorHAnsi"/>
          <w:color w:val="auto"/>
        </w:rPr>
        <w:t>highest level of education achieved by the student / employee</w:t>
      </w:r>
      <w:r w:rsidR="00606060" w:rsidRPr="008C4B00">
        <w:rPr>
          <w:rFonts w:asciiTheme="minorHAnsi" w:hAnsiTheme="minorHAnsi" w:cstheme="minorHAnsi"/>
          <w:color w:val="auto"/>
        </w:rPr>
        <w:t>.</w:t>
      </w:r>
    </w:p>
    <w:p w14:paraId="5F6C65D6" w14:textId="0A0A3918" w:rsidR="002257F3" w:rsidRPr="008C4B00" w:rsidRDefault="00B65974"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The use of OULAD reduces the risks associated with data privacy</w:t>
      </w:r>
      <w:r w:rsidR="000E4B6A" w:rsidRPr="008C4B00">
        <w:rPr>
          <w:rFonts w:asciiTheme="minorHAnsi" w:hAnsiTheme="minorHAnsi" w:cstheme="minorHAnsi"/>
          <w:color w:val="auto"/>
        </w:rPr>
        <w:t xml:space="preserve"> and data ethics.  It also allows for the data to be filtered to one module over one semester - thus allowin</w:t>
      </w:r>
      <w:r w:rsidR="007F720F" w:rsidRPr="008C4B00">
        <w:rPr>
          <w:rFonts w:asciiTheme="minorHAnsi" w:hAnsiTheme="minorHAnsi" w:cstheme="minorHAnsi"/>
          <w:color w:val="auto"/>
        </w:rPr>
        <w:t>g</w:t>
      </w:r>
      <w:r w:rsidR="000E4B6A" w:rsidRPr="008C4B00">
        <w:rPr>
          <w:rFonts w:asciiTheme="minorHAnsi" w:hAnsiTheme="minorHAnsi" w:cstheme="minorHAnsi"/>
          <w:color w:val="auto"/>
        </w:rPr>
        <w:t xml:space="preserve"> the data to</w:t>
      </w:r>
      <w:r w:rsidR="007F720F" w:rsidRPr="008C4B00">
        <w:rPr>
          <w:rFonts w:asciiTheme="minorHAnsi" w:hAnsiTheme="minorHAnsi" w:cstheme="minorHAnsi"/>
          <w:color w:val="auto"/>
        </w:rPr>
        <w:t xml:space="preserve"> represent one manufacturing site </w:t>
      </w:r>
      <w:r w:rsidR="00606060" w:rsidRPr="008C4B00">
        <w:rPr>
          <w:rFonts w:asciiTheme="minorHAnsi" w:hAnsiTheme="minorHAnsi" w:cstheme="minorHAnsi"/>
          <w:color w:val="auto"/>
        </w:rPr>
        <w:t xml:space="preserve">within a defined period.  It also allows the author to closely mimic the number of employees within a manufacturing environment. </w:t>
      </w:r>
    </w:p>
    <w:p w14:paraId="1169B228" w14:textId="77777777" w:rsidR="00C059E6" w:rsidRPr="008C4B00" w:rsidRDefault="00C059E6" w:rsidP="004E72E2">
      <w:pPr>
        <w:spacing w:line="360" w:lineRule="auto"/>
        <w:ind w:left="360"/>
        <w:jc w:val="both"/>
        <w:rPr>
          <w:rFonts w:asciiTheme="minorHAnsi" w:hAnsiTheme="minorHAnsi" w:cstheme="minorHAnsi"/>
          <w:color w:val="auto"/>
        </w:rPr>
      </w:pPr>
    </w:p>
    <w:p w14:paraId="7D86623E" w14:textId="77777777" w:rsidR="002A54CB" w:rsidRPr="008C4B00" w:rsidRDefault="002A54CB" w:rsidP="004E72E2">
      <w:pPr>
        <w:pStyle w:val="Heading2"/>
        <w:numPr>
          <w:ilvl w:val="1"/>
          <w:numId w:val="35"/>
        </w:numPr>
        <w:spacing w:line="360" w:lineRule="auto"/>
        <w:jc w:val="both"/>
        <w:rPr>
          <w:rFonts w:asciiTheme="minorHAnsi" w:hAnsiTheme="minorHAnsi" w:cstheme="minorHAnsi"/>
          <w:color w:val="auto"/>
        </w:rPr>
      </w:pPr>
      <w:bookmarkStart w:id="10" w:name="_Toc146039327"/>
      <w:r w:rsidRPr="008C4B00">
        <w:rPr>
          <w:rFonts w:asciiTheme="minorHAnsi" w:hAnsiTheme="minorHAnsi" w:cstheme="minorHAnsi"/>
          <w:color w:val="auto"/>
        </w:rPr>
        <w:lastRenderedPageBreak/>
        <w:t>Validity Type</w:t>
      </w:r>
      <w:bookmarkEnd w:id="10"/>
    </w:p>
    <w:p w14:paraId="5BE7D5E0" w14:textId="12B89815" w:rsidR="00CC19AF" w:rsidRPr="008C4B00" w:rsidRDefault="00E44597"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Considering</w:t>
      </w:r>
      <w:r w:rsidR="00D20D09" w:rsidRPr="008C4B00">
        <w:rPr>
          <w:rFonts w:asciiTheme="minorHAnsi" w:hAnsiTheme="minorHAnsi" w:cstheme="minorHAnsi"/>
          <w:color w:val="auto"/>
        </w:rPr>
        <w:t xml:space="preserve"> </w:t>
      </w:r>
      <w:r w:rsidR="00CC19AF" w:rsidRPr="008C4B00">
        <w:rPr>
          <w:rFonts w:asciiTheme="minorHAnsi" w:hAnsiTheme="minorHAnsi" w:cstheme="minorHAnsi"/>
          <w:color w:val="auto"/>
        </w:rPr>
        <w:t xml:space="preserve">the research </w:t>
      </w:r>
      <w:r w:rsidR="00D20D09" w:rsidRPr="008C4B00">
        <w:rPr>
          <w:rFonts w:asciiTheme="minorHAnsi" w:hAnsiTheme="minorHAnsi" w:cstheme="minorHAnsi"/>
          <w:color w:val="auto"/>
        </w:rPr>
        <w:t>objectives</w:t>
      </w:r>
      <w:r w:rsidR="00CC19AF" w:rsidRPr="008C4B00">
        <w:rPr>
          <w:rFonts w:asciiTheme="minorHAnsi" w:hAnsiTheme="minorHAnsi" w:cstheme="minorHAnsi"/>
          <w:color w:val="auto"/>
        </w:rPr>
        <w:t xml:space="preserve"> outlined </w:t>
      </w:r>
      <w:r w:rsidR="00A91D44" w:rsidRPr="008C4B00">
        <w:rPr>
          <w:rFonts w:asciiTheme="minorHAnsi" w:hAnsiTheme="minorHAnsi" w:cstheme="minorHAnsi"/>
          <w:color w:val="auto"/>
        </w:rPr>
        <w:t>in the previous chapter</w:t>
      </w:r>
      <w:r w:rsidR="00CC19AF" w:rsidRPr="008C4B00">
        <w:rPr>
          <w:rFonts w:asciiTheme="minorHAnsi" w:hAnsiTheme="minorHAnsi" w:cstheme="minorHAnsi"/>
          <w:color w:val="auto"/>
        </w:rPr>
        <w:t>, it is possible to say that the most relevant components of validity</w:t>
      </w:r>
      <w:r w:rsidR="00A91D44" w:rsidRPr="008C4B00">
        <w:rPr>
          <w:rFonts w:asciiTheme="minorHAnsi" w:hAnsiTheme="minorHAnsi" w:cstheme="minorHAnsi"/>
          <w:color w:val="auto"/>
        </w:rPr>
        <w:t xml:space="preserve">, </w:t>
      </w:r>
      <w:r w:rsidR="00CC19AF" w:rsidRPr="008C4B00">
        <w:rPr>
          <w:rFonts w:asciiTheme="minorHAnsi" w:hAnsiTheme="minorHAnsi" w:cstheme="minorHAnsi"/>
          <w:color w:val="auto"/>
        </w:rPr>
        <w:t>relevant to this research are accuracy, currency, and bias</w:t>
      </w:r>
      <w:r w:rsidR="00A44434" w:rsidRPr="008C4B00">
        <w:rPr>
          <w:rFonts w:asciiTheme="minorHAnsi" w:hAnsiTheme="minorHAnsi" w:cstheme="minorHAnsi"/>
          <w:color w:val="auto"/>
        </w:rPr>
        <w:t xml:space="preserve"> </w:t>
      </w:r>
      <w:r w:rsidR="00A44434" w:rsidRPr="008C4B00">
        <w:rPr>
          <w:rFonts w:asciiTheme="minorHAnsi" w:hAnsiTheme="minorHAnsi" w:cstheme="minorHAnsi"/>
          <w:color w:val="auto"/>
        </w:rPr>
        <w:fldChar w:fldCharType="begin"/>
      </w:r>
      <w:r w:rsidR="007D33C8" w:rsidRPr="008C4B00">
        <w:rPr>
          <w:rFonts w:asciiTheme="minorHAnsi" w:hAnsiTheme="minorHAnsi" w:cstheme="minorHAnsi"/>
          <w:color w:val="auto"/>
        </w:rPr>
        <w:instrText xml:space="preserve"> ADDIN ZOTERO_ITEM CSL_CITATION {"citationID":"Fxbs8ef4","properties":{"formattedCitation":"(Kumar, 2011; Saunders, Lewis and Thornhill, 2012)","plainCitation":"(Kumar, 2011; Saunders, Lewis and Thornhill, 2012)","noteIndex":0},"citationItems":[{"id":367,"uris":["http://zotero.org/users/11537704/items/5LA6RKQL"],"itemData":{"id":367,"type":"book","edition":"3rd","ISBN":"978-1-84920-300-5","number-of-pages":"366","publisher":"SAGE","title":"Resarch Methodology","author":[{"family":"Kumar","given":"Ranjit"}],"issued":{"date-parts":[["2011"]]}}},{"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00A44434" w:rsidRPr="008C4B00">
        <w:rPr>
          <w:rFonts w:asciiTheme="minorHAnsi" w:hAnsiTheme="minorHAnsi" w:cstheme="minorHAnsi"/>
          <w:color w:val="auto"/>
        </w:rPr>
        <w:fldChar w:fldCharType="separate"/>
      </w:r>
      <w:r w:rsidR="007D33C8" w:rsidRPr="008C4B00">
        <w:rPr>
          <w:color w:val="auto"/>
        </w:rPr>
        <w:t>(Kumar, 2011; Saunders, Lewis and Thornhill, 2012)</w:t>
      </w:r>
      <w:r w:rsidR="00A44434" w:rsidRPr="008C4B00">
        <w:rPr>
          <w:rFonts w:asciiTheme="minorHAnsi" w:hAnsiTheme="minorHAnsi" w:cstheme="minorHAnsi"/>
          <w:color w:val="auto"/>
        </w:rPr>
        <w:fldChar w:fldCharType="end"/>
      </w:r>
      <w:r w:rsidR="00CC19AF" w:rsidRPr="008C4B00">
        <w:rPr>
          <w:rFonts w:asciiTheme="minorHAnsi" w:hAnsiTheme="minorHAnsi" w:cstheme="minorHAnsi"/>
          <w:color w:val="auto"/>
        </w:rPr>
        <w:t xml:space="preserve">.  It is however also possible to say all components of validity apply to the proposed research, some component’s more than others. </w:t>
      </w:r>
      <w:r w:rsidR="005501BF" w:rsidRPr="008C4B00">
        <w:rPr>
          <w:rFonts w:asciiTheme="minorHAnsi" w:hAnsiTheme="minorHAnsi" w:cstheme="minorHAnsi"/>
          <w:color w:val="auto"/>
        </w:rPr>
        <w:t xml:space="preserve"> </w:t>
      </w:r>
      <w:r w:rsidR="00EC13BA" w:rsidRPr="008C4B00">
        <w:rPr>
          <w:rFonts w:asciiTheme="minorHAnsi" w:hAnsiTheme="minorHAnsi" w:cstheme="minorHAnsi"/>
          <w:color w:val="auto"/>
        </w:rPr>
        <w:t xml:space="preserve">The author has attempted to minimise overall validity by </w:t>
      </w:r>
      <w:r w:rsidR="00836210" w:rsidRPr="008C4B00">
        <w:rPr>
          <w:rFonts w:asciiTheme="minorHAnsi" w:hAnsiTheme="minorHAnsi" w:cstheme="minorHAnsi"/>
          <w:color w:val="auto"/>
        </w:rPr>
        <w:t xml:space="preserve">rooting concepts and models </w:t>
      </w:r>
      <w:r w:rsidR="00A44434" w:rsidRPr="008C4B00">
        <w:rPr>
          <w:rFonts w:asciiTheme="minorHAnsi" w:hAnsiTheme="minorHAnsi" w:cstheme="minorHAnsi"/>
          <w:color w:val="auto"/>
        </w:rPr>
        <w:t>utilised</w:t>
      </w:r>
      <w:r w:rsidR="00836210" w:rsidRPr="008C4B00">
        <w:rPr>
          <w:rFonts w:asciiTheme="minorHAnsi" w:hAnsiTheme="minorHAnsi" w:cstheme="minorHAnsi"/>
          <w:color w:val="auto"/>
        </w:rPr>
        <w:t xml:space="preserve"> in this research within </w:t>
      </w:r>
      <w:r w:rsidR="009E3B0F" w:rsidRPr="008C4B00">
        <w:rPr>
          <w:rFonts w:asciiTheme="minorHAnsi" w:hAnsiTheme="minorHAnsi" w:cstheme="minorHAnsi"/>
          <w:color w:val="auto"/>
        </w:rPr>
        <w:t xml:space="preserve">a academic literature as well as practitioners experiences </w:t>
      </w:r>
      <w:r w:rsidR="00A44434" w:rsidRPr="008C4B00">
        <w:rPr>
          <w:rFonts w:asciiTheme="minorHAnsi" w:hAnsiTheme="minorHAnsi" w:cstheme="minorHAnsi"/>
          <w:color w:val="auto"/>
        </w:rPr>
        <w:fldChar w:fldCharType="begin"/>
      </w:r>
      <w:r w:rsidR="00A44434" w:rsidRPr="008C4B00">
        <w:rPr>
          <w:rFonts w:asciiTheme="minorHAnsi" w:hAnsiTheme="minorHAnsi" w:cstheme="minorHAnsi"/>
          <w:color w:val="auto"/>
        </w:rPr>
        <w:instrText xml:space="preserve"> ADDIN ZOTERO_ITEM CSL_CITATION {"citationID":"ILYLJQlq","properties":{"formattedCitation":"(Kumar, 2011)","plainCitation":"(Kumar, 2011)","noteIndex":0},"citationItems":[{"id":367,"uris":["http://zotero.org/users/11537704/items/5LA6RKQL"],"itemData":{"id":367,"type":"book","edition":"3rd","ISBN":"978-1-84920-300-5","number-of-pages":"366","publisher":"SAGE","title":"Resarch Methodology","author":[{"family":"Kumar","given":"Ranjit"}],"issued":{"date-parts":[["2011"]]}}}],"schema":"https://github.com/citation-style-language/schema/raw/master/csl-citation.json"} </w:instrText>
      </w:r>
      <w:r w:rsidR="00A44434" w:rsidRPr="008C4B00">
        <w:rPr>
          <w:rFonts w:asciiTheme="minorHAnsi" w:hAnsiTheme="minorHAnsi" w:cstheme="minorHAnsi"/>
          <w:color w:val="auto"/>
        </w:rPr>
        <w:fldChar w:fldCharType="separate"/>
      </w:r>
      <w:r w:rsidR="00A44434" w:rsidRPr="008C4B00">
        <w:rPr>
          <w:color w:val="auto"/>
        </w:rPr>
        <w:t>(Kumar, 2011)</w:t>
      </w:r>
      <w:r w:rsidR="00A44434" w:rsidRPr="008C4B00">
        <w:rPr>
          <w:rFonts w:asciiTheme="minorHAnsi" w:hAnsiTheme="minorHAnsi" w:cstheme="minorHAnsi"/>
          <w:color w:val="auto"/>
        </w:rPr>
        <w:fldChar w:fldCharType="end"/>
      </w:r>
      <w:r w:rsidR="009E3B0F" w:rsidRPr="008C4B00">
        <w:rPr>
          <w:rFonts w:asciiTheme="minorHAnsi" w:hAnsiTheme="minorHAnsi" w:cstheme="minorHAnsi"/>
          <w:color w:val="auto"/>
        </w:rPr>
        <w:t xml:space="preserve">. </w:t>
      </w:r>
      <w:r w:rsidR="00CC19AF" w:rsidRPr="008C4B00">
        <w:rPr>
          <w:rFonts w:asciiTheme="minorHAnsi" w:hAnsiTheme="minorHAnsi" w:cstheme="minorHAnsi"/>
          <w:color w:val="auto"/>
        </w:rPr>
        <w:t xml:space="preserve"> The concepts of </w:t>
      </w:r>
      <w:r w:rsidR="005501BF" w:rsidRPr="008C4B00">
        <w:rPr>
          <w:rFonts w:asciiTheme="minorHAnsi" w:hAnsiTheme="minorHAnsi" w:cstheme="minorHAnsi"/>
          <w:color w:val="auto"/>
        </w:rPr>
        <w:t xml:space="preserve">accuracy, currency, and bias </w:t>
      </w:r>
      <w:r w:rsidR="00CC19AF" w:rsidRPr="008C4B00">
        <w:rPr>
          <w:rFonts w:asciiTheme="minorHAnsi" w:hAnsiTheme="minorHAnsi" w:cstheme="minorHAnsi"/>
          <w:color w:val="auto"/>
        </w:rPr>
        <w:t>are explored below.</w:t>
      </w:r>
    </w:p>
    <w:p w14:paraId="6804C7F1" w14:textId="77777777" w:rsidR="00CC19AF" w:rsidRPr="008C4B00" w:rsidRDefault="00CC19AF" w:rsidP="004E72E2">
      <w:pPr>
        <w:spacing w:line="360" w:lineRule="auto"/>
        <w:ind w:left="360"/>
        <w:jc w:val="both"/>
        <w:rPr>
          <w:rFonts w:asciiTheme="minorHAnsi" w:hAnsiTheme="minorHAnsi" w:cstheme="minorHAnsi"/>
          <w:color w:val="auto"/>
        </w:rPr>
      </w:pPr>
    </w:p>
    <w:p w14:paraId="1A775307" w14:textId="6A7FCB24" w:rsidR="00CC19AF" w:rsidRPr="008C4B00" w:rsidRDefault="00CC19AF"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Accuracy in this instance relates to </w:t>
      </w:r>
      <w:r w:rsidR="00E5416F" w:rsidRPr="008C4B00">
        <w:rPr>
          <w:rFonts w:asciiTheme="minorHAnsi" w:hAnsiTheme="minorHAnsi" w:cstheme="minorHAnsi"/>
          <w:color w:val="auto"/>
        </w:rPr>
        <w:t xml:space="preserve">how </w:t>
      </w:r>
      <w:r w:rsidRPr="008C4B00">
        <w:rPr>
          <w:rFonts w:asciiTheme="minorHAnsi" w:hAnsiTheme="minorHAnsi" w:cstheme="minorHAnsi"/>
          <w:color w:val="auto"/>
        </w:rPr>
        <w:t>comprehensive the data statistically is</w:t>
      </w:r>
      <w:r w:rsidR="007D33C8" w:rsidRPr="008C4B00">
        <w:rPr>
          <w:rFonts w:asciiTheme="minorHAnsi" w:hAnsiTheme="minorHAnsi" w:cstheme="minorHAnsi"/>
          <w:color w:val="auto"/>
        </w:rPr>
        <w:t xml:space="preserve"> </w:t>
      </w:r>
      <w:r w:rsidR="007D33C8" w:rsidRPr="008C4B00">
        <w:rPr>
          <w:rFonts w:asciiTheme="minorHAnsi" w:hAnsiTheme="minorHAnsi" w:cstheme="minorHAnsi"/>
          <w:color w:val="auto"/>
        </w:rPr>
        <w:fldChar w:fldCharType="begin"/>
      </w:r>
      <w:r w:rsidR="0066545D" w:rsidRPr="008C4B00">
        <w:rPr>
          <w:rFonts w:asciiTheme="minorHAnsi" w:hAnsiTheme="minorHAnsi" w:cstheme="minorHAnsi"/>
          <w:color w:val="auto"/>
        </w:rPr>
        <w:instrText xml:space="preserve"> ADDIN ZOTERO_ITEM CSL_CITATION {"citationID":"lgyeyYOs","properties":{"formattedCitation":"(Kumar, 2011; Saunders, Lewis and Thornhill, 2012)","plainCitation":"(Kumar, 2011; Saunders, Lewis and Thornhill, 2012)","noteIndex":0},"citationItems":[{"id":367,"uris":["http://zotero.org/users/11537704/items/5LA6RKQL"],"itemData":{"id":367,"type":"book","edition":"3rd","ISBN":"978-1-84920-300-5","number-of-pages":"366","publisher":"SAGE","title":"Resarch Methodology","author":[{"family":"Kumar","given":"Ranjit"}],"issued":{"date-parts":[["2011"]]}}},{"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007D33C8" w:rsidRPr="008C4B00">
        <w:rPr>
          <w:rFonts w:asciiTheme="minorHAnsi" w:hAnsiTheme="minorHAnsi" w:cstheme="minorHAnsi"/>
          <w:color w:val="auto"/>
        </w:rPr>
        <w:fldChar w:fldCharType="separate"/>
      </w:r>
      <w:r w:rsidR="007D33C8" w:rsidRPr="008C4B00">
        <w:rPr>
          <w:color w:val="auto"/>
        </w:rPr>
        <w:t>(Kumar, 2011; Saunders, Lewis and Thornhill, 2012)</w:t>
      </w:r>
      <w:r w:rsidR="007D33C8"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In terms of primary data, accuracy does not apply as the data is not statistically based.  The data captured from interviews will need to be transcribed and included in the appendices of this report.  Furthermore, the main points and sentiments expressed will be used to verify if the proposed model will be useful or not. </w:t>
      </w:r>
    </w:p>
    <w:p w14:paraId="6EB8EB49" w14:textId="77777777" w:rsidR="00CC19AF" w:rsidRPr="008C4B00" w:rsidRDefault="00CC19AF" w:rsidP="004E72E2">
      <w:pPr>
        <w:spacing w:line="360" w:lineRule="auto"/>
        <w:ind w:left="360"/>
        <w:jc w:val="both"/>
        <w:rPr>
          <w:rFonts w:asciiTheme="minorHAnsi" w:hAnsiTheme="minorHAnsi" w:cstheme="minorHAnsi"/>
          <w:color w:val="auto"/>
        </w:rPr>
      </w:pPr>
    </w:p>
    <w:p w14:paraId="4727551E" w14:textId="3EDF1A59" w:rsidR="00CC19AF" w:rsidRPr="008C4B00" w:rsidRDefault="00CC19AF"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Currency in this instance is a potential barrier to the methodology of this research</w:t>
      </w:r>
      <w:r w:rsidR="007D33C8" w:rsidRPr="008C4B00">
        <w:rPr>
          <w:rFonts w:asciiTheme="minorHAnsi" w:hAnsiTheme="minorHAnsi" w:cstheme="minorHAnsi"/>
          <w:color w:val="auto"/>
        </w:rPr>
        <w:t xml:space="preserve"> </w:t>
      </w:r>
      <w:r w:rsidR="007D33C8" w:rsidRPr="008C4B00">
        <w:rPr>
          <w:rFonts w:asciiTheme="minorHAnsi" w:hAnsiTheme="minorHAnsi" w:cstheme="minorHAnsi"/>
          <w:color w:val="auto"/>
        </w:rPr>
        <w:fldChar w:fldCharType="begin"/>
      </w:r>
      <w:r w:rsidR="0066545D" w:rsidRPr="008C4B00">
        <w:rPr>
          <w:rFonts w:asciiTheme="minorHAnsi" w:hAnsiTheme="minorHAnsi" w:cstheme="minorHAnsi"/>
          <w:color w:val="auto"/>
        </w:rPr>
        <w:instrText xml:space="preserve"> ADDIN ZOTERO_ITEM CSL_CITATION {"citationID":"m7Kd0r1F","properties":{"formattedCitation":"(Kumar, 2011; Saunders, Lewis and Thornhill, 2012)","plainCitation":"(Kumar, 2011; Saunders, Lewis and Thornhill, 2012)","noteIndex":0},"citationItems":[{"id":367,"uris":["http://zotero.org/users/11537704/items/5LA6RKQL"],"itemData":{"id":367,"type":"book","edition":"3rd","ISBN":"978-1-84920-300-5","number-of-pages":"366","publisher":"SAGE","title":"Resarch Methodology","author":[{"family":"Kumar","given":"Ranjit"}],"issued":{"date-parts":[["2011"]]}}},{"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007D33C8" w:rsidRPr="008C4B00">
        <w:rPr>
          <w:rFonts w:asciiTheme="minorHAnsi" w:hAnsiTheme="minorHAnsi" w:cstheme="minorHAnsi"/>
          <w:color w:val="auto"/>
        </w:rPr>
        <w:fldChar w:fldCharType="separate"/>
      </w:r>
      <w:r w:rsidR="007D33C8" w:rsidRPr="008C4B00">
        <w:rPr>
          <w:color w:val="auto"/>
        </w:rPr>
        <w:t>(Kumar, 2011; Saunders, Lewis and Thornhill, 2012)</w:t>
      </w:r>
      <w:r w:rsidR="007D33C8"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The author has chosen to use data extracted from an educational institute learning management system.  The data was released in 2017 and contains data from 2013.  It is true to say that the data is not current, however, it closely mimics the data is contained within the company’s own LMS.  </w:t>
      </w:r>
      <w:r w:rsidR="007D33C8" w:rsidRPr="008C4B00">
        <w:rPr>
          <w:rFonts w:asciiTheme="minorHAnsi" w:hAnsiTheme="minorHAnsi" w:cstheme="minorHAnsi"/>
          <w:color w:val="auto"/>
        </w:rPr>
        <w:t>With t</w:t>
      </w:r>
      <w:r w:rsidR="00B66BFE" w:rsidRPr="008C4B00">
        <w:rPr>
          <w:rFonts w:asciiTheme="minorHAnsi" w:hAnsiTheme="minorHAnsi" w:cstheme="minorHAnsi"/>
          <w:color w:val="auto"/>
        </w:rPr>
        <w:t xml:space="preserve">he addition of simulated data in the form of the tenure column </w:t>
      </w:r>
      <w:r w:rsidRPr="008C4B00">
        <w:rPr>
          <w:rFonts w:asciiTheme="minorHAnsi" w:hAnsiTheme="minorHAnsi" w:cstheme="minorHAnsi"/>
          <w:color w:val="auto"/>
        </w:rPr>
        <w:t>the author has chosen to accept the risk to the validity of the results of this research paper.</w:t>
      </w:r>
      <w:r w:rsidR="007D33C8" w:rsidRPr="008C4B00">
        <w:rPr>
          <w:rFonts w:asciiTheme="minorHAnsi" w:hAnsiTheme="minorHAnsi" w:cstheme="minorHAnsi"/>
          <w:color w:val="auto"/>
        </w:rPr>
        <w:t xml:space="preserve">  As part of the future work of this research, the author </w:t>
      </w:r>
      <w:r w:rsidR="00F62765" w:rsidRPr="008C4B00">
        <w:rPr>
          <w:rFonts w:asciiTheme="minorHAnsi" w:hAnsiTheme="minorHAnsi" w:cstheme="minorHAnsi"/>
          <w:color w:val="auto"/>
        </w:rPr>
        <w:t>advocates the need to compare results of this research with real world data.</w:t>
      </w:r>
    </w:p>
    <w:p w14:paraId="4AF934A4" w14:textId="77777777" w:rsidR="00CC19AF" w:rsidRPr="008C4B00" w:rsidRDefault="00CC19AF" w:rsidP="004E72E2">
      <w:pPr>
        <w:spacing w:line="360" w:lineRule="auto"/>
        <w:ind w:left="360"/>
        <w:jc w:val="both"/>
        <w:rPr>
          <w:rFonts w:asciiTheme="minorHAnsi" w:hAnsiTheme="minorHAnsi" w:cstheme="minorHAnsi"/>
          <w:color w:val="auto"/>
        </w:rPr>
      </w:pPr>
    </w:p>
    <w:p w14:paraId="55656220" w14:textId="77777777" w:rsidR="00CC19AF" w:rsidRPr="008C4B00" w:rsidRDefault="00CC19AF"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Bias has already been identified as a possible threat to validity when conducting in-depth interviews for primary research.  The author will attempt to limit bias by ensuring that there is a clear purpose of the interview which is communicated in advance.  By working with known participants there is already a degree of trust established between the parties to facilitate a frank discussion.  Finally, the author will create several prompts based on key research themes that will help guide the interview process and stay within the research area. </w:t>
      </w:r>
    </w:p>
    <w:p w14:paraId="2D724AB4" w14:textId="77777777" w:rsidR="00CC19AF" w:rsidRPr="008C4B00" w:rsidRDefault="00CC19AF" w:rsidP="004E72E2">
      <w:pPr>
        <w:spacing w:line="360" w:lineRule="auto"/>
        <w:ind w:left="360"/>
        <w:jc w:val="both"/>
        <w:rPr>
          <w:rFonts w:asciiTheme="minorHAnsi" w:hAnsiTheme="minorHAnsi" w:cstheme="minorHAnsi"/>
          <w:color w:val="auto"/>
        </w:rPr>
      </w:pPr>
    </w:p>
    <w:p w14:paraId="62B632FE" w14:textId="14A8B682" w:rsidR="00D420CB" w:rsidRPr="008C4B00" w:rsidRDefault="00CC19AF"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Although three components have been listed, it is not unreasonable to assert that other components may also become more apparent as this research progresses.</w:t>
      </w:r>
    </w:p>
    <w:p w14:paraId="097ED76C" w14:textId="77777777" w:rsidR="00CC19AF" w:rsidRPr="008C4B00" w:rsidRDefault="00CC19AF" w:rsidP="004E72E2">
      <w:pPr>
        <w:spacing w:line="360" w:lineRule="auto"/>
        <w:ind w:left="360"/>
        <w:jc w:val="both"/>
        <w:rPr>
          <w:rFonts w:asciiTheme="minorHAnsi" w:hAnsiTheme="minorHAnsi" w:cstheme="minorHAnsi"/>
          <w:color w:val="auto"/>
        </w:rPr>
      </w:pPr>
    </w:p>
    <w:p w14:paraId="2773D451" w14:textId="77777777" w:rsidR="002A54CB" w:rsidRPr="008C4B00" w:rsidRDefault="002A54CB" w:rsidP="004E72E2">
      <w:pPr>
        <w:pStyle w:val="Heading2"/>
        <w:numPr>
          <w:ilvl w:val="1"/>
          <w:numId w:val="35"/>
        </w:numPr>
        <w:spacing w:line="360" w:lineRule="auto"/>
        <w:jc w:val="both"/>
        <w:rPr>
          <w:rFonts w:asciiTheme="minorHAnsi" w:hAnsiTheme="minorHAnsi" w:cstheme="minorHAnsi"/>
          <w:color w:val="auto"/>
        </w:rPr>
      </w:pPr>
      <w:bookmarkStart w:id="11" w:name="_Toc146039328"/>
      <w:r w:rsidRPr="008C4B00">
        <w:rPr>
          <w:rFonts w:asciiTheme="minorHAnsi" w:hAnsiTheme="minorHAnsi" w:cstheme="minorHAnsi"/>
          <w:color w:val="auto"/>
        </w:rPr>
        <w:t>Ethical Considerations</w:t>
      </w:r>
      <w:bookmarkEnd w:id="11"/>
    </w:p>
    <w:p w14:paraId="6E24BBEB" w14:textId="09A0C12B" w:rsidR="00E2088D" w:rsidRPr="008C4B00" w:rsidRDefault="00E2088D"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As with all research, there are ethical considerations that will need to be planned for, some of which have been outlined </w:t>
      </w:r>
      <w:r w:rsidR="00E05E76">
        <w:rPr>
          <w:rFonts w:asciiTheme="minorHAnsi" w:hAnsiTheme="minorHAnsi" w:cstheme="minorHAnsi"/>
          <w:color w:val="auto"/>
        </w:rPr>
        <w:t>previously</w:t>
      </w:r>
      <w:r w:rsidRPr="008C4B00">
        <w:rPr>
          <w:rFonts w:asciiTheme="minorHAnsi" w:hAnsiTheme="minorHAnsi" w:cstheme="minorHAnsi"/>
          <w:color w:val="auto"/>
        </w:rPr>
        <w:t>.</w:t>
      </w:r>
      <w:r w:rsidR="00E05E76">
        <w:rPr>
          <w:rFonts w:asciiTheme="minorHAnsi" w:hAnsiTheme="minorHAnsi" w:cstheme="minorHAnsi"/>
          <w:color w:val="auto"/>
        </w:rPr>
        <w:t xml:space="preserve">  </w:t>
      </w:r>
      <w:r w:rsidRPr="008C4B00">
        <w:rPr>
          <w:rFonts w:asciiTheme="minorHAnsi" w:hAnsiTheme="minorHAnsi" w:cstheme="minorHAnsi"/>
          <w:color w:val="auto"/>
        </w:rPr>
        <w:t xml:space="preserve">In respect of the scheduled interviews, participants have been asked to </w:t>
      </w:r>
      <w:r w:rsidR="00FB53EC" w:rsidRPr="008C4B00">
        <w:rPr>
          <w:rFonts w:asciiTheme="minorHAnsi" w:hAnsiTheme="minorHAnsi" w:cstheme="minorHAnsi"/>
          <w:color w:val="auto"/>
        </w:rPr>
        <w:t>take part</w:t>
      </w:r>
      <w:r w:rsidRPr="008C4B00">
        <w:rPr>
          <w:rFonts w:asciiTheme="minorHAnsi" w:hAnsiTheme="minorHAnsi" w:cstheme="minorHAnsi"/>
          <w:color w:val="auto"/>
        </w:rPr>
        <w:t xml:space="preserve">, and have been given the option to withdraw their consent or have their data excluded at any stage of the process up to the final submission date. </w:t>
      </w:r>
      <w:r w:rsidR="00FB53EC" w:rsidRPr="008C4B00">
        <w:rPr>
          <w:rFonts w:asciiTheme="minorHAnsi" w:hAnsiTheme="minorHAnsi" w:cstheme="minorHAnsi"/>
          <w:color w:val="auto"/>
        </w:rPr>
        <w:t xml:space="preserve"> All interview participants </w:t>
      </w:r>
      <w:r w:rsidR="0015083B" w:rsidRPr="008C4B00">
        <w:rPr>
          <w:rFonts w:asciiTheme="minorHAnsi" w:hAnsiTheme="minorHAnsi" w:cstheme="minorHAnsi"/>
          <w:color w:val="auto"/>
        </w:rPr>
        <w:t xml:space="preserve">are over 18 years of age and have not disclosed any medical </w:t>
      </w:r>
      <w:r w:rsidR="00F50F53" w:rsidRPr="008C4B00">
        <w:rPr>
          <w:rFonts w:asciiTheme="minorHAnsi" w:hAnsiTheme="minorHAnsi" w:cstheme="minorHAnsi"/>
          <w:color w:val="auto"/>
        </w:rPr>
        <w:t xml:space="preserve">condition </w:t>
      </w:r>
      <w:r w:rsidR="0015083B" w:rsidRPr="008C4B00">
        <w:rPr>
          <w:rFonts w:asciiTheme="minorHAnsi" w:hAnsiTheme="minorHAnsi" w:cstheme="minorHAnsi"/>
          <w:color w:val="auto"/>
        </w:rPr>
        <w:t xml:space="preserve">or </w:t>
      </w:r>
      <w:r w:rsidR="00F50F53" w:rsidRPr="008C4B00">
        <w:rPr>
          <w:rFonts w:asciiTheme="minorHAnsi" w:hAnsiTheme="minorHAnsi" w:cstheme="minorHAnsi"/>
          <w:color w:val="auto"/>
        </w:rPr>
        <w:t xml:space="preserve">any </w:t>
      </w:r>
      <w:r w:rsidR="0015083B" w:rsidRPr="008C4B00">
        <w:rPr>
          <w:rFonts w:asciiTheme="minorHAnsi" w:hAnsiTheme="minorHAnsi" w:cstheme="minorHAnsi"/>
          <w:color w:val="auto"/>
        </w:rPr>
        <w:t xml:space="preserve">other prohibition that will limit their </w:t>
      </w:r>
      <w:r w:rsidR="007A0223" w:rsidRPr="008C4B00">
        <w:rPr>
          <w:rFonts w:asciiTheme="minorHAnsi" w:hAnsiTheme="minorHAnsi" w:cstheme="minorHAnsi"/>
          <w:color w:val="auto"/>
        </w:rPr>
        <w:t>ability</w:t>
      </w:r>
      <w:r w:rsidR="0015083B" w:rsidRPr="008C4B00">
        <w:rPr>
          <w:rFonts w:asciiTheme="minorHAnsi" w:hAnsiTheme="minorHAnsi" w:cstheme="minorHAnsi"/>
          <w:color w:val="auto"/>
        </w:rPr>
        <w:t xml:space="preserve"> to take part in the interview process. </w:t>
      </w:r>
      <w:r w:rsidR="00A2444C" w:rsidRPr="008C4B00">
        <w:rPr>
          <w:rFonts w:asciiTheme="minorHAnsi" w:hAnsiTheme="minorHAnsi" w:cstheme="minorHAnsi"/>
          <w:color w:val="auto"/>
        </w:rPr>
        <w:t xml:space="preserve"> No incentives have been given to any participant </w:t>
      </w:r>
      <w:r w:rsidR="00F62765" w:rsidRPr="008C4B00">
        <w:rPr>
          <w:rFonts w:asciiTheme="minorHAnsi" w:hAnsiTheme="minorHAnsi" w:cstheme="minorHAnsi"/>
          <w:color w:val="auto"/>
        </w:rPr>
        <w:t>to</w:t>
      </w:r>
      <w:r w:rsidR="00A2444C" w:rsidRPr="008C4B00">
        <w:rPr>
          <w:rFonts w:asciiTheme="minorHAnsi" w:hAnsiTheme="minorHAnsi" w:cstheme="minorHAnsi"/>
          <w:color w:val="auto"/>
        </w:rPr>
        <w:t xml:space="preserve"> gain their support in the research process.</w:t>
      </w:r>
      <w:r w:rsidR="0015083B" w:rsidRPr="008C4B00">
        <w:rPr>
          <w:rFonts w:asciiTheme="minorHAnsi" w:hAnsiTheme="minorHAnsi" w:cstheme="minorHAnsi"/>
          <w:color w:val="auto"/>
        </w:rPr>
        <w:t xml:space="preserve"> </w:t>
      </w:r>
      <w:r w:rsidR="00C75749" w:rsidRPr="008C4B00">
        <w:rPr>
          <w:rFonts w:asciiTheme="minorHAnsi" w:hAnsiTheme="minorHAnsi" w:cstheme="minorHAnsi"/>
          <w:color w:val="auto"/>
        </w:rPr>
        <w:t xml:space="preserve"> As an added measure, all</w:t>
      </w:r>
      <w:r w:rsidR="0015083B" w:rsidRPr="008C4B00">
        <w:rPr>
          <w:rFonts w:asciiTheme="minorHAnsi" w:hAnsiTheme="minorHAnsi" w:cstheme="minorHAnsi"/>
          <w:color w:val="auto"/>
        </w:rPr>
        <w:t xml:space="preserve"> </w:t>
      </w:r>
      <w:r w:rsidR="00195F5F" w:rsidRPr="008C4B00">
        <w:rPr>
          <w:rFonts w:asciiTheme="minorHAnsi" w:hAnsiTheme="minorHAnsi" w:cstheme="minorHAnsi"/>
          <w:color w:val="auto"/>
        </w:rPr>
        <w:t>i</w:t>
      </w:r>
      <w:r w:rsidRPr="008C4B00">
        <w:rPr>
          <w:rFonts w:asciiTheme="minorHAnsi" w:hAnsiTheme="minorHAnsi" w:cstheme="minorHAnsi"/>
          <w:color w:val="auto"/>
        </w:rPr>
        <w:t xml:space="preserve">nterviews </w:t>
      </w:r>
      <w:r w:rsidR="00E72391" w:rsidRPr="008C4B00">
        <w:rPr>
          <w:rFonts w:asciiTheme="minorHAnsi" w:hAnsiTheme="minorHAnsi" w:cstheme="minorHAnsi"/>
          <w:color w:val="auto"/>
        </w:rPr>
        <w:t>have been</w:t>
      </w:r>
      <w:r w:rsidRPr="008C4B00">
        <w:rPr>
          <w:rFonts w:asciiTheme="minorHAnsi" w:hAnsiTheme="minorHAnsi" w:cstheme="minorHAnsi"/>
          <w:color w:val="auto"/>
        </w:rPr>
        <w:t xml:space="preserve"> transcribed </w:t>
      </w:r>
      <w:r w:rsidR="00195F5F" w:rsidRPr="008C4B00">
        <w:rPr>
          <w:rFonts w:asciiTheme="minorHAnsi" w:hAnsiTheme="minorHAnsi" w:cstheme="minorHAnsi"/>
          <w:color w:val="auto"/>
        </w:rPr>
        <w:t xml:space="preserve">for completeness </w:t>
      </w:r>
      <w:r w:rsidRPr="008C4B00">
        <w:rPr>
          <w:rFonts w:asciiTheme="minorHAnsi" w:hAnsiTheme="minorHAnsi" w:cstheme="minorHAnsi"/>
          <w:color w:val="auto"/>
        </w:rPr>
        <w:t xml:space="preserve">and included in appendix </w:t>
      </w:r>
      <w:r w:rsidR="000F0928" w:rsidRPr="008C4B00">
        <w:rPr>
          <w:rFonts w:asciiTheme="minorHAnsi" w:hAnsiTheme="minorHAnsi" w:cstheme="minorHAnsi"/>
          <w:color w:val="auto"/>
        </w:rPr>
        <w:t>2</w:t>
      </w:r>
      <w:r w:rsidR="00F62765" w:rsidRPr="008C4B00">
        <w:rPr>
          <w:rFonts w:asciiTheme="minorHAnsi" w:hAnsiTheme="minorHAnsi" w:cstheme="minorHAnsi"/>
          <w:color w:val="auto"/>
        </w:rPr>
        <w:t xml:space="preserve"> </w:t>
      </w:r>
      <w:r w:rsidR="00195F5F" w:rsidRPr="008C4B00">
        <w:rPr>
          <w:rFonts w:asciiTheme="minorHAnsi" w:hAnsiTheme="minorHAnsi" w:cstheme="minorHAnsi"/>
          <w:color w:val="auto"/>
        </w:rPr>
        <w:t>of this document</w:t>
      </w:r>
      <w:r w:rsidRPr="008C4B00">
        <w:rPr>
          <w:rFonts w:asciiTheme="minorHAnsi" w:hAnsiTheme="minorHAnsi" w:cstheme="minorHAnsi"/>
          <w:color w:val="auto"/>
        </w:rPr>
        <w:t xml:space="preserve">.  </w:t>
      </w:r>
      <w:r w:rsidR="006F1027" w:rsidRPr="008C4B00">
        <w:rPr>
          <w:rFonts w:asciiTheme="minorHAnsi" w:hAnsiTheme="minorHAnsi" w:cstheme="minorHAnsi"/>
          <w:color w:val="auto"/>
        </w:rPr>
        <w:t>If</w:t>
      </w:r>
      <w:r w:rsidR="00C75749" w:rsidRPr="008C4B00">
        <w:rPr>
          <w:rFonts w:asciiTheme="minorHAnsi" w:hAnsiTheme="minorHAnsi" w:cstheme="minorHAnsi"/>
          <w:color w:val="auto"/>
        </w:rPr>
        <w:t xml:space="preserve"> </w:t>
      </w:r>
      <w:r w:rsidR="00FA5BC8" w:rsidRPr="008C4B00">
        <w:rPr>
          <w:rFonts w:asciiTheme="minorHAnsi" w:hAnsiTheme="minorHAnsi" w:cstheme="minorHAnsi"/>
          <w:color w:val="auto"/>
        </w:rPr>
        <w:t>any</w:t>
      </w:r>
      <w:r w:rsidRPr="008C4B00">
        <w:rPr>
          <w:rFonts w:asciiTheme="minorHAnsi" w:hAnsiTheme="minorHAnsi" w:cstheme="minorHAnsi"/>
          <w:color w:val="auto"/>
        </w:rPr>
        <w:t xml:space="preserve"> participant</w:t>
      </w:r>
      <w:r w:rsidR="00FA5BC8" w:rsidRPr="008C4B00">
        <w:rPr>
          <w:rFonts w:asciiTheme="minorHAnsi" w:hAnsiTheme="minorHAnsi" w:cstheme="minorHAnsi"/>
          <w:color w:val="auto"/>
        </w:rPr>
        <w:t xml:space="preserve">s </w:t>
      </w:r>
      <w:r w:rsidR="0066545D" w:rsidRPr="008C4B00">
        <w:rPr>
          <w:rFonts w:asciiTheme="minorHAnsi" w:hAnsiTheme="minorHAnsi" w:cstheme="minorHAnsi"/>
          <w:color w:val="auto"/>
        </w:rPr>
        <w:t>have</w:t>
      </w:r>
      <w:r w:rsidRPr="008C4B00">
        <w:rPr>
          <w:rFonts w:asciiTheme="minorHAnsi" w:hAnsiTheme="minorHAnsi" w:cstheme="minorHAnsi"/>
          <w:color w:val="auto"/>
        </w:rPr>
        <w:t xml:space="preserve"> questions at the end of the interview process, or in the time up to the submission date, the author </w:t>
      </w:r>
      <w:r w:rsidR="00E72391" w:rsidRPr="008C4B00">
        <w:rPr>
          <w:rFonts w:asciiTheme="minorHAnsi" w:hAnsiTheme="minorHAnsi" w:cstheme="minorHAnsi"/>
          <w:color w:val="auto"/>
        </w:rPr>
        <w:t xml:space="preserve">has outlined a communication process that </w:t>
      </w:r>
      <w:r w:rsidRPr="008C4B00">
        <w:rPr>
          <w:rFonts w:asciiTheme="minorHAnsi" w:hAnsiTheme="minorHAnsi" w:cstheme="minorHAnsi"/>
          <w:color w:val="auto"/>
        </w:rPr>
        <w:t xml:space="preserve">will </w:t>
      </w:r>
      <w:r w:rsidR="00E72391" w:rsidRPr="008C4B00">
        <w:rPr>
          <w:rFonts w:asciiTheme="minorHAnsi" w:hAnsiTheme="minorHAnsi" w:cstheme="minorHAnsi"/>
          <w:color w:val="auto"/>
        </w:rPr>
        <w:t xml:space="preserve">allow for speedy </w:t>
      </w:r>
      <w:r w:rsidRPr="008C4B00">
        <w:rPr>
          <w:rFonts w:asciiTheme="minorHAnsi" w:hAnsiTheme="minorHAnsi" w:cstheme="minorHAnsi"/>
          <w:color w:val="auto"/>
        </w:rPr>
        <w:t>reso</w:t>
      </w:r>
      <w:r w:rsidR="00E72391" w:rsidRPr="008C4B00">
        <w:rPr>
          <w:rFonts w:asciiTheme="minorHAnsi" w:hAnsiTheme="minorHAnsi" w:cstheme="minorHAnsi"/>
          <w:color w:val="auto"/>
        </w:rPr>
        <w:t>lution to</w:t>
      </w:r>
      <w:r w:rsidRPr="008C4B00">
        <w:rPr>
          <w:rFonts w:asciiTheme="minorHAnsi" w:hAnsiTheme="minorHAnsi" w:cstheme="minorHAnsi"/>
          <w:color w:val="auto"/>
        </w:rPr>
        <w:t xml:space="preserve"> these queries as quickly and sensitively as possible.</w:t>
      </w:r>
    </w:p>
    <w:p w14:paraId="124A0768" w14:textId="77777777" w:rsidR="00E2088D" w:rsidRPr="008C4B00" w:rsidRDefault="00E2088D" w:rsidP="004E72E2">
      <w:pPr>
        <w:spacing w:line="360" w:lineRule="auto"/>
        <w:ind w:left="360"/>
        <w:jc w:val="both"/>
        <w:rPr>
          <w:rFonts w:asciiTheme="minorHAnsi" w:hAnsiTheme="minorHAnsi" w:cstheme="minorHAnsi"/>
          <w:color w:val="auto"/>
        </w:rPr>
      </w:pPr>
    </w:p>
    <w:p w14:paraId="6231556E" w14:textId="39A46727" w:rsidR="00D420CB" w:rsidRPr="008C4B00" w:rsidRDefault="00E2088D"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In respect of secondary data, due</w:t>
      </w:r>
      <w:r w:rsidR="0066545D" w:rsidRPr="008C4B00">
        <w:rPr>
          <w:rFonts w:asciiTheme="minorHAnsi" w:hAnsiTheme="minorHAnsi" w:cstheme="minorHAnsi"/>
          <w:color w:val="auto"/>
        </w:rPr>
        <w:t xml:space="preserve"> to</w:t>
      </w:r>
      <w:r w:rsidRPr="008C4B00">
        <w:rPr>
          <w:rFonts w:asciiTheme="minorHAnsi" w:hAnsiTheme="minorHAnsi" w:cstheme="minorHAnsi"/>
          <w:color w:val="auto"/>
        </w:rPr>
        <w:t xml:space="preserve"> data protection and sensitivity issues the author decided to use</w:t>
      </w:r>
      <w:r w:rsidR="0066545D" w:rsidRPr="008C4B00">
        <w:rPr>
          <w:rFonts w:asciiTheme="minorHAnsi" w:hAnsiTheme="minorHAnsi" w:cstheme="minorHAnsi"/>
          <w:color w:val="auto"/>
        </w:rPr>
        <w:t xml:space="preserve"> a</w:t>
      </w:r>
      <w:r w:rsidRPr="008C4B00">
        <w:rPr>
          <w:rFonts w:asciiTheme="minorHAnsi" w:hAnsiTheme="minorHAnsi" w:cstheme="minorHAnsi"/>
          <w:color w:val="auto"/>
        </w:rPr>
        <w:t xml:space="preserve"> dataset obtained from the Open University</w:t>
      </w:r>
      <w:r w:rsidR="00B83BE6" w:rsidRPr="008C4B00">
        <w:rPr>
          <w:rFonts w:asciiTheme="minorHAnsi" w:hAnsiTheme="minorHAnsi" w:cstheme="minorHAnsi"/>
          <w:color w:val="auto"/>
        </w:rPr>
        <w:t xml:space="preserve"> (OULAD)</w:t>
      </w:r>
      <w:r w:rsidR="0066545D" w:rsidRPr="008C4B00">
        <w:rPr>
          <w:rFonts w:asciiTheme="minorHAnsi" w:hAnsiTheme="minorHAnsi" w:cstheme="minorHAnsi"/>
          <w:color w:val="auto"/>
        </w:rPr>
        <w:t xml:space="preserve"> </w:t>
      </w:r>
      <w:r w:rsidR="0066545D" w:rsidRPr="008C4B00">
        <w:rPr>
          <w:rFonts w:asciiTheme="minorHAnsi" w:hAnsiTheme="minorHAnsi" w:cstheme="minorHAnsi"/>
          <w:color w:val="auto"/>
        </w:rPr>
        <w:fldChar w:fldCharType="begin"/>
      </w:r>
      <w:r w:rsidR="0066545D" w:rsidRPr="008C4B00">
        <w:rPr>
          <w:rFonts w:asciiTheme="minorHAnsi" w:hAnsiTheme="minorHAnsi" w:cstheme="minorHAnsi"/>
          <w:color w:val="auto"/>
        </w:rPr>
        <w:instrText xml:space="preserve"> ADDIN ZOTERO_ITEM CSL_CITATION {"citationID":"DPxM8qQI","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66545D" w:rsidRPr="008C4B00">
        <w:rPr>
          <w:rFonts w:asciiTheme="minorHAnsi" w:hAnsiTheme="minorHAnsi" w:cstheme="minorHAnsi"/>
          <w:color w:val="auto"/>
        </w:rPr>
        <w:fldChar w:fldCharType="separate"/>
      </w:r>
      <w:r w:rsidR="0066545D" w:rsidRPr="008C4B00">
        <w:rPr>
          <w:color w:val="auto"/>
        </w:rPr>
        <w:t>(Kuzilek, Hlosta and Zdrahal, 2017)</w:t>
      </w:r>
      <w:r w:rsidR="0066545D" w:rsidRPr="008C4B00">
        <w:rPr>
          <w:rFonts w:asciiTheme="minorHAnsi" w:hAnsiTheme="minorHAnsi" w:cstheme="minorHAnsi"/>
          <w:color w:val="auto"/>
        </w:rPr>
        <w:fldChar w:fldCharType="end"/>
      </w:r>
      <w:r w:rsidR="00E72391" w:rsidRPr="008C4B00">
        <w:rPr>
          <w:rFonts w:asciiTheme="minorHAnsi" w:hAnsiTheme="minorHAnsi" w:cstheme="minorHAnsi"/>
          <w:color w:val="auto"/>
        </w:rPr>
        <w:t xml:space="preserve">. </w:t>
      </w:r>
      <w:r w:rsidRPr="008C4B00">
        <w:rPr>
          <w:rFonts w:asciiTheme="minorHAnsi" w:hAnsiTheme="minorHAnsi" w:cstheme="minorHAnsi"/>
          <w:color w:val="auto"/>
        </w:rPr>
        <w:t xml:space="preserve"> This dataset was selected as it closely mimicked an extract of the LMS system used within the </w:t>
      </w:r>
      <w:r w:rsidR="008C5B52" w:rsidRPr="008C4B00">
        <w:rPr>
          <w:rFonts w:asciiTheme="minorHAnsi" w:hAnsiTheme="minorHAnsi" w:cstheme="minorHAnsi"/>
          <w:color w:val="auto"/>
        </w:rPr>
        <w:t xml:space="preserve">selected </w:t>
      </w:r>
      <w:r w:rsidRPr="008C4B00">
        <w:rPr>
          <w:rFonts w:asciiTheme="minorHAnsi" w:hAnsiTheme="minorHAnsi" w:cstheme="minorHAnsi"/>
          <w:color w:val="auto"/>
        </w:rPr>
        <w:t xml:space="preserve">Company.  </w:t>
      </w:r>
      <w:r w:rsidR="00B83BE6" w:rsidRPr="008C4B00">
        <w:rPr>
          <w:rFonts w:asciiTheme="minorHAnsi" w:hAnsiTheme="minorHAnsi" w:cstheme="minorHAnsi"/>
          <w:color w:val="auto"/>
        </w:rPr>
        <w:t>The OULAD</w:t>
      </w:r>
      <w:r w:rsidRPr="008C4B00">
        <w:rPr>
          <w:rFonts w:asciiTheme="minorHAnsi" w:hAnsiTheme="minorHAnsi" w:cstheme="minorHAnsi"/>
          <w:color w:val="auto"/>
        </w:rPr>
        <w:t xml:space="preserve"> </w:t>
      </w:r>
      <w:r w:rsidR="00B83BE6" w:rsidRPr="008C4B00">
        <w:rPr>
          <w:rFonts w:asciiTheme="minorHAnsi" w:hAnsiTheme="minorHAnsi" w:cstheme="minorHAnsi"/>
          <w:color w:val="auto"/>
        </w:rPr>
        <w:t xml:space="preserve">dataset contains more the 34000 data points which have already </w:t>
      </w:r>
      <w:r w:rsidR="007C318C" w:rsidRPr="008C4B00">
        <w:rPr>
          <w:rFonts w:asciiTheme="minorHAnsi" w:hAnsiTheme="minorHAnsi" w:cstheme="minorHAnsi"/>
          <w:color w:val="auto"/>
        </w:rPr>
        <w:t>been</w:t>
      </w:r>
      <w:r w:rsidR="00B83BE6" w:rsidRPr="008C4B00">
        <w:rPr>
          <w:rFonts w:asciiTheme="minorHAnsi" w:hAnsiTheme="minorHAnsi" w:cstheme="minorHAnsi"/>
          <w:color w:val="auto"/>
        </w:rPr>
        <w:t xml:space="preserve"> </w:t>
      </w:r>
      <w:r w:rsidR="00AE3AB4" w:rsidRPr="008C4B00">
        <w:rPr>
          <w:rFonts w:asciiTheme="minorHAnsi" w:hAnsiTheme="minorHAnsi" w:cstheme="minorHAnsi"/>
          <w:color w:val="auto"/>
        </w:rPr>
        <w:t>anonymised</w:t>
      </w:r>
      <w:r w:rsidR="00B83BE6" w:rsidRPr="008C4B00">
        <w:rPr>
          <w:rFonts w:asciiTheme="minorHAnsi" w:hAnsiTheme="minorHAnsi" w:cstheme="minorHAnsi"/>
          <w:color w:val="auto"/>
        </w:rPr>
        <w:t>, thus</w:t>
      </w:r>
      <w:r w:rsidR="00E84921" w:rsidRPr="008C4B00">
        <w:rPr>
          <w:rFonts w:asciiTheme="minorHAnsi" w:hAnsiTheme="minorHAnsi" w:cstheme="minorHAnsi"/>
          <w:color w:val="auto"/>
        </w:rPr>
        <w:t xml:space="preserve"> limiting any potential data breach.  The General Data </w:t>
      </w:r>
      <w:r w:rsidR="00AE3AB4" w:rsidRPr="008C4B00">
        <w:rPr>
          <w:rFonts w:asciiTheme="minorHAnsi" w:hAnsiTheme="minorHAnsi" w:cstheme="minorHAnsi"/>
          <w:color w:val="auto"/>
        </w:rPr>
        <w:t>Protection</w:t>
      </w:r>
      <w:r w:rsidR="00E84921" w:rsidRPr="008C4B00">
        <w:rPr>
          <w:rFonts w:asciiTheme="minorHAnsi" w:hAnsiTheme="minorHAnsi" w:cstheme="minorHAnsi"/>
          <w:color w:val="auto"/>
        </w:rPr>
        <w:t xml:space="preserve"> Regulations (GDPR) outline</w:t>
      </w:r>
      <w:r w:rsidR="00E05319" w:rsidRPr="008C4B00">
        <w:rPr>
          <w:rFonts w:asciiTheme="minorHAnsi" w:hAnsiTheme="minorHAnsi" w:cstheme="minorHAnsi"/>
          <w:color w:val="auto"/>
        </w:rPr>
        <w:t>s</w:t>
      </w:r>
      <w:r w:rsidR="00E84921" w:rsidRPr="008C4B00">
        <w:rPr>
          <w:rFonts w:asciiTheme="minorHAnsi" w:hAnsiTheme="minorHAnsi" w:cstheme="minorHAnsi"/>
          <w:color w:val="auto"/>
        </w:rPr>
        <w:t xml:space="preserve"> </w:t>
      </w:r>
      <w:r w:rsidR="00AE3AB4" w:rsidRPr="008C4B00">
        <w:rPr>
          <w:rFonts w:asciiTheme="minorHAnsi" w:hAnsiTheme="minorHAnsi" w:cstheme="minorHAnsi"/>
          <w:color w:val="auto"/>
        </w:rPr>
        <w:t>companies’</w:t>
      </w:r>
      <w:r w:rsidR="00E84921" w:rsidRPr="008C4B00">
        <w:rPr>
          <w:rFonts w:asciiTheme="minorHAnsi" w:hAnsiTheme="minorHAnsi" w:cstheme="minorHAnsi"/>
          <w:color w:val="auto"/>
        </w:rPr>
        <w:t xml:space="preserve"> requirements to </w:t>
      </w:r>
      <w:r w:rsidR="007E4DF0" w:rsidRPr="008C4B00">
        <w:rPr>
          <w:rFonts w:asciiTheme="minorHAnsi" w:hAnsiTheme="minorHAnsi" w:cstheme="minorHAnsi"/>
          <w:color w:val="auto"/>
        </w:rPr>
        <w:t>protect the private data of individuals</w:t>
      </w:r>
      <w:r w:rsidR="00330633" w:rsidRPr="008C4B00">
        <w:rPr>
          <w:rFonts w:asciiTheme="minorHAnsi" w:hAnsiTheme="minorHAnsi" w:cstheme="minorHAnsi"/>
          <w:color w:val="auto"/>
        </w:rPr>
        <w:t xml:space="preserve"> </w:t>
      </w:r>
      <w:r w:rsidR="00330633" w:rsidRPr="008C4B00">
        <w:rPr>
          <w:rFonts w:asciiTheme="minorHAnsi" w:hAnsiTheme="minorHAnsi" w:cstheme="minorHAnsi"/>
          <w:color w:val="auto"/>
        </w:rPr>
        <w:fldChar w:fldCharType="begin"/>
      </w:r>
      <w:r w:rsidR="00330633" w:rsidRPr="008C4B00">
        <w:rPr>
          <w:rFonts w:asciiTheme="minorHAnsi" w:hAnsiTheme="minorHAnsi" w:cstheme="minorHAnsi"/>
          <w:color w:val="auto"/>
        </w:rPr>
        <w:instrText xml:space="preserve"> ADDIN ZOTERO_ITEM CSL_CITATION {"citationID":"ObJ7xLUi","properties":{"formattedCitation":"({\\i{}General Data Protection Regulation (GDPR) \\uc0\\u8211{} Official Legal Text}, no date)","plainCitation":"(General Data Protection Regulation (GDPR) – Official Legal Text, no date)","noteIndex":0},"citationItems":[{"id":427,"uris":["http://zotero.org/users/11537704/items/7TA3A4MQ"],"itemData":{"id":427,"type":"webpage","abstract":"General Data Protection Regulation (EU GDPR) – The official PDF of the Regulation (EU) 2016/679, its recitals &amp; key issues as a neatly arranged website.","container-title":"General Data Protection Regulation (GDPR)","language":"en-US","title":"General Data Protection Regulation (GDPR) – Official Legal Text","URL":"https://gdpr-info.eu/","accessed":{"date-parts":[["2023",9,16]]}}}],"schema":"https://github.com/citation-style-language/schema/raw/master/csl-citation.json"} </w:instrText>
      </w:r>
      <w:r w:rsidR="00330633" w:rsidRPr="008C4B00">
        <w:rPr>
          <w:rFonts w:asciiTheme="minorHAnsi" w:hAnsiTheme="minorHAnsi" w:cstheme="minorHAnsi"/>
          <w:color w:val="auto"/>
        </w:rPr>
        <w:fldChar w:fldCharType="separate"/>
      </w:r>
      <w:r w:rsidR="00330633" w:rsidRPr="008C4B00">
        <w:rPr>
          <w:color w:val="auto"/>
          <w:szCs w:val="24"/>
        </w:rPr>
        <w:t>(</w:t>
      </w:r>
      <w:r w:rsidR="00330633" w:rsidRPr="008C4B00">
        <w:rPr>
          <w:i/>
          <w:iCs/>
          <w:color w:val="auto"/>
          <w:szCs w:val="24"/>
        </w:rPr>
        <w:t>General Data Protection Regulation (GDPR) – Official Legal Text</w:t>
      </w:r>
      <w:r w:rsidR="00330633" w:rsidRPr="008C4B00">
        <w:rPr>
          <w:color w:val="auto"/>
          <w:szCs w:val="24"/>
        </w:rPr>
        <w:t>, no date)</w:t>
      </w:r>
      <w:r w:rsidR="00330633" w:rsidRPr="008C4B00">
        <w:rPr>
          <w:rFonts w:asciiTheme="minorHAnsi" w:hAnsiTheme="minorHAnsi" w:cstheme="minorHAnsi"/>
          <w:color w:val="auto"/>
        </w:rPr>
        <w:fldChar w:fldCharType="end"/>
      </w:r>
      <w:r w:rsidR="007E4DF0" w:rsidRPr="008C4B00">
        <w:rPr>
          <w:rFonts w:asciiTheme="minorHAnsi" w:hAnsiTheme="minorHAnsi" w:cstheme="minorHAnsi"/>
          <w:color w:val="auto"/>
        </w:rPr>
        <w:t xml:space="preserve">.  It also </w:t>
      </w:r>
      <w:r w:rsidR="00AE3AB4" w:rsidRPr="008C4B00">
        <w:rPr>
          <w:rFonts w:asciiTheme="minorHAnsi" w:hAnsiTheme="minorHAnsi" w:cstheme="minorHAnsi"/>
          <w:color w:val="auto"/>
        </w:rPr>
        <w:t>enshrines</w:t>
      </w:r>
      <w:r w:rsidR="007E4DF0" w:rsidRPr="008C4B00">
        <w:rPr>
          <w:rFonts w:asciiTheme="minorHAnsi" w:hAnsiTheme="minorHAnsi" w:cstheme="minorHAnsi"/>
          <w:color w:val="auto"/>
        </w:rPr>
        <w:t xml:space="preserve"> the concept of privacy by design -where</w:t>
      </w:r>
      <w:r w:rsidR="00AE3AB4" w:rsidRPr="008C4B00">
        <w:rPr>
          <w:rFonts w:asciiTheme="minorHAnsi" w:hAnsiTheme="minorHAnsi" w:cstheme="minorHAnsi"/>
          <w:color w:val="auto"/>
        </w:rPr>
        <w:t xml:space="preserve"> anyone working </w:t>
      </w:r>
      <w:r w:rsidR="00E05319" w:rsidRPr="008C4B00">
        <w:rPr>
          <w:rFonts w:asciiTheme="minorHAnsi" w:hAnsiTheme="minorHAnsi" w:cstheme="minorHAnsi"/>
          <w:color w:val="auto"/>
        </w:rPr>
        <w:t>with,</w:t>
      </w:r>
      <w:r w:rsidR="00AE3AB4" w:rsidRPr="008C4B00">
        <w:rPr>
          <w:rFonts w:asciiTheme="minorHAnsi" w:hAnsiTheme="minorHAnsi" w:cstheme="minorHAnsi"/>
          <w:color w:val="auto"/>
        </w:rPr>
        <w:t xml:space="preserve"> or handling data needs to </w:t>
      </w:r>
      <w:r w:rsidR="00E05319" w:rsidRPr="008C4B00">
        <w:rPr>
          <w:rFonts w:asciiTheme="minorHAnsi" w:hAnsiTheme="minorHAnsi" w:cstheme="minorHAnsi"/>
          <w:color w:val="auto"/>
        </w:rPr>
        <w:t>have sufficient security measures in place to secure the data from</w:t>
      </w:r>
      <w:r w:rsidR="00022B9C" w:rsidRPr="008C4B00">
        <w:rPr>
          <w:rFonts w:asciiTheme="minorHAnsi" w:hAnsiTheme="minorHAnsi" w:cstheme="minorHAnsi"/>
          <w:color w:val="auto"/>
        </w:rPr>
        <w:t xml:space="preserve"> any potential risks.  The decision to use a widely available dataset instead of actual employee data</w:t>
      </w:r>
      <w:r w:rsidR="00C64944" w:rsidRPr="008C4B00">
        <w:rPr>
          <w:rFonts w:asciiTheme="minorHAnsi" w:hAnsiTheme="minorHAnsi" w:cstheme="minorHAnsi"/>
          <w:color w:val="auto"/>
        </w:rPr>
        <w:t xml:space="preserve"> is</w:t>
      </w:r>
      <w:r w:rsidR="00022B9C" w:rsidRPr="008C4B00">
        <w:rPr>
          <w:rFonts w:asciiTheme="minorHAnsi" w:hAnsiTheme="minorHAnsi" w:cstheme="minorHAnsi"/>
          <w:color w:val="auto"/>
        </w:rPr>
        <w:t xml:space="preserve"> a </w:t>
      </w:r>
      <w:r w:rsidR="00873A20" w:rsidRPr="008C4B00">
        <w:rPr>
          <w:rFonts w:asciiTheme="minorHAnsi" w:hAnsiTheme="minorHAnsi" w:cstheme="minorHAnsi"/>
          <w:color w:val="auto"/>
        </w:rPr>
        <w:t xml:space="preserve">key reason that OULAD was selected for analysis. </w:t>
      </w:r>
      <w:r w:rsidR="008A5DEF" w:rsidRPr="008C4B00">
        <w:rPr>
          <w:rFonts w:asciiTheme="minorHAnsi" w:hAnsiTheme="minorHAnsi" w:cstheme="minorHAnsi"/>
          <w:color w:val="auto"/>
        </w:rPr>
        <w:t xml:space="preserve"> As such, the author has attempted to minimise potential risks to the compan</w:t>
      </w:r>
      <w:r w:rsidR="00C517EB" w:rsidRPr="008C4B00">
        <w:rPr>
          <w:rFonts w:asciiTheme="minorHAnsi" w:hAnsiTheme="minorHAnsi" w:cstheme="minorHAnsi"/>
          <w:color w:val="auto"/>
        </w:rPr>
        <w:t>y</w:t>
      </w:r>
      <w:r w:rsidR="008A5DEF" w:rsidRPr="008C4B00">
        <w:rPr>
          <w:rFonts w:asciiTheme="minorHAnsi" w:hAnsiTheme="minorHAnsi" w:cstheme="minorHAnsi"/>
          <w:color w:val="auto"/>
        </w:rPr>
        <w:t>’s data, whilst also maintaining compliance with the companies own internal GD</w:t>
      </w:r>
      <w:r w:rsidR="00C64944" w:rsidRPr="008C4B00">
        <w:rPr>
          <w:rFonts w:asciiTheme="minorHAnsi" w:hAnsiTheme="minorHAnsi" w:cstheme="minorHAnsi"/>
          <w:color w:val="auto"/>
        </w:rPr>
        <w:t>P</w:t>
      </w:r>
      <w:r w:rsidR="008A5DEF" w:rsidRPr="008C4B00">
        <w:rPr>
          <w:rFonts w:asciiTheme="minorHAnsi" w:hAnsiTheme="minorHAnsi" w:cstheme="minorHAnsi"/>
          <w:color w:val="auto"/>
        </w:rPr>
        <w:t>R</w:t>
      </w:r>
      <w:r w:rsidR="00283F40" w:rsidRPr="008C4B00">
        <w:rPr>
          <w:rFonts w:asciiTheme="minorHAnsi" w:hAnsiTheme="minorHAnsi" w:cstheme="minorHAnsi"/>
          <w:color w:val="auto"/>
        </w:rPr>
        <w:t xml:space="preserve"> and ethics p</w:t>
      </w:r>
      <w:r w:rsidR="008A5DEF" w:rsidRPr="008C4B00">
        <w:rPr>
          <w:rFonts w:asciiTheme="minorHAnsi" w:hAnsiTheme="minorHAnsi" w:cstheme="minorHAnsi"/>
          <w:color w:val="auto"/>
        </w:rPr>
        <w:t>rocedures.</w:t>
      </w:r>
    </w:p>
    <w:p w14:paraId="38B30E49" w14:textId="710073BF" w:rsidR="009E5DA4" w:rsidRDefault="009E5DA4">
      <w:pPr>
        <w:rPr>
          <w:rFonts w:asciiTheme="minorHAnsi" w:hAnsiTheme="minorHAnsi" w:cstheme="minorHAnsi"/>
          <w:color w:val="auto"/>
          <w:sz w:val="24"/>
          <w:szCs w:val="24"/>
        </w:rPr>
      </w:pPr>
      <w:r>
        <w:rPr>
          <w:rFonts w:asciiTheme="minorHAnsi" w:hAnsiTheme="minorHAnsi" w:cstheme="minorHAnsi"/>
          <w:color w:val="auto"/>
          <w:sz w:val="24"/>
          <w:szCs w:val="24"/>
        </w:rPr>
        <w:br w:type="page"/>
      </w:r>
    </w:p>
    <w:p w14:paraId="5E4C7816" w14:textId="77777777" w:rsidR="00CD4FB9" w:rsidRPr="008C4B00" w:rsidRDefault="002A54CB" w:rsidP="004E72E2">
      <w:pPr>
        <w:pStyle w:val="Heading1"/>
        <w:numPr>
          <w:ilvl w:val="0"/>
          <w:numId w:val="35"/>
        </w:numPr>
        <w:spacing w:line="360" w:lineRule="auto"/>
        <w:jc w:val="both"/>
        <w:rPr>
          <w:rFonts w:asciiTheme="minorHAnsi" w:hAnsiTheme="minorHAnsi" w:cstheme="minorHAnsi"/>
          <w:color w:val="auto"/>
        </w:rPr>
      </w:pPr>
      <w:bookmarkStart w:id="12" w:name="_Toc146039329"/>
      <w:r w:rsidRPr="008C4B00">
        <w:rPr>
          <w:rFonts w:asciiTheme="minorHAnsi" w:hAnsiTheme="minorHAnsi" w:cstheme="minorHAnsi"/>
          <w:color w:val="auto"/>
        </w:rPr>
        <w:lastRenderedPageBreak/>
        <w:t>Chapter 3: Literature Review</w:t>
      </w:r>
      <w:bookmarkEnd w:id="12"/>
    </w:p>
    <w:p w14:paraId="567603C4" w14:textId="2C50474D" w:rsidR="00CD4FB9" w:rsidRPr="008C4B00" w:rsidRDefault="00CA64BE" w:rsidP="004E72E2">
      <w:pPr>
        <w:pStyle w:val="Heading2"/>
        <w:numPr>
          <w:ilvl w:val="1"/>
          <w:numId w:val="35"/>
        </w:numPr>
        <w:spacing w:line="360" w:lineRule="auto"/>
        <w:jc w:val="both"/>
        <w:rPr>
          <w:rFonts w:asciiTheme="minorHAnsi" w:hAnsiTheme="minorHAnsi" w:cstheme="minorHAnsi"/>
          <w:color w:val="auto"/>
          <w:sz w:val="22"/>
          <w:szCs w:val="22"/>
        </w:rPr>
      </w:pPr>
      <w:bookmarkStart w:id="13" w:name="_Toc146039330"/>
      <w:r w:rsidRPr="008C4B00">
        <w:rPr>
          <w:rFonts w:asciiTheme="minorHAnsi" w:hAnsiTheme="minorHAnsi" w:cstheme="minorHAnsi"/>
          <w:color w:val="auto"/>
        </w:rPr>
        <w:t>Human Resources and data analytics</w:t>
      </w:r>
      <w:bookmarkEnd w:id="13"/>
    </w:p>
    <w:p w14:paraId="67BCD32A" w14:textId="6666B60C" w:rsidR="00FA6233" w:rsidRPr="008C4B00" w:rsidRDefault="00FA6233" w:rsidP="004E72E2">
      <w:pPr>
        <w:pStyle w:val="ListParagraph"/>
        <w:spacing w:after="0"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HR data provides a lot of opportunity for analysis within companie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zgHblns2","properties":{"formattedCitation":"(Rasmussen and Ulrich, 2015; Mattox II, Parskey and Hall, 2020; Ferrar and Green, 2021)","plainCitation":"(Rasmussen and Ulrich, 2015;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Rasmussen and Ulrich, 2015; Mattox II, Parskey and Hall, 2020; Ferrar and Green, 2021)</w:t>
      </w:r>
      <w:r w:rsidRPr="008C4B00">
        <w:rPr>
          <w:rFonts w:asciiTheme="minorHAnsi" w:hAnsiTheme="minorHAnsi" w:cstheme="minorHAnsi"/>
          <w:color w:val="auto"/>
        </w:rPr>
        <w:fldChar w:fldCharType="end"/>
      </w:r>
      <w:r w:rsidRPr="008C4B00">
        <w:rPr>
          <w:rFonts w:asciiTheme="minorHAnsi" w:hAnsiTheme="minorHAnsi" w:cstheme="minorHAnsi"/>
          <w:color w:val="auto"/>
        </w:rPr>
        <w:t>.  Mattox et al (2020) in their book ‘</w:t>
      </w:r>
      <w:r w:rsidRPr="008C4B00">
        <w:rPr>
          <w:rFonts w:asciiTheme="minorHAnsi" w:hAnsiTheme="minorHAnsi" w:cstheme="minorHAnsi"/>
          <w:i/>
          <w:iCs/>
          <w:color w:val="auto"/>
        </w:rPr>
        <w:t>Learning Analytics</w:t>
      </w:r>
      <w:r w:rsidRPr="008C4B00">
        <w:rPr>
          <w:rFonts w:asciiTheme="minorHAnsi" w:hAnsiTheme="minorHAnsi" w:cstheme="minorHAnsi"/>
          <w:color w:val="auto"/>
        </w:rPr>
        <w:t>’ outline the pressure from business leaders to provide better and more insightful information in a timely manner.  The demand for information is coming not just from Senior Managers, but also from stakeholder</w:t>
      </w:r>
      <w:r w:rsidR="0047329B" w:rsidRPr="008C4B00">
        <w:rPr>
          <w:rFonts w:asciiTheme="minorHAnsi" w:hAnsiTheme="minorHAnsi" w:cstheme="minorHAnsi"/>
          <w:color w:val="auto"/>
        </w:rPr>
        <w:t>s</w:t>
      </w:r>
      <w:r w:rsidRPr="008C4B00">
        <w:rPr>
          <w:rFonts w:asciiTheme="minorHAnsi" w:hAnsiTheme="minorHAnsi" w:cstheme="minorHAnsi"/>
          <w:color w:val="auto"/>
        </w:rPr>
        <w:t xml:space="preserve"> who want to know more about the people function and how effective it i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qPcVY3al","properties":{"formattedCitation":"(Topno, 2012; Mattox II, Parskey and Hall, 2020; Ferrar and Green, 2021)","plainCitation":"(Topno, 2012; Mattox II, Parskey and Hall, 2020; Ferrar and Green, 2021)","noteIndex":0},"citationItems":[{"id":104,"uris":["http://zotero.org/users/11537704/items/PPSFHZC7"],"itemData":{"id":104,"type":"article-journal","abstract":"Training and development enhances efficiency and develops a systematic way of performing duties and assigned tasks. Moreover it bridges the gap between job requirement and employees present specification. Training like any other organizational activity requires time, energy and money. It’s an investment in employees’ productivity and retention by providing for career progression and employees job satisfaction over the long time. Therefore the organisation needs to know whether their investment is being spent effectively or not. For this continuous evaluation of training and development is necessary. Evaluation of training and development means assessment of the impact of training on trainee’s performance and behaviour. The present paper is descriptive in nature falls under the category of general review for understanding the conceptual framework of evaluation, its needs and purpose and the various models adopted by organisation for evaluation purpose. Finally in conclusive remark paper suggests the most widely used model and what are the issues which lead to ignorance of evaluation as well as in the course of evaluation.","container-title":"IOSR Journal of Business and Management","DOI":"10.9790/487X-0521622","ISSN":"23197668, 2278487X","issue":"2","journalAbbreviation":"IOSRJBM","language":"en","page":"16-22","source":"DOI.org (Crossref)","title":"Evaluation of Training and Development: An Analysis of Various Models","title-short":"Evaluation of Training and Development","URL":"http://www.iosrjournals.org/iosr-jbm/papers/Vol5-issue2/B0521622.pdf","volume":"5","author":[{"family":"Topno","given":"Harshit"}],"accessed":{"date-parts":[["2023",5,8]]},"issued":{"date-parts":[["2012"]]}},"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Topno, 2012; Mattox II, Parskey and Hall, 2020; Ferrar and Green, 2021)</w:t>
      </w:r>
      <w:r w:rsidRPr="008C4B00">
        <w:rPr>
          <w:rFonts w:asciiTheme="minorHAnsi" w:hAnsiTheme="minorHAnsi" w:cstheme="minorHAnsi"/>
          <w:color w:val="auto"/>
        </w:rPr>
        <w:fldChar w:fldCharType="end"/>
      </w:r>
      <w:r w:rsidRPr="008C4B00">
        <w:rPr>
          <w:rFonts w:asciiTheme="minorHAnsi" w:hAnsiTheme="minorHAnsi" w:cstheme="minorHAnsi"/>
          <w:color w:val="auto"/>
        </w:rPr>
        <w:t>.  David Ulrich outlines how people analytics can add value to companies by allowing teams to make informed decision</w:t>
      </w:r>
      <w:r w:rsidR="0047329B" w:rsidRPr="008C4B00">
        <w:rPr>
          <w:rFonts w:asciiTheme="minorHAnsi" w:hAnsiTheme="minorHAnsi" w:cstheme="minorHAnsi"/>
          <w:color w:val="auto"/>
        </w:rPr>
        <w:t>s</w:t>
      </w:r>
      <w:r w:rsidRPr="008C4B00">
        <w:rPr>
          <w:rFonts w:asciiTheme="minorHAnsi" w:hAnsiTheme="minorHAnsi" w:cstheme="minorHAnsi"/>
          <w:color w:val="auto"/>
        </w:rPr>
        <w:t xml:space="preserve"> led with data in support of the business (Ferrar and Green, 2021).  </w:t>
      </w:r>
    </w:p>
    <w:p w14:paraId="09DC91A6" w14:textId="77777777" w:rsidR="005A1B31" w:rsidRPr="008C4B00" w:rsidRDefault="005A1B31" w:rsidP="004E72E2">
      <w:pPr>
        <w:pStyle w:val="ListParagraph"/>
        <w:spacing w:after="0" w:line="360" w:lineRule="auto"/>
        <w:ind w:left="426"/>
        <w:jc w:val="both"/>
        <w:rPr>
          <w:rFonts w:asciiTheme="minorHAnsi" w:hAnsiTheme="minorHAnsi" w:cstheme="minorHAnsi"/>
          <w:color w:val="auto"/>
        </w:rPr>
      </w:pPr>
    </w:p>
    <w:p w14:paraId="01A9D648" w14:textId="21BBC3B6" w:rsidR="005A1B31" w:rsidRPr="008C4B00" w:rsidRDefault="005A1B31" w:rsidP="004E72E2">
      <w:pPr>
        <w:spacing w:after="0" w:line="360" w:lineRule="auto"/>
        <w:ind w:left="426"/>
        <w:contextualSpacing/>
        <w:jc w:val="both"/>
        <w:rPr>
          <w:rFonts w:asciiTheme="minorHAnsi" w:hAnsiTheme="minorHAnsi" w:cstheme="minorHAnsi"/>
          <w:color w:val="auto"/>
        </w:rPr>
      </w:pPr>
      <w:r w:rsidRPr="008C4B00">
        <w:rPr>
          <w:rFonts w:asciiTheme="minorHAnsi" w:hAnsiTheme="minorHAnsi" w:cstheme="minorHAnsi"/>
          <w:color w:val="auto"/>
        </w:rPr>
        <w:t>People analytics as defined by Ferrar et al (2021) is ‘</w:t>
      </w:r>
      <w:r w:rsidRPr="008C4B00">
        <w:rPr>
          <w:rFonts w:asciiTheme="minorHAnsi" w:hAnsiTheme="minorHAnsi" w:cstheme="minorHAnsi"/>
          <w:i/>
          <w:iCs/>
          <w:color w:val="auto"/>
        </w:rPr>
        <w:t xml:space="preserve">The analysis of employee and workforce data to reveal insights and provide recommendations to improve business </w:t>
      </w:r>
      <w:r w:rsidR="003337CD" w:rsidRPr="008C4B00">
        <w:rPr>
          <w:rFonts w:asciiTheme="minorHAnsi" w:hAnsiTheme="minorHAnsi" w:cstheme="minorHAnsi"/>
          <w:i/>
          <w:iCs/>
          <w:color w:val="auto"/>
        </w:rPr>
        <w:t>outcomes</w:t>
      </w:r>
      <w:r w:rsidRPr="008C4B00">
        <w:rPr>
          <w:rFonts w:asciiTheme="minorHAnsi" w:hAnsiTheme="minorHAnsi" w:cstheme="minorHAnsi"/>
          <w:color w:val="auto"/>
        </w:rPr>
        <w:t>.</w:t>
      </w:r>
      <w:r w:rsidR="003337CD" w:rsidRPr="008C4B00">
        <w:rPr>
          <w:rFonts w:asciiTheme="minorHAnsi" w:hAnsiTheme="minorHAnsi" w:cstheme="minorHAnsi"/>
          <w:color w:val="auto"/>
        </w:rPr>
        <w:t>’</w:t>
      </w:r>
      <w:r w:rsidRPr="008C4B00">
        <w:rPr>
          <w:rFonts w:asciiTheme="minorHAnsi" w:hAnsiTheme="minorHAnsi" w:cstheme="minorHAnsi"/>
          <w:color w:val="auto"/>
        </w:rPr>
        <w:t xml:space="preserve">  Numerous authors outline the importance of using data analytics to empower business decisions within the Human Resources Function (Ferrar et al. 2021, Mattox et all 2020, Rasmussen and Ulrich 2015, Diez et al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1fgVnSIX","properties":{"formattedCitation":"(Rasmussen and Ulrich, 2015; Diez, Bussin and Lee, 2019; Mattox II, Parskey and Hall, 2020; Ferrar and Green, 2021)","plainCitation":"(Rasmussen and Ulrich, 2015; Diez, Bussin and Lee, 2019;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id":431,"uris":["http://zotero.org/users/11537704/items/JTY4MHIU"],"itemData":{"id":431,"type":"webpage","title":"Fundamentals of HR Analytics : A Manual on Becoming HR Analytical","URL":"https://eds.s.ebscohost.com/eds/ebookviewer/ebook/ZTAyMG13d19fMjIwNDIyNV9fQU41?sid=12b53d14-610b-4f61-880e-acda26e9a4a9@redis&amp;vid=4&amp;format=EB&amp;lpid=lp_vii&amp;rid=0","author":[{"family":"Diez","given":"Fermin"},{"family":"Bussin","given":""},{"family":"Lee","given":"Vanessa"}],"accessed":{"date-parts":[["2023",9,16]]},"issued":{"date-parts":[["2019"]]}},"label":"page"}],"schema":"https://github.com/citation-style-language/schema/raw/master/csl-citation.json"} </w:instrText>
      </w:r>
      <w:r w:rsidRPr="008C4B00">
        <w:rPr>
          <w:rFonts w:asciiTheme="minorHAnsi" w:hAnsiTheme="minorHAnsi" w:cstheme="minorHAnsi"/>
          <w:color w:val="auto"/>
        </w:rPr>
        <w:fldChar w:fldCharType="separate"/>
      </w:r>
      <w:r w:rsidRPr="008C4B00">
        <w:rPr>
          <w:color w:val="auto"/>
        </w:rPr>
        <w:t>(Rasmussen and Ulrich, 2015; Diez, Bussin and Lee, 2019; Mattox II, Parskey and Hall, 2020; Ferrar and Green, 2021)</w:t>
      </w:r>
      <w:r w:rsidRPr="008C4B00">
        <w:rPr>
          <w:rFonts w:asciiTheme="minorHAnsi" w:hAnsiTheme="minorHAnsi" w:cstheme="minorHAnsi"/>
          <w:color w:val="auto"/>
        </w:rPr>
        <w:fldChar w:fldCharType="end"/>
      </w:r>
      <w:r w:rsidRPr="008C4B00">
        <w:rPr>
          <w:rFonts w:asciiTheme="minorHAnsi" w:hAnsiTheme="minorHAnsi" w:cstheme="minorHAnsi"/>
          <w:color w:val="auto"/>
        </w:rPr>
        <w:t>.  Rasmussen and Ulrich (2015) however point out the need to ask the ‘</w:t>
      </w:r>
      <w:r w:rsidRPr="008C4B00">
        <w:rPr>
          <w:rFonts w:asciiTheme="minorHAnsi" w:hAnsiTheme="minorHAnsi" w:cstheme="minorHAnsi"/>
          <w:i/>
          <w:iCs/>
          <w:color w:val="auto"/>
        </w:rPr>
        <w:t>right question</w:t>
      </w:r>
      <w:r w:rsidRPr="008C4B00">
        <w:rPr>
          <w:rFonts w:asciiTheme="minorHAnsi" w:hAnsiTheme="minorHAnsi" w:cstheme="minorHAnsi"/>
          <w:color w:val="auto"/>
        </w:rPr>
        <w:t>’ when reviewing data generated by HR and propose that this question should be incorporated into the end-to-end analytics process to identify and confirm the impact of people on decisions.  Diez et al (2019) in their book Fundamentals of HR Analytics outline how questions for HR are evolving and why there is now a need for HR speak the same language as senior management and other functions within the company.  The specific fields within HR are called out in Figure 1 below.</w:t>
      </w:r>
    </w:p>
    <w:p w14:paraId="6B8E3EB4" w14:textId="77777777" w:rsidR="005A1B31" w:rsidRPr="008C4B00" w:rsidRDefault="005A1B31" w:rsidP="004E72E2">
      <w:pPr>
        <w:keepNext/>
        <w:spacing w:after="0" w:line="360" w:lineRule="auto"/>
        <w:ind w:left="426"/>
        <w:contextualSpacing/>
        <w:jc w:val="center"/>
        <w:rPr>
          <w:color w:val="auto"/>
        </w:rPr>
      </w:pPr>
      <w:r w:rsidRPr="008C4B00">
        <w:rPr>
          <w:noProof/>
          <w:color w:val="auto"/>
        </w:rPr>
        <w:lastRenderedPageBreak/>
        <w:drawing>
          <wp:inline distT="0" distB="0" distL="0" distR="0" wp14:anchorId="0A20ED94" wp14:editId="2C470016">
            <wp:extent cx="5535587" cy="3207058"/>
            <wp:effectExtent l="0" t="0" r="8255" b="0"/>
            <wp:docPr id="1518435037" name="Picture 1" descr="A white rectangular box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35037" name="Picture 1" descr="A white rectangular box with text&#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535587" cy="3207058"/>
                    </a:xfrm>
                    <a:prstGeom prst="rect">
                      <a:avLst/>
                    </a:prstGeom>
                  </pic:spPr>
                </pic:pic>
              </a:graphicData>
            </a:graphic>
          </wp:inline>
        </w:drawing>
      </w:r>
    </w:p>
    <w:p w14:paraId="51FDDD68" w14:textId="7A822453" w:rsidR="00FA6233" w:rsidRPr="008C4B00" w:rsidRDefault="005A1B31" w:rsidP="004E72E2">
      <w:pPr>
        <w:pStyle w:val="Caption"/>
        <w:spacing w:line="360" w:lineRule="auto"/>
        <w:jc w:val="center"/>
        <w:rPr>
          <w:rFonts w:asciiTheme="minorHAnsi" w:hAnsiTheme="minorHAnsi" w:cstheme="minorHAnsi"/>
          <w:color w:val="auto"/>
        </w:rPr>
      </w:pPr>
      <w:bookmarkStart w:id="14" w:name="_Toc145970521"/>
      <w:r w:rsidRPr="008C4B00">
        <w:rPr>
          <w:color w:val="auto"/>
        </w:rPr>
        <w:t xml:space="preserve">Figure </w:t>
      </w:r>
      <w:r w:rsidRPr="008C4B00">
        <w:rPr>
          <w:color w:val="auto"/>
        </w:rPr>
        <w:fldChar w:fldCharType="begin"/>
      </w:r>
      <w:r w:rsidRPr="008C4B00">
        <w:rPr>
          <w:color w:val="auto"/>
        </w:rPr>
        <w:instrText xml:space="preserve"> SEQ Figure \* ARABIC </w:instrText>
      </w:r>
      <w:r w:rsidRPr="008C4B00">
        <w:rPr>
          <w:color w:val="auto"/>
        </w:rPr>
        <w:fldChar w:fldCharType="separate"/>
      </w:r>
      <w:r w:rsidR="00D11CE9" w:rsidRPr="008C4B00">
        <w:rPr>
          <w:noProof/>
          <w:color w:val="auto"/>
        </w:rPr>
        <w:t>1</w:t>
      </w:r>
      <w:r w:rsidRPr="008C4B00">
        <w:rPr>
          <w:color w:val="auto"/>
        </w:rPr>
        <w:fldChar w:fldCharType="end"/>
      </w:r>
      <w:r w:rsidRPr="008C4B00">
        <w:rPr>
          <w:color w:val="auto"/>
        </w:rPr>
        <w:t>- Charting the change in management requests for HR.  Source: Diez et al (2019</w:t>
      </w:r>
      <w:r w:rsidR="00BB1A0E" w:rsidRPr="008C4B00">
        <w:rPr>
          <w:color w:val="auto"/>
        </w:rPr>
        <w:t>) page 5</w:t>
      </w:r>
      <w:bookmarkEnd w:id="14"/>
    </w:p>
    <w:p w14:paraId="09522F6D" w14:textId="77777777" w:rsidR="005A1B31" w:rsidRPr="008C4B00" w:rsidRDefault="005A1B31" w:rsidP="004E72E2">
      <w:pPr>
        <w:pStyle w:val="ListParagraph"/>
        <w:spacing w:after="0" w:line="360" w:lineRule="auto"/>
        <w:ind w:left="360"/>
        <w:jc w:val="both"/>
        <w:rPr>
          <w:rFonts w:asciiTheme="minorHAnsi" w:hAnsiTheme="minorHAnsi" w:cstheme="minorHAnsi"/>
          <w:color w:val="auto"/>
        </w:rPr>
      </w:pPr>
    </w:p>
    <w:p w14:paraId="7BE33761" w14:textId="73F5B4C0" w:rsidR="005A1B31" w:rsidRPr="008C4B00" w:rsidRDefault="005A1B31" w:rsidP="004E72E2">
      <w:pPr>
        <w:pStyle w:val="ListParagraph"/>
        <w:spacing w:after="0"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HR needs to prove its importance to the business, especially in terms of how impactful it’s action are on the overall financial health of the company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TYBBQFZn","properties":{"unsorted":true,"formattedCitation":"(Dong, 2022; Losey, Meisinger and Ulrich, 2005)","plainCitation":"(Dong, 2022; Losey, Meisinger and Ulrich, 2005)","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Dong, 2022; Losey, Meisinger and Ulrich, 2005)</w:t>
      </w:r>
      <w:r w:rsidRPr="008C4B00">
        <w:rPr>
          <w:rFonts w:asciiTheme="minorHAnsi" w:hAnsiTheme="minorHAnsi" w:cstheme="minorHAnsi"/>
          <w:color w:val="auto"/>
        </w:rPr>
        <w:fldChar w:fldCharType="end"/>
      </w:r>
      <w:r w:rsidRPr="008C4B00">
        <w:rPr>
          <w:rFonts w:asciiTheme="minorHAnsi" w:hAnsiTheme="minorHAnsi" w:cstheme="minorHAnsi"/>
          <w:color w:val="auto"/>
        </w:rPr>
        <w:t>, (pp 121).  In monetary terms analysis has shown that small changes to processes can make cost savings for business</w:t>
      </w:r>
      <w:r w:rsidR="007C01C0" w:rsidRPr="008C4B00">
        <w:rPr>
          <w:rFonts w:asciiTheme="minorHAnsi" w:hAnsiTheme="minorHAnsi" w:cstheme="minorHAnsi"/>
          <w:color w:val="auto"/>
        </w:rPr>
        <w:t>es</w:t>
      </w:r>
      <w:r w:rsidRPr="008C4B00">
        <w:rPr>
          <w:rFonts w:asciiTheme="minorHAnsi" w:hAnsiTheme="minorHAnsi" w:cstheme="minorHAnsi"/>
          <w:color w:val="auto"/>
        </w:rPr>
        <w:t xml:space="preserve"> such as implementing training reminders to cut down on the amount of time to complete induction, or to uncover a link between engagement data and business performance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HY1gQfE3","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Ferrar and Green, 2021)</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pp. 4).  There is an opportunity for data analytics within HR, whilst also recognising the need for help from HR experts to interpret the results of any analysi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ZyPsQTtC","properties":{"formattedCitation":"(Edwards and Edwards, 2019)","plainCitation":"(Edwards and Edwards, 2019)","noteIndex":0},"citationItems":[{"id":128,"uris":["http://zotero.org/users/11537704/items/R2JHNS5M"],"itemData":{"id":128,"type":"book","edition":"2nd","ISBN":"978-0-7494-8444-6","title":"Preditice HR Analytics","author":[{"family":"Edwards","given":"Martin R"},{"family":"Edwards","given":"Kirsten"}],"issued":{"date-parts":[["2019"]]}}}],"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Edwards and Edwards, 2019)</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 (pp. 5).  In truth HR need to refocus their role to become a ‘strategic partner’ of the business helping it to achieve its strategic goal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KwrpBqNL","properties":{"unsorted":true,"formattedCitation":"(Bhardwaj and Patnaik, 2019; Dahlbom {\\i{}et al.}, 2020; Losey, Meisinger and Ulrich, 2005)","plainCitation":"(Bhardwaj and Patnaik, 2019; Dahlbom et al., 2020; Losey, Meisinger and Ulrich, 2005)","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label":"page"},{"id":163,"uris":["http://zotero.org/users/11537704/items/BEMQDBX3"],"itemData":{"id":163,"type":"article-journal","abstract":"Purpose The purpose of this paper is to focus on how the HR function takes advantage of human resource analytics (HRA), including big data (BD), and discuss factors hindering HRA and data utilization. Moreover, the authors discuss the implications of the HRA-induced role transformation of the human resource (HR) function. Design/methodology/approach This is an explorative case study based on qualitative interviews in nine leading Finnish companies. Findings The results indicate that both technical and human obstacles, operating with very basic HR processes and traditional information systems and poor data quality, hinder adoption of advanced HRA. This, combined with lacking skills in analytics and business understanding, inability to go beyond reporting, misconceptions related to BD and traditional compliance-oriented HR culture pose further challenges for the data analytics capacity and business partner role of the HR function. Senior executives expect no significant advancements of HRA, while HR professionals saw potential value in BD, although skepticism was not uncommon. The results point toward a need for increased cooperation with data analysts and HR professionals in provision and understanding the HR-related data for business-related decision making. Furthermore, cultural change and organizational redesign may be called for, in addition to overcoming technological obstacles related to BD, for it to have an impact on HR practices. HRA utilization and role transition of the HR function seem closely related and this transformation can be mutually reinforcing. Originality/value This study provides and theorizes explorative data on HRA within a group of some of the largest Finnish companies, pointing toward an immature state of the art in BD and HRA utilization and there being a relationship between HRA and the role transition of the HR function in organizations.","container-title":"Baltic Journal of Management","DOI":"10.1108/BJM-11-2018-0393","ISSN":"1746-5265","issue":"1","note":"publisher: Emerald Publishing Limited","page":"120-138","source":"Emerald Insight","title":"Big data and HR analytics in the digital era","URL":"https://doi.org/10.1108/BJM-11-2018-0393","volume":"15","author":[{"family":"Dahlbom","given":"Pauli"},{"family":"Siikanen","given":"Noora"},{"family":"Sajasalo","given":"Pasi"},{"family":"Jarvenpää","given":"Marko"}],"accessed":{"date-parts":[["2023",5,14]]},"issued":{"date-parts":[["2020",1,1]]}},"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 xml:space="preserve">(Bhardwaj and Patnaik, 2019; Dahlbom </w:t>
      </w:r>
      <w:r w:rsidRPr="008C4B00">
        <w:rPr>
          <w:rFonts w:asciiTheme="minorHAnsi" w:hAnsiTheme="minorHAnsi" w:cstheme="minorHAnsi"/>
          <w:i/>
          <w:iCs/>
          <w:color w:val="auto"/>
        </w:rPr>
        <w:t>et al.</w:t>
      </w:r>
      <w:r w:rsidRPr="008C4B00">
        <w:rPr>
          <w:rFonts w:asciiTheme="minorHAnsi" w:hAnsiTheme="minorHAnsi" w:cstheme="minorHAnsi"/>
          <w:color w:val="auto"/>
        </w:rPr>
        <w:t>, 2020; Losey, Meisinger and Ulrich, 2005)</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pp 150).  Academics are aligned on the need for HR to upskill and become ‘ambassadors’ for data analytics as a means of driving data driven decision making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zX0phGLR","properties":{"formattedCitation":"(Martin, 2019)","plainCitation":"(Martin, 2019)","noteIndex":0},"citationItems":[{"id":147,"uris":["http://zotero.org/users/11537704/items/7Y2ED3TA"],"itemData":{"id":147,"type":"article-journal","container-title":"Workforce Solutions Review","ISSN":"21546975","issue":"3","note":"publisher: Futura Publishing Inc.","page":"24-27","source":"EBSCOhost","title":"Leading Practices to Upskill HRBPs as Ambassadors for People Analytics","URL":"https://search.ebscohost.com/login.aspx?direct=true&amp;db=bsh&amp;AN=140284586&amp;site=eds-live","volume":"10","author":[{"family":"Martin","given":"Lexy"}],"accessed":{"date-parts":[["2023",5,14]]},"issued":{"date-parts":[["2019",7]]}}}],"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Martin, 2019)</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p>
    <w:p w14:paraId="408CFD6E" w14:textId="77777777" w:rsidR="005A1B31" w:rsidRPr="008C4B00" w:rsidRDefault="005A1B31" w:rsidP="004E72E2">
      <w:pPr>
        <w:pStyle w:val="ListParagraph"/>
        <w:spacing w:after="0" w:line="360" w:lineRule="auto"/>
        <w:ind w:left="360"/>
        <w:jc w:val="both"/>
        <w:rPr>
          <w:rFonts w:asciiTheme="minorHAnsi" w:hAnsiTheme="minorHAnsi" w:cstheme="minorHAnsi"/>
          <w:color w:val="auto"/>
        </w:rPr>
      </w:pPr>
    </w:p>
    <w:p w14:paraId="1323AEE2" w14:textId="3949FF0F" w:rsidR="00FA6233" w:rsidRPr="008C4B00" w:rsidRDefault="00FA6233" w:rsidP="004E72E2">
      <w:pPr>
        <w:pStyle w:val="ListParagraph"/>
        <w:spacing w:after="0"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To balance out this desire, HR data is uniquely different from other types of data used for analysi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MPB65BN6","properties":{"formattedCitation":"(Tambe, Cappelli and Yakubovich, 2019; Bankins, 2021)","plainCitation":"(Tambe, Cappelli and Yakubovich, 2019; Bankins, 2021)","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Tambe, Cappelli and Yakubovich, 2019; Bankins, 2021)</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By its nature, data gathered by HR is formed of generally small datasets where events that companies want to model or predict are infrequent and nonstandard (for example dismissal of employees) or the data is subject to </w:t>
      </w:r>
      <w:r w:rsidRPr="008C4B00">
        <w:rPr>
          <w:rFonts w:asciiTheme="minorHAnsi" w:hAnsiTheme="minorHAnsi" w:cstheme="minorHAnsi"/>
          <w:color w:val="auto"/>
        </w:rPr>
        <w:lastRenderedPageBreak/>
        <w:t xml:space="preserve">interpretation such as performance management where employees with different roles and responsibilities cannot easily be compared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Tf66NKp4","properties":{"formattedCitation":"(Chadwick and Dabu, 2009; Tambe, Cappelli and Yakubovich, 2019; Bankins, 2021)","plainCitation":"(Chadwick and Dabu, 2009; Tambe, Cappelli and Yakubovich, 2019; Bankins, 2021)","noteIndex":0},"citationItems":[{"id":116,"uris":["http://zotero.org/users/11537704/items/SXK9P6PR"],"itemData":{"id":116,"type":"article-journal","abstract":"We maintain that human resources are strategically significant in at least three cases, when these resources (1) help create traditional Ricardian rents; (2) function as components of organizational capabilities that generate nontraditional Ricardian rents; and (3) are the source of technological and managerial innovations that produce entrepreneurial rents. Human resource management (HRM) activities, on the other hand, assume strategic significance by supporting the three cases above through a process that we call managerial entrepreneurship. Furthermore, HRM takes on different forms when supporting each of these types of rents. Hence, this rent-based view has greater potential to help explain the contribution of human resources to firms' competitive advantages than approaches that are grounded in the resource-based view (RBV) of the firm, which primarily reflects the Ricardian view of rents. Moreover, a rent-based approach suggests fruitful new ways to address many of the theoretic challenges confronting the strategic human resource management (SHRM) literature.","container-title":"Organization Science","DOI":"10.1287/orsc.1080.0375","ISSN":"10477039","issue":"1","note":"publisher: INFORMS: Institute for Operations Research","page":"253-272","source":"EBSCOhost","title":"Human Resources, Human Resource Management, and the Competitive Advantage of Firms: Toward a More Comprehensive Model of Causal Linkages","title-short":"Human Resources, Human Resource Management, and the Competitive Advantage of Firms","URL":"https://search.ebscohost.com/login.aspx?direct=true&amp;db=bsh&amp;AN=36606885&amp;site=eds-live","volume":"20","author":[{"family":"Chadwick","given":"Clint"},{"family":"Dabu","given":"Adina"}],"accessed":{"date-parts":[["2023",5,8]]},"issued":{"date-parts":[["2009",2,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Chadwick and Dabu, 2009; Tambe, Cappelli and Yakubovich, 2019; Bankins, 2021)</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Another issue with HR data relates to external requirements on the company which are not evident in other functions.  For example, the recruitment process is influenced by internal factors such as the company’s own recruitment goals, as well as external ones such as the statutory landscape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8hEtAT3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Tambe, Cappelli and Yakubovich, 2019)</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This fact forces companies to limit the use of historical data such as recruitment data as it’s use could make incorrect predictions based on outdated information, or based on practices that are no longer the same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lfim9TGv","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Rasmussen and Ulrich, 2015; Tambe, Cappelli and Yakubovich, 2019)</w:t>
      </w:r>
      <w:r w:rsidRPr="008C4B00">
        <w:rPr>
          <w:rFonts w:asciiTheme="minorHAnsi" w:hAnsiTheme="minorHAnsi" w:cstheme="minorHAnsi"/>
          <w:color w:val="auto"/>
        </w:rPr>
        <w:fldChar w:fldCharType="end"/>
      </w:r>
      <w:r w:rsidRPr="008C4B00">
        <w:rPr>
          <w:rFonts w:asciiTheme="minorHAnsi" w:hAnsiTheme="minorHAnsi" w:cstheme="minorHAnsi"/>
          <w:color w:val="auto"/>
        </w:rPr>
        <w:t>.  As Bhardwaj et al (2019) stated ‘</w:t>
      </w:r>
      <w:r w:rsidRPr="008C4B00">
        <w:rPr>
          <w:rFonts w:asciiTheme="minorHAnsi" w:hAnsiTheme="minorHAnsi" w:cstheme="minorHAnsi"/>
          <w:i/>
          <w:iCs/>
          <w:color w:val="auto"/>
        </w:rPr>
        <w:t>Human resource analytics is an area of study that uses the mix of art and science on human capital in order to get measurable return on investment</w:t>
      </w:r>
      <w:r w:rsidRPr="008C4B00">
        <w:rPr>
          <w:rFonts w:asciiTheme="minorHAnsi" w:hAnsiTheme="minorHAnsi" w:cstheme="minorHAnsi"/>
          <w:color w:val="auto"/>
        </w:rPr>
        <w:t xml:space="preserve">’,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OdoTgwFg","properties":{"formattedCitation":"(Bhardwaj and Patnaik, 2019)","plainCitation":"(Bhardwaj and Patnaik, 2019)","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Bhardwaj and Patnaik, 2019)</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p>
    <w:p w14:paraId="5AF8CE3F" w14:textId="77777777" w:rsidR="00FA6233" w:rsidRPr="008C4B00" w:rsidRDefault="00FA6233" w:rsidP="004E72E2">
      <w:pPr>
        <w:pStyle w:val="ListParagraph"/>
        <w:spacing w:after="0" w:line="360" w:lineRule="auto"/>
        <w:ind w:left="360"/>
        <w:jc w:val="both"/>
        <w:rPr>
          <w:rFonts w:asciiTheme="minorHAnsi" w:hAnsiTheme="minorHAnsi" w:cstheme="minorHAnsi"/>
          <w:color w:val="auto"/>
        </w:rPr>
      </w:pPr>
    </w:p>
    <w:p w14:paraId="0D78A38A" w14:textId="2B1B3B53" w:rsidR="00FA6233" w:rsidRPr="008C4B00" w:rsidRDefault="00FA6233" w:rsidP="004E72E2">
      <w:pPr>
        <w:pStyle w:val="ListParagraph"/>
        <w:spacing w:after="0"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One could argue that the future for HR data is to become integrated into the wider information stream of the company as a method to identifying how individual’s performance affects the wider company performance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vpYWWzP7","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Rasmussen and Ulrich, 2015; Tambe, Cappelli and Yakubovich, 2019)</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Rasmussen et al (2015) outline that impactful HR analytics are about linking to strategic business operations rather than trying to identify patterns in big data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QydQJquM","properties":{"formattedCitation":"(Rasmussen and Ulrich, 2015)","plainCitation":"(Rasmussen and Ulrich, 2015)","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Rasmussen and Ulrich, 2015)</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Some academic’s espouse the opinion that to be used successfully, HR data must be taken away from the HR department for analysi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NuudEqWf","properties":{"formattedCitation":"(Rasmussen and Ulrich, 2015; Ferrar and Green, 2021)","plainCitation":"(Rasmussen and Ulrich, 2015;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Rasmussen and Ulrich, 2015; Ferrar and Green, 2021)</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Experience in one case-study outlined by Ferrar et al (pp 20 - 26), </w:t>
      </w:r>
      <w:r w:rsidR="002359F9" w:rsidRPr="008C4B00">
        <w:rPr>
          <w:rFonts w:asciiTheme="minorHAnsi" w:hAnsiTheme="minorHAnsi" w:cstheme="minorHAnsi"/>
          <w:color w:val="auto"/>
        </w:rPr>
        <w:t>confirms</w:t>
      </w:r>
      <w:r w:rsidRPr="008C4B00">
        <w:rPr>
          <w:rFonts w:asciiTheme="minorHAnsi" w:hAnsiTheme="minorHAnsi" w:cstheme="minorHAnsi"/>
          <w:color w:val="auto"/>
        </w:rPr>
        <w:t xml:space="preserve"> that HR data is different to other types of data and to successfully analyse it HR must be included in system development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9OHbbteo","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Ferrar and Green, 2021)</w:t>
      </w:r>
      <w:r w:rsidRPr="008C4B00">
        <w:rPr>
          <w:rFonts w:asciiTheme="minorHAnsi" w:hAnsiTheme="minorHAnsi" w:cstheme="minorHAnsi"/>
          <w:color w:val="auto"/>
        </w:rPr>
        <w:fldChar w:fldCharType="end"/>
      </w:r>
      <w:r w:rsidRPr="008C4B00">
        <w:rPr>
          <w:rFonts w:asciiTheme="minorHAnsi" w:hAnsiTheme="minorHAnsi" w:cstheme="minorHAnsi"/>
          <w:color w:val="auto"/>
        </w:rPr>
        <w:t>.</w:t>
      </w:r>
    </w:p>
    <w:p w14:paraId="5124BB0E" w14:textId="77777777" w:rsidR="005A1B31" w:rsidRPr="008C4B00" w:rsidRDefault="005A1B31" w:rsidP="004E72E2">
      <w:pPr>
        <w:spacing w:after="0" w:line="360" w:lineRule="auto"/>
        <w:ind w:left="426"/>
        <w:contextualSpacing/>
        <w:jc w:val="both"/>
        <w:rPr>
          <w:rFonts w:asciiTheme="minorHAnsi" w:hAnsiTheme="minorHAnsi" w:cstheme="minorHAnsi"/>
          <w:color w:val="auto"/>
        </w:rPr>
      </w:pPr>
    </w:p>
    <w:p w14:paraId="009F0257" w14:textId="77777777" w:rsidR="00401600" w:rsidRPr="008C4B00" w:rsidRDefault="00401600" w:rsidP="004E72E2">
      <w:pPr>
        <w:pStyle w:val="Heading2"/>
        <w:numPr>
          <w:ilvl w:val="1"/>
          <w:numId w:val="35"/>
        </w:numPr>
        <w:spacing w:line="360" w:lineRule="auto"/>
        <w:jc w:val="both"/>
        <w:rPr>
          <w:rFonts w:asciiTheme="minorHAnsi" w:hAnsiTheme="minorHAnsi" w:cstheme="minorHAnsi"/>
          <w:color w:val="auto"/>
          <w:sz w:val="22"/>
          <w:szCs w:val="22"/>
        </w:rPr>
      </w:pPr>
      <w:bookmarkStart w:id="15" w:name="_Toc146039331"/>
      <w:r w:rsidRPr="008C4B00">
        <w:rPr>
          <w:rFonts w:asciiTheme="minorHAnsi" w:hAnsiTheme="minorHAnsi" w:cstheme="minorHAnsi"/>
          <w:color w:val="auto"/>
          <w:sz w:val="22"/>
          <w:szCs w:val="22"/>
        </w:rPr>
        <w:t>L</w:t>
      </w:r>
      <w:r w:rsidRPr="008C4B00">
        <w:rPr>
          <w:rFonts w:asciiTheme="minorHAnsi" w:hAnsiTheme="minorHAnsi" w:cstheme="minorHAnsi"/>
          <w:color w:val="auto"/>
        </w:rPr>
        <w:t>earning Analytics</w:t>
      </w:r>
      <w:bookmarkEnd w:id="15"/>
    </w:p>
    <w:p w14:paraId="0CFE6E53" w14:textId="1EA0C8C2" w:rsidR="00CD4FB9" w:rsidRPr="008C4B00" w:rsidRDefault="003B36ED" w:rsidP="004E72E2">
      <w:pPr>
        <w:spacing w:after="0" w:line="360" w:lineRule="auto"/>
        <w:ind w:left="426"/>
        <w:contextualSpacing/>
        <w:jc w:val="both"/>
        <w:rPr>
          <w:rFonts w:asciiTheme="minorHAnsi" w:hAnsiTheme="minorHAnsi" w:cstheme="minorHAnsi"/>
          <w:color w:val="auto"/>
        </w:rPr>
      </w:pPr>
      <w:r w:rsidRPr="008C4B00">
        <w:rPr>
          <w:rFonts w:asciiTheme="minorHAnsi" w:hAnsiTheme="minorHAnsi" w:cstheme="minorHAnsi"/>
          <w:color w:val="auto"/>
        </w:rPr>
        <w:t>Building on this</w:t>
      </w:r>
      <w:r w:rsidR="00FA258A" w:rsidRPr="008C4B00">
        <w:rPr>
          <w:rFonts w:asciiTheme="minorHAnsi" w:hAnsiTheme="minorHAnsi" w:cstheme="minorHAnsi"/>
          <w:color w:val="auto"/>
        </w:rPr>
        <w:t>, learning</w:t>
      </w:r>
      <w:r w:rsidR="00CD4FB9" w:rsidRPr="008C4B00">
        <w:rPr>
          <w:rFonts w:asciiTheme="minorHAnsi" w:hAnsiTheme="minorHAnsi" w:cstheme="minorHAnsi"/>
          <w:color w:val="auto"/>
        </w:rPr>
        <w:t xml:space="preserve"> analytics on the other hand, focuses on the effectiveness of a learner’s experience</w:t>
      </w:r>
      <w:r w:rsidR="00B34031" w:rsidRPr="008C4B00">
        <w:rPr>
          <w:rFonts w:asciiTheme="minorHAnsi" w:hAnsiTheme="minorHAnsi" w:cstheme="minorHAnsi"/>
          <w:color w:val="auto"/>
        </w:rPr>
        <w:t xml:space="preserve"> </w:t>
      </w:r>
      <w:r w:rsidR="00B34031" w:rsidRPr="008C4B00">
        <w:rPr>
          <w:rFonts w:asciiTheme="minorHAnsi" w:hAnsiTheme="minorHAnsi" w:cstheme="minorHAnsi"/>
          <w:color w:val="auto"/>
        </w:rPr>
        <w:fldChar w:fldCharType="begin"/>
      </w:r>
      <w:r w:rsidR="0011396A" w:rsidRPr="008C4B00">
        <w:rPr>
          <w:rFonts w:asciiTheme="minorHAnsi" w:hAnsiTheme="minorHAnsi" w:cstheme="minorHAnsi"/>
          <w:color w:val="auto"/>
        </w:rPr>
        <w:instrText xml:space="preserve"> ADDIN ZOTERO_ITEM CSL_CITATION {"citationID":"WmzcL6nc","properties":{"formattedCitation":"(Mattox II, Parskey and Hall, 2020; \\uc0\\u8216{}Handbook of Learning Analytics - Second edition\\uc0\\u8217{}, 2022)","plainCitation":"(Mattox II, Parskey and Hall, 2020; ‘Handbook of Learning Analytics - Second edition’,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id":438,"uris":["http://zotero.org/users/11537704/items/3BEZJMME"],"itemData":{"id":438,"type":"post-weblog","abstract":"2022 The Handbook of Learning Analytics Editors: Charles Lang, George Siemens, Alyssa Friend Wise, Dragan Gašević, Agathe Merceron ISBN: 978-0-9952408-3-4 DOI: 10.18608/hla22   The Handbook of Learning Analytics is designed to meet the needs of a new and growing field. It aims to balance rigor, quality, open access and breadth of appeal and was devisedContinue reading →","container-title":"Society for Learning Analytics Research (SoLAR)","language":"en-US","title":"Handbook of Learning Analytics - Second edition","URL":"https://www.solaresearch.org/publications/hla-22/","accessed":{"date-parts":[["2023",9,16]]},"issued":{"date-parts":[["2022"]]}}}],"schema":"https://github.com/citation-style-language/schema/raw/master/csl-citation.json"} </w:instrText>
      </w:r>
      <w:r w:rsidR="00B34031" w:rsidRPr="008C4B00">
        <w:rPr>
          <w:rFonts w:asciiTheme="minorHAnsi" w:hAnsiTheme="minorHAnsi" w:cstheme="minorHAnsi"/>
          <w:color w:val="auto"/>
        </w:rPr>
        <w:fldChar w:fldCharType="separate"/>
      </w:r>
      <w:r w:rsidR="0011396A" w:rsidRPr="008C4B00">
        <w:rPr>
          <w:color w:val="auto"/>
          <w:szCs w:val="24"/>
        </w:rPr>
        <w:t>(Mattox II, Parskey and Hall, 2020; ‘Handbook of Learning Analytics - Second edition’, 2022)</w:t>
      </w:r>
      <w:r w:rsidR="00B34031" w:rsidRPr="008C4B00">
        <w:rPr>
          <w:rFonts w:asciiTheme="minorHAnsi" w:hAnsiTheme="minorHAnsi" w:cstheme="minorHAnsi"/>
          <w:color w:val="auto"/>
        </w:rPr>
        <w:fldChar w:fldCharType="end"/>
      </w:r>
      <w:r w:rsidR="00CD4FB9" w:rsidRPr="008C4B00">
        <w:rPr>
          <w:rFonts w:asciiTheme="minorHAnsi" w:hAnsiTheme="minorHAnsi" w:cstheme="minorHAnsi"/>
          <w:color w:val="auto"/>
        </w:rPr>
        <w:t xml:space="preserve"> and is routed in basic training evaluation models such as the Four Levels of Evaluation model developed by Don Kirkpatrick (Mattox et al 2020).  Specifically in this research paper, the author will focus on training provided solely within a corporate structure</w:t>
      </w:r>
      <w:r w:rsidR="0019158C" w:rsidRPr="008C4B00">
        <w:rPr>
          <w:rFonts w:asciiTheme="minorHAnsi" w:hAnsiTheme="minorHAnsi" w:cstheme="minorHAnsi"/>
          <w:color w:val="auto"/>
        </w:rPr>
        <w:t xml:space="preserve">, an area with limited </w:t>
      </w:r>
      <w:r w:rsidR="00BC354C" w:rsidRPr="008C4B00">
        <w:rPr>
          <w:rFonts w:asciiTheme="minorHAnsi" w:hAnsiTheme="minorHAnsi" w:cstheme="minorHAnsi"/>
          <w:color w:val="auto"/>
        </w:rPr>
        <w:t xml:space="preserve">research carried out </w:t>
      </w:r>
      <w:r w:rsidR="00A27C09" w:rsidRPr="008C4B00">
        <w:rPr>
          <w:rFonts w:asciiTheme="minorHAnsi" w:hAnsiTheme="minorHAnsi" w:cstheme="minorHAnsi"/>
          <w:color w:val="auto"/>
        </w:rPr>
        <w:fldChar w:fldCharType="begin"/>
      </w:r>
      <w:r w:rsidR="0011396A" w:rsidRPr="008C4B00">
        <w:rPr>
          <w:rFonts w:asciiTheme="minorHAnsi" w:hAnsiTheme="minorHAnsi" w:cstheme="minorHAnsi"/>
          <w:color w:val="auto"/>
        </w:rPr>
        <w:instrText xml:space="preserve"> ADDIN ZOTERO_ITEM CSL_CITATION {"citationID":"Ri8LeDVK","properties":{"formattedCitation":"(\\uc0\\u8216{}Handbook of Learning Analytics - Second edition\\uc0\\u8217{}, 2022)","plainCitation":"(‘Handbook of Learning Analytics - Second edition’, 2022)","noteIndex":0},"citationItems":[{"id":438,"uris":["http://zotero.org/users/11537704/items/3BEZJMME"],"itemData":{"id":438,"type":"post-weblog","abstract":"2022 The Handbook of Learning Analytics Editors: Charles Lang, George Siemens, Alyssa Friend Wise, Dragan Gašević, Agathe Merceron ISBN: 978-0-9952408-3-4 DOI: 10.18608/hla22   The Handbook of Learning Analytics is designed to meet the needs of a new and growing field. It aims to balance rigor, quality, open access and breadth of appeal and was devisedContinue reading →","container-title":"Society for Learning Analytics Research (SoLAR)","language":"en-US","title":"Handbook of Learning Analytics - Second edition","URL":"https://www.solaresearch.org/publications/hla-22/","accessed":{"date-parts":[["2023",9,16]]},"issued":{"date-parts":[["2022"]]}}}],"schema":"https://github.com/citation-style-language/schema/raw/master/csl-citation.json"} </w:instrText>
      </w:r>
      <w:r w:rsidR="00A27C09" w:rsidRPr="008C4B00">
        <w:rPr>
          <w:rFonts w:asciiTheme="minorHAnsi" w:hAnsiTheme="minorHAnsi" w:cstheme="minorHAnsi"/>
          <w:color w:val="auto"/>
        </w:rPr>
        <w:fldChar w:fldCharType="separate"/>
      </w:r>
      <w:r w:rsidR="0011396A" w:rsidRPr="008C4B00">
        <w:rPr>
          <w:color w:val="auto"/>
          <w:szCs w:val="24"/>
        </w:rPr>
        <w:t>(‘Handbook of Learning Analytics - Second edition’, 2022)</w:t>
      </w:r>
      <w:r w:rsidR="00A27C09" w:rsidRPr="008C4B00">
        <w:rPr>
          <w:rFonts w:asciiTheme="minorHAnsi" w:hAnsiTheme="minorHAnsi" w:cstheme="minorHAnsi"/>
          <w:color w:val="auto"/>
        </w:rPr>
        <w:fldChar w:fldCharType="end"/>
      </w:r>
      <w:r w:rsidR="005F4C3A" w:rsidRPr="008C4B00">
        <w:rPr>
          <w:rFonts w:asciiTheme="minorHAnsi" w:hAnsiTheme="minorHAnsi" w:cstheme="minorHAnsi"/>
          <w:color w:val="auto"/>
        </w:rPr>
        <w:t xml:space="preserve">. </w:t>
      </w:r>
      <w:r w:rsidR="00F47B10" w:rsidRPr="008C4B00">
        <w:rPr>
          <w:rFonts w:asciiTheme="minorHAnsi" w:hAnsiTheme="minorHAnsi" w:cstheme="minorHAnsi"/>
          <w:color w:val="auto"/>
        </w:rPr>
        <w:t xml:space="preserve"> </w:t>
      </w:r>
      <w:r w:rsidR="00D2088A" w:rsidRPr="008C4B00">
        <w:rPr>
          <w:rFonts w:asciiTheme="minorHAnsi" w:hAnsiTheme="minorHAnsi" w:cstheme="minorHAnsi"/>
          <w:color w:val="auto"/>
        </w:rPr>
        <w:t>Implementing a</w:t>
      </w:r>
      <w:r w:rsidR="00CD4FB9" w:rsidRPr="008C4B00">
        <w:rPr>
          <w:rFonts w:asciiTheme="minorHAnsi" w:hAnsiTheme="minorHAnsi" w:cstheme="minorHAnsi"/>
          <w:color w:val="auto"/>
        </w:rPr>
        <w:t xml:space="preserve"> Learning Management Systems (LMS) has provided an effective way of gathering, </w:t>
      </w:r>
      <w:r w:rsidR="0071066E" w:rsidRPr="008C4B00">
        <w:rPr>
          <w:rFonts w:asciiTheme="minorHAnsi" w:hAnsiTheme="minorHAnsi" w:cstheme="minorHAnsi"/>
          <w:color w:val="auto"/>
        </w:rPr>
        <w:t>analysing,</w:t>
      </w:r>
      <w:r w:rsidR="00CD4FB9" w:rsidRPr="008C4B00">
        <w:rPr>
          <w:rFonts w:asciiTheme="minorHAnsi" w:hAnsiTheme="minorHAnsi" w:cstheme="minorHAnsi"/>
          <w:color w:val="auto"/>
        </w:rPr>
        <w:t xml:space="preserve"> and reporting on learning related data </w:t>
      </w:r>
      <w:r w:rsidR="00F86EE4" w:rsidRPr="008C4B00">
        <w:rPr>
          <w:rFonts w:asciiTheme="minorHAnsi" w:hAnsiTheme="minorHAnsi" w:cstheme="minorHAnsi"/>
          <w:color w:val="auto"/>
        </w:rPr>
        <w:fldChar w:fldCharType="begin"/>
      </w:r>
      <w:r w:rsidR="0011396A" w:rsidRPr="008C4B00">
        <w:rPr>
          <w:rFonts w:asciiTheme="minorHAnsi" w:hAnsiTheme="minorHAnsi" w:cstheme="minorHAnsi"/>
          <w:color w:val="auto"/>
        </w:rPr>
        <w:instrText xml:space="preserve"> ADDIN ZOTERO_ITEM CSL_CITATION {"citationID":"h2U9rE2I","properties":{"formattedCitation":"(Katrina Sin and Loganathan Muthu, 2015; Mattox II, Parskey and Hall, 2020; Karakolis {\\i{}et al.}, 2022; \\uc0\\u8216{}Handbook of Learning Analytics - Second edition\\uc0\\u8217{}, 2022)","plainCitation":"(Katrina Sin and Loganathan Muthu, 2015; Mattox II, Parskey and Hall, 2020; Karakolis et al., 2022; ‘Handbook of Learning Analytics - Second edition’, 2022)","noteIndex":0},"citationItems":[{"id":107,"uris":["http://zotero.org/users/11537704/items/3L5KW9MX"],"itemData":{"id":107,"type":"article-journal","abstract":"The usage of learning management systems in education has been increasing in the last few years. Students have started using mobile phones, primarily smart phones that have become a part of their daily life, to access online content. Student's online activities generate enormous amount of unused data that are wasted as traditional learning analytics are not capable of processing them. This has resulted in the penetration of Big Data technologies and tools into education, to process the large amount of data involved. This study looks into the recent applications of Big Data technologies in education and presents a review of literature available on Educational Data Mining and Learning Analytics.","container-title":"ICTACT Journal on Soft Computing","ISSN":"0976-6561","issue":"4","note":"publisher: ICT Academy of Tamil Nadu","page":"1035-1049","source":"EBSCOhost","title":"Application of Big Data in Education Data Mining and Learning Analytics – a Literature Review","volume":"5","author":[{"literal":"Katrina Sin"},{"literal":"Loganathan Muthu"}],"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329,"uris":["http://zotero.org/users/11537704/items/WJ2T3V92"],"itemData":{"id":329,"type":"article-journal","abstract":"In the 21st century, technology evolves extremely fast. The same applies to technology-related professions, mostly in terms of skills requirements. Contradictorily, higher education technological institutions are not always in the position to keep up with the labor market requirements. As a result, some of the skills taught in their courses are oftentimes outdated. From a learner’s perspective, the main goal should be to avoid such outdated courses, as for most university students, the long-term objective is to land a job, where they will utilize the skills they acquired from their studies. On the other hand, from an educational decision maker’s perspective, the most important goal is to keep up with the changes in the labor market, offering courses that will be valuable for the prospective careers of students. The work conducted in the context of this publication aims to bridge the gap between education offered in universities and job market skills’ requirements in technology. Specifically, a skill and course recommender system was developed to help learners select courses that are valuable for the job market, as well as a curriculum design service, which recommends updates to a given curriculum based on the job market needs. Both services are built on top of a text mining service that retrieves job posts from several online sources and performs skill extraction from them based on text analytics techniques. Moreover, a decision support service was developed to facilitate optimal decisions for both learners and education decision makers. All services were evaluated positively by 31 early users.","container-title":"Applied Sciences","DOI":"10.3390/app12147139","ISSN":"2076-3417","issue":"14","language":"en","license":"http://creativecommons.org/licenses/by/3.0/","note":"number: 14\npublisher: Multidisciplinary Digital Publishing Institute","page":"7139","source":"www.mdpi.com","title":"Bridging the Gap between Technological Education and Job Market Requirements through Data Analytics and Decision Support Services","URL":"https://www.mdpi.com/2076-3417/12/14/7139","volume":"12","author":[{"family":"Karakolis","given":"Evangelos"},{"family":"Kapsalis","given":"Panagiotis"},{"family":"Skalidakis","given":"Stavros"},{"family":"Kontzinos","given":"Christos"},{"family":"Kokkinakos","given":"Panagiotis"},{"family":"Markaki","given":"Ourania"},{"family":"Askounis","given":"Dimitrios"}],"accessed":{"date-parts":[["2023",7,22]]},"issued":{"date-parts":[["2022",1]]}},"label":"page"},{"id":438,"uris":["http://zotero.org/users/11537704/items/3BEZJMME"],"itemData":{"id":438,"type":"post-weblog","abstract":"2022 The Handbook of Learning Analytics Editors: Charles Lang, George Siemens, Alyssa Friend Wise, Dragan Gašević, Agathe Merceron ISBN: 978-0-9952408-3-4 DOI: 10.18608/hla22   The Handbook of Learning Analytics is designed to meet the needs of a new and growing field. It aims to balance rigor, quality, open access and breadth of appeal and was devisedContinue reading →","container-title":"Society for Learning Analytics Research (SoLAR)","language":"en-US","title":"Handbook of Learning Analytics - Second edition","URL":"https://www.solaresearch.org/publications/hla-22/","accessed":{"date-parts":[["2023",9,16]]},"issued":{"date-parts":[["2022"]]}},"label":"page"}],"schema":"https://github.com/citation-style-language/schema/raw/master/csl-citation.json"} </w:instrText>
      </w:r>
      <w:r w:rsidR="00F86EE4" w:rsidRPr="008C4B00">
        <w:rPr>
          <w:rFonts w:asciiTheme="minorHAnsi" w:hAnsiTheme="minorHAnsi" w:cstheme="minorHAnsi"/>
          <w:color w:val="auto"/>
        </w:rPr>
        <w:fldChar w:fldCharType="separate"/>
      </w:r>
      <w:r w:rsidR="0011396A" w:rsidRPr="008C4B00">
        <w:rPr>
          <w:color w:val="auto"/>
          <w:szCs w:val="24"/>
        </w:rPr>
        <w:t xml:space="preserve">(Katrina Sin and Loganathan Muthu, 2015; Mattox II, Parskey </w:t>
      </w:r>
      <w:r w:rsidR="0011396A" w:rsidRPr="008C4B00">
        <w:rPr>
          <w:color w:val="auto"/>
          <w:szCs w:val="24"/>
        </w:rPr>
        <w:lastRenderedPageBreak/>
        <w:t xml:space="preserve">and Hall, 2020; Karakolis </w:t>
      </w:r>
      <w:r w:rsidR="0011396A" w:rsidRPr="008C4B00">
        <w:rPr>
          <w:i/>
          <w:iCs/>
          <w:color w:val="auto"/>
          <w:szCs w:val="24"/>
        </w:rPr>
        <w:t>et al.</w:t>
      </w:r>
      <w:r w:rsidR="0011396A" w:rsidRPr="008C4B00">
        <w:rPr>
          <w:color w:val="auto"/>
          <w:szCs w:val="24"/>
        </w:rPr>
        <w:t>, 2022; ‘Handbook of Learning Analytics - Second edition’, 2022)</w:t>
      </w:r>
      <w:r w:rsidR="00F86EE4" w:rsidRPr="008C4B00">
        <w:rPr>
          <w:rFonts w:asciiTheme="minorHAnsi" w:hAnsiTheme="minorHAnsi" w:cstheme="minorHAnsi"/>
          <w:color w:val="auto"/>
        </w:rPr>
        <w:fldChar w:fldCharType="end"/>
      </w:r>
      <w:r w:rsidR="00CD4FB9" w:rsidRPr="008C4B00">
        <w:rPr>
          <w:rFonts w:asciiTheme="minorHAnsi" w:hAnsiTheme="minorHAnsi" w:cstheme="minorHAnsi"/>
          <w:color w:val="auto"/>
        </w:rPr>
        <w:t>.  LMS’s such as Moodle have long been used in academic circles and have provided rich data sources in understanding how students learn and interact with systems</w:t>
      </w:r>
      <w:r w:rsidR="00F86EE4" w:rsidRPr="008C4B00">
        <w:rPr>
          <w:rFonts w:asciiTheme="minorHAnsi" w:hAnsiTheme="minorHAnsi" w:cstheme="minorHAnsi"/>
          <w:color w:val="auto"/>
        </w:rPr>
        <w:t>, and are becoming the ‘backbone’ of analysis within companies</w:t>
      </w:r>
      <w:r w:rsidR="00CD4FB9" w:rsidRPr="008C4B00">
        <w:rPr>
          <w:rFonts w:asciiTheme="minorHAnsi" w:hAnsiTheme="minorHAnsi" w:cstheme="minorHAnsi"/>
          <w:color w:val="auto"/>
        </w:rPr>
        <w:t xml:space="preserve"> (Sin and Muthu, 2015, Arka et al 2022</w:t>
      </w:r>
      <w:r w:rsidR="00F86EE4" w:rsidRPr="008C4B00">
        <w:rPr>
          <w:rFonts w:asciiTheme="minorHAnsi" w:hAnsiTheme="minorHAnsi" w:cstheme="minorHAnsi"/>
          <w:color w:val="auto"/>
        </w:rPr>
        <w:t xml:space="preserve">, </w:t>
      </w:r>
      <w:r w:rsidR="00F86EE4" w:rsidRPr="008C4B00">
        <w:rPr>
          <w:color w:val="auto"/>
          <w:szCs w:val="24"/>
        </w:rPr>
        <w:t xml:space="preserve">(Katrina Sin and Loganathan Muthu, 2015; Mattox II, Parskey and Hall, 2020; Karakolis </w:t>
      </w:r>
      <w:r w:rsidR="00F86EE4" w:rsidRPr="008C4B00">
        <w:rPr>
          <w:i/>
          <w:iCs/>
          <w:color w:val="auto"/>
          <w:szCs w:val="24"/>
        </w:rPr>
        <w:t>et al.</w:t>
      </w:r>
      <w:r w:rsidR="00F86EE4" w:rsidRPr="008C4B00">
        <w:rPr>
          <w:color w:val="auto"/>
          <w:szCs w:val="24"/>
        </w:rPr>
        <w:t>, 2022; ‘Handbook of Learning Analytics - Second edition’, no date</w:t>
      </w:r>
      <w:r w:rsidR="00CD4FB9" w:rsidRPr="008C4B00">
        <w:rPr>
          <w:rFonts w:asciiTheme="minorHAnsi" w:hAnsiTheme="minorHAnsi" w:cstheme="minorHAnsi"/>
          <w:color w:val="auto"/>
        </w:rPr>
        <w:t xml:space="preserve">). </w:t>
      </w:r>
    </w:p>
    <w:p w14:paraId="17DB16EF" w14:textId="77777777" w:rsidR="00CD4FB9" w:rsidRPr="008C4B00" w:rsidRDefault="00CD4FB9" w:rsidP="004E72E2">
      <w:pPr>
        <w:spacing w:after="0" w:line="360" w:lineRule="auto"/>
        <w:ind w:left="426"/>
        <w:contextualSpacing/>
        <w:rPr>
          <w:rFonts w:asciiTheme="minorHAnsi" w:hAnsiTheme="minorHAnsi" w:cstheme="minorHAnsi"/>
          <w:color w:val="auto"/>
        </w:rPr>
      </w:pPr>
    </w:p>
    <w:p w14:paraId="29C93FEB" w14:textId="1C6A9485" w:rsidR="00CD4FB9" w:rsidRPr="008C4B00" w:rsidRDefault="00CD4FB9" w:rsidP="004E72E2">
      <w:pPr>
        <w:spacing w:after="0" w:line="360" w:lineRule="auto"/>
        <w:ind w:left="426"/>
        <w:contextualSpacing/>
        <w:jc w:val="both"/>
        <w:rPr>
          <w:rFonts w:asciiTheme="minorHAnsi" w:hAnsiTheme="minorHAnsi" w:cstheme="minorHAnsi"/>
          <w:color w:val="auto"/>
        </w:rPr>
      </w:pPr>
      <w:r w:rsidRPr="008C4B00">
        <w:rPr>
          <w:rFonts w:asciiTheme="minorHAnsi" w:hAnsiTheme="minorHAnsi" w:cstheme="minorHAnsi"/>
          <w:color w:val="auto"/>
        </w:rPr>
        <w:t xml:space="preserve">This paper is an attempt to identify if a link or relationship can be found between training undertaken by employees and area’s such as succession planning within a </w:t>
      </w:r>
      <w:r w:rsidR="00D2088A" w:rsidRPr="008C4B00">
        <w:rPr>
          <w:rFonts w:asciiTheme="minorHAnsi" w:hAnsiTheme="minorHAnsi" w:cstheme="minorHAnsi"/>
          <w:color w:val="auto"/>
        </w:rPr>
        <w:t xml:space="preserve">multinational </w:t>
      </w:r>
      <w:r w:rsidRPr="008C4B00">
        <w:rPr>
          <w:rFonts w:asciiTheme="minorHAnsi" w:hAnsiTheme="minorHAnsi" w:cstheme="minorHAnsi"/>
          <w:color w:val="auto"/>
        </w:rPr>
        <w:t xml:space="preserve">environment.  </w:t>
      </w:r>
      <w:r w:rsidR="00F86EE4" w:rsidRPr="008C4B00">
        <w:rPr>
          <w:rFonts w:asciiTheme="minorHAnsi" w:hAnsiTheme="minorHAnsi" w:cstheme="minorHAnsi"/>
          <w:color w:val="auto"/>
        </w:rPr>
        <w:t xml:space="preserve">The literature review of </w:t>
      </w:r>
      <w:r w:rsidRPr="008C4B00">
        <w:rPr>
          <w:rFonts w:asciiTheme="minorHAnsi" w:hAnsiTheme="minorHAnsi" w:cstheme="minorHAnsi"/>
          <w:color w:val="auto"/>
        </w:rPr>
        <w:t xml:space="preserve">academic and related papers </w:t>
      </w:r>
      <w:r w:rsidR="00F86EE4" w:rsidRPr="008C4B00">
        <w:rPr>
          <w:rFonts w:asciiTheme="minorHAnsi" w:hAnsiTheme="minorHAnsi" w:cstheme="minorHAnsi"/>
          <w:color w:val="auto"/>
        </w:rPr>
        <w:t xml:space="preserve">has </w:t>
      </w:r>
      <w:r w:rsidRPr="008C4B00">
        <w:rPr>
          <w:rFonts w:asciiTheme="minorHAnsi" w:hAnsiTheme="minorHAnsi" w:cstheme="minorHAnsi"/>
          <w:color w:val="auto"/>
        </w:rPr>
        <w:t>helped to uncover several opportunit</w:t>
      </w:r>
      <w:r w:rsidR="00F1030E" w:rsidRPr="008C4B00">
        <w:rPr>
          <w:rFonts w:asciiTheme="minorHAnsi" w:hAnsiTheme="minorHAnsi" w:cstheme="minorHAnsi"/>
          <w:color w:val="auto"/>
        </w:rPr>
        <w:t>ies</w:t>
      </w:r>
      <w:r w:rsidRPr="008C4B00">
        <w:rPr>
          <w:rFonts w:asciiTheme="minorHAnsi" w:hAnsiTheme="minorHAnsi" w:cstheme="minorHAnsi"/>
          <w:color w:val="auto"/>
        </w:rPr>
        <w:t xml:space="preserve"> for further analysis of data held within the HR Department focusing specifically on data relating to learners.</w:t>
      </w:r>
      <w:r w:rsidR="00F1030E" w:rsidRPr="008C4B00">
        <w:rPr>
          <w:rFonts w:asciiTheme="minorHAnsi" w:hAnsiTheme="minorHAnsi" w:cstheme="minorHAnsi"/>
          <w:color w:val="auto"/>
        </w:rPr>
        <w:t xml:space="preserve">  The author could uncover </w:t>
      </w:r>
      <w:r w:rsidR="00623101" w:rsidRPr="008C4B00">
        <w:rPr>
          <w:rFonts w:asciiTheme="minorHAnsi" w:hAnsiTheme="minorHAnsi" w:cstheme="minorHAnsi"/>
          <w:color w:val="auto"/>
        </w:rPr>
        <w:t xml:space="preserve">very </w:t>
      </w:r>
      <w:r w:rsidR="002E2399" w:rsidRPr="008C4B00">
        <w:rPr>
          <w:rFonts w:asciiTheme="minorHAnsi" w:hAnsiTheme="minorHAnsi" w:cstheme="minorHAnsi"/>
          <w:color w:val="auto"/>
        </w:rPr>
        <w:t>little</w:t>
      </w:r>
      <w:r w:rsidR="00623101" w:rsidRPr="008C4B00">
        <w:rPr>
          <w:rFonts w:asciiTheme="minorHAnsi" w:hAnsiTheme="minorHAnsi" w:cstheme="minorHAnsi"/>
          <w:color w:val="auto"/>
        </w:rPr>
        <w:t xml:space="preserve"> </w:t>
      </w:r>
      <w:r w:rsidR="00F1030E" w:rsidRPr="008C4B00">
        <w:rPr>
          <w:rFonts w:asciiTheme="minorHAnsi" w:hAnsiTheme="minorHAnsi" w:cstheme="minorHAnsi"/>
          <w:color w:val="auto"/>
        </w:rPr>
        <w:t>research into learning data held outside of academia</w:t>
      </w:r>
      <w:r w:rsidR="00623101" w:rsidRPr="008C4B00">
        <w:rPr>
          <w:rFonts w:asciiTheme="minorHAnsi" w:hAnsiTheme="minorHAnsi" w:cstheme="minorHAnsi"/>
          <w:color w:val="auto"/>
        </w:rPr>
        <w:t xml:space="preserve"> </w:t>
      </w:r>
      <w:r w:rsidR="0047329B" w:rsidRPr="008C4B00">
        <w:rPr>
          <w:rFonts w:asciiTheme="minorHAnsi" w:hAnsiTheme="minorHAnsi" w:cstheme="minorHAnsi"/>
          <w:color w:val="auto"/>
        </w:rPr>
        <w:t xml:space="preserve">while </w:t>
      </w:r>
      <w:r w:rsidR="00623101" w:rsidRPr="008C4B00">
        <w:rPr>
          <w:rFonts w:asciiTheme="minorHAnsi" w:hAnsiTheme="minorHAnsi" w:cstheme="minorHAnsi"/>
          <w:color w:val="auto"/>
        </w:rPr>
        <w:t xml:space="preserve">Allison Littlejohn provided the closest match in her </w:t>
      </w:r>
      <w:r w:rsidR="007D6F01" w:rsidRPr="008C4B00">
        <w:rPr>
          <w:rFonts w:asciiTheme="minorHAnsi" w:hAnsiTheme="minorHAnsi" w:cstheme="minorHAnsi"/>
          <w:color w:val="auto"/>
        </w:rPr>
        <w:t>chapter on Professional Learning Analytics as</w:t>
      </w:r>
      <w:r w:rsidR="002E2399" w:rsidRPr="008C4B00">
        <w:rPr>
          <w:rFonts w:asciiTheme="minorHAnsi" w:hAnsiTheme="minorHAnsi" w:cstheme="minorHAnsi"/>
          <w:color w:val="auto"/>
        </w:rPr>
        <w:t xml:space="preserve"> part of</w:t>
      </w:r>
      <w:r w:rsidR="00E97449" w:rsidRPr="008C4B00">
        <w:rPr>
          <w:rFonts w:asciiTheme="minorHAnsi" w:hAnsiTheme="minorHAnsi" w:cstheme="minorHAnsi"/>
          <w:color w:val="auto"/>
        </w:rPr>
        <w:t xml:space="preserve"> th</w:t>
      </w:r>
      <w:r w:rsidR="002E2399" w:rsidRPr="008C4B00">
        <w:rPr>
          <w:rFonts w:asciiTheme="minorHAnsi" w:hAnsiTheme="minorHAnsi" w:cstheme="minorHAnsi"/>
          <w:color w:val="auto"/>
        </w:rPr>
        <w:t>e Handbook of Learning Analytics (</w:t>
      </w:r>
      <w:r w:rsidR="002E2399" w:rsidRPr="008C4B00">
        <w:rPr>
          <w:color w:val="auto"/>
          <w:szCs w:val="24"/>
        </w:rPr>
        <w:t>Handbook of Learning Analytics - Second edition’, no date</w:t>
      </w:r>
      <w:r w:rsidR="002E2399" w:rsidRPr="008C4B00">
        <w:rPr>
          <w:rFonts w:asciiTheme="minorHAnsi" w:hAnsiTheme="minorHAnsi" w:cstheme="minorHAnsi"/>
          <w:color w:val="auto"/>
        </w:rPr>
        <w:t>)</w:t>
      </w:r>
      <w:r w:rsidR="00F1030E" w:rsidRPr="008C4B00">
        <w:rPr>
          <w:rFonts w:asciiTheme="minorHAnsi" w:hAnsiTheme="minorHAnsi" w:cstheme="minorHAnsi"/>
          <w:color w:val="auto"/>
        </w:rPr>
        <w:t>.</w:t>
      </w:r>
      <w:r w:rsidRPr="008C4B00">
        <w:rPr>
          <w:rFonts w:asciiTheme="minorHAnsi" w:hAnsiTheme="minorHAnsi" w:cstheme="minorHAnsi"/>
          <w:color w:val="auto"/>
        </w:rPr>
        <w:t xml:space="preserve">  </w:t>
      </w:r>
      <w:r w:rsidR="00F67807" w:rsidRPr="008C4B00">
        <w:rPr>
          <w:rFonts w:asciiTheme="minorHAnsi" w:hAnsiTheme="minorHAnsi" w:cstheme="minorHAnsi"/>
          <w:color w:val="auto"/>
        </w:rPr>
        <w:t>Most</w:t>
      </w:r>
      <w:r w:rsidR="00944A78" w:rsidRPr="008C4B00">
        <w:rPr>
          <w:rFonts w:asciiTheme="minorHAnsi" w:hAnsiTheme="minorHAnsi" w:cstheme="minorHAnsi"/>
          <w:color w:val="auto"/>
        </w:rPr>
        <w:t xml:space="preserve"> articles </w:t>
      </w:r>
      <w:r w:rsidR="00BE4EFC" w:rsidRPr="008C4B00">
        <w:rPr>
          <w:rFonts w:asciiTheme="minorHAnsi" w:hAnsiTheme="minorHAnsi" w:cstheme="minorHAnsi"/>
          <w:color w:val="auto"/>
        </w:rPr>
        <w:t xml:space="preserve">found outlined analysis based on data from educational </w:t>
      </w:r>
      <w:r w:rsidR="003E1959" w:rsidRPr="008C4B00">
        <w:rPr>
          <w:rFonts w:asciiTheme="minorHAnsi" w:hAnsiTheme="minorHAnsi" w:cstheme="minorHAnsi"/>
          <w:color w:val="auto"/>
        </w:rPr>
        <w:t xml:space="preserve">institutions.  </w:t>
      </w:r>
      <w:r w:rsidRPr="008C4B00">
        <w:rPr>
          <w:rFonts w:asciiTheme="minorHAnsi" w:hAnsiTheme="minorHAnsi" w:cstheme="minorHAnsi"/>
          <w:color w:val="auto"/>
        </w:rPr>
        <w:t xml:space="preserve">How </w:t>
      </w:r>
      <w:r w:rsidR="00F1030E" w:rsidRPr="008C4B00">
        <w:rPr>
          <w:rFonts w:asciiTheme="minorHAnsi" w:hAnsiTheme="minorHAnsi" w:cstheme="minorHAnsi"/>
          <w:color w:val="auto"/>
        </w:rPr>
        <w:t>a</w:t>
      </w:r>
      <w:r w:rsidRPr="008C4B00">
        <w:rPr>
          <w:rFonts w:asciiTheme="minorHAnsi" w:hAnsiTheme="minorHAnsi" w:cstheme="minorHAnsi"/>
          <w:color w:val="auto"/>
        </w:rPr>
        <w:t xml:space="preserve">nalysis </w:t>
      </w:r>
      <w:r w:rsidR="00F1030E" w:rsidRPr="008C4B00">
        <w:rPr>
          <w:rFonts w:asciiTheme="minorHAnsi" w:hAnsiTheme="minorHAnsi" w:cstheme="minorHAnsi"/>
          <w:color w:val="auto"/>
        </w:rPr>
        <w:t xml:space="preserve">of education related </w:t>
      </w:r>
      <w:r w:rsidR="00F67807" w:rsidRPr="008C4B00">
        <w:rPr>
          <w:rFonts w:asciiTheme="minorHAnsi" w:hAnsiTheme="minorHAnsi" w:cstheme="minorHAnsi"/>
          <w:color w:val="auto"/>
        </w:rPr>
        <w:t xml:space="preserve">data </w:t>
      </w:r>
      <w:r w:rsidRPr="008C4B00">
        <w:rPr>
          <w:rFonts w:asciiTheme="minorHAnsi" w:hAnsiTheme="minorHAnsi" w:cstheme="minorHAnsi"/>
          <w:color w:val="auto"/>
        </w:rPr>
        <w:t>should be conducted was, as expected, discussed at length with different approaches being taken</w:t>
      </w:r>
      <w:r w:rsidR="004D1395" w:rsidRPr="008C4B00">
        <w:rPr>
          <w:rFonts w:asciiTheme="minorHAnsi" w:hAnsiTheme="minorHAnsi" w:cstheme="minorHAnsi"/>
          <w:color w:val="auto"/>
        </w:rPr>
        <w:t xml:space="preserve"> as outlined in Figure 5</w:t>
      </w:r>
      <w:r w:rsidRPr="008C4B00">
        <w:rPr>
          <w:rFonts w:asciiTheme="minorHAnsi" w:hAnsiTheme="minorHAnsi" w:cstheme="minorHAnsi"/>
          <w:color w:val="auto"/>
        </w:rPr>
        <w:t xml:space="preserve">.  </w:t>
      </w:r>
    </w:p>
    <w:p w14:paraId="28A5DA83" w14:textId="77777777" w:rsidR="00CD4FB9" w:rsidRPr="008C4B00" w:rsidRDefault="00CD4FB9" w:rsidP="004E72E2">
      <w:pPr>
        <w:spacing w:after="0" w:line="360" w:lineRule="auto"/>
        <w:ind w:left="432"/>
        <w:contextualSpacing/>
        <w:jc w:val="both"/>
        <w:rPr>
          <w:rFonts w:asciiTheme="minorHAnsi" w:hAnsiTheme="minorHAnsi" w:cstheme="minorHAnsi"/>
          <w:color w:val="auto"/>
        </w:rPr>
      </w:pPr>
    </w:p>
    <w:p w14:paraId="27689F87" w14:textId="4F7B2481" w:rsidR="00CD4FB9" w:rsidRPr="008C4B00" w:rsidRDefault="00CD4FB9" w:rsidP="004E72E2">
      <w:pPr>
        <w:pStyle w:val="ListParagraph"/>
        <w:spacing w:after="0" w:line="360" w:lineRule="auto"/>
        <w:ind w:left="432"/>
        <w:jc w:val="both"/>
        <w:rPr>
          <w:rFonts w:asciiTheme="minorHAnsi" w:hAnsiTheme="minorHAnsi" w:cstheme="minorHAnsi"/>
          <w:color w:val="auto"/>
        </w:rPr>
      </w:pPr>
      <w:r w:rsidRPr="008C4B00">
        <w:rPr>
          <w:rFonts w:asciiTheme="minorHAnsi" w:hAnsiTheme="minorHAnsi" w:cstheme="minorHAnsi"/>
          <w:color w:val="auto"/>
        </w:rPr>
        <w:t>Focusing on data gathered as part of the learning process and how such analysis might be completed is discussed in the following sections.</w:t>
      </w:r>
      <w:r w:rsidR="00796ED9" w:rsidRPr="008C4B00">
        <w:rPr>
          <w:rFonts w:asciiTheme="minorHAnsi" w:hAnsiTheme="minorHAnsi" w:cstheme="minorHAnsi"/>
          <w:color w:val="auto"/>
        </w:rPr>
        <w:t xml:space="preserve">  </w:t>
      </w:r>
      <w:r w:rsidRPr="008C4B00">
        <w:rPr>
          <w:rFonts w:asciiTheme="minorHAnsi" w:hAnsiTheme="minorHAnsi" w:cstheme="minorHAnsi"/>
          <w:color w:val="auto"/>
        </w:rPr>
        <w:t xml:space="preserve">A range of methods </w:t>
      </w:r>
      <w:r w:rsidR="00154049" w:rsidRPr="008C4B00">
        <w:rPr>
          <w:rFonts w:asciiTheme="minorHAnsi" w:hAnsiTheme="minorHAnsi" w:cstheme="minorHAnsi"/>
          <w:color w:val="auto"/>
        </w:rPr>
        <w:t>are</w:t>
      </w:r>
      <w:r w:rsidRPr="008C4B00">
        <w:rPr>
          <w:rFonts w:asciiTheme="minorHAnsi" w:hAnsiTheme="minorHAnsi" w:cstheme="minorHAnsi"/>
          <w:color w:val="auto"/>
        </w:rPr>
        <w:t xml:space="preserve"> used to create a dataset, and this is particularly true for online or distance learning (Sin and Muthu, 2015, Arka et al 2022).  Systems such as Moodle allow analysts to follow a student’s learning path through a module or full course </w:t>
      </w:r>
      <w:r w:rsidR="00124276" w:rsidRPr="008C4B00">
        <w:rPr>
          <w:rFonts w:asciiTheme="minorHAnsi" w:hAnsiTheme="minorHAnsi" w:cstheme="minorHAnsi"/>
          <w:color w:val="auto"/>
        </w:rPr>
        <w:t>of study</w:t>
      </w:r>
      <w:r w:rsidR="00DE0ACD" w:rsidRPr="008C4B00">
        <w:rPr>
          <w:rFonts w:asciiTheme="minorHAnsi" w:hAnsiTheme="minorHAnsi" w:cstheme="minorHAnsi"/>
          <w:color w:val="auto"/>
        </w:rPr>
        <w:t xml:space="preserve"> </w:t>
      </w:r>
      <w:r w:rsidRPr="008C4B00">
        <w:rPr>
          <w:rFonts w:asciiTheme="minorHAnsi" w:hAnsiTheme="minorHAnsi" w:cstheme="minorHAnsi"/>
          <w:color w:val="auto"/>
        </w:rPr>
        <w:t xml:space="preserve">(Sin and Muthu, 2015, Arka et al 2022).  Shen and Chi (2016) analysed how different levels of learners reacted to different methods of learning using such online interactions.  In practice companies use systems such as LMS’ to collate learning data from employee interactions.  An LMS (a Learning Management System) is a system that allows companies to manage training within the company, which then allows companies to run reports, track training requirements, assign learnings etc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LkQmQ99d","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w:t>
      </w:r>
      <w:r w:rsidRPr="008C4B00">
        <w:rPr>
          <w:rFonts w:asciiTheme="minorHAnsi" w:hAnsiTheme="minorHAnsi" w:cstheme="minorHAnsi"/>
          <w:i/>
          <w:iCs/>
          <w:color w:val="auto"/>
        </w:rPr>
        <w:t>The LMS Guidebook : Learning Management Systems Demystified</w:t>
      </w:r>
      <w:r w:rsidRPr="008C4B00">
        <w:rPr>
          <w:rFonts w:asciiTheme="minorHAnsi" w:hAnsiTheme="minorHAnsi" w:cstheme="minorHAnsi"/>
          <w:color w:val="auto"/>
        </w:rPr>
        <w:t>, 2018)</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Chapter 1).  The advantages of using such a system is advanced features such as dashboards and reports created displaying high-level overviews of the data contained within the LMS as well as the ability to interlink with existing systems within the HR department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0AcOAW8x","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w:t>
      </w:r>
      <w:r w:rsidRPr="008C4B00">
        <w:rPr>
          <w:rFonts w:asciiTheme="minorHAnsi" w:hAnsiTheme="minorHAnsi" w:cstheme="minorHAnsi"/>
          <w:i/>
          <w:iCs/>
          <w:color w:val="auto"/>
        </w:rPr>
        <w:t>The LMS Guidebook : Learning Management Systems Demystified</w:t>
      </w:r>
      <w:r w:rsidRPr="008C4B00">
        <w:rPr>
          <w:rFonts w:asciiTheme="minorHAnsi" w:hAnsiTheme="minorHAnsi" w:cstheme="minorHAnsi"/>
          <w:color w:val="auto"/>
        </w:rPr>
        <w:t>, 2018)</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The amount of data incorporated into an LMS means that large datasets can potentially be extracted, and it may be </w:t>
      </w:r>
      <w:r w:rsidRPr="008C4B00">
        <w:rPr>
          <w:rFonts w:asciiTheme="minorHAnsi" w:hAnsiTheme="minorHAnsi" w:cstheme="minorHAnsi"/>
          <w:color w:val="auto"/>
        </w:rPr>
        <w:lastRenderedPageBreak/>
        <w:t xml:space="preserve">necessary to use data mining techniques to focus such big data sources (Sin and Muthu, 2015, Arka et al 2022, Mattox et al 2021).  </w:t>
      </w:r>
    </w:p>
    <w:p w14:paraId="73BCB44A" w14:textId="77777777" w:rsidR="00CD4FB9" w:rsidRPr="008C4B00" w:rsidRDefault="00CD4FB9" w:rsidP="004E72E2">
      <w:pPr>
        <w:pStyle w:val="ListParagraph"/>
        <w:spacing w:after="0" w:line="360" w:lineRule="auto"/>
        <w:ind w:left="432"/>
        <w:jc w:val="both"/>
        <w:rPr>
          <w:rFonts w:asciiTheme="minorHAnsi" w:hAnsiTheme="minorHAnsi" w:cstheme="minorHAnsi"/>
          <w:color w:val="auto"/>
        </w:rPr>
      </w:pPr>
    </w:p>
    <w:p w14:paraId="295D6834" w14:textId="77777777" w:rsidR="00CD4FB9" w:rsidRPr="008C4B00" w:rsidRDefault="00CD4FB9" w:rsidP="004E72E2">
      <w:pPr>
        <w:pStyle w:val="ListParagraph"/>
        <w:spacing w:after="0" w:line="360" w:lineRule="auto"/>
        <w:ind w:left="432"/>
        <w:jc w:val="both"/>
        <w:rPr>
          <w:rFonts w:asciiTheme="minorHAnsi" w:hAnsiTheme="minorHAnsi" w:cstheme="minorHAnsi"/>
          <w:color w:val="auto"/>
        </w:rPr>
      </w:pPr>
      <w:r w:rsidRPr="008C4B00">
        <w:rPr>
          <w:rFonts w:asciiTheme="minorHAnsi" w:hAnsiTheme="minorHAnsi" w:cstheme="minorHAnsi"/>
          <w:color w:val="auto"/>
        </w:rPr>
        <w:t xml:space="preserve">The advent of LMS systems has led to a culture of self-directed learning by employees within companie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ibBqAzV3","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w:t>
      </w:r>
      <w:r w:rsidRPr="008C4B00">
        <w:rPr>
          <w:rFonts w:asciiTheme="minorHAnsi" w:hAnsiTheme="minorHAnsi" w:cstheme="minorHAnsi"/>
          <w:i/>
          <w:iCs/>
          <w:color w:val="auto"/>
        </w:rPr>
        <w:t>The LMS Guidebook : Learning Management Systems Demystified</w:t>
      </w:r>
      <w:r w:rsidRPr="008C4B00">
        <w:rPr>
          <w:rFonts w:asciiTheme="minorHAnsi" w:hAnsiTheme="minorHAnsi" w:cstheme="minorHAnsi"/>
          <w:color w:val="auto"/>
        </w:rPr>
        <w:t>, 2018)</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Self-directed learning is where the employee is in charge of their own learning journey, a method of learning that is gaining traction in recent time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cZgZBXgr","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 xml:space="preserve">(Araka </w:t>
      </w:r>
      <w:r w:rsidRPr="008C4B00">
        <w:rPr>
          <w:rFonts w:asciiTheme="minorHAnsi" w:hAnsiTheme="minorHAnsi" w:cstheme="minorHAnsi"/>
          <w:i/>
          <w:iCs/>
          <w:color w:val="auto"/>
        </w:rPr>
        <w:t>et al.</w:t>
      </w:r>
      <w:r w:rsidRPr="008C4B00">
        <w:rPr>
          <w:rFonts w:asciiTheme="minorHAnsi" w:hAnsiTheme="minorHAnsi" w:cstheme="minorHAnsi"/>
          <w:color w:val="auto"/>
        </w:rPr>
        <w:t>, 2022; Mustafa Yağcı, 2022)</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The drive to this new method of learning is coming from both companies as they roll out new technologies and employees themselves as they become more data savvy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q6zSbz14","properties":{"formattedCitation":"(Mattox II, Parskey and Hall, 2020; Araka {\\i{}et al.}, 2022)","plainCitation":"(Mattox II, Parskey and Hall, 2020; Araka et al.,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 xml:space="preserve">(Mattox II, Parskey and Hall, 2020; Araka </w:t>
      </w:r>
      <w:r w:rsidRPr="008C4B00">
        <w:rPr>
          <w:rFonts w:asciiTheme="minorHAnsi" w:hAnsiTheme="minorHAnsi" w:cstheme="minorHAnsi"/>
          <w:i/>
          <w:iCs/>
          <w:color w:val="auto"/>
        </w:rPr>
        <w:t>et al.</w:t>
      </w:r>
      <w:r w:rsidRPr="008C4B00">
        <w:rPr>
          <w:rFonts w:asciiTheme="minorHAnsi" w:hAnsiTheme="minorHAnsi" w:cstheme="minorHAnsi"/>
          <w:color w:val="auto"/>
        </w:rPr>
        <w:t>, 2022)</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The drive towards digitisation has only increased since the onset of Covid-19 and the need for companies and employees to adapt to increasing digital offering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K8o9Sytm","properties":{"formattedCitation":"(Almeida, Duarte Santos and Augusto Monteiro, 2020)","plainCitation":"(Almeida, Duarte Santos and Augusto Monteiro, 2020)","noteIndex":0},"citationItems":[{"id":166,"uris":["http://zotero.org/users/11537704/items/YXQ8NA7Y"],"itemData":{"id":166,"type":"article-journal","abstract":"COVID-19 has caused dramatic effects on the world economy, business activities, and people. But digitization is also helping many companies to adapt and overcome the current situation caused by COVID-19. The growth in the use of technology in the daily lives of people and companies to face this exceptional situation is an evidence of the digital acceleration process. This exploratory study analyzes the impact of digital transformation processes in three business areas: labor and social relations, marketing and sales, and technology. The impact of digitalization is expected to be transversal to each area and will encourage the emergence of new digital products and services based on the principle of flexibility. Additionally, new ways of working will foster the demand for new talent regardless of people's geographical location. Moreover, cybersecurity and privacy will become two key elements that will support the integrated development of the Internet of Things technology solutions, artificial intelligence, big data, and robotics.","container-title":"IEEE Engineering Management Review","DOI":"10.1109/EMR.2020.3013206","ISSN":"1937-4178","issue":"3","note":"event-title: IEEE Engineering Management Review","page":"97-103","source":"IEEE Xplore","title":"The Challenges and Opportunities in the Digitalization of Companies in a Post-COVID-19 World","volume":"48","author":[{"family":"Almeida","given":"Fernando"},{"family":"Duarte Santos","given":"José"},{"family":"Augusto Monteiro","given":"José"}],"issued":{"date-parts":[["2020"]]}}}],"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Almeida, Duarte Santos and Augusto Monteiro, 2020)</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Kokoc et al (2021) present the theory that by giving learners (employees) access to a dashboard to support their individual learning journey they will have more motivation to develop based on consistent feedback on their progres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OHnwap1m","properties":{"formattedCitation":"(Koko\\uc0\\u231{} and Altun, 2021)","plainCitation":"(Kokoç and Altun, 2021)","noteIndex":0},"citationItems":[{"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Kokoç and Altun, 2021)</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p>
    <w:p w14:paraId="7F736D53" w14:textId="77777777" w:rsidR="00CD4FB9" w:rsidRPr="008C4B00" w:rsidRDefault="00CD4FB9" w:rsidP="004E72E2">
      <w:pPr>
        <w:pStyle w:val="ListParagraph"/>
        <w:spacing w:after="0" w:line="360" w:lineRule="auto"/>
        <w:ind w:left="432"/>
        <w:jc w:val="both"/>
        <w:rPr>
          <w:rFonts w:asciiTheme="minorHAnsi" w:hAnsiTheme="minorHAnsi" w:cstheme="minorHAnsi"/>
          <w:color w:val="auto"/>
        </w:rPr>
      </w:pPr>
    </w:p>
    <w:p w14:paraId="0A361293" w14:textId="77777777" w:rsidR="00CD4FB9" w:rsidRPr="008C4B00" w:rsidRDefault="00CD4FB9" w:rsidP="004E72E2">
      <w:pPr>
        <w:pStyle w:val="ListParagraph"/>
        <w:spacing w:after="0" w:line="360" w:lineRule="auto"/>
        <w:ind w:left="432"/>
        <w:jc w:val="both"/>
        <w:rPr>
          <w:rFonts w:asciiTheme="minorHAnsi" w:hAnsiTheme="minorHAnsi" w:cstheme="minorHAnsi"/>
          <w:color w:val="auto"/>
        </w:rPr>
      </w:pPr>
      <w:r w:rsidRPr="008C4B00">
        <w:rPr>
          <w:rFonts w:asciiTheme="minorHAnsi" w:hAnsiTheme="minorHAnsi" w:cstheme="minorHAnsi"/>
          <w:color w:val="auto"/>
        </w:rPr>
        <w:t xml:space="preserve">The development of this new area of learning has given more scope to allow machine learning to analyse the resulting data to help predict different outcomes - especially within educational setting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rzpgoDFA","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 xml:space="preserve">(Araka </w:t>
      </w:r>
      <w:r w:rsidRPr="008C4B00">
        <w:rPr>
          <w:rFonts w:asciiTheme="minorHAnsi" w:hAnsiTheme="minorHAnsi" w:cstheme="minorHAnsi"/>
          <w:i/>
          <w:iCs/>
          <w:color w:val="auto"/>
        </w:rPr>
        <w:t>et al.</w:t>
      </w:r>
      <w:r w:rsidRPr="008C4B00">
        <w:rPr>
          <w:rFonts w:asciiTheme="minorHAnsi" w:hAnsiTheme="minorHAnsi" w:cstheme="minorHAnsi"/>
          <w:color w:val="auto"/>
        </w:rPr>
        <w:t>, 2022; Mustafa Yağcı, 2022)</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Analysis completed by academics chart learner performance against system access, and compare the results to final exam result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S9oP4y87","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 xml:space="preserve">(Araka </w:t>
      </w:r>
      <w:r w:rsidRPr="008C4B00">
        <w:rPr>
          <w:rFonts w:asciiTheme="minorHAnsi" w:hAnsiTheme="minorHAnsi" w:cstheme="minorHAnsi"/>
          <w:i/>
          <w:iCs/>
          <w:color w:val="auto"/>
        </w:rPr>
        <w:t>et al.</w:t>
      </w:r>
      <w:r w:rsidRPr="008C4B00">
        <w:rPr>
          <w:rFonts w:asciiTheme="minorHAnsi" w:hAnsiTheme="minorHAnsi" w:cstheme="minorHAnsi"/>
          <w:color w:val="auto"/>
        </w:rPr>
        <w:t>, 2022; Mustafa Yağcı, 2022)</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In companies, a different but similar approach is needed to gauge employee progress.  For clarity, learning analytics has many definitions, but the one used in this paper is that learning analytics is the method of collecting, analysing, interpreting and reporting data to inform and understand learning methods and environments with a view to making improvement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3ZxLEMcS","properties":{"formattedCitation":"(Mattox II, Parskey and Hall, 2020; Koko\\uc0\\u231{} and Altun, 2021; Araka {\\i{}et al.}, 2022; Mustafa Ya\\uc0\\u287{}c\\uc0\\u305{}, 2022)","plainCitation":"(Mattox II, Parskey and Hall, 2020; Kokoç and Altun, 2021; Araka et al., 2022; Mustafa Yağcı,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 xml:space="preserve">(Mattox II, Parskey and Hall, 2020; Kokoç and Altun, 2021; Araka </w:t>
      </w:r>
      <w:r w:rsidRPr="008C4B00">
        <w:rPr>
          <w:rFonts w:asciiTheme="minorHAnsi" w:hAnsiTheme="minorHAnsi" w:cstheme="minorHAnsi"/>
          <w:i/>
          <w:iCs/>
          <w:color w:val="auto"/>
        </w:rPr>
        <w:t>et al.</w:t>
      </w:r>
      <w:r w:rsidRPr="008C4B00">
        <w:rPr>
          <w:rFonts w:asciiTheme="minorHAnsi" w:hAnsiTheme="minorHAnsi" w:cstheme="minorHAnsi"/>
          <w:color w:val="auto"/>
        </w:rPr>
        <w:t>, 2022; Mustafa Yağcı, 2022)</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Educational data mining has emerged as a new field in which to access learning data stored in data warehouses or data lakes and seeks to work to open learning data to new analysis method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aY00lNPk","properties":{"formattedCitation":"({\\i{}Learning Analytics \\uc0\\u8211{} A Growing Field and Community Engagement}, 2015; Araka {\\i{}et al.}, 2022; Mustafa Ya\\uc0\\u287{}c\\uc0\\u305{}, 2022)","plainCitation":"(Learning Analytics – A Growing Field and Community Engagement, 2015; 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id":151,"uris":["http://zotero.org/users/11537704/items/HFIEM8P2"],"itemData":{"id":151,"type":"webpage","abstract":"&lt;p&gt;This editorial discusses events that marked the period since the publication of the previous issue – the 5th International Conference on Learning Analytic...","container-title":"OpenAIRE - Explore","language":"en","title":"Learning Analytics – A Growing Field and Community Engagement","URL":"https://explore.openaire.eu/search/publication?pid=10.18608%2Fjla.2015.21.1","accessed":{"date-parts":[["2023",5,14]]},"issued":{"date-parts":[["2015"]]}},"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w:t>
      </w:r>
      <w:r w:rsidRPr="008C4B00">
        <w:rPr>
          <w:rFonts w:asciiTheme="minorHAnsi" w:hAnsiTheme="minorHAnsi" w:cstheme="minorHAnsi"/>
          <w:i/>
          <w:iCs/>
          <w:color w:val="auto"/>
        </w:rPr>
        <w:t>Learning Analytics – A Growing Field and Community Engagement</w:t>
      </w:r>
      <w:r w:rsidRPr="008C4B00">
        <w:rPr>
          <w:rFonts w:asciiTheme="minorHAnsi" w:hAnsiTheme="minorHAnsi" w:cstheme="minorHAnsi"/>
          <w:color w:val="auto"/>
        </w:rPr>
        <w:t xml:space="preserve">, 2015; Araka </w:t>
      </w:r>
      <w:r w:rsidRPr="008C4B00">
        <w:rPr>
          <w:rFonts w:asciiTheme="minorHAnsi" w:hAnsiTheme="minorHAnsi" w:cstheme="minorHAnsi"/>
          <w:i/>
          <w:iCs/>
          <w:color w:val="auto"/>
        </w:rPr>
        <w:t>et al.</w:t>
      </w:r>
      <w:r w:rsidRPr="008C4B00">
        <w:rPr>
          <w:rFonts w:asciiTheme="minorHAnsi" w:hAnsiTheme="minorHAnsi" w:cstheme="minorHAnsi"/>
          <w:color w:val="auto"/>
        </w:rPr>
        <w:t>, 2022; Mustafa Yağcı, 2022)</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p>
    <w:p w14:paraId="577349F9" w14:textId="77777777" w:rsidR="00CD4FB9" w:rsidRPr="008C4B00" w:rsidRDefault="00CD4FB9" w:rsidP="004E72E2">
      <w:pPr>
        <w:pStyle w:val="ListParagraph"/>
        <w:spacing w:after="0" w:line="360" w:lineRule="auto"/>
        <w:ind w:left="432"/>
        <w:jc w:val="both"/>
        <w:rPr>
          <w:rFonts w:asciiTheme="minorHAnsi" w:hAnsiTheme="minorHAnsi" w:cstheme="minorHAnsi"/>
          <w:color w:val="auto"/>
        </w:rPr>
      </w:pPr>
    </w:p>
    <w:p w14:paraId="7CE9B49D" w14:textId="36E782CB" w:rsidR="00CD4FB9" w:rsidRPr="008C4B00" w:rsidRDefault="00CD4FB9" w:rsidP="004E72E2">
      <w:pPr>
        <w:pStyle w:val="ListParagraph"/>
        <w:spacing w:after="0" w:line="360" w:lineRule="auto"/>
        <w:ind w:left="432"/>
        <w:jc w:val="both"/>
        <w:rPr>
          <w:rFonts w:asciiTheme="minorHAnsi" w:hAnsiTheme="minorHAnsi" w:cstheme="minorHAnsi"/>
          <w:color w:val="auto"/>
        </w:rPr>
      </w:pPr>
      <w:r w:rsidRPr="008C4B00">
        <w:rPr>
          <w:rFonts w:asciiTheme="minorHAnsi" w:hAnsiTheme="minorHAnsi" w:cstheme="minorHAnsi"/>
          <w:color w:val="auto"/>
        </w:rPr>
        <w:t xml:space="preserve">Deloitte in their 2017 Global Human Capital Trends outline that HR leaders, and specifically Learning &amp; Development (L&amp;D) leaders should reassess how they think about </w:t>
      </w:r>
      <w:r w:rsidR="00A200E1" w:rsidRPr="008C4B00">
        <w:rPr>
          <w:rFonts w:asciiTheme="minorHAnsi" w:hAnsiTheme="minorHAnsi" w:cstheme="minorHAnsi"/>
          <w:color w:val="auto"/>
        </w:rPr>
        <w:t xml:space="preserve">an </w:t>
      </w:r>
      <w:r w:rsidR="00DA7482" w:rsidRPr="008C4B00">
        <w:rPr>
          <w:rFonts w:asciiTheme="minorHAnsi" w:hAnsiTheme="minorHAnsi" w:cstheme="minorHAnsi"/>
          <w:color w:val="auto"/>
        </w:rPr>
        <w:t>employee’s</w:t>
      </w:r>
      <w:r w:rsidRPr="008C4B00">
        <w:rPr>
          <w:rFonts w:asciiTheme="minorHAnsi" w:hAnsiTheme="minorHAnsi" w:cstheme="minorHAnsi"/>
          <w:color w:val="auto"/>
        </w:rPr>
        <w:t xml:space="preserve"> learning journey and ‘inspire’ employees to develop deeper skills with a view to enabling </w:t>
      </w:r>
      <w:r w:rsidRPr="008C4B00">
        <w:rPr>
          <w:rFonts w:asciiTheme="minorHAnsi" w:hAnsiTheme="minorHAnsi" w:cstheme="minorHAnsi"/>
          <w:color w:val="auto"/>
        </w:rPr>
        <w:lastRenderedPageBreak/>
        <w:t xml:space="preserve">employees to change positions within their respective companie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oZsqdfNd","properties":{"formattedCitation":"(\\uc0\\u8216{}2017 Deloitte Global Human Capital Trends\\uc0\\u8217{}, 2017)","plainCitation":"(‘2017 Deloitte Global Human Capital Trends’, 2017)","noteIndex":0},"citationItems":[{"id":162,"uris":["http://zotero.org/users/11537704/items/VNMI5NTW"],"itemData":{"id":162,"type":"article-journal","language":"en","source":"Zotero","title":"2017 Deloitte Global Human Capital Trends","issued":{"date-parts":[["2017"]]}}}],"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2017 Deloitte Global Human Capital Trends’, 2017)</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pp 36).  The Deloitte report goes on to outline a case study about AT&amp;T where they focus on career development for their employees and encourage them to change roles every four years as part of employees ongoing development (pp 36).  </w:t>
      </w:r>
      <w:r w:rsidR="00B656D8" w:rsidRPr="008C4B00">
        <w:rPr>
          <w:rFonts w:asciiTheme="minorHAnsi" w:hAnsiTheme="minorHAnsi" w:cstheme="minorHAnsi"/>
          <w:color w:val="auto"/>
        </w:rPr>
        <w:t>S</w:t>
      </w:r>
      <w:r w:rsidRPr="008C4B00">
        <w:rPr>
          <w:rFonts w:asciiTheme="minorHAnsi" w:hAnsiTheme="minorHAnsi" w:cstheme="minorHAnsi"/>
          <w:color w:val="auto"/>
        </w:rPr>
        <w:t xml:space="preserve">ources outline reasons that employee should ideally be seeking new experiences every three to five years such as keeping in touch with outside trends, that employees become comfortable with change as some of the key item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jhnZvo1L","properties":{"formattedCitation":"(Ryan, 2016; Christian, 2022)","plainCitation":"(Ryan, 2016; Christian, 2022)","noteIndex":0},"citationItems":[{"id":169,"uris":["http://zotero.org/users/11537704/items/WVC4M8ER"],"itemData":{"id":169,"type":"webpage","abstract":"Changing jobs more frequently is better for your career than hunkering down in one organization for years on end -- here are ten reasons why!","container-title":"Forbes","language":"en","note":"section: Careers - Old","title":"Ten Reasons Successful People Change Jobs More Often","URL":"https://www.forbes.com/sites/lizryan/2016/10/28/ten-reasons-successful-people-change-jobs-more-often/","author":[{"family":"Ryan","given":"Liz"}],"accessed":{"date-parts":[["2023",5,16]]},"issued":{"date-parts":[["2016"]]}},"label":"page"},{"id":173,"uris":["http://zotero.org/users/11537704/items/S97AM8SU"],"itemData":{"id":173,"type":"webpage","abstract":"Traditional thinking is that employees should stay at a company for the long term – or at least a few years. But many workers swiftly switching roles are earning greater career riches.","container-title":"bbc.com","language":"en","title":"The case for job hopping","URL":"https://www.bbc.com/worklife/article/20220720-the-case-for-job-hopping","author":[{"family":"Christian","given":"Alex"}],"accessed":{"date-parts":[["2023",5,16]]},"issued":{"date-parts":[["2022"]]}},"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Ryan, 2016; Christian, 2022)</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p>
    <w:p w14:paraId="2CC2DF1A" w14:textId="77777777" w:rsidR="00CD4FB9" w:rsidRPr="008C4B00" w:rsidRDefault="00CD4FB9" w:rsidP="004E72E2">
      <w:pPr>
        <w:pStyle w:val="ListParagraph"/>
        <w:spacing w:after="0" w:line="360" w:lineRule="auto"/>
        <w:ind w:left="432"/>
        <w:jc w:val="both"/>
        <w:rPr>
          <w:rFonts w:asciiTheme="minorHAnsi" w:hAnsiTheme="minorHAnsi" w:cstheme="minorHAnsi"/>
          <w:color w:val="auto"/>
        </w:rPr>
      </w:pPr>
    </w:p>
    <w:p w14:paraId="150624D6" w14:textId="2DA8077D" w:rsidR="00CD4FB9" w:rsidRPr="008C4B00" w:rsidRDefault="00CD4FB9" w:rsidP="004E72E2">
      <w:pPr>
        <w:pStyle w:val="ListParagraph"/>
        <w:spacing w:after="0" w:line="360" w:lineRule="auto"/>
        <w:ind w:left="432"/>
        <w:jc w:val="both"/>
        <w:rPr>
          <w:rFonts w:asciiTheme="minorHAnsi" w:hAnsiTheme="minorHAnsi" w:cstheme="minorHAnsi"/>
          <w:color w:val="auto"/>
        </w:rPr>
      </w:pPr>
      <w:r w:rsidRPr="008C4B00">
        <w:rPr>
          <w:rFonts w:asciiTheme="minorHAnsi" w:hAnsiTheme="minorHAnsi" w:cstheme="minorHAnsi"/>
          <w:color w:val="auto"/>
        </w:rPr>
        <w:t xml:space="preserve">As outlined </w:t>
      </w:r>
      <w:r w:rsidR="00B656D8" w:rsidRPr="008C4B00">
        <w:rPr>
          <w:rFonts w:asciiTheme="minorHAnsi" w:hAnsiTheme="minorHAnsi" w:cstheme="minorHAnsi"/>
          <w:color w:val="auto"/>
        </w:rPr>
        <w:t>previously</w:t>
      </w:r>
      <w:r w:rsidRPr="008C4B00">
        <w:rPr>
          <w:rFonts w:asciiTheme="minorHAnsi" w:hAnsiTheme="minorHAnsi" w:cstheme="minorHAnsi"/>
          <w:color w:val="auto"/>
        </w:rPr>
        <w:t>, the succession planning process is critical to the business’ ability to develop its employees</w:t>
      </w:r>
      <w:r w:rsidR="00B656D8" w:rsidRPr="008C4B00">
        <w:rPr>
          <w:rFonts w:asciiTheme="minorHAnsi" w:hAnsiTheme="minorHAnsi" w:cstheme="minorHAnsi"/>
          <w:color w:val="auto"/>
        </w:rPr>
        <w:t xml:space="preserve"> </w:t>
      </w:r>
      <w:r w:rsidR="00B656D8" w:rsidRPr="008C4B00">
        <w:rPr>
          <w:rFonts w:asciiTheme="minorHAnsi" w:hAnsiTheme="minorHAnsi" w:cstheme="minorHAnsi"/>
          <w:color w:val="auto"/>
        </w:rPr>
        <w:fldChar w:fldCharType="begin"/>
      </w:r>
      <w:r w:rsidR="00B656D8" w:rsidRPr="008C4B00">
        <w:rPr>
          <w:rFonts w:asciiTheme="minorHAnsi" w:hAnsiTheme="minorHAnsi" w:cstheme="minorHAnsi"/>
          <w:color w:val="auto"/>
        </w:rPr>
        <w:instrText xml:space="preserve"> ADDIN ZOTERO_ITEM CSL_CITATION {"citationID":"g38rKoBt","properties":{"formattedCitation":"({\\i{}Importance of Succession Planning (With Benefits and Tips) | Indeed.com Canada}, no date)","plainCitation":"(Importance of Succession Planning (With Benefits and Tips) | Indeed.com Canada, no date)","noteIndex":0},"citationItems":[{"id":425,"uris":["http://zotero.org/users/11537704/items/JAZSUZL6"],"itemData":{"id":425,"type":"webpage","abstract":"Discover the importance of succession planning, learn the meaning and benfits of doing so, and get tips for creating a plan and how to handle wrong promotions.","language":"en","title":"Importance of Succession Planning (With Benefits and Tips) | Indeed.com Canada","URL":"https://ca.indeed.com/career-advice/career-development/importance-of-succession-planning","accessed":{"date-parts":[["2023",9,16]]}}}],"schema":"https://github.com/citation-style-language/schema/raw/master/csl-citation.json"} </w:instrText>
      </w:r>
      <w:r w:rsidR="00B656D8" w:rsidRPr="008C4B00">
        <w:rPr>
          <w:rFonts w:asciiTheme="minorHAnsi" w:hAnsiTheme="minorHAnsi" w:cstheme="minorHAnsi"/>
          <w:color w:val="auto"/>
        </w:rPr>
        <w:fldChar w:fldCharType="separate"/>
      </w:r>
      <w:r w:rsidR="00B656D8" w:rsidRPr="008C4B00">
        <w:rPr>
          <w:color w:val="auto"/>
          <w:szCs w:val="24"/>
        </w:rPr>
        <w:t>(</w:t>
      </w:r>
      <w:r w:rsidR="00B656D8" w:rsidRPr="008C4B00">
        <w:rPr>
          <w:i/>
          <w:iCs/>
          <w:color w:val="auto"/>
          <w:szCs w:val="24"/>
        </w:rPr>
        <w:t>Importance of Succession Planning (With Benefits and Tips) | Indeed.com Canada</w:t>
      </w:r>
      <w:r w:rsidR="00B656D8" w:rsidRPr="008C4B00">
        <w:rPr>
          <w:color w:val="auto"/>
          <w:szCs w:val="24"/>
        </w:rPr>
        <w:t>, no date)</w:t>
      </w:r>
      <w:r w:rsidR="00B656D8"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Huselid et al (2005) agree and outline that it is better to identify roles that are critical for the business and then spend time investing in the development of employees going into those roles to ensure that the right people are in place to drive the business forward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iVUwczHd","properties":{"formattedCitation":"(Huselid, Beatty and Becker, 2005)","plainCitation":"(Huselid, Beatty and Becker, 2005)","noteIndex":0},"citationItems":[{"id":143,"uris":["http://zotero.org/users/11537704/items/RRACXJV7"],"itemData":{"id":143,"type":"article-journal","abstract":"Companies simply can't afford to have \"A players\" in all positions. Rather, businesses need to adopt a portfolio approach to workforce management, systematically identifying their strategically important A positions, supporting B positions, and surplus C positions, then focusing disproportionate resources on making sure A players hold A positions. This is not as obvious as it may seem, because the three types of positions do not reflect corporate hierarchy, pay scales, or the level of difficulty in filling them. A positions are those that directly further company strategy and, less obviously, exhibit wide variation in the quality of the work done by the people who occupy them. Why variability? Because raising the average performance of individuals in these critical roles will pay huge dividends in corporate value. If a company like Nordstrom, for example, whose strategy depends on personalized service, were to improve the performance of its frontline sales associates, it could reap huge revenue benefits. B positions are those that support A positions or maintain company value, inattention to them could represent a significant downside risk. (Think how damaging it would be to an airline, for example, if the quality of its pilots were to drop.) Yet investing in them to the same degree as A positions is ill-advised because B positions don't offer an upside potential. (Pilots are already highly trained, so channeling resources into improving their performance would probably not create much competitive advantage.) And C positions? Companies should consider outsourcing them--or eliminating them. We all know that effective business strategy requires differentiating a firm's products and services in ways that create value for customers. Accomplishing this requires a differentiated workforce strategy, as well.","container-title":"Harvard Business Review","ISSN":"00178012","issue":"12","note":"publisher: Harvard Business School Publication Corp.","page":"110-117","source":"EBSCOhost","title":"A Players or A Positions?","URL":"https://search.ebscohost.com/login.aspx?direct=true&amp;db=bsh&amp;AN=18916545&amp;site=eds-live","volume":"83","author":[{"family":"Huselid","given":"Mark A."},{"family":"Beatty","given":"Richard W."},{"family":"Becker","given":"Brian E."}],"accessed":{"date-parts":[["2023",5,14]]},"issued":{"date-parts":[["2005",12]]}}}],"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Huselid, Beatty and Becker, 2005)</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p>
    <w:p w14:paraId="4E84F92E" w14:textId="77777777" w:rsidR="00D10FA6" w:rsidRPr="008C4B00" w:rsidRDefault="00D10FA6" w:rsidP="004E72E2">
      <w:pPr>
        <w:pStyle w:val="ListParagraph"/>
        <w:spacing w:after="0" w:line="360" w:lineRule="auto"/>
        <w:ind w:left="432"/>
        <w:jc w:val="both"/>
        <w:rPr>
          <w:rFonts w:asciiTheme="minorHAnsi" w:hAnsiTheme="minorHAnsi" w:cstheme="minorHAnsi"/>
          <w:color w:val="auto"/>
        </w:rPr>
      </w:pPr>
    </w:p>
    <w:p w14:paraId="27BFECED" w14:textId="3BD04EB7" w:rsidR="00CD4FB9" w:rsidRPr="008C4B00" w:rsidRDefault="005131B4" w:rsidP="004E72E2">
      <w:pPr>
        <w:pStyle w:val="Heading2"/>
        <w:numPr>
          <w:ilvl w:val="1"/>
          <w:numId w:val="35"/>
        </w:numPr>
        <w:spacing w:line="360" w:lineRule="auto"/>
        <w:jc w:val="both"/>
        <w:rPr>
          <w:rFonts w:asciiTheme="minorHAnsi" w:hAnsiTheme="minorHAnsi" w:cstheme="minorHAnsi"/>
          <w:color w:val="auto"/>
        </w:rPr>
      </w:pPr>
      <w:bookmarkStart w:id="16" w:name="_Toc146039332"/>
      <w:r w:rsidRPr="008C4B00">
        <w:rPr>
          <w:rFonts w:asciiTheme="minorHAnsi" w:hAnsiTheme="minorHAnsi" w:cstheme="minorHAnsi"/>
          <w:color w:val="auto"/>
        </w:rPr>
        <w:t xml:space="preserve">Data Analysis </w:t>
      </w:r>
      <w:r w:rsidR="00FC42A8" w:rsidRPr="008C4B00">
        <w:rPr>
          <w:rFonts w:asciiTheme="minorHAnsi" w:hAnsiTheme="minorHAnsi" w:cstheme="minorHAnsi"/>
          <w:color w:val="auto"/>
        </w:rPr>
        <w:t>of</w:t>
      </w:r>
      <w:r w:rsidRPr="008C4B00">
        <w:rPr>
          <w:rFonts w:asciiTheme="minorHAnsi" w:hAnsiTheme="minorHAnsi" w:cstheme="minorHAnsi"/>
          <w:color w:val="auto"/>
        </w:rPr>
        <w:t xml:space="preserve"> HR Data</w:t>
      </w:r>
      <w:bookmarkEnd w:id="16"/>
    </w:p>
    <w:p w14:paraId="4241653D" w14:textId="6C37D42F" w:rsidR="007B4A37" w:rsidRPr="008C4B00" w:rsidRDefault="007B4A37" w:rsidP="004E72E2">
      <w:pPr>
        <w:spacing w:after="0" w:line="360" w:lineRule="auto"/>
        <w:ind w:left="432"/>
        <w:contextualSpacing/>
        <w:jc w:val="both"/>
        <w:rPr>
          <w:rFonts w:asciiTheme="minorHAnsi" w:hAnsiTheme="minorHAnsi" w:cstheme="minorHAnsi"/>
          <w:color w:val="auto"/>
        </w:rPr>
      </w:pPr>
      <w:r w:rsidRPr="008C4B00">
        <w:rPr>
          <w:rFonts w:asciiTheme="minorHAnsi" w:hAnsiTheme="minorHAnsi" w:cstheme="minorHAnsi"/>
          <w:color w:val="auto"/>
        </w:rPr>
        <w:t>Outlined in the previous section is the need for HR to become more integrated and aligned with Senior leaders within business</w:t>
      </w:r>
      <w:r w:rsidR="00774B07" w:rsidRPr="008C4B00">
        <w:rPr>
          <w:rFonts w:asciiTheme="minorHAnsi" w:hAnsiTheme="minorHAnsi" w:cstheme="minorHAnsi"/>
          <w:color w:val="auto"/>
        </w:rPr>
        <w:t xml:space="preserve"> (Ferrar et al. 2021, Mattox et all 2020, Rasmussen and Ulrich 2015, Diez et al </w:t>
      </w:r>
      <w:r w:rsidR="00774B07" w:rsidRPr="008C4B00">
        <w:rPr>
          <w:rFonts w:asciiTheme="minorHAnsi" w:hAnsiTheme="minorHAnsi" w:cstheme="minorHAnsi"/>
          <w:color w:val="auto"/>
        </w:rPr>
        <w:fldChar w:fldCharType="begin"/>
      </w:r>
      <w:r w:rsidR="00200C5C" w:rsidRPr="008C4B00">
        <w:rPr>
          <w:rFonts w:asciiTheme="minorHAnsi" w:hAnsiTheme="minorHAnsi" w:cstheme="minorHAnsi"/>
          <w:color w:val="auto"/>
        </w:rPr>
        <w:instrText xml:space="preserve"> ADDIN ZOTERO_ITEM CSL_CITATION {"citationID":"WYLTdknj","properties":{"formattedCitation":"(Rasmussen and Ulrich, 2015; Diez, Bussin and Lee, 2019; Mattox II, Parskey and Hall, 2020; Ferrar and Green, 2021)","plainCitation":"(Rasmussen and Ulrich, 2015; Diez, Bussin and Lee, 2019;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id":431,"uris":["http://zotero.org/users/11537704/items/JTY4MHIU"],"itemData":{"id":431,"type":"webpage","title":"Fundamentals of HR Analytics : A Manual on Becoming HR Analytical","URL":"https://eds.s.ebscohost.com/eds/ebookviewer/ebook/ZTAyMG13d19fMjIwNDIyNV9fQU41?sid=12b53d14-610b-4f61-880e-acda26e9a4a9@redis&amp;vid=4&amp;format=EB&amp;lpid=lp_vii&amp;rid=0","author":[{"family":"Diez","given":"Fermin"},{"family":"Bussin","given":""},{"family":"Lee","given":"Vanessa"}],"accessed":{"date-parts":[["2023",9,16]]},"issued":{"date-parts":[["2019"]]}},"label":"page"}],"schema":"https://github.com/citation-style-language/schema/raw/master/csl-citation.json"} </w:instrText>
      </w:r>
      <w:r w:rsidR="00774B07" w:rsidRPr="008C4B00">
        <w:rPr>
          <w:rFonts w:asciiTheme="minorHAnsi" w:hAnsiTheme="minorHAnsi" w:cstheme="minorHAnsi"/>
          <w:color w:val="auto"/>
        </w:rPr>
        <w:fldChar w:fldCharType="separate"/>
      </w:r>
      <w:r w:rsidR="00774B07" w:rsidRPr="008C4B00">
        <w:rPr>
          <w:color w:val="auto"/>
        </w:rPr>
        <w:t>(Rasmussen and Ulrich, 2015; Diez, Bussin and Lee, 2019; Mattox II, Parskey and Hall, 2020; Ferrar and Green, 2021)</w:t>
      </w:r>
      <w:r w:rsidR="00774B07"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r w:rsidR="00774B07" w:rsidRPr="008C4B00">
        <w:rPr>
          <w:rFonts w:asciiTheme="minorHAnsi" w:hAnsiTheme="minorHAnsi" w:cstheme="minorHAnsi"/>
          <w:color w:val="auto"/>
        </w:rPr>
        <w:t xml:space="preserve"> How can this be accomplished though?  </w:t>
      </w:r>
    </w:p>
    <w:p w14:paraId="7E25006B" w14:textId="77777777" w:rsidR="008470D9" w:rsidRPr="008C4B00" w:rsidRDefault="008470D9" w:rsidP="004E72E2">
      <w:pPr>
        <w:spacing w:after="0" w:line="360" w:lineRule="auto"/>
        <w:ind w:left="432"/>
        <w:contextualSpacing/>
        <w:jc w:val="both"/>
        <w:rPr>
          <w:rFonts w:asciiTheme="minorHAnsi" w:hAnsiTheme="minorHAnsi" w:cstheme="minorHAnsi"/>
          <w:color w:val="auto"/>
        </w:rPr>
      </w:pPr>
    </w:p>
    <w:p w14:paraId="095815C6" w14:textId="7D44D453" w:rsidR="00CD4FB9" w:rsidRPr="008C4B00" w:rsidRDefault="00CD4FB9" w:rsidP="004E72E2">
      <w:pPr>
        <w:spacing w:after="0" w:line="360" w:lineRule="auto"/>
        <w:ind w:left="426"/>
        <w:contextualSpacing/>
        <w:jc w:val="both"/>
        <w:rPr>
          <w:rFonts w:asciiTheme="minorHAnsi" w:hAnsiTheme="minorHAnsi" w:cstheme="minorHAnsi"/>
          <w:color w:val="auto"/>
        </w:rPr>
      </w:pPr>
      <w:r w:rsidRPr="008C4B00">
        <w:rPr>
          <w:rFonts w:asciiTheme="minorHAnsi" w:hAnsiTheme="minorHAnsi" w:cstheme="minorHAnsi"/>
          <w:color w:val="auto"/>
        </w:rPr>
        <w:t xml:space="preserve">Tambe et al (2019) put forward the argument that </w:t>
      </w:r>
      <w:r w:rsidR="003704FA" w:rsidRPr="008C4B00">
        <w:rPr>
          <w:rFonts w:asciiTheme="minorHAnsi" w:hAnsiTheme="minorHAnsi" w:cstheme="minorHAnsi"/>
          <w:color w:val="auto"/>
        </w:rPr>
        <w:t>data within the</w:t>
      </w:r>
      <w:r w:rsidRPr="008C4B00">
        <w:rPr>
          <w:rFonts w:asciiTheme="minorHAnsi" w:hAnsiTheme="minorHAnsi" w:cstheme="minorHAnsi"/>
          <w:color w:val="auto"/>
        </w:rPr>
        <w:t xml:space="preserve"> HR Department generally contains small datasets which may not be suitable to use to clearly identify relationships</w:t>
      </w:r>
      <w:r w:rsidR="003704FA" w:rsidRPr="008C4B00">
        <w:rPr>
          <w:rFonts w:asciiTheme="minorHAnsi" w:hAnsiTheme="minorHAnsi" w:cstheme="minorHAnsi"/>
          <w:color w:val="auto"/>
        </w:rPr>
        <w:t xml:space="preserve"> or meaningful insights</w:t>
      </w:r>
      <w:r w:rsidRPr="008C4B00">
        <w:rPr>
          <w:rFonts w:asciiTheme="minorHAnsi" w:hAnsiTheme="minorHAnsi" w:cstheme="minorHAnsi"/>
          <w:color w:val="auto"/>
        </w:rPr>
        <w:t xml:space="preserve"> with</w:t>
      </w:r>
      <w:r w:rsidR="003704FA" w:rsidRPr="008C4B00">
        <w:rPr>
          <w:rFonts w:asciiTheme="minorHAnsi" w:hAnsiTheme="minorHAnsi" w:cstheme="minorHAnsi"/>
          <w:color w:val="auto"/>
        </w:rPr>
        <w:t>in</w:t>
      </w:r>
      <w:r w:rsidRPr="008C4B00">
        <w:rPr>
          <w:rFonts w:asciiTheme="minorHAnsi" w:hAnsiTheme="minorHAnsi" w:cstheme="minorHAnsi"/>
          <w:color w:val="auto"/>
        </w:rPr>
        <w:t xml:space="preserve"> the dataset</w:t>
      </w:r>
      <w:r w:rsidR="003151E2" w:rsidRPr="008C4B00">
        <w:rPr>
          <w:rFonts w:asciiTheme="minorHAnsi" w:hAnsiTheme="minorHAnsi" w:cstheme="minorHAnsi"/>
          <w:color w:val="auto"/>
        </w:rPr>
        <w:t xml:space="preserve">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WYk8g3tB","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Tambe, Cappelli and Yakubovich, 2019)</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This </w:t>
      </w:r>
      <w:r w:rsidR="003151E2" w:rsidRPr="008C4B00">
        <w:rPr>
          <w:rFonts w:asciiTheme="minorHAnsi" w:hAnsiTheme="minorHAnsi" w:cstheme="minorHAnsi"/>
          <w:color w:val="auto"/>
        </w:rPr>
        <w:t xml:space="preserve">fact </w:t>
      </w:r>
      <w:r w:rsidRPr="008C4B00">
        <w:rPr>
          <w:rFonts w:asciiTheme="minorHAnsi" w:hAnsiTheme="minorHAnsi" w:cstheme="minorHAnsi"/>
          <w:color w:val="auto"/>
        </w:rPr>
        <w:t xml:space="preserve">is further complicated by any decision to use historical data for analysis, </w:t>
      </w:r>
      <w:r w:rsidR="003151E2" w:rsidRPr="008C4B00">
        <w:rPr>
          <w:rFonts w:asciiTheme="minorHAnsi" w:hAnsiTheme="minorHAnsi" w:cstheme="minorHAnsi"/>
          <w:color w:val="auto"/>
        </w:rPr>
        <w:t xml:space="preserve">with </w:t>
      </w:r>
      <w:r w:rsidRPr="008C4B00">
        <w:rPr>
          <w:rFonts w:asciiTheme="minorHAnsi" w:hAnsiTheme="minorHAnsi" w:cstheme="minorHAnsi"/>
          <w:color w:val="auto"/>
        </w:rPr>
        <w:t xml:space="preserve">the danger </w:t>
      </w:r>
      <w:r w:rsidR="003151E2" w:rsidRPr="008C4B00">
        <w:rPr>
          <w:rFonts w:asciiTheme="minorHAnsi" w:hAnsiTheme="minorHAnsi" w:cstheme="minorHAnsi"/>
          <w:color w:val="auto"/>
        </w:rPr>
        <w:t xml:space="preserve">being that </w:t>
      </w:r>
      <w:r w:rsidRPr="008C4B00">
        <w:rPr>
          <w:rFonts w:asciiTheme="minorHAnsi" w:hAnsiTheme="minorHAnsi" w:cstheme="minorHAnsi"/>
          <w:color w:val="auto"/>
        </w:rPr>
        <w:t>historical HR data m</w:t>
      </w:r>
      <w:r w:rsidR="003151E2" w:rsidRPr="008C4B00">
        <w:rPr>
          <w:rFonts w:asciiTheme="minorHAnsi" w:hAnsiTheme="minorHAnsi" w:cstheme="minorHAnsi"/>
          <w:color w:val="auto"/>
        </w:rPr>
        <w:t>a</w:t>
      </w:r>
      <w:r w:rsidRPr="008C4B00">
        <w:rPr>
          <w:rFonts w:asciiTheme="minorHAnsi" w:hAnsiTheme="minorHAnsi" w:cstheme="minorHAnsi"/>
          <w:color w:val="auto"/>
        </w:rPr>
        <w:t xml:space="preserve">y unwittingly contain a bias towards non-traditional employees within a workplace such as a bias towards men against women where historical data is largely collected on male employees as women were underrepresented at the time period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svbFUrkB","properties":{"formattedCitation":"(Loftus {\\i{}et al.}, 2018; Tambe, Cappelli and Yakubovich, 2019; Vowels, Cihan Camgoz and Bowden, 2023)","plainCitation":"(Loftus et al., 2018; Tambe, Cappelli and Yakubovich, 2019; Vowels, Cihan Camgoz and Bowden, 2023)","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 xml:space="preserve">(Loftus </w:t>
      </w:r>
      <w:r w:rsidRPr="008C4B00">
        <w:rPr>
          <w:rFonts w:asciiTheme="minorHAnsi" w:hAnsiTheme="minorHAnsi" w:cstheme="minorHAnsi"/>
          <w:i/>
          <w:iCs/>
          <w:color w:val="auto"/>
        </w:rPr>
        <w:t>et al.</w:t>
      </w:r>
      <w:r w:rsidRPr="008C4B00">
        <w:rPr>
          <w:rFonts w:asciiTheme="minorHAnsi" w:hAnsiTheme="minorHAnsi" w:cstheme="minorHAnsi"/>
          <w:color w:val="auto"/>
        </w:rPr>
        <w:t>, 2018; Tambe, Cappelli and Yakubovich, 2019; Vowels, Cihan Camgoz and Bowden, 2023)</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Therefore to limit potential bias when analysing HR data, whilst working with small datasets it is necessary to use other sources such as theory and prior research as a guide to identify </w:t>
      </w:r>
      <w:r w:rsidR="00AF0AFD" w:rsidRPr="008C4B00">
        <w:rPr>
          <w:rFonts w:asciiTheme="minorHAnsi" w:hAnsiTheme="minorHAnsi" w:cstheme="minorHAnsi"/>
          <w:color w:val="auto"/>
        </w:rPr>
        <w:t xml:space="preserve">models and potential </w:t>
      </w:r>
      <w:r w:rsidRPr="008C4B00">
        <w:rPr>
          <w:rFonts w:asciiTheme="minorHAnsi" w:hAnsiTheme="minorHAnsi" w:cstheme="minorHAnsi"/>
          <w:color w:val="auto"/>
        </w:rPr>
        <w:t>relations</w:t>
      </w:r>
      <w:r w:rsidR="00AF0AFD" w:rsidRPr="008C4B00">
        <w:rPr>
          <w:rFonts w:asciiTheme="minorHAnsi" w:hAnsiTheme="minorHAnsi" w:cstheme="minorHAnsi"/>
          <w:color w:val="auto"/>
        </w:rPr>
        <w:t>hips in the data</w:t>
      </w:r>
      <w:r w:rsidRPr="008C4B00">
        <w:rPr>
          <w:rFonts w:asciiTheme="minorHAnsi" w:hAnsiTheme="minorHAnsi" w:cstheme="minorHAnsi"/>
          <w:color w:val="auto"/>
        </w:rPr>
        <w:t xml:space="preserve">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9idU6UNH","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Tambe, Cappelli and Yakubovich, 2019)</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p>
    <w:p w14:paraId="1347FC4A" w14:textId="77777777" w:rsidR="00CD4FB9" w:rsidRPr="008C4B00" w:rsidRDefault="00CD4FB9" w:rsidP="004E72E2">
      <w:pPr>
        <w:spacing w:after="0" w:line="360" w:lineRule="auto"/>
        <w:ind w:left="426"/>
        <w:jc w:val="both"/>
        <w:rPr>
          <w:rFonts w:asciiTheme="minorHAnsi" w:hAnsiTheme="minorHAnsi" w:cstheme="minorHAnsi"/>
          <w:color w:val="auto"/>
        </w:rPr>
      </w:pPr>
    </w:p>
    <w:p w14:paraId="7739427A" w14:textId="3D981F57" w:rsidR="00CD4FB9" w:rsidRPr="008C4B00" w:rsidRDefault="008D6434" w:rsidP="004E72E2">
      <w:pPr>
        <w:spacing w:after="0" w:line="360" w:lineRule="auto"/>
        <w:ind w:left="426"/>
        <w:contextualSpacing/>
        <w:jc w:val="both"/>
        <w:rPr>
          <w:rFonts w:asciiTheme="minorHAnsi" w:hAnsiTheme="minorHAnsi" w:cstheme="minorHAnsi"/>
          <w:color w:val="auto"/>
        </w:rPr>
      </w:pPr>
      <w:r w:rsidRPr="008C4B00">
        <w:rPr>
          <w:rFonts w:asciiTheme="minorHAnsi" w:hAnsiTheme="minorHAnsi" w:cstheme="minorHAnsi"/>
          <w:color w:val="auto"/>
        </w:rPr>
        <w:t>In addition to bias,</w:t>
      </w:r>
      <w:r w:rsidR="00497BA9" w:rsidRPr="008C4B00">
        <w:rPr>
          <w:rFonts w:asciiTheme="minorHAnsi" w:hAnsiTheme="minorHAnsi" w:cstheme="minorHAnsi"/>
          <w:color w:val="auto"/>
        </w:rPr>
        <w:t xml:space="preserve"> i</w:t>
      </w:r>
      <w:r w:rsidR="00CD4FB9" w:rsidRPr="008C4B00">
        <w:rPr>
          <w:rFonts w:asciiTheme="minorHAnsi" w:hAnsiTheme="minorHAnsi" w:cstheme="minorHAnsi"/>
          <w:color w:val="auto"/>
        </w:rPr>
        <w:t xml:space="preserve">t is important to note that in some fields it is not ethical to seek relationships between variables, especially in scenarios where there may be </w:t>
      </w:r>
      <w:r w:rsidR="007816AE" w:rsidRPr="008C4B00">
        <w:rPr>
          <w:rFonts w:asciiTheme="minorHAnsi" w:hAnsiTheme="minorHAnsi" w:cstheme="minorHAnsi"/>
          <w:color w:val="auto"/>
        </w:rPr>
        <w:t>moral</w:t>
      </w:r>
      <w:r w:rsidR="00CD4FB9" w:rsidRPr="008C4B00">
        <w:rPr>
          <w:rFonts w:asciiTheme="minorHAnsi" w:hAnsiTheme="minorHAnsi" w:cstheme="minorHAnsi"/>
          <w:color w:val="auto"/>
        </w:rPr>
        <w:t xml:space="preserve"> considerations </w:t>
      </w:r>
      <w:r w:rsidR="007816AE" w:rsidRPr="008C4B00">
        <w:rPr>
          <w:rFonts w:asciiTheme="minorHAnsi" w:hAnsiTheme="minorHAnsi" w:cstheme="minorHAnsi"/>
          <w:color w:val="auto"/>
        </w:rPr>
        <w:t>to be taken into account</w:t>
      </w:r>
      <w:r w:rsidR="00CD4FB9" w:rsidRPr="008C4B00">
        <w:rPr>
          <w:rFonts w:asciiTheme="minorHAnsi" w:hAnsiTheme="minorHAnsi" w:cstheme="minorHAnsi"/>
          <w:color w:val="auto"/>
        </w:rPr>
        <w:t xml:space="preserve"> </w:t>
      </w:r>
      <w:r w:rsidR="00CD4FB9" w:rsidRPr="008C4B00">
        <w:rPr>
          <w:rFonts w:asciiTheme="minorHAnsi" w:hAnsiTheme="minorHAnsi" w:cstheme="minorHAnsi"/>
          <w:color w:val="auto"/>
        </w:rPr>
        <w:fldChar w:fldCharType="begin"/>
      </w:r>
      <w:r w:rsidR="00CD4FB9" w:rsidRPr="008C4B00">
        <w:rPr>
          <w:rFonts w:asciiTheme="minorHAnsi" w:hAnsiTheme="minorHAnsi" w:cstheme="minorHAnsi"/>
          <w:color w:val="auto"/>
        </w:rPr>
        <w:instrText xml:space="preserve"> ADDIN ZOTERO_ITEM CSL_CITATION {"citationID":"Lf5WlPiE","properties":{"formattedCitation":"(Eberhardt, 2017; Malinsky and Danks, 2018; Vowels, Cihan Camgoz and Bowden, 2023)","plainCitation":"(Eberhardt, 2017; Malinsky and Danks, 2018; Vowels, Cihan Camgoz and Bowden, 2023)","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00CD4FB9" w:rsidRPr="008C4B00">
        <w:rPr>
          <w:rFonts w:asciiTheme="minorHAnsi" w:hAnsiTheme="minorHAnsi" w:cstheme="minorHAnsi"/>
          <w:color w:val="auto"/>
        </w:rPr>
        <w:fldChar w:fldCharType="separate"/>
      </w:r>
      <w:r w:rsidR="00CD4FB9" w:rsidRPr="008C4B00">
        <w:rPr>
          <w:rFonts w:asciiTheme="minorHAnsi" w:hAnsiTheme="minorHAnsi" w:cstheme="minorHAnsi"/>
          <w:color w:val="auto"/>
        </w:rPr>
        <w:t>(Eberhardt, 2017; Malinsky and Danks, 2018; Vowels, Cihan Camgoz and Bowden, 2023)</w:t>
      </w:r>
      <w:r w:rsidR="00CD4FB9" w:rsidRPr="008C4B00">
        <w:rPr>
          <w:rFonts w:asciiTheme="minorHAnsi" w:hAnsiTheme="minorHAnsi" w:cstheme="minorHAnsi"/>
          <w:color w:val="auto"/>
        </w:rPr>
        <w:fldChar w:fldCharType="end"/>
      </w:r>
      <w:r w:rsidR="00CD4FB9" w:rsidRPr="008C4B00">
        <w:rPr>
          <w:rFonts w:asciiTheme="minorHAnsi" w:hAnsiTheme="minorHAnsi" w:cstheme="minorHAnsi"/>
          <w:color w:val="auto"/>
        </w:rPr>
        <w:t xml:space="preserve">.  </w:t>
      </w:r>
      <w:r w:rsidR="00B127AB" w:rsidRPr="008C4B00">
        <w:rPr>
          <w:rFonts w:asciiTheme="minorHAnsi" w:hAnsiTheme="minorHAnsi" w:cstheme="minorHAnsi"/>
          <w:color w:val="auto"/>
        </w:rPr>
        <w:t>Bankins et al (2021) has proposed a framework to help with the ethical implementation of artificial intelligence within an organisation</w:t>
      </w:r>
      <w:r w:rsidR="00AF0582" w:rsidRPr="008C4B00">
        <w:rPr>
          <w:rFonts w:asciiTheme="minorHAnsi" w:hAnsiTheme="minorHAnsi" w:cstheme="minorHAnsi"/>
          <w:color w:val="auto"/>
        </w:rPr>
        <w:t xml:space="preserve"> with scope to use for implementation of </w:t>
      </w:r>
      <w:r w:rsidR="00BC1D12" w:rsidRPr="008C4B00">
        <w:rPr>
          <w:rFonts w:asciiTheme="minorHAnsi" w:hAnsiTheme="minorHAnsi" w:cstheme="minorHAnsi"/>
          <w:color w:val="auto"/>
        </w:rPr>
        <w:t xml:space="preserve">any type of machine learning or </w:t>
      </w:r>
      <w:r w:rsidR="00AC7310" w:rsidRPr="008C4B00">
        <w:rPr>
          <w:rFonts w:asciiTheme="minorHAnsi" w:hAnsiTheme="minorHAnsi" w:cstheme="minorHAnsi"/>
          <w:color w:val="auto"/>
        </w:rPr>
        <w:t>predictive analysis</w:t>
      </w:r>
      <w:r w:rsidR="008A72FD" w:rsidRPr="008C4B00">
        <w:rPr>
          <w:rFonts w:asciiTheme="minorHAnsi" w:hAnsiTheme="minorHAnsi" w:cstheme="minorHAnsi"/>
          <w:color w:val="auto"/>
        </w:rPr>
        <w:t xml:space="preserve"> </w:t>
      </w:r>
      <w:r w:rsidR="008A72FD" w:rsidRPr="008C4B00">
        <w:rPr>
          <w:rFonts w:asciiTheme="minorHAnsi" w:hAnsiTheme="minorHAnsi" w:cstheme="minorHAnsi"/>
          <w:color w:val="auto"/>
        </w:rPr>
        <w:fldChar w:fldCharType="begin"/>
      </w:r>
      <w:r w:rsidR="008A72FD" w:rsidRPr="008C4B00">
        <w:rPr>
          <w:rFonts w:asciiTheme="minorHAnsi" w:hAnsiTheme="minorHAnsi" w:cstheme="minorHAnsi"/>
          <w:color w:val="auto"/>
        </w:rPr>
        <w:instrText xml:space="preserve"> ADDIN ZOTERO_ITEM CSL_CITATION {"citationID":"L589YXNp","properties":{"formattedCitation":"(Bankins, 2021)","plainCitation":"(Bankins, 2021)","noteIndex":0},"citationItems":[{"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schema":"https://github.com/citation-style-language/schema/raw/master/csl-citation.json"} </w:instrText>
      </w:r>
      <w:r w:rsidR="008A72FD" w:rsidRPr="008C4B00">
        <w:rPr>
          <w:rFonts w:asciiTheme="minorHAnsi" w:hAnsiTheme="minorHAnsi" w:cstheme="minorHAnsi"/>
          <w:color w:val="auto"/>
        </w:rPr>
        <w:fldChar w:fldCharType="separate"/>
      </w:r>
      <w:r w:rsidR="008A72FD" w:rsidRPr="008C4B00">
        <w:rPr>
          <w:color w:val="auto"/>
        </w:rPr>
        <w:t>(Bankins, 2021)</w:t>
      </w:r>
      <w:r w:rsidR="008A72FD" w:rsidRPr="008C4B00">
        <w:rPr>
          <w:rFonts w:asciiTheme="minorHAnsi" w:hAnsiTheme="minorHAnsi" w:cstheme="minorHAnsi"/>
          <w:color w:val="auto"/>
        </w:rPr>
        <w:fldChar w:fldCharType="end"/>
      </w:r>
      <w:r w:rsidR="00954578" w:rsidRPr="008C4B00">
        <w:rPr>
          <w:rFonts w:asciiTheme="minorHAnsi" w:hAnsiTheme="minorHAnsi" w:cstheme="minorHAnsi"/>
          <w:color w:val="auto"/>
        </w:rPr>
        <w:t>.</w:t>
      </w:r>
    </w:p>
    <w:p w14:paraId="6AB8364F" w14:textId="77777777" w:rsidR="00CD4FB9" w:rsidRPr="008C4B00" w:rsidRDefault="00CD4FB9" w:rsidP="004E72E2">
      <w:pPr>
        <w:spacing w:after="0" w:line="360" w:lineRule="auto"/>
        <w:ind w:left="426"/>
        <w:jc w:val="both"/>
        <w:rPr>
          <w:rFonts w:asciiTheme="minorHAnsi" w:hAnsiTheme="minorHAnsi" w:cstheme="minorHAnsi"/>
          <w:color w:val="auto"/>
        </w:rPr>
      </w:pPr>
    </w:p>
    <w:p w14:paraId="083CE5F0" w14:textId="106DD634" w:rsidR="00CD4FB9" w:rsidRPr="008C4B00" w:rsidRDefault="007816AE" w:rsidP="004E72E2">
      <w:pPr>
        <w:spacing w:after="0" w:line="360" w:lineRule="auto"/>
        <w:ind w:left="426"/>
        <w:contextualSpacing/>
        <w:jc w:val="both"/>
        <w:rPr>
          <w:rFonts w:asciiTheme="minorHAnsi" w:hAnsiTheme="minorHAnsi" w:cstheme="minorHAnsi"/>
          <w:color w:val="auto"/>
        </w:rPr>
      </w:pPr>
      <w:r w:rsidRPr="008C4B00">
        <w:rPr>
          <w:rFonts w:asciiTheme="minorHAnsi" w:hAnsiTheme="minorHAnsi" w:cstheme="minorHAnsi"/>
          <w:color w:val="auto"/>
        </w:rPr>
        <w:t>Working</w:t>
      </w:r>
      <w:r w:rsidR="00437FC1" w:rsidRPr="008C4B00">
        <w:rPr>
          <w:rFonts w:asciiTheme="minorHAnsi" w:hAnsiTheme="minorHAnsi" w:cstheme="minorHAnsi"/>
          <w:color w:val="auto"/>
        </w:rPr>
        <w:t xml:space="preserve"> forward, </w:t>
      </w:r>
      <w:r w:rsidR="002B23B7" w:rsidRPr="008C4B00">
        <w:rPr>
          <w:rFonts w:asciiTheme="minorHAnsi" w:hAnsiTheme="minorHAnsi" w:cstheme="minorHAnsi"/>
          <w:color w:val="auto"/>
        </w:rPr>
        <w:t xml:space="preserve">Muslim et al (2023) completed a review of literature on ‘Open Learning Analytics’ outlining key frameworks within the field of learning analytics </w:t>
      </w:r>
      <w:r w:rsidR="002B23B7" w:rsidRPr="008C4B00">
        <w:rPr>
          <w:rFonts w:asciiTheme="minorHAnsi" w:hAnsiTheme="minorHAnsi" w:cstheme="minorHAnsi"/>
          <w:color w:val="auto"/>
        </w:rPr>
        <w:fldChar w:fldCharType="begin"/>
      </w:r>
      <w:r w:rsidR="002B23B7" w:rsidRPr="008C4B00">
        <w:rPr>
          <w:rFonts w:asciiTheme="minorHAnsi" w:hAnsiTheme="minorHAnsi" w:cstheme="minorHAnsi"/>
          <w:color w:val="auto"/>
        </w:rPr>
        <w:instrText xml:space="preserve"> ADDIN ZOTERO_ITEM CSL_CITATION {"citationID":"0Gn7DsIk","properties":{"formattedCitation":"(Muslim, Chatti and Guesmi, 2020)","plainCitation":"(Muslim, Chatti and Guesmi, 2020)","noteIndex":0},"citationItems":[{"id":456,"uris":["http://zotero.org/users/11537704/items/72UDARFD"],"itemData":{"id":456,"type":"chapter","abstract":"Abstract: Open Learning Analytics (OLA) is an emerging research area that aims at improving learning efficiency and effectiveness in lifelong learning environments. OLA employs multiple methods to draw value from a wide range of educational data coming from various learning environments and contexts in order to gain insight into the learning processes of different stakeholders. As the research field is still relatively young, only a few technical platforms are available and a common understanding of requirements is lacking. This paper provides a systematic literature review of tools available in the learning analytics literature from 2011-2019 with an eye on their support for openness. 137 tools from nine academic databases are collected to form the base for this review. The analysis of selected tools is performed based on four dimensions, namely ‘Data, Environments, Context (What?)’, ‘Stakeholders (Who?)’, ‘Objectives (Why?)’, and ‘Methods (How?)’. Moreover, five well-known OLA frameworks available in the community are systematically compared. The review concludes by eliciting the main requirements for an effective OLA platform and by identifying key challenges and future lines of work in this emerging field.","container-title":"Artificial Intelligence Supported Educational Technologies","event-place":"Cham","ISBN":"978-3-030-41098-8","language":"en","note":"collection-title: Advances in Analytics for Learning and Teaching\nDOI: 10.1007/978-3-030-41099-5_1","page":"3-29","publisher":"Springer International Publishing","publisher-place":"Cham","source":"DOI.org (Crossref)","title":"Open Learning Analytics: A Systematic Literature Review and Future Perspectives","title-short":"Open Learning Analytics","URL":"https://link.springer.com/10.1007/978-3-030-41099-5_1","editor":[{"family":"Pinkwart","given":"Niels"},{"family":"Liu","given":"Sannyuya"}],"author":[{"family":"Muslim","given":"Arham"},{"family":"Chatti","given":"Mohamed Amine"},{"family":"Guesmi","given":"Mouadh"}],"accessed":{"date-parts":[["2023",9,17]]},"issued":{"date-parts":[["2020"]]}}}],"schema":"https://github.com/citation-style-language/schema/raw/master/csl-citation.json"} </w:instrText>
      </w:r>
      <w:r w:rsidR="002B23B7" w:rsidRPr="008C4B00">
        <w:rPr>
          <w:rFonts w:asciiTheme="minorHAnsi" w:hAnsiTheme="minorHAnsi" w:cstheme="minorHAnsi"/>
          <w:color w:val="auto"/>
        </w:rPr>
        <w:fldChar w:fldCharType="separate"/>
      </w:r>
      <w:r w:rsidR="002B23B7" w:rsidRPr="008C4B00">
        <w:rPr>
          <w:color w:val="auto"/>
        </w:rPr>
        <w:t>(Muslim, Chatti and Guesmi, 2020)</w:t>
      </w:r>
      <w:r w:rsidR="002B23B7" w:rsidRPr="008C4B00">
        <w:rPr>
          <w:rFonts w:asciiTheme="minorHAnsi" w:hAnsiTheme="minorHAnsi" w:cstheme="minorHAnsi"/>
          <w:color w:val="auto"/>
        </w:rPr>
        <w:fldChar w:fldCharType="end"/>
      </w:r>
      <w:r w:rsidR="002B23B7" w:rsidRPr="008C4B00">
        <w:rPr>
          <w:rFonts w:asciiTheme="minorHAnsi" w:hAnsiTheme="minorHAnsi" w:cstheme="minorHAnsi"/>
          <w:color w:val="auto"/>
        </w:rPr>
        <w:t xml:space="preserve">.  </w:t>
      </w:r>
      <w:r w:rsidR="005A6B4E" w:rsidRPr="008C4B00">
        <w:rPr>
          <w:rFonts w:asciiTheme="minorHAnsi" w:hAnsiTheme="minorHAnsi" w:cstheme="minorHAnsi"/>
          <w:color w:val="auto"/>
        </w:rPr>
        <w:t xml:space="preserve">That paper </w:t>
      </w:r>
      <w:r w:rsidR="00366178" w:rsidRPr="008C4B00">
        <w:rPr>
          <w:rFonts w:asciiTheme="minorHAnsi" w:hAnsiTheme="minorHAnsi" w:cstheme="minorHAnsi"/>
          <w:color w:val="auto"/>
        </w:rPr>
        <w:t>showcased that i</w:t>
      </w:r>
      <w:r w:rsidR="00E1690A" w:rsidRPr="008C4B00">
        <w:rPr>
          <w:rFonts w:asciiTheme="minorHAnsi" w:hAnsiTheme="minorHAnsi" w:cstheme="minorHAnsi"/>
          <w:color w:val="auto"/>
        </w:rPr>
        <w:t xml:space="preserve">n terms of implementation, </w:t>
      </w:r>
      <w:r w:rsidR="00CD4FB9" w:rsidRPr="008C4B00">
        <w:rPr>
          <w:rFonts w:asciiTheme="minorHAnsi" w:hAnsiTheme="minorHAnsi" w:cstheme="minorHAnsi"/>
          <w:color w:val="auto"/>
        </w:rPr>
        <w:t xml:space="preserve">when applying </w:t>
      </w:r>
      <w:r w:rsidR="008077D7" w:rsidRPr="008C4B00">
        <w:rPr>
          <w:rFonts w:asciiTheme="minorHAnsi" w:hAnsiTheme="minorHAnsi" w:cstheme="minorHAnsi"/>
          <w:color w:val="auto"/>
        </w:rPr>
        <w:t xml:space="preserve">machine learning </w:t>
      </w:r>
      <w:r w:rsidR="00CD4FB9" w:rsidRPr="008C4B00">
        <w:rPr>
          <w:rFonts w:asciiTheme="minorHAnsi" w:hAnsiTheme="minorHAnsi" w:cstheme="minorHAnsi"/>
          <w:color w:val="auto"/>
        </w:rPr>
        <w:t>algorithms</w:t>
      </w:r>
      <w:r w:rsidR="00776C35" w:rsidRPr="008C4B00">
        <w:rPr>
          <w:rFonts w:asciiTheme="minorHAnsi" w:hAnsiTheme="minorHAnsi" w:cstheme="minorHAnsi"/>
          <w:color w:val="auto"/>
        </w:rPr>
        <w:t xml:space="preserve"> for learning analysis</w:t>
      </w:r>
      <w:r w:rsidR="00CD4FB9" w:rsidRPr="008C4B00">
        <w:rPr>
          <w:rFonts w:asciiTheme="minorHAnsi" w:hAnsiTheme="minorHAnsi" w:cstheme="minorHAnsi"/>
          <w:color w:val="auto"/>
        </w:rPr>
        <w:t>, there are a myriad of implementations possibl</w:t>
      </w:r>
      <w:r w:rsidR="00954578" w:rsidRPr="008C4B00">
        <w:rPr>
          <w:rFonts w:asciiTheme="minorHAnsi" w:hAnsiTheme="minorHAnsi" w:cstheme="minorHAnsi"/>
          <w:color w:val="auto"/>
        </w:rPr>
        <w:t>e</w:t>
      </w:r>
      <w:r w:rsidR="00366178" w:rsidRPr="008C4B00">
        <w:rPr>
          <w:rFonts w:asciiTheme="minorHAnsi" w:hAnsiTheme="minorHAnsi" w:cstheme="minorHAnsi"/>
          <w:color w:val="auto"/>
        </w:rPr>
        <w:t xml:space="preserve">, and indeed in use </w:t>
      </w:r>
      <w:r w:rsidR="00366178" w:rsidRPr="008C4B00">
        <w:rPr>
          <w:rFonts w:asciiTheme="minorHAnsi" w:hAnsiTheme="minorHAnsi" w:cstheme="minorHAnsi"/>
          <w:color w:val="auto"/>
        </w:rPr>
        <w:fldChar w:fldCharType="begin"/>
      </w:r>
      <w:r w:rsidR="00366178" w:rsidRPr="008C4B00">
        <w:rPr>
          <w:rFonts w:asciiTheme="minorHAnsi" w:hAnsiTheme="minorHAnsi" w:cstheme="minorHAnsi"/>
          <w:color w:val="auto"/>
        </w:rPr>
        <w:instrText xml:space="preserve"> ADDIN ZOTERO_ITEM CSL_CITATION {"citationID":"NKweBjZe","properties":{"formattedCitation":"(Muslim, Chatti and Guesmi, 2020)","plainCitation":"(Muslim, Chatti and Guesmi, 2020)","noteIndex":0},"citationItems":[{"id":456,"uris":["http://zotero.org/users/11537704/items/72UDARFD"],"itemData":{"id":456,"type":"chapter","abstract":"Abstract: Open Learning Analytics (OLA) is an emerging research area that aims at improving learning efficiency and effectiveness in lifelong learning environments. OLA employs multiple methods to draw value from a wide range of educational data coming from various learning environments and contexts in order to gain insight into the learning processes of different stakeholders. As the research field is still relatively young, only a few technical platforms are available and a common understanding of requirements is lacking. This paper provides a systematic literature review of tools available in the learning analytics literature from 2011-2019 with an eye on their support for openness. 137 tools from nine academic databases are collected to form the base for this review. The analysis of selected tools is performed based on four dimensions, namely ‘Data, Environments, Context (What?)’, ‘Stakeholders (Who?)’, ‘Objectives (Why?)’, and ‘Methods (How?)’. Moreover, five well-known OLA frameworks available in the community are systematically compared. The review concludes by eliciting the main requirements for an effective OLA platform and by identifying key challenges and future lines of work in this emerging field.","container-title":"Artificial Intelligence Supported Educational Technologies","event-place":"Cham","ISBN":"978-3-030-41098-8","language":"en","note":"collection-title: Advances in Analytics for Learning and Teaching\nDOI: 10.1007/978-3-030-41099-5_1","page":"3-29","publisher":"Springer International Publishing","publisher-place":"Cham","source":"DOI.org (Crossref)","title":"Open Learning Analytics: A Systematic Literature Review and Future Perspectives","title-short":"Open Learning Analytics","URL":"https://link.springer.com/10.1007/978-3-030-41099-5_1","editor":[{"family":"Pinkwart","given":"Niels"},{"family":"Liu","given":"Sannyuya"}],"author":[{"family":"Muslim","given":"Arham"},{"family":"Chatti","given":"Mohamed Amine"},{"family":"Guesmi","given":"Mouadh"}],"accessed":{"date-parts":[["2023",9,17]]},"issued":{"date-parts":[["2020"]]}}}],"schema":"https://github.com/citation-style-language/schema/raw/master/csl-citation.json"} </w:instrText>
      </w:r>
      <w:r w:rsidR="00366178" w:rsidRPr="008C4B00">
        <w:rPr>
          <w:rFonts w:asciiTheme="minorHAnsi" w:hAnsiTheme="minorHAnsi" w:cstheme="minorHAnsi"/>
          <w:color w:val="auto"/>
        </w:rPr>
        <w:fldChar w:fldCharType="separate"/>
      </w:r>
      <w:r w:rsidR="00366178" w:rsidRPr="008C4B00">
        <w:rPr>
          <w:color w:val="auto"/>
        </w:rPr>
        <w:t>(Muslim, Chatti and Guesmi, 2020)</w:t>
      </w:r>
      <w:r w:rsidR="00366178" w:rsidRPr="008C4B00">
        <w:rPr>
          <w:rFonts w:asciiTheme="minorHAnsi" w:hAnsiTheme="minorHAnsi" w:cstheme="minorHAnsi"/>
          <w:color w:val="auto"/>
        </w:rPr>
        <w:fldChar w:fldCharType="end"/>
      </w:r>
      <w:r w:rsidR="00954578" w:rsidRPr="008C4B00">
        <w:rPr>
          <w:rFonts w:asciiTheme="minorHAnsi" w:hAnsiTheme="minorHAnsi" w:cstheme="minorHAnsi"/>
          <w:color w:val="auto"/>
        </w:rPr>
        <w:t xml:space="preserve">.  </w:t>
      </w:r>
      <w:r w:rsidR="00FC0160" w:rsidRPr="008C4B00">
        <w:rPr>
          <w:rFonts w:asciiTheme="minorHAnsi" w:hAnsiTheme="minorHAnsi" w:cstheme="minorHAnsi"/>
          <w:color w:val="auto"/>
        </w:rPr>
        <w:t>T</w:t>
      </w:r>
      <w:r w:rsidR="00CD4FB9" w:rsidRPr="008C4B00">
        <w:rPr>
          <w:rFonts w:asciiTheme="minorHAnsi" w:hAnsiTheme="minorHAnsi" w:cstheme="minorHAnsi"/>
          <w:color w:val="auto"/>
        </w:rPr>
        <w:t>echniques used by authors</w:t>
      </w:r>
      <w:r w:rsidR="00FC0160" w:rsidRPr="008C4B00">
        <w:rPr>
          <w:rFonts w:asciiTheme="minorHAnsi" w:hAnsiTheme="minorHAnsi" w:cstheme="minorHAnsi"/>
          <w:color w:val="auto"/>
        </w:rPr>
        <w:t xml:space="preserve"> across the </w:t>
      </w:r>
      <w:r w:rsidR="00E763F2" w:rsidRPr="008C4B00">
        <w:rPr>
          <w:rFonts w:asciiTheme="minorHAnsi" w:hAnsiTheme="minorHAnsi" w:cstheme="minorHAnsi"/>
          <w:color w:val="auto"/>
        </w:rPr>
        <w:t>research area</w:t>
      </w:r>
      <w:r w:rsidR="00CD4FB9" w:rsidRPr="008C4B00">
        <w:rPr>
          <w:rFonts w:asciiTheme="minorHAnsi" w:hAnsiTheme="minorHAnsi" w:cstheme="minorHAnsi"/>
          <w:color w:val="auto"/>
        </w:rPr>
        <w:t xml:space="preserve"> are outlined in below:</w:t>
      </w:r>
    </w:p>
    <w:p w14:paraId="234DE10F" w14:textId="6E6E8111" w:rsidR="00CD4FB9" w:rsidRPr="008C4B00" w:rsidRDefault="00CD4FB9" w:rsidP="004E72E2">
      <w:pPr>
        <w:pStyle w:val="ListParagraph"/>
        <w:numPr>
          <w:ilvl w:val="0"/>
          <w:numId w:val="9"/>
        </w:numPr>
        <w:spacing w:after="0" w:line="360" w:lineRule="auto"/>
        <w:ind w:left="1697" w:hanging="425"/>
        <w:jc w:val="both"/>
        <w:rPr>
          <w:rFonts w:asciiTheme="minorHAnsi" w:hAnsiTheme="minorHAnsi" w:cstheme="minorHAnsi"/>
          <w:color w:val="auto"/>
        </w:rPr>
      </w:pPr>
      <w:r w:rsidRPr="008C4B00">
        <w:rPr>
          <w:rFonts w:asciiTheme="minorHAnsi" w:hAnsiTheme="minorHAnsi" w:cstheme="minorHAnsi"/>
          <w:color w:val="auto"/>
        </w:rPr>
        <w:t xml:space="preserve">clustering / classification techniques </w:t>
      </w:r>
      <w:r w:rsidRPr="008C4B00">
        <w:rPr>
          <w:rFonts w:asciiTheme="minorHAnsi" w:hAnsiTheme="minorHAnsi" w:cstheme="minorHAnsi"/>
          <w:color w:val="auto"/>
        </w:rPr>
        <w:fldChar w:fldCharType="begin"/>
      </w:r>
      <w:r w:rsidR="00B63428" w:rsidRPr="008C4B00">
        <w:rPr>
          <w:rFonts w:asciiTheme="minorHAnsi" w:hAnsiTheme="minorHAnsi" w:cstheme="minorHAnsi"/>
          <w:color w:val="auto"/>
        </w:rPr>
        <w:instrText xml:space="preserve"> ADDIN ZOTERO_ITEM CSL_CITATION {"citationID":"RL8rx38m","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8C4B00">
        <w:rPr>
          <w:rFonts w:asciiTheme="minorHAnsi" w:hAnsiTheme="minorHAnsi" w:cstheme="minorHAnsi"/>
          <w:color w:val="auto"/>
        </w:rPr>
        <w:fldChar w:fldCharType="separate"/>
      </w:r>
      <w:r w:rsidR="00B63428" w:rsidRPr="008C4B00">
        <w:rPr>
          <w:color w:val="auto"/>
          <w:szCs w:val="24"/>
        </w:rPr>
        <w:t xml:space="preserve">(Araka </w:t>
      </w:r>
      <w:r w:rsidR="00B63428" w:rsidRPr="008C4B00">
        <w:rPr>
          <w:i/>
          <w:iCs/>
          <w:color w:val="auto"/>
          <w:szCs w:val="24"/>
        </w:rPr>
        <w:t>et al.</w:t>
      </w:r>
      <w:r w:rsidR="00B63428" w:rsidRPr="008C4B00">
        <w:rPr>
          <w:color w:val="auto"/>
          <w:szCs w:val="24"/>
        </w:rPr>
        <w:t>, 2022; Mustafa Yağcı, 2022)</w:t>
      </w:r>
      <w:r w:rsidRPr="008C4B00">
        <w:rPr>
          <w:rFonts w:asciiTheme="minorHAnsi" w:hAnsiTheme="minorHAnsi" w:cstheme="minorHAnsi"/>
          <w:color w:val="auto"/>
        </w:rPr>
        <w:fldChar w:fldCharType="end"/>
      </w:r>
    </w:p>
    <w:p w14:paraId="7DBFD11D" w14:textId="3A295FD6" w:rsidR="00CD4FB9" w:rsidRPr="008C4B00" w:rsidRDefault="00CD4FB9" w:rsidP="004E72E2">
      <w:pPr>
        <w:pStyle w:val="ListParagraph"/>
        <w:numPr>
          <w:ilvl w:val="0"/>
          <w:numId w:val="9"/>
        </w:numPr>
        <w:spacing w:after="0" w:line="360" w:lineRule="auto"/>
        <w:ind w:left="1697" w:hanging="425"/>
        <w:jc w:val="both"/>
        <w:rPr>
          <w:rFonts w:asciiTheme="minorHAnsi" w:hAnsiTheme="minorHAnsi" w:cstheme="minorHAnsi"/>
          <w:color w:val="auto"/>
        </w:rPr>
      </w:pPr>
      <w:r w:rsidRPr="008C4B00">
        <w:rPr>
          <w:rFonts w:asciiTheme="minorHAnsi" w:hAnsiTheme="minorHAnsi" w:cstheme="minorHAnsi"/>
          <w:color w:val="auto"/>
        </w:rPr>
        <w:t xml:space="preserve">data mining based on time data </w:t>
      </w:r>
      <w:r w:rsidRPr="008C4B00">
        <w:rPr>
          <w:rFonts w:asciiTheme="minorHAnsi" w:hAnsiTheme="minorHAnsi" w:cstheme="minorHAnsi"/>
          <w:color w:val="auto"/>
        </w:rPr>
        <w:fldChar w:fldCharType="begin"/>
      </w:r>
      <w:r w:rsidR="008D788B" w:rsidRPr="008C4B00">
        <w:rPr>
          <w:rFonts w:asciiTheme="minorHAnsi" w:hAnsiTheme="minorHAnsi" w:cstheme="minorHAnsi"/>
          <w:color w:val="auto"/>
        </w:rPr>
        <w:instrText xml:space="preserve"> ADDIN ZOTERO_ITEM CSL_CITATION {"citationID":"OHx9FV5t","properties":{"formattedCitation":"(Araka {\\i{}et al.}, 2022; Assaad, Devijver and Gaussier, 2022)","plainCitation":"(Araka et al., 2022; Assaad, Devijver and Gaussier,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id":90,"uris":["http://zotero.org/users/11537704/items/VGP2XN93"],"itemData":{"id":90,"type":"article-journal","abstract":"We introduce in this survey the major concepts, models, and algorithms proposed so far to infer causal relations from observational time series, a task usually referred to as causal discovery in time series. To do so, after a description of the underlying concepts and modelling assumptions, we present different methods according to the family of approaches they belong to: Granger causality, constraint-based approaches, noise-based approaches, score-based approaches, logic-based approaches, topology-based approaches, and difference-based approaches. We then evaluate several representative methods to illustrate the behaviour of different families of approaches. This illustration is conducted on both artificial and real datasets, with different characteristics. The main conclusions one can draw from this survey is that causal discovery in times series is an active research field in which new methods (in every family of approaches) are regularly proposed, and that no family or method stands out in all situations. Indeed, they all rely on assumptions that may or may not be appropriate for a particular dataset.","container-title":"Journal of Artificial Intelligence Research","DOI":"10.1613/jair.1.13428","ISSN":"10769757","page":"767-819","source":"EBSCOhost","title":"Survey and Evaluation of Causal Discovery Methods for Time Series","volume":"73","author":[{"family":"Assaad","given":"Charles K."},{"family":"Devijver","given":"Emilie"},{"family":"Gaussier","given":"Eric"}],"issued":{"date-parts":[["2022",1]]}}}],"schema":"https://github.com/citation-style-language/schema/raw/master/csl-citation.json"} </w:instrText>
      </w:r>
      <w:r w:rsidRPr="008C4B00">
        <w:rPr>
          <w:rFonts w:asciiTheme="minorHAnsi" w:hAnsiTheme="minorHAnsi" w:cstheme="minorHAnsi"/>
          <w:color w:val="auto"/>
        </w:rPr>
        <w:fldChar w:fldCharType="separate"/>
      </w:r>
      <w:r w:rsidR="008D788B" w:rsidRPr="008C4B00">
        <w:rPr>
          <w:color w:val="auto"/>
          <w:szCs w:val="24"/>
        </w:rPr>
        <w:t xml:space="preserve">(Araka </w:t>
      </w:r>
      <w:r w:rsidR="008D788B" w:rsidRPr="008C4B00">
        <w:rPr>
          <w:i/>
          <w:iCs/>
          <w:color w:val="auto"/>
          <w:szCs w:val="24"/>
        </w:rPr>
        <w:t>et al.</w:t>
      </w:r>
      <w:r w:rsidR="008D788B" w:rsidRPr="008C4B00">
        <w:rPr>
          <w:color w:val="auto"/>
          <w:szCs w:val="24"/>
        </w:rPr>
        <w:t>, 2022; Assaad, Devijver and Gaussier, 2022)</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p>
    <w:p w14:paraId="01AE66D5" w14:textId="1470D53B" w:rsidR="0076510C" w:rsidRPr="008C4B00" w:rsidRDefault="0076510C" w:rsidP="004E72E2">
      <w:pPr>
        <w:pStyle w:val="ListParagraph"/>
        <w:numPr>
          <w:ilvl w:val="0"/>
          <w:numId w:val="9"/>
        </w:numPr>
        <w:spacing w:after="0" w:line="360" w:lineRule="auto"/>
        <w:ind w:left="1697" w:hanging="425"/>
        <w:jc w:val="both"/>
        <w:rPr>
          <w:rFonts w:asciiTheme="minorHAnsi" w:hAnsiTheme="minorHAnsi" w:cstheme="minorHAnsi"/>
          <w:color w:val="auto"/>
        </w:rPr>
      </w:pPr>
      <w:r w:rsidRPr="008C4B00">
        <w:rPr>
          <w:rFonts w:asciiTheme="minorHAnsi" w:hAnsiTheme="minorHAnsi" w:cstheme="minorHAnsi"/>
          <w:color w:val="auto"/>
        </w:rPr>
        <w:t xml:space="preserve">Random forests / Support Vectors / Naïve Bayes techniques </w:t>
      </w:r>
      <w:r w:rsidRPr="008C4B00">
        <w:rPr>
          <w:rFonts w:asciiTheme="minorHAnsi" w:hAnsiTheme="minorHAnsi" w:cstheme="minorHAnsi"/>
          <w:color w:val="auto"/>
        </w:rPr>
        <w:fldChar w:fldCharType="begin"/>
      </w:r>
      <w:r w:rsidR="001B746F" w:rsidRPr="008C4B00">
        <w:rPr>
          <w:rFonts w:asciiTheme="minorHAnsi" w:hAnsiTheme="minorHAnsi" w:cstheme="minorHAnsi"/>
          <w:color w:val="auto"/>
        </w:rPr>
        <w:instrText xml:space="preserve"> ADDIN ZOTERO_ITEM CSL_CITATION {"citationID":"CQ9Y8YNS","properties":{"formattedCitation":"(Hussain {\\i{}et al.}, 2018; Mustafa Ya\\uc0\\u287{}c\\uc0\\u305{}, 2022; Zhang {\\i{}et al.}, 2023)","plainCitation":"(Hussain et al., 2018; Mustafa Yağcı, 2022; Zhang et al., 2023)","noteIndex":0},"citationItems":[{"id":316,"uris":["http://zotero.org/users/11537704/items/SUUVU8XP"],"itemData":{"id":316,"type":"article-journal","abstract":"Several challenges are associated with e-learning systems, the most significant of which is the lack of student motivation in various course activities and for various course materials. In this study, we used machine learning (ML) algorithms to identify low-engagement students in a social science course at the Open University (OU) to assess the effect of engagement on student performance. The input variables of the study included highest education level, final results, score on the assessment, and the number of clicks on virtual learning environment (VLE) activities, which included dataplus, forumng, glossary, oucollaborate, oucontent, resources, subpages, homepage, and URL during the first course assessment. The output variable was the student level of engagement in the various activities. To predict low-engagement students, we applied several ML algorithms to the dataset. Using these algorithms, trained models were first obtained; then, the accuracy and kappa values of the models were compared. The results demonstrated that the J48, decision tree, JRIP, and gradient-boosted classifiers exhibited better performance in terms of the accuracy, kappa value, and recall compared to the other tested models. Based on these findings, we developed a dashboard to facilitate instructor at the OU. These models can easily be incorporated into VLE systems to help instructors evaluate student engagement during VLE courses with regard to different activities and materials and to provide additional interventions for students in advance of their final exam. Furthermore, this study examined the relationship between student engagement and the course assessment score.","container-title":"Computational Intelligence and Neuroscience","DOI":"10.1155/2018/6347186","ISSN":"1687-5265","language":"en","note":"publisher: Hindawi","page":"e6347186","source":"www.hindawi.com","title":"Student Engagement Predictions in an e-Learning System and Their Impact on Student Course Assessment Scores","URL":"https://www.hindawi.com/journals/cin/2018/6347186/","volume":"2018","author":[{"family":"Hussain","given":"Mushtaq"},{"family":"Zhu","given":"Wenhao"},{"family":"Zhang","given":"Wu"},{"family":"Abidi","given":"Syed Muhammad Raza"}],"accessed":{"date-parts":[["2023",7,18]]},"issued":{"date-parts":[["2018",10,2]]}}},{"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id":304,"uris":["http://zotero.org/users/11537704/items/NFUG6LR7"],"itemData":{"id":304,"type":"article-journal","abstract":"With a focus on enhancing national scientific and technological competitiveness and cultivating innovative talents, STEM education has achieved remarkable results in developing students’ core quality and improving academic achievement. Online courses built for STEM education have attracted many learners. However, as the number of learners continues to grow, online STEM education faces problems such as difficulties in ensuring the quality of teaching and learning in STEM online courses and poor performance of students in online learning. An in-depth exploration of the correlations between learners’ E-learning behavior categories and learning outcomes in STEM education online courses will facilitate teachers’ precise interventions for students who are learning online. This study first predicts the E-learning performance of STEM course learners through machine learning and deep learning algorithms, then uses factor analysis methods to discover correlations between behavioral features, uses the random forest algorithm to explore the vital behavioral features that influence the E-learning performance of STEM courses, and finally performs a category classification of important characteristic behaviors based on the learning behavior category basis. The results show that the learning behavior classifications of learning preparation behavior, knowledge acquisition behavior, and learning consolidation behavior affect the E-learning performance of learners in STEM courses. Moreover, a series of characteristic behaviors strongly affect E-learning performance. In general, teachers can systematically intervene in time for at-risk students from the perspective of learning behavior categories and further improve the construction of STEM online courses.","container-title":"Sustainability","DOI":"10.3390/su15108235","ISSN":"2071-1050","issue":"10","language":"en","license":"http://creativecommons.org/licenses/by/3.0/","note":"number: 10\npublisher: Multidisciplinary Digital Publishing Institute","page":"8235","source":"www.mdpi.com","title":"E-Learning Behavior Categories and Influencing Factors of STEM Courses: A Case Study of the Open University Learning Analysis Dataset (OULAD)","title-short":"E-Learning Behavior Categories and Influencing Factors of STEM Courses","URL":"https://www.mdpi.com/2071-1050/15/10/8235","volume":"15","author":[{"family":"Zhang","given":"Jingran"},{"family":"Qiu","given":"Feiyue"},{"family":"Wu","given":"Wei"},{"family":"Wang","given":"Jiayue"},{"family":"Li","given":"Rongqiang"},{"family":"Guan","given":"Mujie"},{"family":"Huang","given":"Jiang"}],"accessed":{"date-parts":[["2023",7,18]]},"issued":{"date-parts":[["2023",1]]}}}],"schema":"https://github.com/citation-style-language/schema/raw/master/csl-citation.json"} </w:instrText>
      </w:r>
      <w:r w:rsidRPr="008C4B00">
        <w:rPr>
          <w:rFonts w:asciiTheme="minorHAnsi" w:hAnsiTheme="minorHAnsi" w:cstheme="minorHAnsi"/>
          <w:color w:val="auto"/>
        </w:rPr>
        <w:fldChar w:fldCharType="separate"/>
      </w:r>
      <w:r w:rsidR="001B746F" w:rsidRPr="008C4B00">
        <w:rPr>
          <w:color w:val="auto"/>
          <w:szCs w:val="24"/>
        </w:rPr>
        <w:t xml:space="preserve">(Hussain </w:t>
      </w:r>
      <w:r w:rsidR="001B746F" w:rsidRPr="008C4B00">
        <w:rPr>
          <w:i/>
          <w:iCs/>
          <w:color w:val="auto"/>
          <w:szCs w:val="24"/>
        </w:rPr>
        <w:t>et al.</w:t>
      </w:r>
      <w:r w:rsidR="001B746F" w:rsidRPr="008C4B00">
        <w:rPr>
          <w:color w:val="auto"/>
          <w:szCs w:val="24"/>
        </w:rPr>
        <w:t xml:space="preserve">, 2018; Mustafa Yağcı, 2022; Zhang </w:t>
      </w:r>
      <w:r w:rsidR="001B746F" w:rsidRPr="008C4B00">
        <w:rPr>
          <w:i/>
          <w:iCs/>
          <w:color w:val="auto"/>
          <w:szCs w:val="24"/>
        </w:rPr>
        <w:t>et al.</w:t>
      </w:r>
      <w:r w:rsidR="001B746F" w:rsidRPr="008C4B00">
        <w:rPr>
          <w:color w:val="auto"/>
          <w:szCs w:val="24"/>
        </w:rPr>
        <w:t>, 2023)</w:t>
      </w:r>
      <w:r w:rsidRPr="008C4B00">
        <w:rPr>
          <w:rFonts w:asciiTheme="minorHAnsi" w:hAnsiTheme="minorHAnsi" w:cstheme="minorHAnsi"/>
          <w:color w:val="auto"/>
        </w:rPr>
        <w:fldChar w:fldCharType="end"/>
      </w:r>
    </w:p>
    <w:p w14:paraId="6F4895FC" w14:textId="48FA49FD" w:rsidR="006E7BB0" w:rsidRPr="008C4B00" w:rsidRDefault="006E7BB0" w:rsidP="004E72E2">
      <w:pPr>
        <w:pStyle w:val="ListParagraph"/>
        <w:numPr>
          <w:ilvl w:val="0"/>
          <w:numId w:val="9"/>
        </w:numPr>
        <w:spacing w:after="0" w:line="360" w:lineRule="auto"/>
        <w:ind w:left="1697" w:hanging="425"/>
        <w:jc w:val="both"/>
        <w:rPr>
          <w:rFonts w:asciiTheme="minorHAnsi" w:hAnsiTheme="minorHAnsi" w:cstheme="minorHAnsi"/>
          <w:color w:val="auto"/>
        </w:rPr>
      </w:pPr>
      <w:r w:rsidRPr="008C4B00">
        <w:rPr>
          <w:rFonts w:asciiTheme="minorHAnsi" w:hAnsiTheme="minorHAnsi" w:cstheme="minorHAnsi"/>
          <w:color w:val="auto"/>
        </w:rPr>
        <w:t>Neural networks</w:t>
      </w:r>
      <w:r w:rsidR="0076510C" w:rsidRPr="008C4B00">
        <w:rPr>
          <w:rFonts w:asciiTheme="minorHAnsi" w:hAnsiTheme="minorHAnsi" w:cstheme="minorHAnsi"/>
          <w:color w:val="auto"/>
        </w:rPr>
        <w:t xml:space="preserve"> such as </w:t>
      </w:r>
      <w:r w:rsidR="004D0965" w:rsidRPr="008C4B00">
        <w:rPr>
          <w:rFonts w:asciiTheme="minorHAnsi" w:hAnsiTheme="minorHAnsi" w:cstheme="minorHAnsi"/>
          <w:color w:val="auto"/>
        </w:rPr>
        <w:t xml:space="preserve">MLP, </w:t>
      </w:r>
      <w:r w:rsidR="0076510C" w:rsidRPr="008C4B00">
        <w:rPr>
          <w:rFonts w:asciiTheme="minorHAnsi" w:hAnsiTheme="minorHAnsi" w:cstheme="minorHAnsi"/>
          <w:color w:val="auto"/>
        </w:rPr>
        <w:t>ANN and CNN</w:t>
      </w:r>
      <w:r w:rsidRPr="008C4B00">
        <w:rPr>
          <w:rFonts w:asciiTheme="minorHAnsi" w:hAnsiTheme="minorHAnsi" w:cstheme="minorHAnsi"/>
          <w:color w:val="auto"/>
        </w:rPr>
        <w:t xml:space="preserve"> </w:t>
      </w:r>
      <w:r w:rsidRPr="008C4B00">
        <w:rPr>
          <w:rFonts w:asciiTheme="minorHAnsi" w:hAnsiTheme="minorHAnsi" w:cstheme="minorHAnsi"/>
          <w:color w:val="auto"/>
        </w:rPr>
        <w:fldChar w:fldCharType="begin"/>
      </w:r>
      <w:r w:rsidR="00E51677" w:rsidRPr="008C4B00">
        <w:rPr>
          <w:rFonts w:asciiTheme="minorHAnsi" w:hAnsiTheme="minorHAnsi" w:cstheme="minorHAnsi"/>
          <w:color w:val="auto"/>
        </w:rPr>
        <w:instrText xml:space="preserve"> ADDIN ZOTERO_ITEM CSL_CITATION {"citationID":"DWXmvSVA","properties":{"formattedCitation":"(Kulala and Rani, 2017; Chunqiao Mi, 2019; Poudyal, Mohammadi-Aragh and Ball, 2022; Wang, Guo and Shen, 2022; Al-azazi and Ghurab, 2023)","plainCitation":"(Kulala and Rani, 2017; Chunqiao Mi, 2019; Poudyal, Mohammadi-Aragh and Ball, 2022; Wang, Guo and Shen, 2022; Al-azazi and Ghurab, 2023)","noteIndex":0},"citationItems":[{"id":451,"uris":["http://zotero.org/users/11537704/items/3KSCUDBF"],"itemData":{"id":451,"type":"article-journal","abstract":"Neural Networks are the popular classification tools used in Medical diagnosis for early disease detection. The performance of\nNeural Networks is highly depended on the training process. In the training process, the individual weights between each of the neuron are\nadjusted for better classification results. Many Gradient-based and Meta-heuristic training algorithms are proposed and used by the researchers\nto improve the training performance of Neural Network. However, there are some limitations in both Gradient-based and Meta-heuristic\nalgorithms when there are used individually. To overcome these limitations and to improve the Multi-Layer Perceptron Network performance\nHybrid algorithms are useful. In this study, a review on advancements in Multi-Layer Perceptron Network training process for the improvement\nof classification performance is presented.","container-title":"International Journal on Recent and Innovation Trends in Computing and Communication","journalAbbreviation":"International Journal on Recent and Innovation Trends in Computing and Communication","page":"353-357","source":"ResearchGate","title":"Advancements in Multi-Layer Perceptron Training to Improve Classification Accuracy","volume":"5","author":[{"family":"Kulala","given":"Hemalatha"},{"family":"Rani","given":"K."}],"issued":{"date-parts":[["2017",6,17]]}}},{"id":314,"uris":["http://zotero.org/users/11537704/items/DYFX8NKA"],"itemData":{"id":314,"type":"article-journal","abstract":"Student performance in higher education is related to many complicated factors and always has uncertainty, so early warning of it is a very difficult issue. In this study, a systematic review was first carried out on student performance prediction and early warning using data mining techniques, including basic data sources, evaluating factors, predicting methods, application tools, and practices. Then, insufficiencies of the related studies were discussed, including incomprehensive source data, inadaptable and unspecialized calculation methods, and lack of integrated methodology systems in practice. Finally, a solution design was proposed, consisting of learning situation big data, a systematic early warning model, and an integrated information support system. Preliminary experiment results showed that it could identify at-risk students in a timely manner and improve the overall efficiency and effectiveness of early warning education management in practice, so it is of both academic and practical significance in promoting the deep integration of information technology and early warning education.","container-title":"International Journal of Performability Engineering","DOI":"10.23940/ijpe.19.03.p11.822833","ISSN":"09731318","issue":"3","note":"publisher: Totem Publisher, Inc.","page":"822-833","source":"EBSCOhost","title":"Student Performance Early Warning based on Data Mining","URL":"https://search.ebscohost.com/login.aspx?direct=true&amp;db=iih&amp;AN=135528199&amp;site=eds-live","volume":"15","author":[{"literal":"Chunqiao Mi"}],"accessed":{"date-parts":[["2023",7,18]]},"issued":{"date-parts":[["2019",3]]}}},{"id":318,"uris":["http://zotero.org/users/11537704/items/MCSWHQQ3"],"itemData":{"id":318,"type":"article-journal","abstract":"Opportunities to apply data mining techniques to analyze educational data and improve learning are increasing. A multitude of data are being produced by institutional technology, e-learning resources, and online and virtual courses. These data could be used by educators to analyze and understand the learning behaviors of students. The obtained data are raw data that must be analyzed, requiring educational data mining to predict useful information about students, such as academic performance, among other things. Many researchers have used traditional machine learning to predict the academic performance of students, and very little research has been conducted on the architecture of convolutional neural networks (CNNs) in the context of the pedagogical domain. We built a hybrid 2D CNN model by combining two different 2D CNN models to predict academic performance. Our sample comprised 1D data, so we transformed it to 2D image data to test the performance of our hybrid model. We compared the performance of our model with that of different traditional baseline models. Our model outperformed baseline models, such as k-nearest neighbor, naïve Bayes, decision trees, and logistic regression, in terms of accuracy.","container-title":"Electronics","DOI":"10.3390/electronics11071005","ISSN":"2079-9292","issue":"7","language":"en","license":"http://creativecommons.org/licenses/by/3.0/","note":"number: 7\npublisher: Multidisciplinary Digital Publishing Institute","page":"1005","source":"www.mdpi.com","title":"Prediction of Student Academic Performance Using a Hybrid 2D CNN Model","URL":"https://www.mdpi.com/2079-9292/11/7/1005","volume":"11","author":[{"family":"Poudyal","given":"Sujan"},{"family":"Mohammadi-Aragh","given":"Mahnas J."},{"family":"Ball","given":"John E."}],"accessed":{"date-parts":[["2023",7,18]]},"issued":{"date-parts":[["2022",1]]}}},{"id":312,"uris":["http://zotero.org/users/11537704/items/NUWZ42RN"],"itemData":{"id":312,"type":"article-journal","abstract":"High fail and dropout rates are the major problems in distance education. Due to a large number of online learners and limited teacher resources, it is essential to accurately identify these potential at-risk students in advance and provide timely aids, which will help to improve the educational outcome. In the online learning environment, students' online learning behaviors can be recorded easily, with the click data being the most common one. Students' learning behavior can reflect their learning situation and may differ among different students and periods. This paper proposed a model that uses the short-period activity characteristic and long-term changing pattern to predict the potential at-risk students. The model contains two stages: information extraction and information utilization. The first stage extracts data from the log files and organizes it in a form suitable for the model. In the second stage, according to the different characteristics of students' short-term and long-term learning behavior, a convolution residual recurrent neural network (CRRNN) model is proposed. The convolutional neural network is used to obtain the representation of the student's learning behavior in a certain period. Then, the residual recurrent neural network is used to get the behavior changing pattern over the periods. The experimental results indicate that the proposed model has higher performance than the three widely used baseline methods on the OULA dataset and has good practical application value for teaching and management.","container-title":"Scientific Programming","DOI":"10.1155/2022/9938260","ISSN":"10589244","note":"publisher: Hindawi Limited","page":"1-12","source":"EBSCOhost","title":"Predicting the At-Risk Online Students Based on the Click Data Distribution Characteristics","URL":"https://search.ebscohost.com/login.aspx?direct=true&amp;db=iih&amp;AN=155845294&amp;site=eds-live","author":[{"family":"Wang","given":"Xinzheng"},{"family":"Guo","given":"Bing"},{"family":"Shen","given":"Yan"}],"accessed":{"date-parts":[["2023",7,18]]},"issued":{"date-parts":[["2022",3,20]]}}},{"id":353,"uris":["http://zotero.org/users/11537704/items/KJAAQN5X"],"itemData":{"id":353,"type":"article-journal","abstract":"Learning Analytics aims to discover the class of students' performance over time. This helps instructors make in-time interventions but, discovering the students' performance class in virtual learning environments consider a challenge due to distance constraints. Many studies, which applied to Massive Open Online Courses (MOOC) datasets, built predictive models but, these models were applied to specific courses and students and classify students into binary classes. Moreover, their results were obtained at the end of the course period thus delaying making in-time interventions. To bridge this gap, this study proposes a day-wise multi-class model to predict students’ performance using Artificial Neural Network and Long Short-Term Memory, named ANN-LSTM. To check the validity of this model, two baseline models, the Recurrent Neural Network (RNN) and Gated Recurrent Unit (GRU), were conducted and compared with ANN-LSTM in this context. Additionally, the results of ANN-LSTM were compared with the state-of-the-art models in terms of accuracy. The results show that the ANN-LSTM model obtained the best results among baseline models. The accuracy obtained by ANN-LSTM was about 70% at the end of the third month of the course and outperforms RNN and GRU models which obtained 53% and 57%, respectively. Also, the ANN-LSTM model obtained the best accuracy results with enhancement rates of about 6–14% when compared with state-of-the-art models. This highlights the ability of LSTM as a time series model to make early predictions for student performance in MOOC taking benefit of its architecture and ability to keep latent dependencies.","container-title":"Heliyon","DOI":"10.1016/j.heliyon.2023.e15382","ISSN":"2405-8440","issue":"4","journalAbbreviation":"Heliyon","language":"en","page":"e15382","source":"ScienceDirect","title":"ANN-LSTM: A deep learning model for early student performance prediction in MOOC","title-short":"ANN-LSTM","URL":"https://www.sciencedirect.com/science/article/pii/S2405844023025896","volume":"9","author":[{"family":"Al-azazi","given":"Fatima Ahmed"},{"family":"Ghurab","given":"Mossa"}],"accessed":{"date-parts":[["2023",7,27]]},"issued":{"date-parts":[["2023",4,1]]}}}],"schema":"https://github.com/citation-style-language/schema/raw/master/csl-citation.json"} </w:instrText>
      </w:r>
      <w:r w:rsidRPr="008C4B00">
        <w:rPr>
          <w:rFonts w:asciiTheme="minorHAnsi" w:hAnsiTheme="minorHAnsi" w:cstheme="minorHAnsi"/>
          <w:color w:val="auto"/>
        </w:rPr>
        <w:fldChar w:fldCharType="separate"/>
      </w:r>
      <w:r w:rsidR="00E51677" w:rsidRPr="008C4B00">
        <w:rPr>
          <w:color w:val="auto"/>
        </w:rPr>
        <w:t>(Kulala and Rani, 2017; Chunqiao Mi, 2019; Poudyal, Mohammadi-Aragh and Ball, 2022; Wang, Guo and Shen, 2022; Al-azazi and Ghurab, 2023)</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p>
    <w:p w14:paraId="59EFD660" w14:textId="77777777" w:rsidR="007F5C5B" w:rsidRPr="008C4B00" w:rsidRDefault="007F5C5B" w:rsidP="004E72E2">
      <w:pPr>
        <w:spacing w:after="0" w:line="360" w:lineRule="auto"/>
        <w:ind w:left="426"/>
        <w:contextualSpacing/>
        <w:jc w:val="both"/>
        <w:rPr>
          <w:rFonts w:asciiTheme="minorHAnsi" w:hAnsiTheme="minorHAnsi" w:cstheme="minorHAnsi"/>
          <w:color w:val="auto"/>
        </w:rPr>
      </w:pPr>
    </w:p>
    <w:p w14:paraId="3532B020" w14:textId="7245E198" w:rsidR="00B24903" w:rsidRPr="008C4B00" w:rsidRDefault="009E57EB" w:rsidP="004E72E2">
      <w:pPr>
        <w:spacing w:after="0" w:line="360" w:lineRule="auto"/>
        <w:ind w:left="426"/>
        <w:contextualSpacing/>
        <w:jc w:val="both"/>
        <w:rPr>
          <w:rFonts w:asciiTheme="minorHAnsi" w:hAnsiTheme="minorHAnsi" w:cstheme="minorHAnsi"/>
          <w:color w:val="auto"/>
        </w:rPr>
      </w:pPr>
      <w:r w:rsidRPr="008C4B00">
        <w:rPr>
          <w:rFonts w:asciiTheme="minorHAnsi" w:hAnsiTheme="minorHAnsi" w:cstheme="minorHAnsi"/>
          <w:color w:val="auto"/>
        </w:rPr>
        <w:t>An</w:t>
      </w:r>
      <w:r w:rsidR="00B24903" w:rsidRPr="008C4B00">
        <w:rPr>
          <w:rFonts w:asciiTheme="minorHAnsi" w:hAnsiTheme="minorHAnsi" w:cstheme="minorHAnsi"/>
          <w:color w:val="auto"/>
        </w:rPr>
        <w:t xml:space="preserve"> example</w:t>
      </w:r>
      <w:r w:rsidRPr="008C4B00">
        <w:rPr>
          <w:rFonts w:asciiTheme="minorHAnsi" w:hAnsiTheme="minorHAnsi" w:cstheme="minorHAnsi"/>
          <w:color w:val="auto"/>
        </w:rPr>
        <w:t xml:space="preserve"> </w:t>
      </w:r>
      <w:r w:rsidR="004346AF" w:rsidRPr="008C4B00">
        <w:rPr>
          <w:rFonts w:asciiTheme="minorHAnsi" w:hAnsiTheme="minorHAnsi" w:cstheme="minorHAnsi"/>
          <w:color w:val="auto"/>
        </w:rPr>
        <w:t xml:space="preserve">of </w:t>
      </w:r>
      <w:r w:rsidR="00B24903" w:rsidRPr="008C4B00">
        <w:rPr>
          <w:rFonts w:asciiTheme="minorHAnsi" w:hAnsiTheme="minorHAnsi" w:cstheme="minorHAnsi"/>
          <w:color w:val="auto"/>
        </w:rPr>
        <w:t>where HR data has been implemented</w:t>
      </w:r>
      <w:r w:rsidRPr="008C4B00">
        <w:rPr>
          <w:rFonts w:asciiTheme="minorHAnsi" w:hAnsiTheme="minorHAnsi" w:cstheme="minorHAnsi"/>
          <w:color w:val="auto"/>
        </w:rPr>
        <w:t xml:space="preserve"> within</w:t>
      </w:r>
      <w:r w:rsidR="00B24903" w:rsidRPr="008C4B00">
        <w:rPr>
          <w:rFonts w:asciiTheme="minorHAnsi" w:hAnsiTheme="minorHAnsi" w:cstheme="minorHAnsi"/>
          <w:color w:val="auto"/>
        </w:rPr>
        <w:t xml:space="preserve"> an integrated approach to analysis including </w:t>
      </w:r>
      <w:r w:rsidR="00867286" w:rsidRPr="008C4B00">
        <w:rPr>
          <w:rFonts w:asciiTheme="minorHAnsi" w:hAnsiTheme="minorHAnsi" w:cstheme="minorHAnsi"/>
          <w:color w:val="auto"/>
        </w:rPr>
        <w:t xml:space="preserve">the </w:t>
      </w:r>
      <w:r w:rsidR="00B24903" w:rsidRPr="008C4B00">
        <w:rPr>
          <w:rFonts w:asciiTheme="minorHAnsi" w:hAnsiTheme="minorHAnsi" w:cstheme="minorHAnsi"/>
          <w:color w:val="auto"/>
        </w:rPr>
        <w:t>use of neural networks, artificial intelligence</w:t>
      </w:r>
      <w:r w:rsidR="00867286" w:rsidRPr="008C4B00">
        <w:rPr>
          <w:rFonts w:asciiTheme="minorHAnsi" w:hAnsiTheme="minorHAnsi" w:cstheme="minorHAnsi"/>
          <w:color w:val="auto"/>
        </w:rPr>
        <w:t xml:space="preserve">, has been </w:t>
      </w:r>
      <w:r w:rsidR="00B24903" w:rsidRPr="008C4B00">
        <w:rPr>
          <w:rFonts w:asciiTheme="minorHAnsi" w:hAnsiTheme="minorHAnsi" w:cstheme="minorHAnsi"/>
          <w:color w:val="auto"/>
        </w:rPr>
        <w:t>propo</w:t>
      </w:r>
      <w:r w:rsidR="00867286" w:rsidRPr="008C4B00">
        <w:rPr>
          <w:rFonts w:asciiTheme="minorHAnsi" w:hAnsiTheme="minorHAnsi" w:cstheme="minorHAnsi"/>
          <w:color w:val="auto"/>
        </w:rPr>
        <w:t>sed</w:t>
      </w:r>
      <w:r w:rsidR="004346AF" w:rsidRPr="008C4B00">
        <w:rPr>
          <w:rFonts w:asciiTheme="minorHAnsi" w:hAnsiTheme="minorHAnsi" w:cstheme="minorHAnsi"/>
          <w:color w:val="auto"/>
        </w:rPr>
        <w:t xml:space="preserve"> by Dong (2022)</w:t>
      </w:r>
      <w:r w:rsidR="00B24903" w:rsidRPr="008C4B00">
        <w:rPr>
          <w:rFonts w:asciiTheme="minorHAnsi" w:hAnsiTheme="minorHAnsi" w:cstheme="minorHAnsi"/>
          <w:color w:val="auto"/>
        </w:rPr>
        <w:t xml:space="preserve"> for an integrated system called the Human Resource Intelligence System (IHRMS) </w:t>
      </w:r>
      <w:r w:rsidR="00B24903" w:rsidRPr="008C4B00">
        <w:rPr>
          <w:rFonts w:asciiTheme="minorHAnsi" w:hAnsiTheme="minorHAnsi" w:cstheme="minorHAnsi"/>
          <w:color w:val="auto"/>
        </w:rPr>
        <w:fldChar w:fldCharType="begin"/>
      </w:r>
      <w:r w:rsidR="00B24903" w:rsidRPr="008C4B00">
        <w:rPr>
          <w:rFonts w:asciiTheme="minorHAnsi" w:hAnsiTheme="minorHAnsi" w:cstheme="minorHAnsi"/>
          <w:color w:val="auto"/>
        </w:rPr>
        <w:instrText xml:space="preserve"> ADDIN ZOTERO_ITEM CSL_CITATION {"citationID":"w4bavTmN","properties":{"formattedCitation":"(Dong, 2022)","plainCitation":"(Dong, 2022)","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schema":"https://github.com/citation-style-language/schema/raw/master/csl-citation.json"} </w:instrText>
      </w:r>
      <w:r w:rsidR="00B24903" w:rsidRPr="008C4B00">
        <w:rPr>
          <w:rFonts w:asciiTheme="minorHAnsi" w:hAnsiTheme="minorHAnsi" w:cstheme="minorHAnsi"/>
          <w:color w:val="auto"/>
        </w:rPr>
        <w:fldChar w:fldCharType="separate"/>
      </w:r>
      <w:r w:rsidR="00B24903" w:rsidRPr="008C4B00">
        <w:rPr>
          <w:rFonts w:asciiTheme="minorHAnsi" w:hAnsiTheme="minorHAnsi" w:cstheme="minorHAnsi"/>
          <w:color w:val="auto"/>
        </w:rPr>
        <w:t>(Dong, 2022)</w:t>
      </w:r>
      <w:r w:rsidR="00B24903" w:rsidRPr="008C4B00">
        <w:rPr>
          <w:rFonts w:asciiTheme="minorHAnsi" w:hAnsiTheme="minorHAnsi" w:cstheme="minorHAnsi"/>
          <w:color w:val="auto"/>
        </w:rPr>
        <w:fldChar w:fldCharType="end"/>
      </w:r>
      <w:r w:rsidR="00867286" w:rsidRPr="008C4B00">
        <w:rPr>
          <w:rFonts w:asciiTheme="minorHAnsi" w:hAnsiTheme="minorHAnsi" w:cstheme="minorHAnsi"/>
          <w:color w:val="auto"/>
        </w:rPr>
        <w:t>.</w:t>
      </w:r>
    </w:p>
    <w:p w14:paraId="2D276648" w14:textId="77777777" w:rsidR="00B24903" w:rsidRPr="008C4B00" w:rsidRDefault="00B24903" w:rsidP="004E72E2">
      <w:pPr>
        <w:spacing w:after="0" w:line="360" w:lineRule="auto"/>
        <w:ind w:left="426"/>
        <w:contextualSpacing/>
        <w:jc w:val="both"/>
        <w:rPr>
          <w:rFonts w:asciiTheme="minorHAnsi" w:hAnsiTheme="minorHAnsi" w:cstheme="minorHAnsi"/>
          <w:color w:val="auto"/>
        </w:rPr>
      </w:pPr>
    </w:p>
    <w:p w14:paraId="5DC57CEC" w14:textId="108423FD" w:rsidR="00CD4FB9" w:rsidRPr="008C4B00" w:rsidRDefault="00CD4FB9" w:rsidP="004E72E2">
      <w:pPr>
        <w:spacing w:after="0" w:line="360" w:lineRule="auto"/>
        <w:ind w:left="426"/>
        <w:contextualSpacing/>
        <w:jc w:val="both"/>
        <w:rPr>
          <w:rFonts w:asciiTheme="minorHAnsi" w:hAnsiTheme="minorHAnsi" w:cstheme="minorHAnsi"/>
          <w:color w:val="auto"/>
        </w:rPr>
      </w:pPr>
      <w:r w:rsidRPr="008C4B00">
        <w:rPr>
          <w:rFonts w:asciiTheme="minorHAnsi" w:hAnsiTheme="minorHAnsi" w:cstheme="minorHAnsi"/>
          <w:color w:val="auto"/>
        </w:rPr>
        <w:t>As is expected, several alternative means of analysis is possible, and the author will need to experiment to identify the method and / or algorithm that will give the best results for the individual dataset</w:t>
      </w:r>
      <w:r w:rsidR="00776C35" w:rsidRPr="008C4B00">
        <w:rPr>
          <w:rFonts w:asciiTheme="minorHAnsi" w:hAnsiTheme="minorHAnsi" w:cstheme="minorHAnsi"/>
          <w:color w:val="auto"/>
        </w:rPr>
        <w:t xml:space="preserve"> chosen</w:t>
      </w:r>
      <w:r w:rsidRPr="008C4B00">
        <w:rPr>
          <w:rFonts w:asciiTheme="minorHAnsi" w:hAnsiTheme="minorHAnsi" w:cstheme="minorHAnsi"/>
          <w:color w:val="auto"/>
        </w:rPr>
        <w:t>.</w:t>
      </w:r>
    </w:p>
    <w:p w14:paraId="018203B8" w14:textId="77777777" w:rsidR="00401600" w:rsidRPr="008C4B00" w:rsidRDefault="00401600" w:rsidP="004E72E2">
      <w:pPr>
        <w:spacing w:after="0" w:line="360" w:lineRule="auto"/>
        <w:ind w:left="426"/>
        <w:contextualSpacing/>
        <w:jc w:val="both"/>
        <w:rPr>
          <w:rFonts w:asciiTheme="minorHAnsi" w:hAnsiTheme="minorHAnsi" w:cstheme="minorHAnsi"/>
          <w:color w:val="auto"/>
        </w:rPr>
      </w:pPr>
    </w:p>
    <w:p w14:paraId="195BF72C" w14:textId="77777777" w:rsidR="00CD4FB9" w:rsidRPr="008C4B00" w:rsidRDefault="00CD4FB9" w:rsidP="004E72E2">
      <w:pPr>
        <w:pStyle w:val="Heading2"/>
        <w:numPr>
          <w:ilvl w:val="1"/>
          <w:numId w:val="35"/>
        </w:numPr>
        <w:spacing w:line="360" w:lineRule="auto"/>
        <w:jc w:val="both"/>
        <w:rPr>
          <w:rFonts w:asciiTheme="minorHAnsi" w:hAnsiTheme="minorHAnsi" w:cstheme="minorHAnsi"/>
          <w:color w:val="auto"/>
        </w:rPr>
      </w:pPr>
      <w:bookmarkStart w:id="17" w:name="_Toc146039333"/>
      <w:r w:rsidRPr="008C4B00">
        <w:rPr>
          <w:rFonts w:asciiTheme="minorHAnsi" w:hAnsiTheme="minorHAnsi" w:cstheme="minorHAnsi"/>
          <w:color w:val="auto"/>
        </w:rPr>
        <w:lastRenderedPageBreak/>
        <w:t>Conclusion</w:t>
      </w:r>
      <w:bookmarkEnd w:id="17"/>
    </w:p>
    <w:p w14:paraId="19EDE4FA" w14:textId="15BA13D3" w:rsidR="00CD4FB9" w:rsidRPr="008C4B00" w:rsidRDefault="00CD4FB9" w:rsidP="004E72E2">
      <w:pPr>
        <w:spacing w:after="0" w:line="360" w:lineRule="auto"/>
        <w:ind w:left="426"/>
        <w:contextualSpacing/>
        <w:jc w:val="both"/>
        <w:rPr>
          <w:rFonts w:asciiTheme="minorHAnsi" w:hAnsiTheme="minorHAnsi" w:cstheme="minorHAnsi"/>
          <w:color w:val="auto"/>
        </w:rPr>
      </w:pPr>
      <w:r w:rsidRPr="008C4B00">
        <w:rPr>
          <w:rFonts w:asciiTheme="minorHAnsi" w:hAnsiTheme="minorHAnsi" w:cstheme="minorHAnsi"/>
          <w:color w:val="auto"/>
        </w:rPr>
        <w:t xml:space="preserve">Reviewing work by other authors is a key step in completing any analysis.  In this instance, the review was able to highlight the need for a more analytical mindset when considering HR data or learning data and outlined the benefits of same in terms of closer strategic connections to the business.  Opportunities exist for such data to be used to allow better decision making by business leaders, but the HR department must enable this by being ‘ambassadors’ for their data.  Systems such as an LMS should be used to leverage learning analysis within companies, as well as directing more effective and strategic learning outcomes-based on sound data analysis.  </w:t>
      </w:r>
    </w:p>
    <w:p w14:paraId="2921680D" w14:textId="77777777" w:rsidR="004744AB" w:rsidRPr="008C4B00" w:rsidRDefault="004744AB" w:rsidP="004E72E2">
      <w:pPr>
        <w:spacing w:after="0" w:line="360" w:lineRule="auto"/>
        <w:ind w:left="426"/>
        <w:contextualSpacing/>
        <w:jc w:val="both"/>
        <w:rPr>
          <w:rFonts w:asciiTheme="minorHAnsi" w:hAnsiTheme="minorHAnsi" w:cstheme="minorHAnsi"/>
          <w:color w:val="auto"/>
        </w:rPr>
      </w:pPr>
    </w:p>
    <w:p w14:paraId="223F00B7" w14:textId="77777777" w:rsidR="00533CD4" w:rsidRDefault="00533CD4">
      <w:pPr>
        <w:rPr>
          <w:rFonts w:asciiTheme="minorHAnsi" w:eastAsia="Times New Roman" w:hAnsiTheme="minorHAnsi" w:cstheme="minorHAnsi"/>
          <w:color w:val="auto"/>
          <w:sz w:val="34"/>
        </w:rPr>
      </w:pPr>
      <w:r>
        <w:rPr>
          <w:rFonts w:asciiTheme="minorHAnsi" w:hAnsiTheme="minorHAnsi" w:cstheme="minorHAnsi"/>
          <w:color w:val="auto"/>
        </w:rPr>
        <w:br w:type="page"/>
      </w:r>
    </w:p>
    <w:p w14:paraId="52098252" w14:textId="551859EF" w:rsidR="00CC19AF" w:rsidRPr="008C4B00" w:rsidRDefault="002A54CB" w:rsidP="004E72E2">
      <w:pPr>
        <w:pStyle w:val="Heading1"/>
        <w:numPr>
          <w:ilvl w:val="0"/>
          <w:numId w:val="35"/>
        </w:numPr>
        <w:spacing w:line="360" w:lineRule="auto"/>
        <w:ind w:left="426" w:hanging="426"/>
        <w:jc w:val="both"/>
        <w:rPr>
          <w:rFonts w:asciiTheme="minorHAnsi" w:hAnsiTheme="minorHAnsi" w:cstheme="minorHAnsi"/>
          <w:color w:val="auto"/>
        </w:rPr>
      </w:pPr>
      <w:bookmarkStart w:id="18" w:name="_Toc146039334"/>
      <w:r w:rsidRPr="008C4B00">
        <w:rPr>
          <w:rFonts w:asciiTheme="minorHAnsi" w:hAnsiTheme="minorHAnsi" w:cstheme="minorHAnsi"/>
          <w:color w:val="auto"/>
        </w:rPr>
        <w:lastRenderedPageBreak/>
        <w:t>Chapter 4: Methodology</w:t>
      </w:r>
      <w:bookmarkEnd w:id="18"/>
    </w:p>
    <w:p w14:paraId="1A84887A" w14:textId="58F6EC1F" w:rsidR="00C7660B" w:rsidRPr="008C4B00" w:rsidRDefault="00FE3B02"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Chapter 3 </w:t>
      </w:r>
      <w:r w:rsidR="00B47644" w:rsidRPr="008C4B00">
        <w:rPr>
          <w:rFonts w:asciiTheme="minorHAnsi" w:hAnsiTheme="minorHAnsi" w:cstheme="minorHAnsi"/>
          <w:color w:val="auto"/>
        </w:rPr>
        <w:t xml:space="preserve">provides </w:t>
      </w:r>
      <w:r w:rsidR="00846B0B" w:rsidRPr="008C4B00">
        <w:rPr>
          <w:rFonts w:asciiTheme="minorHAnsi" w:hAnsiTheme="minorHAnsi" w:cstheme="minorHAnsi"/>
          <w:color w:val="auto"/>
        </w:rPr>
        <w:t xml:space="preserve">the </w:t>
      </w:r>
      <w:r w:rsidR="00B47644" w:rsidRPr="008C4B00">
        <w:rPr>
          <w:rFonts w:asciiTheme="minorHAnsi" w:hAnsiTheme="minorHAnsi" w:cstheme="minorHAnsi"/>
          <w:color w:val="auto"/>
        </w:rPr>
        <w:t xml:space="preserve">strong foundation </w:t>
      </w:r>
      <w:r w:rsidR="00DB0350" w:rsidRPr="008C4B00">
        <w:rPr>
          <w:rFonts w:asciiTheme="minorHAnsi" w:hAnsiTheme="minorHAnsi" w:cstheme="minorHAnsi"/>
          <w:color w:val="auto"/>
        </w:rPr>
        <w:t>o</w:t>
      </w:r>
      <w:r w:rsidR="00B47644" w:rsidRPr="008C4B00">
        <w:rPr>
          <w:rFonts w:asciiTheme="minorHAnsi" w:hAnsiTheme="minorHAnsi" w:cstheme="minorHAnsi"/>
          <w:color w:val="auto"/>
        </w:rPr>
        <w:t>n which the methodology for this re</w:t>
      </w:r>
      <w:r w:rsidR="003D1380" w:rsidRPr="008C4B00">
        <w:rPr>
          <w:rFonts w:asciiTheme="minorHAnsi" w:hAnsiTheme="minorHAnsi" w:cstheme="minorHAnsi"/>
          <w:color w:val="auto"/>
        </w:rPr>
        <w:t xml:space="preserve">search paper is based.  </w:t>
      </w:r>
      <w:r w:rsidR="00510278" w:rsidRPr="008C4B00">
        <w:rPr>
          <w:rFonts w:asciiTheme="minorHAnsi" w:hAnsiTheme="minorHAnsi" w:cstheme="minorHAnsi"/>
          <w:color w:val="auto"/>
        </w:rPr>
        <w:t>The author</w:t>
      </w:r>
      <w:r w:rsidR="00B30860" w:rsidRPr="008C4B00">
        <w:rPr>
          <w:rFonts w:asciiTheme="minorHAnsi" w:hAnsiTheme="minorHAnsi" w:cstheme="minorHAnsi"/>
          <w:color w:val="auto"/>
        </w:rPr>
        <w:t xml:space="preserve"> reviewed the processes </w:t>
      </w:r>
      <w:r w:rsidR="006D6B4B" w:rsidRPr="008C4B00">
        <w:rPr>
          <w:rFonts w:asciiTheme="minorHAnsi" w:hAnsiTheme="minorHAnsi" w:cstheme="minorHAnsi"/>
          <w:color w:val="auto"/>
        </w:rPr>
        <w:t>that</w:t>
      </w:r>
      <w:r w:rsidR="00DD7E94" w:rsidRPr="008C4B00">
        <w:rPr>
          <w:rFonts w:asciiTheme="minorHAnsi" w:hAnsiTheme="minorHAnsi" w:cstheme="minorHAnsi"/>
          <w:color w:val="auto"/>
        </w:rPr>
        <w:t xml:space="preserve"> </w:t>
      </w:r>
      <w:r w:rsidR="001A4365" w:rsidRPr="008C4B00">
        <w:rPr>
          <w:rFonts w:asciiTheme="minorHAnsi" w:hAnsiTheme="minorHAnsi" w:cstheme="minorHAnsi"/>
          <w:color w:val="auto"/>
        </w:rPr>
        <w:t>several</w:t>
      </w:r>
      <w:r w:rsidR="00B30860" w:rsidRPr="008C4B00">
        <w:rPr>
          <w:rFonts w:asciiTheme="minorHAnsi" w:hAnsiTheme="minorHAnsi" w:cstheme="minorHAnsi"/>
          <w:color w:val="auto"/>
        </w:rPr>
        <w:t xml:space="preserve"> different research papers had previously taken </w:t>
      </w:r>
      <w:r w:rsidR="00DA3B77" w:rsidRPr="008C4B00">
        <w:rPr>
          <w:rFonts w:asciiTheme="minorHAnsi" w:hAnsiTheme="minorHAnsi" w:cstheme="minorHAnsi"/>
          <w:color w:val="auto"/>
        </w:rPr>
        <w:t xml:space="preserve">when </w:t>
      </w:r>
      <w:r w:rsidR="00877EB5" w:rsidRPr="008C4B00">
        <w:rPr>
          <w:rFonts w:asciiTheme="minorHAnsi" w:hAnsiTheme="minorHAnsi" w:cstheme="minorHAnsi"/>
          <w:color w:val="auto"/>
        </w:rPr>
        <w:t>using</w:t>
      </w:r>
      <w:r w:rsidR="00DA3B77" w:rsidRPr="008C4B00">
        <w:rPr>
          <w:rFonts w:asciiTheme="minorHAnsi" w:hAnsiTheme="minorHAnsi" w:cstheme="minorHAnsi"/>
          <w:color w:val="auto"/>
        </w:rPr>
        <w:t xml:space="preserve"> the OULAD dataset</w:t>
      </w:r>
      <w:r w:rsidR="003C532E" w:rsidRPr="008C4B00">
        <w:rPr>
          <w:rFonts w:asciiTheme="minorHAnsi" w:hAnsiTheme="minorHAnsi" w:cstheme="minorHAnsi"/>
          <w:color w:val="auto"/>
        </w:rPr>
        <w:t>, amongst others</w:t>
      </w:r>
      <w:r w:rsidR="00DA3B77" w:rsidRPr="008C4B00">
        <w:rPr>
          <w:rFonts w:asciiTheme="minorHAnsi" w:hAnsiTheme="minorHAnsi" w:cstheme="minorHAnsi"/>
          <w:color w:val="auto"/>
        </w:rPr>
        <w:t xml:space="preserve">.  This provided a </w:t>
      </w:r>
      <w:r w:rsidR="00FA0388" w:rsidRPr="008C4B00">
        <w:rPr>
          <w:rFonts w:asciiTheme="minorHAnsi" w:hAnsiTheme="minorHAnsi" w:cstheme="minorHAnsi"/>
          <w:color w:val="auto"/>
        </w:rPr>
        <w:t xml:space="preserve">launch point upon which this research could </w:t>
      </w:r>
      <w:r w:rsidR="00877EB5" w:rsidRPr="008C4B00">
        <w:rPr>
          <w:rFonts w:asciiTheme="minorHAnsi" w:hAnsiTheme="minorHAnsi" w:cstheme="minorHAnsi"/>
          <w:color w:val="auto"/>
        </w:rPr>
        <w:t xml:space="preserve">be </w:t>
      </w:r>
      <w:r w:rsidR="00FA0388" w:rsidRPr="008C4B00">
        <w:rPr>
          <w:rFonts w:asciiTheme="minorHAnsi" w:hAnsiTheme="minorHAnsi" w:cstheme="minorHAnsi"/>
          <w:color w:val="auto"/>
        </w:rPr>
        <w:t>buil</w:t>
      </w:r>
      <w:r w:rsidR="00877EB5" w:rsidRPr="008C4B00">
        <w:rPr>
          <w:rFonts w:asciiTheme="minorHAnsi" w:hAnsiTheme="minorHAnsi" w:cstheme="minorHAnsi"/>
          <w:color w:val="auto"/>
        </w:rPr>
        <w:t>t</w:t>
      </w:r>
      <w:r w:rsidR="00FA0388" w:rsidRPr="008C4B00">
        <w:rPr>
          <w:rFonts w:asciiTheme="minorHAnsi" w:hAnsiTheme="minorHAnsi" w:cstheme="minorHAnsi"/>
          <w:color w:val="auto"/>
        </w:rPr>
        <w:t xml:space="preserve"> upon.  Specifically, the author was able to identify models </w:t>
      </w:r>
      <w:r w:rsidR="002816E4" w:rsidRPr="008C4B00">
        <w:rPr>
          <w:rFonts w:asciiTheme="minorHAnsi" w:hAnsiTheme="minorHAnsi" w:cstheme="minorHAnsi"/>
          <w:color w:val="auto"/>
        </w:rPr>
        <w:t xml:space="preserve">already used to explore the dataset, as well as the </w:t>
      </w:r>
      <w:r w:rsidR="00877EB5" w:rsidRPr="008C4B00">
        <w:rPr>
          <w:rFonts w:asciiTheme="minorHAnsi" w:hAnsiTheme="minorHAnsi" w:cstheme="minorHAnsi"/>
          <w:color w:val="auto"/>
        </w:rPr>
        <w:t xml:space="preserve">research </w:t>
      </w:r>
      <w:r w:rsidR="002816E4" w:rsidRPr="008C4B00">
        <w:rPr>
          <w:rFonts w:asciiTheme="minorHAnsi" w:hAnsiTheme="minorHAnsi" w:cstheme="minorHAnsi"/>
          <w:color w:val="auto"/>
        </w:rPr>
        <w:t xml:space="preserve">focus of the article.  Generally, research </w:t>
      </w:r>
      <w:r w:rsidR="00CC6B05" w:rsidRPr="008C4B00">
        <w:rPr>
          <w:rFonts w:asciiTheme="minorHAnsi" w:hAnsiTheme="minorHAnsi" w:cstheme="minorHAnsi"/>
          <w:color w:val="auto"/>
        </w:rPr>
        <w:t>was dedicated to</w:t>
      </w:r>
      <w:r w:rsidR="002816E4" w:rsidRPr="008C4B00">
        <w:rPr>
          <w:rFonts w:asciiTheme="minorHAnsi" w:hAnsiTheme="minorHAnsi" w:cstheme="minorHAnsi"/>
          <w:color w:val="auto"/>
        </w:rPr>
        <w:t xml:space="preserve"> developing </w:t>
      </w:r>
      <w:r w:rsidR="00491B35" w:rsidRPr="008C4B00">
        <w:rPr>
          <w:rFonts w:asciiTheme="minorHAnsi" w:hAnsiTheme="minorHAnsi" w:cstheme="minorHAnsi"/>
          <w:color w:val="auto"/>
        </w:rPr>
        <w:t xml:space="preserve">models predicting student performance or engagement with the </w:t>
      </w:r>
      <w:r w:rsidR="002D535B" w:rsidRPr="008C4B00">
        <w:rPr>
          <w:rFonts w:asciiTheme="minorHAnsi" w:hAnsiTheme="minorHAnsi" w:cstheme="minorHAnsi"/>
          <w:color w:val="auto"/>
        </w:rPr>
        <w:t xml:space="preserve">systems within a learning environment.  This research paper however is concerned with </w:t>
      </w:r>
      <w:r w:rsidR="00CC6B05" w:rsidRPr="008C4B00">
        <w:rPr>
          <w:rFonts w:asciiTheme="minorHAnsi" w:hAnsiTheme="minorHAnsi" w:cstheme="minorHAnsi"/>
          <w:color w:val="auto"/>
        </w:rPr>
        <w:t xml:space="preserve">learning data accumulated within </w:t>
      </w:r>
      <w:r w:rsidR="004C30D8" w:rsidRPr="008C4B00">
        <w:rPr>
          <w:rFonts w:asciiTheme="minorHAnsi" w:hAnsiTheme="minorHAnsi" w:cstheme="minorHAnsi"/>
          <w:color w:val="auto"/>
        </w:rPr>
        <w:t xml:space="preserve">the work environment, where learning opportunities may be more limited or directed by </w:t>
      </w:r>
      <w:r w:rsidR="00CA6E64" w:rsidRPr="008C4B00">
        <w:rPr>
          <w:rFonts w:asciiTheme="minorHAnsi" w:hAnsiTheme="minorHAnsi" w:cstheme="minorHAnsi"/>
          <w:color w:val="auto"/>
        </w:rPr>
        <w:t xml:space="preserve">the company rather than </w:t>
      </w:r>
      <w:r w:rsidR="0042679A" w:rsidRPr="008C4B00">
        <w:rPr>
          <w:rFonts w:asciiTheme="minorHAnsi" w:hAnsiTheme="minorHAnsi" w:cstheme="minorHAnsi"/>
          <w:color w:val="auto"/>
        </w:rPr>
        <w:t xml:space="preserve">only at </w:t>
      </w:r>
      <w:r w:rsidR="00CA6E64" w:rsidRPr="008C4B00">
        <w:rPr>
          <w:rFonts w:asciiTheme="minorHAnsi" w:hAnsiTheme="minorHAnsi" w:cstheme="minorHAnsi"/>
          <w:color w:val="auto"/>
        </w:rPr>
        <w:t>the interest of the learner.</w:t>
      </w:r>
      <w:r w:rsidR="00EA2862" w:rsidRPr="008C4B00">
        <w:rPr>
          <w:rFonts w:asciiTheme="minorHAnsi" w:hAnsiTheme="minorHAnsi" w:cstheme="minorHAnsi"/>
          <w:color w:val="auto"/>
        </w:rPr>
        <w:t xml:space="preserve">  In addition, previous research focused on interaction with the system by students as a method of </w:t>
      </w:r>
      <w:r w:rsidR="008F653C" w:rsidRPr="008C4B00">
        <w:rPr>
          <w:rFonts w:asciiTheme="minorHAnsi" w:hAnsiTheme="minorHAnsi" w:cstheme="minorHAnsi"/>
          <w:color w:val="auto"/>
        </w:rPr>
        <w:t xml:space="preserve">assessing engagement or performance.  Neither of these areas are a focus for this research paper.  However, </w:t>
      </w:r>
      <w:r w:rsidR="005E0E54" w:rsidRPr="008C4B00">
        <w:rPr>
          <w:rFonts w:asciiTheme="minorHAnsi" w:hAnsiTheme="minorHAnsi" w:cstheme="minorHAnsi"/>
          <w:color w:val="auto"/>
        </w:rPr>
        <w:t xml:space="preserve">the author felt </w:t>
      </w:r>
      <w:r w:rsidR="00C7660B" w:rsidRPr="008C4B00">
        <w:rPr>
          <w:rFonts w:asciiTheme="minorHAnsi" w:hAnsiTheme="minorHAnsi" w:cstheme="minorHAnsi"/>
          <w:color w:val="auto"/>
        </w:rPr>
        <w:t>an opportunity exi</w:t>
      </w:r>
      <w:r w:rsidR="0042679A" w:rsidRPr="008C4B00">
        <w:rPr>
          <w:rFonts w:asciiTheme="minorHAnsi" w:hAnsiTheme="minorHAnsi" w:cstheme="minorHAnsi"/>
          <w:color w:val="auto"/>
        </w:rPr>
        <w:t>s</w:t>
      </w:r>
      <w:r w:rsidR="00C7660B" w:rsidRPr="008C4B00">
        <w:rPr>
          <w:rFonts w:asciiTheme="minorHAnsi" w:hAnsiTheme="minorHAnsi" w:cstheme="minorHAnsi"/>
          <w:color w:val="auto"/>
        </w:rPr>
        <w:t>ted to use prior learning and apply it</w:t>
      </w:r>
      <w:r w:rsidR="00EA2862" w:rsidRPr="008C4B00">
        <w:rPr>
          <w:rFonts w:asciiTheme="minorHAnsi" w:hAnsiTheme="minorHAnsi" w:cstheme="minorHAnsi"/>
          <w:color w:val="auto"/>
        </w:rPr>
        <w:t xml:space="preserve"> within this </w:t>
      </w:r>
      <w:r w:rsidR="008F653C" w:rsidRPr="008C4B00">
        <w:rPr>
          <w:rFonts w:asciiTheme="minorHAnsi" w:hAnsiTheme="minorHAnsi" w:cstheme="minorHAnsi"/>
          <w:color w:val="auto"/>
        </w:rPr>
        <w:t xml:space="preserve">different </w:t>
      </w:r>
      <w:r w:rsidR="00C7660B" w:rsidRPr="008C4B00">
        <w:rPr>
          <w:rFonts w:asciiTheme="minorHAnsi" w:hAnsiTheme="minorHAnsi" w:cstheme="minorHAnsi"/>
          <w:color w:val="auto"/>
        </w:rPr>
        <w:t>area</w:t>
      </w:r>
      <w:r w:rsidR="008F653C" w:rsidRPr="008C4B00">
        <w:rPr>
          <w:rFonts w:asciiTheme="minorHAnsi" w:hAnsiTheme="minorHAnsi" w:cstheme="minorHAnsi"/>
          <w:color w:val="auto"/>
        </w:rPr>
        <w:t xml:space="preserve"> of study</w:t>
      </w:r>
      <w:r w:rsidR="00C7660B" w:rsidRPr="008C4B00">
        <w:rPr>
          <w:rFonts w:asciiTheme="minorHAnsi" w:hAnsiTheme="minorHAnsi" w:cstheme="minorHAnsi"/>
          <w:color w:val="auto"/>
        </w:rPr>
        <w:t>.</w:t>
      </w:r>
      <w:r w:rsidR="00530F55" w:rsidRPr="008C4B00">
        <w:rPr>
          <w:rFonts w:asciiTheme="minorHAnsi" w:hAnsiTheme="minorHAnsi" w:cstheme="minorHAnsi"/>
          <w:color w:val="auto"/>
        </w:rPr>
        <w:t xml:space="preserve">  </w:t>
      </w:r>
    </w:p>
    <w:p w14:paraId="311F9B0B" w14:textId="77777777" w:rsidR="00C7660B" w:rsidRPr="008C4B00" w:rsidRDefault="00C7660B" w:rsidP="004E72E2">
      <w:pPr>
        <w:spacing w:line="360" w:lineRule="auto"/>
        <w:ind w:left="426"/>
        <w:jc w:val="both"/>
        <w:rPr>
          <w:rFonts w:asciiTheme="minorHAnsi" w:hAnsiTheme="minorHAnsi" w:cstheme="minorHAnsi"/>
          <w:color w:val="auto"/>
        </w:rPr>
      </w:pPr>
    </w:p>
    <w:p w14:paraId="0DD2B01A" w14:textId="77777777" w:rsidR="00FF4757" w:rsidRPr="008C4B00" w:rsidRDefault="00FF4757" w:rsidP="004E72E2">
      <w:pPr>
        <w:pStyle w:val="Heading2"/>
        <w:numPr>
          <w:ilvl w:val="1"/>
          <w:numId w:val="35"/>
        </w:numPr>
        <w:spacing w:line="360" w:lineRule="auto"/>
        <w:jc w:val="both"/>
        <w:rPr>
          <w:rFonts w:asciiTheme="minorHAnsi" w:hAnsiTheme="minorHAnsi" w:cstheme="minorHAnsi"/>
          <w:color w:val="auto"/>
        </w:rPr>
      </w:pPr>
      <w:bookmarkStart w:id="19" w:name="_Toc146039335"/>
      <w:r w:rsidRPr="008C4B00">
        <w:rPr>
          <w:rFonts w:asciiTheme="minorHAnsi" w:hAnsiTheme="minorHAnsi" w:cstheme="minorHAnsi"/>
          <w:color w:val="auto"/>
        </w:rPr>
        <w:t>Dataset</w:t>
      </w:r>
      <w:bookmarkEnd w:id="19"/>
      <w:r w:rsidRPr="008C4B00">
        <w:rPr>
          <w:rFonts w:asciiTheme="minorHAnsi" w:hAnsiTheme="minorHAnsi" w:cstheme="minorHAnsi"/>
          <w:color w:val="auto"/>
        </w:rPr>
        <w:t xml:space="preserve"> </w:t>
      </w:r>
    </w:p>
    <w:p w14:paraId="5B19F4D7" w14:textId="6F292D12" w:rsidR="00FF4757" w:rsidRPr="008C4B00" w:rsidRDefault="00FF4757"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As outlined in previous chapters, the dataset used for analysis was sourced from the Open University Learning</w:t>
      </w:r>
      <w:r w:rsidR="0042679A" w:rsidRPr="008C4B00">
        <w:rPr>
          <w:rFonts w:asciiTheme="minorHAnsi" w:hAnsiTheme="minorHAnsi" w:cstheme="minorHAnsi"/>
          <w:color w:val="auto"/>
        </w:rPr>
        <w:t xml:space="preserve"> </w:t>
      </w:r>
      <w:r w:rsidR="0042679A" w:rsidRPr="008C4B00">
        <w:rPr>
          <w:rFonts w:asciiTheme="minorHAnsi" w:hAnsiTheme="minorHAnsi" w:cstheme="minorHAnsi"/>
          <w:color w:val="auto"/>
        </w:rPr>
        <w:fldChar w:fldCharType="begin"/>
      </w:r>
      <w:r w:rsidR="0042679A" w:rsidRPr="008C4B00">
        <w:rPr>
          <w:rFonts w:asciiTheme="minorHAnsi" w:hAnsiTheme="minorHAnsi" w:cstheme="minorHAnsi"/>
          <w:color w:val="auto"/>
        </w:rPr>
        <w:instrText xml:space="preserve"> ADDIN ZOTERO_ITEM CSL_CITATION {"citationID":"enwbv4nU","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42679A" w:rsidRPr="008C4B00">
        <w:rPr>
          <w:rFonts w:asciiTheme="minorHAnsi" w:hAnsiTheme="minorHAnsi" w:cstheme="minorHAnsi"/>
          <w:color w:val="auto"/>
        </w:rPr>
        <w:fldChar w:fldCharType="separate"/>
      </w:r>
      <w:r w:rsidR="0042679A" w:rsidRPr="008C4B00">
        <w:rPr>
          <w:color w:val="auto"/>
        </w:rPr>
        <w:t>(Kuzilek, Hlosta and Zdrahal, 2017)</w:t>
      </w:r>
      <w:r w:rsidR="0042679A"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This was selected as it provides similar data structure and content to that found in LMS within commercial companies.  Using an existing dataset allowed the author to clearly see analysis conducted by other researchers </w:t>
      </w:r>
      <w:r w:rsidR="000713BF" w:rsidRPr="008C4B00">
        <w:rPr>
          <w:rFonts w:asciiTheme="minorHAnsi" w:hAnsiTheme="minorHAnsi" w:cstheme="minorHAnsi"/>
          <w:color w:val="auto"/>
        </w:rPr>
        <w:t>around</w:t>
      </w:r>
      <w:r w:rsidRPr="008C4B00">
        <w:rPr>
          <w:rFonts w:asciiTheme="minorHAnsi" w:hAnsiTheme="minorHAnsi" w:cstheme="minorHAnsi"/>
          <w:color w:val="auto"/>
        </w:rPr>
        <w:t xml:space="preserve"> learning analytics.  This research paper differs from those others in that the main aim of this research is not to identify students at risk of dropping out or of poor performance, but rather to identify if opportunities exist to utilise learning data to aid succession planning.  It also minimises exposure to GDPR considerations, as well as releasing the company from sharing proprietary</w:t>
      </w:r>
      <w:r w:rsidR="00EA2862" w:rsidRPr="008C4B00">
        <w:rPr>
          <w:rFonts w:asciiTheme="minorHAnsi" w:hAnsiTheme="minorHAnsi" w:cstheme="minorHAnsi"/>
          <w:color w:val="auto"/>
        </w:rPr>
        <w:t xml:space="preserve"> or otherwise sensitive</w:t>
      </w:r>
      <w:r w:rsidRPr="008C4B00">
        <w:rPr>
          <w:rFonts w:asciiTheme="minorHAnsi" w:hAnsiTheme="minorHAnsi" w:cstheme="minorHAnsi"/>
          <w:color w:val="auto"/>
        </w:rPr>
        <w:t xml:space="preserve"> data</w:t>
      </w:r>
      <w:r w:rsidR="00EA2862" w:rsidRPr="008C4B00">
        <w:rPr>
          <w:rFonts w:asciiTheme="minorHAnsi" w:hAnsiTheme="minorHAnsi" w:cstheme="minorHAnsi"/>
          <w:color w:val="auto"/>
        </w:rPr>
        <w:t>.</w:t>
      </w:r>
    </w:p>
    <w:p w14:paraId="100D211D" w14:textId="77777777" w:rsidR="007F7C46" w:rsidRPr="008C4B00" w:rsidRDefault="007F7C46" w:rsidP="004E72E2">
      <w:pPr>
        <w:spacing w:line="360" w:lineRule="auto"/>
        <w:ind w:left="426"/>
        <w:jc w:val="both"/>
        <w:rPr>
          <w:rFonts w:asciiTheme="minorHAnsi" w:hAnsiTheme="minorHAnsi" w:cstheme="minorHAnsi"/>
          <w:color w:val="auto"/>
        </w:rPr>
      </w:pPr>
    </w:p>
    <w:p w14:paraId="766E074B" w14:textId="5D9FB859" w:rsidR="00C953C2" w:rsidRPr="008C4B00" w:rsidRDefault="00EA2862"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In terms of the dataset, it was necessary to apply filters to reflect the </w:t>
      </w:r>
      <w:r w:rsidR="000179EF" w:rsidRPr="008C4B00">
        <w:rPr>
          <w:rFonts w:asciiTheme="minorHAnsi" w:hAnsiTheme="minorHAnsi" w:cstheme="minorHAnsi"/>
          <w:color w:val="auto"/>
        </w:rPr>
        <w:t xml:space="preserve">employee numbers </w:t>
      </w:r>
      <w:r w:rsidRPr="008C4B00">
        <w:rPr>
          <w:rFonts w:asciiTheme="minorHAnsi" w:hAnsiTheme="minorHAnsi" w:cstheme="minorHAnsi"/>
          <w:color w:val="auto"/>
        </w:rPr>
        <w:t xml:space="preserve">within </w:t>
      </w:r>
      <w:r w:rsidR="006B20E9" w:rsidRPr="008C4B00">
        <w:rPr>
          <w:rFonts w:asciiTheme="minorHAnsi" w:hAnsiTheme="minorHAnsi" w:cstheme="minorHAnsi"/>
          <w:color w:val="auto"/>
        </w:rPr>
        <w:t xml:space="preserve">the target </w:t>
      </w:r>
      <w:r w:rsidRPr="008C4B00">
        <w:rPr>
          <w:rFonts w:asciiTheme="minorHAnsi" w:hAnsiTheme="minorHAnsi" w:cstheme="minorHAnsi"/>
          <w:color w:val="auto"/>
        </w:rPr>
        <w:t>compan</w:t>
      </w:r>
      <w:r w:rsidR="006B20E9" w:rsidRPr="008C4B00">
        <w:rPr>
          <w:rFonts w:asciiTheme="minorHAnsi" w:hAnsiTheme="minorHAnsi" w:cstheme="minorHAnsi"/>
          <w:color w:val="auto"/>
        </w:rPr>
        <w:t>y</w:t>
      </w:r>
      <w:r w:rsidRPr="008C4B00">
        <w:rPr>
          <w:rFonts w:asciiTheme="minorHAnsi" w:hAnsiTheme="minorHAnsi" w:cstheme="minorHAnsi"/>
          <w:color w:val="auto"/>
        </w:rPr>
        <w:t>.</w:t>
      </w:r>
      <w:r w:rsidR="006B20E9" w:rsidRPr="008C4B00">
        <w:rPr>
          <w:rFonts w:asciiTheme="minorHAnsi" w:hAnsiTheme="minorHAnsi" w:cstheme="minorHAnsi"/>
          <w:color w:val="auto"/>
        </w:rPr>
        <w:t xml:space="preserve">  </w:t>
      </w:r>
      <w:r w:rsidR="003F7DC1" w:rsidRPr="008C4B00">
        <w:rPr>
          <w:rFonts w:asciiTheme="minorHAnsi" w:hAnsiTheme="minorHAnsi" w:cstheme="minorHAnsi"/>
          <w:color w:val="auto"/>
        </w:rPr>
        <w:t xml:space="preserve">As </w:t>
      </w:r>
      <w:r w:rsidR="000179EF" w:rsidRPr="008C4B00">
        <w:rPr>
          <w:rFonts w:asciiTheme="minorHAnsi" w:hAnsiTheme="minorHAnsi" w:cstheme="minorHAnsi"/>
          <w:color w:val="auto"/>
        </w:rPr>
        <w:t xml:space="preserve">outlined in the </w:t>
      </w:r>
      <w:r w:rsidR="003F7DC1" w:rsidRPr="008C4B00">
        <w:rPr>
          <w:rFonts w:asciiTheme="minorHAnsi" w:hAnsiTheme="minorHAnsi" w:cstheme="minorHAnsi"/>
          <w:color w:val="auto"/>
        </w:rPr>
        <w:t xml:space="preserve">sampling strategy adopted for this research, </w:t>
      </w:r>
      <w:r w:rsidR="00000BAA" w:rsidRPr="008C4B00">
        <w:rPr>
          <w:rFonts w:asciiTheme="minorHAnsi" w:hAnsiTheme="minorHAnsi" w:cstheme="minorHAnsi"/>
          <w:color w:val="auto"/>
        </w:rPr>
        <w:t xml:space="preserve">the author </w:t>
      </w:r>
      <w:r w:rsidR="00F41927" w:rsidRPr="008C4B00">
        <w:rPr>
          <w:rFonts w:asciiTheme="minorHAnsi" w:hAnsiTheme="minorHAnsi" w:cstheme="minorHAnsi"/>
          <w:color w:val="auto"/>
        </w:rPr>
        <w:t xml:space="preserve">is proposing to filter </w:t>
      </w:r>
      <w:r w:rsidR="00A225DE" w:rsidRPr="008C4B00">
        <w:rPr>
          <w:rFonts w:asciiTheme="minorHAnsi" w:hAnsiTheme="minorHAnsi" w:cstheme="minorHAnsi"/>
          <w:color w:val="auto"/>
        </w:rPr>
        <w:t>the dat</w:t>
      </w:r>
      <w:r w:rsidR="007476DD" w:rsidRPr="008C4B00">
        <w:rPr>
          <w:rFonts w:asciiTheme="minorHAnsi" w:hAnsiTheme="minorHAnsi" w:cstheme="minorHAnsi"/>
          <w:color w:val="auto"/>
        </w:rPr>
        <w:t xml:space="preserve">aset so that it reflects the </w:t>
      </w:r>
      <w:r w:rsidR="000179EF" w:rsidRPr="008C4B00">
        <w:rPr>
          <w:rFonts w:asciiTheme="minorHAnsi" w:hAnsiTheme="minorHAnsi" w:cstheme="minorHAnsi"/>
          <w:color w:val="auto"/>
        </w:rPr>
        <w:t>e</w:t>
      </w:r>
      <w:r w:rsidR="007476DD" w:rsidRPr="008C4B00">
        <w:rPr>
          <w:rFonts w:asciiTheme="minorHAnsi" w:hAnsiTheme="minorHAnsi" w:cstheme="minorHAnsi"/>
          <w:color w:val="auto"/>
        </w:rPr>
        <w:t>mployee</w:t>
      </w:r>
      <w:r w:rsidR="000179EF" w:rsidRPr="008C4B00">
        <w:rPr>
          <w:rFonts w:asciiTheme="minorHAnsi" w:hAnsiTheme="minorHAnsi" w:cstheme="minorHAnsi"/>
          <w:color w:val="auto"/>
        </w:rPr>
        <w:t xml:space="preserve"> makeup </w:t>
      </w:r>
      <w:r w:rsidR="007476DD" w:rsidRPr="008C4B00">
        <w:rPr>
          <w:rFonts w:asciiTheme="minorHAnsi" w:hAnsiTheme="minorHAnsi" w:cstheme="minorHAnsi"/>
          <w:color w:val="auto"/>
        </w:rPr>
        <w:t xml:space="preserve">at the selected </w:t>
      </w:r>
      <w:r w:rsidR="00EF7D48" w:rsidRPr="008C4B00">
        <w:rPr>
          <w:rFonts w:asciiTheme="minorHAnsi" w:hAnsiTheme="minorHAnsi" w:cstheme="minorHAnsi"/>
          <w:color w:val="auto"/>
        </w:rPr>
        <w:t>operating site</w:t>
      </w:r>
      <w:r w:rsidR="007476DD" w:rsidRPr="008C4B00">
        <w:rPr>
          <w:rFonts w:asciiTheme="minorHAnsi" w:hAnsiTheme="minorHAnsi" w:cstheme="minorHAnsi"/>
          <w:color w:val="auto"/>
        </w:rPr>
        <w:t xml:space="preserve">.  </w:t>
      </w:r>
      <w:r w:rsidR="000179EF" w:rsidRPr="008C4B00">
        <w:rPr>
          <w:rFonts w:asciiTheme="minorHAnsi" w:hAnsiTheme="minorHAnsi" w:cstheme="minorHAnsi"/>
          <w:color w:val="auto"/>
        </w:rPr>
        <w:t xml:space="preserve">To implement this, the data </w:t>
      </w:r>
      <w:r w:rsidR="00D94A34" w:rsidRPr="008C4B00">
        <w:rPr>
          <w:rFonts w:asciiTheme="minorHAnsi" w:hAnsiTheme="minorHAnsi" w:cstheme="minorHAnsi"/>
          <w:color w:val="auto"/>
        </w:rPr>
        <w:t>will be</w:t>
      </w:r>
      <w:r w:rsidR="000179EF" w:rsidRPr="008C4B00">
        <w:rPr>
          <w:rFonts w:asciiTheme="minorHAnsi" w:hAnsiTheme="minorHAnsi" w:cstheme="minorHAnsi"/>
          <w:color w:val="auto"/>
        </w:rPr>
        <w:t xml:space="preserve"> filtered by module_co</w:t>
      </w:r>
      <w:r w:rsidR="00D94A34" w:rsidRPr="008C4B00">
        <w:rPr>
          <w:rFonts w:asciiTheme="minorHAnsi" w:hAnsiTheme="minorHAnsi" w:cstheme="minorHAnsi"/>
          <w:color w:val="auto"/>
        </w:rPr>
        <w:t xml:space="preserve">de, and again by semester.  This </w:t>
      </w:r>
      <w:r w:rsidR="00D94A34" w:rsidRPr="008C4B00">
        <w:rPr>
          <w:rFonts w:asciiTheme="minorHAnsi" w:hAnsiTheme="minorHAnsi" w:cstheme="minorHAnsi"/>
          <w:color w:val="auto"/>
        </w:rPr>
        <w:lastRenderedPageBreak/>
        <w:t xml:space="preserve">will allow the </w:t>
      </w:r>
      <w:r w:rsidR="00AE7D61" w:rsidRPr="008C4B00">
        <w:rPr>
          <w:rFonts w:asciiTheme="minorHAnsi" w:hAnsiTheme="minorHAnsi" w:cstheme="minorHAnsi"/>
          <w:color w:val="auto"/>
        </w:rPr>
        <w:t xml:space="preserve">author to select the best representative sample </w:t>
      </w:r>
      <w:r w:rsidR="007F7C46" w:rsidRPr="008C4B00">
        <w:rPr>
          <w:rFonts w:asciiTheme="minorHAnsi" w:hAnsiTheme="minorHAnsi" w:cstheme="minorHAnsi"/>
          <w:color w:val="auto"/>
        </w:rPr>
        <w:t xml:space="preserve">similar in number to the employment location. </w:t>
      </w:r>
    </w:p>
    <w:p w14:paraId="51D771B6" w14:textId="77777777" w:rsidR="001C29F5" w:rsidRPr="008C4B00" w:rsidRDefault="001C29F5" w:rsidP="004E72E2">
      <w:pPr>
        <w:spacing w:line="360" w:lineRule="auto"/>
        <w:ind w:left="426"/>
        <w:jc w:val="both"/>
        <w:rPr>
          <w:rFonts w:asciiTheme="minorHAnsi" w:hAnsiTheme="minorHAnsi" w:cstheme="minorHAnsi"/>
          <w:color w:val="auto"/>
        </w:rPr>
      </w:pPr>
    </w:p>
    <w:p w14:paraId="57D49188" w14:textId="29BD9C80" w:rsidR="001C29F5" w:rsidRDefault="000C562F"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As outlined previously, t</w:t>
      </w:r>
      <w:r w:rsidR="001C29F5" w:rsidRPr="008C4B00">
        <w:rPr>
          <w:rFonts w:asciiTheme="minorHAnsi" w:hAnsiTheme="minorHAnsi" w:cstheme="minorHAnsi"/>
          <w:color w:val="auto"/>
        </w:rPr>
        <w:t xml:space="preserve">he use of OULAD reduces the risks associated with data privacy and data ethics.  It also allows for the data to be filtered to one module over one semester - thus allowing the data to represent one manufacturing site within a defined period.  It also allows the author to closely mimic the number of employees within a manufacturing environment. </w:t>
      </w:r>
    </w:p>
    <w:p w14:paraId="55BB95D2" w14:textId="77777777" w:rsidR="00533CD4" w:rsidRPr="008C4B00" w:rsidRDefault="00533CD4" w:rsidP="004E72E2">
      <w:pPr>
        <w:spacing w:line="360" w:lineRule="auto"/>
        <w:ind w:left="426"/>
        <w:jc w:val="both"/>
        <w:rPr>
          <w:rFonts w:asciiTheme="minorHAnsi" w:hAnsiTheme="minorHAnsi" w:cstheme="minorHAnsi"/>
          <w:color w:val="auto"/>
        </w:rPr>
      </w:pPr>
    </w:p>
    <w:p w14:paraId="7F437081" w14:textId="38F58810" w:rsidR="000D5E25" w:rsidRPr="008C4B00" w:rsidRDefault="000D5E25" w:rsidP="004E72E2">
      <w:pPr>
        <w:pStyle w:val="Heading2"/>
        <w:numPr>
          <w:ilvl w:val="1"/>
          <w:numId w:val="35"/>
        </w:numPr>
        <w:spacing w:line="360" w:lineRule="auto"/>
        <w:jc w:val="both"/>
        <w:rPr>
          <w:rFonts w:asciiTheme="minorHAnsi" w:hAnsiTheme="minorHAnsi" w:cstheme="minorHAnsi"/>
          <w:color w:val="auto"/>
        </w:rPr>
      </w:pPr>
      <w:bookmarkStart w:id="20" w:name="_Toc146039336"/>
      <w:r w:rsidRPr="008C4B00">
        <w:rPr>
          <w:rFonts w:asciiTheme="minorHAnsi" w:hAnsiTheme="minorHAnsi" w:cstheme="minorHAnsi"/>
          <w:color w:val="auto"/>
        </w:rPr>
        <w:t xml:space="preserve">Python Libraries - </w:t>
      </w:r>
      <w:r w:rsidR="00D8772C" w:rsidRPr="008C4B00">
        <w:rPr>
          <w:rFonts w:asciiTheme="minorHAnsi" w:hAnsiTheme="minorHAnsi" w:cstheme="minorHAnsi"/>
          <w:color w:val="auto"/>
        </w:rPr>
        <w:t>Calculations, Graphs</w:t>
      </w:r>
      <w:r w:rsidR="00741B1D" w:rsidRPr="008C4B00">
        <w:rPr>
          <w:rFonts w:asciiTheme="minorHAnsi" w:hAnsiTheme="minorHAnsi" w:cstheme="minorHAnsi"/>
          <w:color w:val="auto"/>
        </w:rPr>
        <w:t xml:space="preserve"> and Analysis</w:t>
      </w:r>
      <w:bookmarkEnd w:id="20"/>
    </w:p>
    <w:p w14:paraId="593FFCBF" w14:textId="1BEB77FA" w:rsidR="000D5E25" w:rsidRPr="008C4B00" w:rsidRDefault="00853906"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Python was the programming language that was used to complete the analysis for this research.  Python was selected as it </w:t>
      </w:r>
      <w:r w:rsidR="00884B20" w:rsidRPr="008C4B00">
        <w:rPr>
          <w:rFonts w:asciiTheme="minorHAnsi" w:hAnsiTheme="minorHAnsi" w:cstheme="minorHAnsi"/>
          <w:color w:val="auto"/>
        </w:rPr>
        <w:t xml:space="preserve">was </w:t>
      </w:r>
      <w:r w:rsidR="00101C42" w:rsidRPr="008C4B00">
        <w:rPr>
          <w:rFonts w:asciiTheme="minorHAnsi" w:hAnsiTheme="minorHAnsi" w:cstheme="minorHAnsi"/>
          <w:color w:val="auto"/>
        </w:rPr>
        <w:t>relatively</w:t>
      </w:r>
      <w:r w:rsidR="00884B20" w:rsidRPr="008C4B00">
        <w:rPr>
          <w:rFonts w:asciiTheme="minorHAnsi" w:hAnsiTheme="minorHAnsi" w:cstheme="minorHAnsi"/>
          <w:color w:val="auto"/>
        </w:rPr>
        <w:t xml:space="preserve"> easy to learn and </w:t>
      </w:r>
      <w:r w:rsidR="00101C42" w:rsidRPr="008C4B00">
        <w:rPr>
          <w:rFonts w:asciiTheme="minorHAnsi" w:hAnsiTheme="minorHAnsi" w:cstheme="minorHAnsi"/>
          <w:color w:val="auto"/>
        </w:rPr>
        <w:t>program</w:t>
      </w:r>
      <w:r w:rsidR="00884B20" w:rsidRPr="008C4B00">
        <w:rPr>
          <w:rFonts w:asciiTheme="minorHAnsi" w:hAnsiTheme="minorHAnsi" w:cstheme="minorHAnsi"/>
          <w:color w:val="auto"/>
        </w:rPr>
        <w:t xml:space="preserve"> for the researcher.  </w:t>
      </w:r>
      <w:r w:rsidR="007251B8" w:rsidRPr="008C4B00">
        <w:rPr>
          <w:rFonts w:asciiTheme="minorHAnsi" w:hAnsiTheme="minorHAnsi" w:cstheme="minorHAnsi"/>
          <w:color w:val="auto"/>
        </w:rPr>
        <w:t>The open source code l</w:t>
      </w:r>
      <w:r w:rsidR="000D5E25" w:rsidRPr="008C4B00">
        <w:rPr>
          <w:rFonts w:asciiTheme="minorHAnsi" w:hAnsiTheme="minorHAnsi" w:cstheme="minorHAnsi"/>
          <w:color w:val="auto"/>
        </w:rPr>
        <w:t>ibraries</w:t>
      </w:r>
      <w:r w:rsidR="007251B8" w:rsidRPr="008C4B00">
        <w:rPr>
          <w:rFonts w:asciiTheme="minorHAnsi" w:hAnsiTheme="minorHAnsi" w:cstheme="minorHAnsi"/>
          <w:color w:val="auto"/>
        </w:rPr>
        <w:t xml:space="preserve"> that</w:t>
      </w:r>
      <w:r w:rsidR="00101C42" w:rsidRPr="008C4B00">
        <w:rPr>
          <w:rFonts w:asciiTheme="minorHAnsi" w:hAnsiTheme="minorHAnsi" w:cstheme="minorHAnsi"/>
          <w:color w:val="auto"/>
        </w:rPr>
        <w:t xml:space="preserve"> are widely available within pytho</w:t>
      </w:r>
      <w:r w:rsidR="009F156B" w:rsidRPr="008C4B00">
        <w:rPr>
          <w:rFonts w:asciiTheme="minorHAnsi" w:hAnsiTheme="minorHAnsi" w:cstheme="minorHAnsi"/>
          <w:color w:val="auto"/>
        </w:rPr>
        <w:t>n</w:t>
      </w:r>
      <w:r w:rsidR="002125F3" w:rsidRPr="008C4B00">
        <w:rPr>
          <w:rFonts w:asciiTheme="minorHAnsi" w:hAnsiTheme="minorHAnsi" w:cstheme="minorHAnsi"/>
          <w:color w:val="auto"/>
        </w:rPr>
        <w:t xml:space="preserve"> and </w:t>
      </w:r>
      <w:r w:rsidR="002351EC" w:rsidRPr="008C4B00">
        <w:rPr>
          <w:rFonts w:asciiTheme="minorHAnsi" w:hAnsiTheme="minorHAnsi" w:cstheme="minorHAnsi"/>
          <w:color w:val="auto"/>
        </w:rPr>
        <w:t xml:space="preserve">can be tailored depending on the needs of the programmer </w:t>
      </w:r>
      <w:r w:rsidR="003865F9" w:rsidRPr="008C4B00">
        <w:rPr>
          <w:rFonts w:asciiTheme="minorHAnsi" w:hAnsiTheme="minorHAnsi" w:cstheme="minorHAnsi"/>
          <w:color w:val="auto"/>
        </w:rPr>
        <w:fldChar w:fldCharType="begin"/>
      </w:r>
      <w:r w:rsidR="00945B0A" w:rsidRPr="008C4B00">
        <w:rPr>
          <w:rFonts w:asciiTheme="minorHAnsi" w:hAnsiTheme="minorHAnsi" w:cstheme="minorHAnsi"/>
          <w:color w:val="auto"/>
        </w:rPr>
        <w:instrText xml:space="preserve"> ADDIN ZOTERO_ITEM CSL_CITATION {"citationID":"tDaP5HF7","properties":{"formattedCitation":"(M.Sc, 2023b, 2023a)","plainCitation":"(M.Sc, 2023b, 2023a)","noteIndex":0},"citationItems":[{"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schema":"https://github.com/citation-style-language/schema/raw/master/csl-citation.json"} </w:instrText>
      </w:r>
      <w:r w:rsidR="003865F9" w:rsidRPr="008C4B00">
        <w:rPr>
          <w:rFonts w:asciiTheme="minorHAnsi" w:hAnsiTheme="minorHAnsi" w:cstheme="minorHAnsi"/>
          <w:color w:val="auto"/>
        </w:rPr>
        <w:fldChar w:fldCharType="separate"/>
      </w:r>
      <w:r w:rsidR="00945B0A" w:rsidRPr="008C4B00">
        <w:rPr>
          <w:rFonts w:asciiTheme="minorHAnsi" w:hAnsiTheme="minorHAnsi" w:cstheme="minorHAnsi"/>
          <w:color w:val="auto"/>
        </w:rPr>
        <w:t>(M.Sc, 2023b, 2023a)</w:t>
      </w:r>
      <w:r w:rsidR="003865F9" w:rsidRPr="008C4B00">
        <w:rPr>
          <w:rFonts w:asciiTheme="minorHAnsi" w:hAnsiTheme="minorHAnsi" w:cstheme="minorHAnsi"/>
          <w:color w:val="auto"/>
        </w:rPr>
        <w:fldChar w:fldCharType="end"/>
      </w:r>
      <w:r w:rsidR="002351EC" w:rsidRPr="008C4B00">
        <w:rPr>
          <w:rFonts w:asciiTheme="minorHAnsi" w:hAnsiTheme="minorHAnsi" w:cstheme="minorHAnsi"/>
          <w:color w:val="auto"/>
        </w:rPr>
        <w:t>.</w:t>
      </w:r>
      <w:r w:rsidR="00DD0284" w:rsidRPr="008C4B00">
        <w:rPr>
          <w:rFonts w:asciiTheme="minorHAnsi" w:hAnsiTheme="minorHAnsi" w:cstheme="minorHAnsi"/>
          <w:color w:val="auto"/>
        </w:rPr>
        <w:t xml:space="preserve">  </w:t>
      </w:r>
    </w:p>
    <w:p w14:paraId="0FD73466" w14:textId="77777777" w:rsidR="008E61F1" w:rsidRPr="008C4B00" w:rsidRDefault="00F4611D" w:rsidP="004E72E2">
      <w:pPr>
        <w:keepNext/>
        <w:spacing w:line="360" w:lineRule="auto"/>
        <w:ind w:left="426"/>
        <w:jc w:val="both"/>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1383D11D" wp14:editId="769BEFBC">
            <wp:extent cx="5486400" cy="1977656"/>
            <wp:effectExtent l="38100" t="0" r="19050" b="0"/>
            <wp:docPr id="188248228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3BE6E78" w14:textId="4BC2EBA6" w:rsidR="009C2121" w:rsidRPr="008C4B00" w:rsidRDefault="008E61F1" w:rsidP="004E72E2">
      <w:pPr>
        <w:pStyle w:val="Caption"/>
        <w:spacing w:line="360" w:lineRule="auto"/>
        <w:jc w:val="center"/>
        <w:rPr>
          <w:rFonts w:asciiTheme="minorHAnsi" w:hAnsiTheme="minorHAnsi" w:cstheme="minorHAnsi"/>
          <w:color w:val="auto"/>
        </w:rPr>
      </w:pPr>
      <w:bookmarkStart w:id="21" w:name="_Toc145970522"/>
      <w:r w:rsidRPr="008C4B00">
        <w:rPr>
          <w:rFonts w:asciiTheme="minorHAnsi" w:hAnsiTheme="minorHAnsi" w:cstheme="minorHAnsi"/>
          <w:color w:val="auto"/>
        </w:rPr>
        <w:t xml:space="preserve">Figure </w:t>
      </w:r>
      <w:r w:rsidR="00BD54A9" w:rsidRPr="008C4B00">
        <w:rPr>
          <w:rFonts w:asciiTheme="minorHAnsi" w:hAnsiTheme="minorHAnsi" w:cstheme="minorHAnsi"/>
          <w:color w:val="auto"/>
        </w:rPr>
        <w:fldChar w:fldCharType="begin"/>
      </w:r>
      <w:r w:rsidR="00BD54A9" w:rsidRPr="008C4B00">
        <w:rPr>
          <w:rFonts w:asciiTheme="minorHAnsi" w:hAnsiTheme="minorHAnsi" w:cstheme="minorHAnsi"/>
          <w:color w:val="auto"/>
        </w:rPr>
        <w:instrText xml:space="preserve"> SEQ Figure \* ARABIC </w:instrText>
      </w:r>
      <w:r w:rsidR="00BD54A9" w:rsidRPr="008C4B00">
        <w:rPr>
          <w:rFonts w:asciiTheme="minorHAnsi" w:hAnsiTheme="minorHAnsi" w:cstheme="minorHAnsi"/>
          <w:color w:val="auto"/>
        </w:rPr>
        <w:fldChar w:fldCharType="separate"/>
      </w:r>
      <w:r w:rsidR="00D11CE9" w:rsidRPr="008C4B00">
        <w:rPr>
          <w:rFonts w:asciiTheme="minorHAnsi" w:hAnsiTheme="minorHAnsi" w:cstheme="minorHAnsi"/>
          <w:noProof/>
          <w:color w:val="auto"/>
        </w:rPr>
        <w:t>2</w:t>
      </w:r>
      <w:r w:rsidR="00BD54A9" w:rsidRPr="008C4B00">
        <w:rPr>
          <w:rFonts w:asciiTheme="minorHAnsi" w:hAnsiTheme="minorHAnsi" w:cstheme="minorHAnsi"/>
          <w:noProof/>
          <w:color w:val="auto"/>
        </w:rPr>
        <w:fldChar w:fldCharType="end"/>
      </w:r>
      <w:r w:rsidRPr="008C4B00">
        <w:rPr>
          <w:rFonts w:asciiTheme="minorHAnsi" w:hAnsiTheme="minorHAnsi" w:cstheme="minorHAnsi"/>
          <w:color w:val="auto"/>
        </w:rPr>
        <w:t xml:space="preserve">- Python Libraries used for </w:t>
      </w:r>
      <w:r w:rsidR="005D643E" w:rsidRPr="008C4B00">
        <w:rPr>
          <w:rFonts w:asciiTheme="minorHAnsi" w:hAnsiTheme="minorHAnsi" w:cstheme="minorHAnsi"/>
          <w:color w:val="auto"/>
        </w:rPr>
        <w:t>analysis.</w:t>
      </w:r>
      <w:bookmarkEnd w:id="21"/>
    </w:p>
    <w:p w14:paraId="7D99859B" w14:textId="2F0AA0CA" w:rsidR="00FA768E" w:rsidRPr="008C4B00" w:rsidRDefault="00FA768E"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Numerous articles outline the values of different python libraries that are available for use</w:t>
      </w:r>
      <w:r w:rsidR="008820B8" w:rsidRPr="008C4B00">
        <w:rPr>
          <w:rFonts w:asciiTheme="minorHAnsi" w:hAnsiTheme="minorHAnsi" w:cstheme="minorHAnsi"/>
          <w:color w:val="auto"/>
        </w:rPr>
        <w:t>,</w:t>
      </w:r>
      <w:r w:rsidR="004B3C14" w:rsidRPr="008C4B00">
        <w:rPr>
          <w:rFonts w:asciiTheme="minorHAnsi" w:hAnsiTheme="minorHAnsi" w:cstheme="minorHAnsi"/>
          <w:color w:val="auto"/>
        </w:rPr>
        <w:t xml:space="preserve"> with six core libraries being identified as being of use in this analysis.  The selected libraries are outlined below </w:t>
      </w:r>
      <w:r w:rsidR="004B3C14" w:rsidRPr="008C4B00">
        <w:rPr>
          <w:rFonts w:asciiTheme="minorHAnsi" w:hAnsiTheme="minorHAnsi" w:cstheme="minorHAnsi"/>
          <w:color w:val="auto"/>
        </w:rPr>
        <w:fldChar w:fldCharType="begin"/>
      </w:r>
      <w:r w:rsidR="0011396A" w:rsidRPr="008C4B00">
        <w:rPr>
          <w:rFonts w:asciiTheme="minorHAnsi" w:hAnsiTheme="minorHAnsi" w:cstheme="minorHAnsi"/>
          <w:color w:val="auto"/>
        </w:rPr>
        <w:instrText xml:space="preserve"> ADDIN ZOTERO_ITEM CSL_CITATION {"citationID":"ecR4SCzH","properties":{"formattedCitation":"(M.Sc, 2023a, 2023b; {\\i{}scikit-learn: machine learning in Python \\uc0\\u8212{} scikit-learn 1.3.0 documentation}, no date; {\\i{}SciPy}, no date; {\\i{}An introduction to seaborn \\uc0\\u8212{} seaborn 0.12.2 documentation}, no date)","plainCitation":"(M.Sc, 2023a, 2023b; scikit-learn: machine learning in Python — scikit-learn 1.3.0 documentation, no date; SciPy, no date; An introduction to seaborn — seaborn 0.12.2 documentation, no date)","dontUpdate":true,"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86,"uris":["http://zotero.org/users/11537704/items/5QU3RT8N"],"itemData":{"id":386,"type":"webpage","title":"scikit-learn: machine learning in Python — scikit-learn 1.3.0 documentation","URL":"https://scikit-learn.org/stable/index.html","accessed":{"date-parts":[["2023",8,29]]}},"label":"page"},{"id":388,"uris":["http://zotero.org/users/11537704/items/UA2Z2YY2"],"itemData":{"id":388,"type":"webpage","title":"SciPy","URL":"https://scipy.org/","accessed":{"date-parts":[["2023",8,29]]}},"label":"page"},{"id":382,"uris":["http://zotero.org/users/11537704/items/BCW4T5NG"],"itemData":{"id":382,"type":"webpage","title":"An introduction to seaborn — seaborn 0.12.2 documentation","URL":"https://seaborn.pydata.org/tutorial/introduction","accessed":{"date-parts":[["2023",8,29]]}},"label":"page"}],"schema":"https://github.com/citation-style-language/schema/raw/master/csl-citation.json"} </w:instrText>
      </w:r>
      <w:r w:rsidR="00FC62F0">
        <w:rPr>
          <w:rFonts w:asciiTheme="minorHAnsi" w:hAnsiTheme="minorHAnsi" w:cstheme="minorHAnsi"/>
          <w:color w:val="auto"/>
        </w:rPr>
        <w:fldChar w:fldCharType="separate"/>
      </w:r>
      <w:r w:rsidR="004B3C14" w:rsidRPr="008C4B00">
        <w:rPr>
          <w:rFonts w:asciiTheme="minorHAnsi" w:hAnsiTheme="minorHAnsi" w:cstheme="minorHAnsi"/>
          <w:color w:val="auto"/>
        </w:rPr>
        <w:fldChar w:fldCharType="end"/>
      </w:r>
      <w:r w:rsidR="004B3C14" w:rsidRPr="008C4B00">
        <w:rPr>
          <w:rFonts w:asciiTheme="minorHAnsi" w:hAnsiTheme="minorHAnsi" w:cstheme="minorHAnsi"/>
          <w:color w:val="auto"/>
        </w:rPr>
        <w:t xml:space="preserve">.  </w:t>
      </w:r>
    </w:p>
    <w:p w14:paraId="0937223A" w14:textId="1D3633F0" w:rsidR="00767683" w:rsidRPr="008C4B00" w:rsidRDefault="00767683" w:rsidP="004E72E2">
      <w:pPr>
        <w:pStyle w:val="ListParagraph"/>
        <w:numPr>
          <w:ilvl w:val="0"/>
          <w:numId w:val="40"/>
        </w:numPr>
        <w:spacing w:line="360" w:lineRule="auto"/>
        <w:jc w:val="both"/>
        <w:rPr>
          <w:rFonts w:asciiTheme="minorHAnsi" w:hAnsiTheme="minorHAnsi" w:cstheme="minorHAnsi"/>
          <w:color w:val="auto"/>
        </w:rPr>
      </w:pPr>
      <w:r w:rsidRPr="008C4B00">
        <w:rPr>
          <w:rFonts w:asciiTheme="minorHAnsi" w:hAnsiTheme="minorHAnsi" w:cstheme="minorHAnsi"/>
          <w:color w:val="auto"/>
        </w:rPr>
        <w:t>Pandas</w:t>
      </w:r>
      <w:r w:rsidR="00945B0A" w:rsidRPr="008C4B00">
        <w:rPr>
          <w:rFonts w:asciiTheme="minorHAnsi" w:hAnsiTheme="minorHAnsi" w:cstheme="minorHAnsi"/>
          <w:color w:val="auto"/>
        </w:rPr>
        <w:t xml:space="preserve"> - used for </w:t>
      </w:r>
      <w:r w:rsidR="00061A28" w:rsidRPr="008C4B00">
        <w:rPr>
          <w:rFonts w:asciiTheme="minorHAnsi" w:hAnsiTheme="minorHAnsi" w:cstheme="minorHAnsi"/>
          <w:color w:val="auto"/>
        </w:rPr>
        <w:t>‘</w:t>
      </w:r>
      <w:r w:rsidR="00945B0A" w:rsidRPr="008C4B00">
        <w:rPr>
          <w:rFonts w:asciiTheme="minorHAnsi" w:hAnsiTheme="minorHAnsi" w:cstheme="minorHAnsi"/>
          <w:color w:val="auto"/>
        </w:rPr>
        <w:t xml:space="preserve">data </w:t>
      </w:r>
      <w:r w:rsidR="00061A28" w:rsidRPr="008C4B00">
        <w:rPr>
          <w:rFonts w:asciiTheme="minorHAnsi" w:hAnsiTheme="minorHAnsi" w:cstheme="minorHAnsi"/>
          <w:color w:val="auto"/>
        </w:rPr>
        <w:t>wrangling’</w:t>
      </w:r>
      <w:r w:rsidR="00345DE9" w:rsidRPr="008C4B00">
        <w:rPr>
          <w:rFonts w:asciiTheme="minorHAnsi" w:hAnsiTheme="minorHAnsi" w:cstheme="minorHAnsi"/>
          <w:color w:val="auto"/>
        </w:rPr>
        <w:t xml:space="preserve"> or manipulation of dat</w:t>
      </w:r>
      <w:r w:rsidR="007352B5" w:rsidRPr="008C4B00">
        <w:rPr>
          <w:rFonts w:asciiTheme="minorHAnsi" w:hAnsiTheme="minorHAnsi" w:cstheme="minorHAnsi"/>
          <w:color w:val="auto"/>
        </w:rPr>
        <w:t xml:space="preserve">a </w:t>
      </w:r>
      <w:r w:rsidR="00140E6B" w:rsidRPr="008C4B00">
        <w:rPr>
          <w:rFonts w:asciiTheme="minorHAnsi" w:hAnsiTheme="minorHAnsi" w:cstheme="minorHAnsi"/>
          <w:color w:val="auto"/>
        </w:rPr>
        <w:t>within a dataframe</w:t>
      </w:r>
      <w:r w:rsidR="006B07F5" w:rsidRPr="008C4B00">
        <w:rPr>
          <w:rFonts w:asciiTheme="minorHAnsi" w:hAnsiTheme="minorHAnsi" w:cstheme="minorHAnsi"/>
          <w:color w:val="auto"/>
        </w:rPr>
        <w:t xml:space="preserve"> </w:t>
      </w:r>
      <w:r w:rsidR="006B07F5" w:rsidRPr="008C4B00">
        <w:rPr>
          <w:rFonts w:asciiTheme="minorHAnsi" w:hAnsiTheme="minorHAnsi" w:cstheme="minorHAnsi"/>
          <w:color w:val="auto"/>
        </w:rPr>
        <w:fldChar w:fldCharType="begin"/>
      </w:r>
      <w:r w:rsidR="006B07F5" w:rsidRPr="008C4B00">
        <w:rPr>
          <w:rFonts w:asciiTheme="minorHAnsi" w:hAnsiTheme="minorHAnsi" w:cstheme="minorHAnsi"/>
          <w:color w:val="auto"/>
        </w:rPr>
        <w:instrText xml:space="preserve"> ADDIN ZOTERO_ITEM CSL_CITATION {"citationID":"Kl6KJWGS","properties":{"formattedCitation":"(M.Sc, 2023a)","plainCitation":"(M.Sc, 2023a)","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schema":"https://github.com/citation-style-language/schema/raw/master/csl-citation.json"} </w:instrText>
      </w:r>
      <w:r w:rsidR="006B07F5" w:rsidRPr="008C4B00">
        <w:rPr>
          <w:rFonts w:asciiTheme="minorHAnsi" w:hAnsiTheme="minorHAnsi" w:cstheme="minorHAnsi"/>
          <w:color w:val="auto"/>
        </w:rPr>
        <w:fldChar w:fldCharType="separate"/>
      </w:r>
      <w:r w:rsidR="006B07F5" w:rsidRPr="008C4B00">
        <w:rPr>
          <w:color w:val="auto"/>
        </w:rPr>
        <w:t>(M.Sc, 2023a)</w:t>
      </w:r>
      <w:r w:rsidR="006B07F5" w:rsidRPr="008C4B00">
        <w:rPr>
          <w:rFonts w:asciiTheme="minorHAnsi" w:hAnsiTheme="minorHAnsi" w:cstheme="minorHAnsi"/>
          <w:color w:val="auto"/>
        </w:rPr>
        <w:fldChar w:fldCharType="end"/>
      </w:r>
      <w:r w:rsidR="00140E6B" w:rsidRPr="008C4B00">
        <w:rPr>
          <w:rFonts w:asciiTheme="minorHAnsi" w:hAnsiTheme="minorHAnsi" w:cstheme="minorHAnsi"/>
          <w:color w:val="auto"/>
        </w:rPr>
        <w:t>.</w:t>
      </w:r>
    </w:p>
    <w:p w14:paraId="1272F1D9" w14:textId="369694A6" w:rsidR="00741B1D" w:rsidRPr="008C4B00" w:rsidRDefault="00CF17DC" w:rsidP="004E72E2">
      <w:pPr>
        <w:pStyle w:val="ListParagraph"/>
        <w:numPr>
          <w:ilvl w:val="0"/>
          <w:numId w:val="40"/>
        </w:numPr>
        <w:spacing w:line="360" w:lineRule="auto"/>
        <w:jc w:val="both"/>
        <w:rPr>
          <w:rFonts w:asciiTheme="minorHAnsi" w:hAnsiTheme="minorHAnsi" w:cstheme="minorHAnsi"/>
          <w:color w:val="auto"/>
        </w:rPr>
      </w:pPr>
      <w:r w:rsidRPr="008C4B00">
        <w:rPr>
          <w:rFonts w:asciiTheme="minorHAnsi" w:hAnsiTheme="minorHAnsi" w:cstheme="minorHAnsi"/>
          <w:color w:val="auto"/>
        </w:rPr>
        <w:t>NumPy</w:t>
      </w:r>
      <w:r w:rsidR="00140E6B" w:rsidRPr="008C4B00">
        <w:rPr>
          <w:rFonts w:asciiTheme="minorHAnsi" w:hAnsiTheme="minorHAnsi" w:cstheme="minorHAnsi"/>
          <w:color w:val="auto"/>
        </w:rPr>
        <w:t xml:space="preserve"> - used for calculations</w:t>
      </w:r>
      <w:r w:rsidR="005E668D" w:rsidRPr="008C4B00">
        <w:rPr>
          <w:rFonts w:asciiTheme="minorHAnsi" w:hAnsiTheme="minorHAnsi" w:cstheme="minorHAnsi"/>
          <w:color w:val="auto"/>
        </w:rPr>
        <w:t xml:space="preserve"> quickly and easily</w:t>
      </w:r>
      <w:r w:rsidR="006B07F5" w:rsidRPr="008C4B00">
        <w:rPr>
          <w:rFonts w:asciiTheme="minorHAnsi" w:hAnsiTheme="minorHAnsi" w:cstheme="minorHAnsi"/>
          <w:color w:val="auto"/>
        </w:rPr>
        <w:t xml:space="preserve"> </w:t>
      </w:r>
      <w:r w:rsidR="006B07F5" w:rsidRPr="008C4B00">
        <w:rPr>
          <w:rFonts w:asciiTheme="minorHAnsi" w:hAnsiTheme="minorHAnsi" w:cstheme="minorHAnsi"/>
          <w:color w:val="auto"/>
        </w:rPr>
        <w:fldChar w:fldCharType="begin"/>
      </w:r>
      <w:r w:rsidR="00126F7D" w:rsidRPr="008C4B00">
        <w:rPr>
          <w:rFonts w:asciiTheme="minorHAnsi" w:hAnsiTheme="minorHAnsi" w:cstheme="minorHAnsi"/>
          <w:color w:val="auto"/>
        </w:rPr>
        <w:instrText xml:space="preserve"> ADDIN ZOTERO_ITEM CSL_CITATION {"citationID":"pTsc8PwS","properties":{"formattedCitation":"(M.Sc, 2023a)","plainCitation":"(M.Sc, 2023a)","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schema":"https://github.com/citation-style-language/schema/raw/master/csl-citation.json"} </w:instrText>
      </w:r>
      <w:r w:rsidR="006B07F5" w:rsidRPr="008C4B00">
        <w:rPr>
          <w:rFonts w:asciiTheme="minorHAnsi" w:hAnsiTheme="minorHAnsi" w:cstheme="minorHAnsi"/>
          <w:color w:val="auto"/>
        </w:rPr>
        <w:fldChar w:fldCharType="separate"/>
      </w:r>
      <w:r w:rsidR="006B07F5" w:rsidRPr="008C4B00">
        <w:rPr>
          <w:color w:val="auto"/>
        </w:rPr>
        <w:t>(M.Sc, 2023a)</w:t>
      </w:r>
      <w:r w:rsidR="006B07F5" w:rsidRPr="008C4B00">
        <w:rPr>
          <w:rFonts w:asciiTheme="minorHAnsi" w:hAnsiTheme="minorHAnsi" w:cstheme="minorHAnsi"/>
          <w:color w:val="auto"/>
        </w:rPr>
        <w:fldChar w:fldCharType="end"/>
      </w:r>
      <w:r w:rsidR="005E668D" w:rsidRPr="008C4B00">
        <w:rPr>
          <w:rFonts w:asciiTheme="minorHAnsi" w:hAnsiTheme="minorHAnsi" w:cstheme="minorHAnsi"/>
          <w:color w:val="auto"/>
        </w:rPr>
        <w:t>.</w:t>
      </w:r>
    </w:p>
    <w:p w14:paraId="78FD2A5B" w14:textId="51BD1F14" w:rsidR="000D5E25" w:rsidRPr="008C4B00" w:rsidRDefault="00CF17DC" w:rsidP="004E72E2">
      <w:pPr>
        <w:pStyle w:val="ListParagraph"/>
        <w:numPr>
          <w:ilvl w:val="0"/>
          <w:numId w:val="40"/>
        </w:numPr>
        <w:spacing w:line="360" w:lineRule="auto"/>
        <w:jc w:val="both"/>
        <w:rPr>
          <w:rFonts w:asciiTheme="minorHAnsi" w:hAnsiTheme="minorHAnsi" w:cstheme="minorHAnsi"/>
          <w:color w:val="auto"/>
        </w:rPr>
      </w:pPr>
      <w:r w:rsidRPr="008C4B00">
        <w:rPr>
          <w:rFonts w:asciiTheme="minorHAnsi" w:hAnsiTheme="minorHAnsi" w:cstheme="minorHAnsi"/>
          <w:color w:val="auto"/>
        </w:rPr>
        <w:lastRenderedPageBreak/>
        <w:t>Matplotlib</w:t>
      </w:r>
      <w:r w:rsidR="005E668D" w:rsidRPr="008C4B00">
        <w:rPr>
          <w:rFonts w:asciiTheme="minorHAnsi" w:hAnsiTheme="minorHAnsi" w:cstheme="minorHAnsi"/>
          <w:color w:val="auto"/>
        </w:rPr>
        <w:t xml:space="preserve"> - helps display graphs and visualisations of the data using pandas and numpy </w:t>
      </w:r>
      <w:r w:rsidR="00FD64B5" w:rsidRPr="008C4B00">
        <w:rPr>
          <w:rFonts w:asciiTheme="minorHAnsi" w:hAnsiTheme="minorHAnsi" w:cstheme="minorHAnsi"/>
          <w:color w:val="auto"/>
        </w:rPr>
        <w:fldChar w:fldCharType="begin"/>
      </w:r>
      <w:r w:rsidR="00FD64B5" w:rsidRPr="008C4B00">
        <w:rPr>
          <w:rFonts w:asciiTheme="minorHAnsi" w:hAnsiTheme="minorHAnsi" w:cstheme="minorHAnsi"/>
          <w:color w:val="auto"/>
        </w:rPr>
        <w:instrText xml:space="preserve"> ADDIN ZOTERO_ITEM CSL_CITATION {"citationID":"SWmeClJT","properties":{"formattedCitation":"(M.Sc, 2023a)","plainCitation":"(M.Sc, 2023a)","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schema":"https://github.com/citation-style-language/schema/raw/master/csl-citation.json"} </w:instrText>
      </w:r>
      <w:r w:rsidR="00FD64B5" w:rsidRPr="008C4B00">
        <w:rPr>
          <w:rFonts w:asciiTheme="minorHAnsi" w:hAnsiTheme="minorHAnsi" w:cstheme="minorHAnsi"/>
          <w:color w:val="auto"/>
        </w:rPr>
        <w:fldChar w:fldCharType="separate"/>
      </w:r>
      <w:r w:rsidR="00FD64B5" w:rsidRPr="008C4B00">
        <w:rPr>
          <w:color w:val="auto"/>
        </w:rPr>
        <w:t>(M.Sc, 2023a)</w:t>
      </w:r>
      <w:r w:rsidR="00FD64B5" w:rsidRPr="008C4B00">
        <w:rPr>
          <w:rFonts w:asciiTheme="minorHAnsi" w:hAnsiTheme="minorHAnsi" w:cstheme="minorHAnsi"/>
          <w:color w:val="auto"/>
        </w:rPr>
        <w:fldChar w:fldCharType="end"/>
      </w:r>
      <w:r w:rsidR="00FD64B5" w:rsidRPr="008C4B00">
        <w:rPr>
          <w:rFonts w:asciiTheme="minorHAnsi" w:hAnsiTheme="minorHAnsi" w:cstheme="minorHAnsi"/>
          <w:color w:val="auto"/>
        </w:rPr>
        <w:t>.</w:t>
      </w:r>
    </w:p>
    <w:p w14:paraId="6EC7D43A" w14:textId="7BA4D062" w:rsidR="00CF17DC" w:rsidRPr="008C4B00" w:rsidRDefault="00E937B1" w:rsidP="004E72E2">
      <w:pPr>
        <w:pStyle w:val="ListParagraph"/>
        <w:numPr>
          <w:ilvl w:val="0"/>
          <w:numId w:val="40"/>
        </w:numPr>
        <w:spacing w:line="360" w:lineRule="auto"/>
        <w:jc w:val="both"/>
        <w:rPr>
          <w:rFonts w:asciiTheme="minorHAnsi" w:hAnsiTheme="minorHAnsi" w:cstheme="minorHAnsi"/>
          <w:color w:val="auto"/>
        </w:rPr>
      </w:pPr>
      <w:r w:rsidRPr="008C4B00">
        <w:rPr>
          <w:rFonts w:asciiTheme="minorHAnsi" w:hAnsiTheme="minorHAnsi" w:cstheme="minorHAnsi"/>
          <w:color w:val="auto"/>
        </w:rPr>
        <w:t>s</w:t>
      </w:r>
      <w:r w:rsidR="00CF17DC" w:rsidRPr="008C4B00">
        <w:rPr>
          <w:rFonts w:asciiTheme="minorHAnsi" w:hAnsiTheme="minorHAnsi" w:cstheme="minorHAnsi"/>
          <w:color w:val="auto"/>
        </w:rPr>
        <w:t>ea</w:t>
      </w:r>
      <w:r w:rsidRPr="008C4B00">
        <w:rPr>
          <w:rFonts w:asciiTheme="minorHAnsi" w:hAnsiTheme="minorHAnsi" w:cstheme="minorHAnsi"/>
          <w:color w:val="auto"/>
        </w:rPr>
        <w:t>b</w:t>
      </w:r>
      <w:r w:rsidR="00CF17DC" w:rsidRPr="008C4B00">
        <w:rPr>
          <w:rFonts w:asciiTheme="minorHAnsi" w:hAnsiTheme="minorHAnsi" w:cstheme="minorHAnsi"/>
          <w:color w:val="auto"/>
        </w:rPr>
        <w:t>orn</w:t>
      </w:r>
      <w:r w:rsidR="00F938CE" w:rsidRPr="008C4B00">
        <w:rPr>
          <w:rFonts w:asciiTheme="minorHAnsi" w:hAnsiTheme="minorHAnsi" w:cstheme="minorHAnsi"/>
          <w:color w:val="auto"/>
        </w:rPr>
        <w:t xml:space="preserve"> - </w:t>
      </w:r>
      <w:r w:rsidRPr="008C4B00">
        <w:rPr>
          <w:rFonts w:asciiTheme="minorHAnsi" w:hAnsiTheme="minorHAnsi" w:cstheme="minorHAnsi"/>
          <w:color w:val="auto"/>
        </w:rPr>
        <w:t>built to work alongside Matplotlib, the Seaborn library</w:t>
      </w:r>
      <w:r w:rsidR="00467AE0" w:rsidRPr="008C4B00">
        <w:rPr>
          <w:rFonts w:asciiTheme="minorHAnsi" w:hAnsiTheme="minorHAnsi" w:cstheme="minorHAnsi"/>
          <w:color w:val="auto"/>
        </w:rPr>
        <w:t xml:space="preserve"> allows for statistical data to be graphed and displayed</w:t>
      </w:r>
      <w:r w:rsidR="00FD64B5" w:rsidRPr="008C4B00">
        <w:rPr>
          <w:rFonts w:asciiTheme="minorHAnsi" w:hAnsiTheme="minorHAnsi" w:cstheme="minorHAnsi"/>
          <w:color w:val="auto"/>
        </w:rPr>
        <w:t xml:space="preserve"> </w:t>
      </w:r>
      <w:r w:rsidR="00FD64B5" w:rsidRPr="008C4B00">
        <w:rPr>
          <w:rFonts w:asciiTheme="minorHAnsi" w:hAnsiTheme="minorHAnsi" w:cstheme="minorHAnsi"/>
          <w:color w:val="auto"/>
        </w:rPr>
        <w:fldChar w:fldCharType="begin"/>
      </w:r>
      <w:r w:rsidR="00FD64B5" w:rsidRPr="008C4B00">
        <w:rPr>
          <w:rFonts w:asciiTheme="minorHAnsi" w:hAnsiTheme="minorHAnsi" w:cstheme="minorHAnsi"/>
          <w:color w:val="auto"/>
        </w:rPr>
        <w:instrText xml:space="preserve"> ADDIN ZOTERO_ITEM CSL_CITATION {"citationID":"UigFJmKt","properties":{"formattedCitation":"({\\i{}An introduction to seaborn \\uc0\\u8212{} seaborn 0.12.2 documentation}, no date)","plainCitation":"(An introduction to seaborn — seaborn 0.12.2 documentation, no date)","noteIndex":0},"citationItems":[{"id":382,"uris":["http://zotero.org/users/11537704/items/BCW4T5NG"],"itemData":{"id":382,"type":"webpage","title":"An introduction to seaborn — seaborn 0.12.2 documentation","URL":"https://seaborn.pydata.org/tutorial/introduction","accessed":{"date-parts":[["2023",8,29]]}}}],"schema":"https://github.com/citation-style-language/schema/raw/master/csl-citation.json"} </w:instrText>
      </w:r>
      <w:r w:rsidR="00FD64B5" w:rsidRPr="008C4B00">
        <w:rPr>
          <w:rFonts w:asciiTheme="minorHAnsi" w:hAnsiTheme="minorHAnsi" w:cstheme="minorHAnsi"/>
          <w:color w:val="auto"/>
        </w:rPr>
        <w:fldChar w:fldCharType="separate"/>
      </w:r>
      <w:r w:rsidR="00FD64B5" w:rsidRPr="008C4B00">
        <w:rPr>
          <w:color w:val="auto"/>
          <w:szCs w:val="24"/>
        </w:rPr>
        <w:t>(</w:t>
      </w:r>
      <w:r w:rsidR="00FD64B5" w:rsidRPr="008C4B00">
        <w:rPr>
          <w:i/>
          <w:iCs/>
          <w:color w:val="auto"/>
          <w:szCs w:val="24"/>
        </w:rPr>
        <w:t>An introduction to seaborn — seaborn 0.12.2 documentation</w:t>
      </w:r>
      <w:r w:rsidR="00FD64B5" w:rsidRPr="008C4B00">
        <w:rPr>
          <w:color w:val="auto"/>
          <w:szCs w:val="24"/>
        </w:rPr>
        <w:t>, no date)</w:t>
      </w:r>
      <w:r w:rsidR="00FD64B5" w:rsidRPr="008C4B00">
        <w:rPr>
          <w:rFonts w:asciiTheme="minorHAnsi" w:hAnsiTheme="minorHAnsi" w:cstheme="minorHAnsi"/>
          <w:color w:val="auto"/>
        </w:rPr>
        <w:fldChar w:fldCharType="end"/>
      </w:r>
      <w:r w:rsidR="00467AE0" w:rsidRPr="008C4B00">
        <w:rPr>
          <w:rFonts w:asciiTheme="minorHAnsi" w:hAnsiTheme="minorHAnsi" w:cstheme="minorHAnsi"/>
          <w:color w:val="auto"/>
        </w:rPr>
        <w:t>.</w:t>
      </w:r>
    </w:p>
    <w:p w14:paraId="1FA87EB9" w14:textId="0E722481" w:rsidR="00F4611D" w:rsidRPr="008C4B00" w:rsidRDefault="00F4611D" w:rsidP="004E72E2">
      <w:pPr>
        <w:pStyle w:val="ListParagraph"/>
        <w:numPr>
          <w:ilvl w:val="0"/>
          <w:numId w:val="40"/>
        </w:numPr>
        <w:spacing w:line="360" w:lineRule="auto"/>
        <w:jc w:val="both"/>
        <w:rPr>
          <w:rFonts w:asciiTheme="minorHAnsi" w:hAnsiTheme="minorHAnsi" w:cstheme="minorHAnsi"/>
          <w:color w:val="auto"/>
        </w:rPr>
      </w:pPr>
      <w:r w:rsidRPr="008C4B00">
        <w:rPr>
          <w:rFonts w:asciiTheme="minorHAnsi" w:hAnsiTheme="minorHAnsi" w:cstheme="minorHAnsi"/>
          <w:color w:val="auto"/>
        </w:rPr>
        <w:t xml:space="preserve">Scikit-Learn </w:t>
      </w:r>
      <w:r w:rsidR="00467AE0" w:rsidRPr="008C4B00">
        <w:rPr>
          <w:rFonts w:asciiTheme="minorHAnsi" w:hAnsiTheme="minorHAnsi" w:cstheme="minorHAnsi"/>
          <w:color w:val="auto"/>
        </w:rPr>
        <w:t xml:space="preserve">- </w:t>
      </w:r>
      <w:r w:rsidR="00E07765" w:rsidRPr="008C4B00">
        <w:rPr>
          <w:rFonts w:asciiTheme="minorHAnsi" w:hAnsiTheme="minorHAnsi" w:cstheme="minorHAnsi"/>
          <w:color w:val="auto"/>
        </w:rPr>
        <w:t xml:space="preserve">allows a programmer to quickly implement a range of machine learning algorithms </w:t>
      </w:r>
      <w:r w:rsidR="003562E8" w:rsidRPr="008C4B00">
        <w:rPr>
          <w:rFonts w:asciiTheme="minorHAnsi" w:hAnsiTheme="minorHAnsi" w:cstheme="minorHAnsi"/>
          <w:color w:val="auto"/>
        </w:rPr>
        <w:t>in conjunction with other libraries such as pandas and matplotlib</w:t>
      </w:r>
      <w:r w:rsidR="00FD64B5" w:rsidRPr="008C4B00">
        <w:rPr>
          <w:rFonts w:asciiTheme="minorHAnsi" w:hAnsiTheme="minorHAnsi" w:cstheme="minorHAnsi"/>
          <w:color w:val="auto"/>
        </w:rPr>
        <w:t xml:space="preserve"> </w:t>
      </w:r>
      <w:r w:rsidR="00FD64B5" w:rsidRPr="008C4B00">
        <w:rPr>
          <w:rFonts w:asciiTheme="minorHAnsi" w:hAnsiTheme="minorHAnsi" w:cstheme="minorHAnsi"/>
          <w:color w:val="auto"/>
        </w:rPr>
        <w:fldChar w:fldCharType="begin"/>
      </w:r>
      <w:r w:rsidR="00FD64B5" w:rsidRPr="008C4B00">
        <w:rPr>
          <w:rFonts w:asciiTheme="minorHAnsi" w:hAnsiTheme="minorHAnsi" w:cstheme="minorHAnsi"/>
          <w:color w:val="auto"/>
        </w:rPr>
        <w:instrText xml:space="preserve"> ADDIN ZOTERO_ITEM CSL_CITATION {"citationID":"CdN7uzu6","properties":{"formattedCitation":"({\\i{}scikit-learn: machine learning in Python \\uc0\\u8212{} scikit-learn 1.3.0 documentation}, no date)","plainCitation":"(scikit-learn: machine learning in Python — scikit-learn 1.3.0 documentation, no date)","noteIndex":0},"citationItems":[{"id":386,"uris":["http://zotero.org/users/11537704/items/5QU3RT8N"],"itemData":{"id":386,"type":"webpage","title":"scikit-learn: machine learning in Python — scikit-learn 1.3.0 documentation","URL":"https://scikit-learn.org/stable/index.html","accessed":{"date-parts":[["2023",8,29]]}}}],"schema":"https://github.com/citation-style-language/schema/raw/master/csl-citation.json"} </w:instrText>
      </w:r>
      <w:r w:rsidR="00FD64B5" w:rsidRPr="008C4B00">
        <w:rPr>
          <w:rFonts w:asciiTheme="minorHAnsi" w:hAnsiTheme="minorHAnsi" w:cstheme="minorHAnsi"/>
          <w:color w:val="auto"/>
        </w:rPr>
        <w:fldChar w:fldCharType="separate"/>
      </w:r>
      <w:r w:rsidR="00FD64B5" w:rsidRPr="008C4B00">
        <w:rPr>
          <w:color w:val="auto"/>
          <w:szCs w:val="24"/>
        </w:rPr>
        <w:t>(</w:t>
      </w:r>
      <w:r w:rsidR="00FD64B5" w:rsidRPr="008C4B00">
        <w:rPr>
          <w:i/>
          <w:iCs/>
          <w:color w:val="auto"/>
          <w:szCs w:val="24"/>
        </w:rPr>
        <w:t>scikit-learn: machine learning in Python — scikit-learn 1.3.0 documentation</w:t>
      </w:r>
      <w:r w:rsidR="00FD64B5" w:rsidRPr="008C4B00">
        <w:rPr>
          <w:color w:val="auto"/>
          <w:szCs w:val="24"/>
        </w:rPr>
        <w:t>, no date)</w:t>
      </w:r>
      <w:r w:rsidR="00FD64B5" w:rsidRPr="008C4B00">
        <w:rPr>
          <w:rFonts w:asciiTheme="minorHAnsi" w:hAnsiTheme="minorHAnsi" w:cstheme="minorHAnsi"/>
          <w:color w:val="auto"/>
        </w:rPr>
        <w:fldChar w:fldCharType="end"/>
      </w:r>
      <w:r w:rsidR="003562E8" w:rsidRPr="008C4B00">
        <w:rPr>
          <w:rFonts w:asciiTheme="minorHAnsi" w:hAnsiTheme="minorHAnsi" w:cstheme="minorHAnsi"/>
          <w:color w:val="auto"/>
        </w:rPr>
        <w:t>.</w:t>
      </w:r>
    </w:p>
    <w:p w14:paraId="35ADB369" w14:textId="0DA62374" w:rsidR="00CF17DC" w:rsidRPr="008C4B00" w:rsidRDefault="00CF17DC" w:rsidP="004E72E2">
      <w:pPr>
        <w:pStyle w:val="ListParagraph"/>
        <w:numPr>
          <w:ilvl w:val="0"/>
          <w:numId w:val="40"/>
        </w:numPr>
        <w:spacing w:line="360" w:lineRule="auto"/>
        <w:jc w:val="both"/>
        <w:rPr>
          <w:rFonts w:asciiTheme="minorHAnsi" w:hAnsiTheme="minorHAnsi" w:cstheme="minorHAnsi"/>
          <w:color w:val="auto"/>
        </w:rPr>
      </w:pPr>
      <w:r w:rsidRPr="008C4B00">
        <w:rPr>
          <w:rFonts w:asciiTheme="minorHAnsi" w:hAnsiTheme="minorHAnsi" w:cstheme="minorHAnsi"/>
          <w:color w:val="auto"/>
        </w:rPr>
        <w:t>Scipy</w:t>
      </w:r>
      <w:r w:rsidR="00372933" w:rsidRPr="008C4B00">
        <w:rPr>
          <w:rFonts w:asciiTheme="minorHAnsi" w:hAnsiTheme="minorHAnsi" w:cstheme="minorHAnsi"/>
          <w:color w:val="auto"/>
        </w:rPr>
        <w:t xml:space="preserve"> - enables a programmer to implement</w:t>
      </w:r>
      <w:r w:rsidR="008820B8" w:rsidRPr="008C4B00">
        <w:rPr>
          <w:rFonts w:asciiTheme="minorHAnsi" w:hAnsiTheme="minorHAnsi" w:cstheme="minorHAnsi"/>
          <w:color w:val="auto"/>
        </w:rPr>
        <w:t xml:space="preserve"> statistics and other mathematical computations with python</w:t>
      </w:r>
      <w:r w:rsidR="00875348" w:rsidRPr="008C4B00">
        <w:rPr>
          <w:rFonts w:asciiTheme="minorHAnsi" w:hAnsiTheme="minorHAnsi" w:cstheme="minorHAnsi"/>
          <w:color w:val="auto"/>
        </w:rPr>
        <w:t xml:space="preserve"> </w:t>
      </w:r>
      <w:r w:rsidR="00875348" w:rsidRPr="008C4B00">
        <w:rPr>
          <w:rFonts w:asciiTheme="minorHAnsi" w:hAnsiTheme="minorHAnsi" w:cstheme="minorHAnsi"/>
          <w:color w:val="auto"/>
        </w:rPr>
        <w:fldChar w:fldCharType="begin"/>
      </w:r>
      <w:r w:rsidR="00875348" w:rsidRPr="008C4B00">
        <w:rPr>
          <w:rFonts w:asciiTheme="minorHAnsi" w:hAnsiTheme="minorHAnsi" w:cstheme="minorHAnsi"/>
          <w:color w:val="auto"/>
        </w:rPr>
        <w:instrText xml:space="preserve"> ADDIN ZOTERO_ITEM CSL_CITATION {"citationID":"OQVpUh5i","properties":{"formattedCitation":"({\\i{}SciPy}, no date)","plainCitation":"(SciPy, no date)","noteIndex":0},"citationItems":[{"id":388,"uris":["http://zotero.org/users/11537704/items/UA2Z2YY2"],"itemData":{"id":388,"type":"webpage","title":"SciPy","URL":"https://scipy.org/","accessed":{"date-parts":[["2023",8,29]]}}}],"schema":"https://github.com/citation-style-language/schema/raw/master/csl-citation.json"} </w:instrText>
      </w:r>
      <w:r w:rsidR="00875348" w:rsidRPr="008C4B00">
        <w:rPr>
          <w:rFonts w:asciiTheme="minorHAnsi" w:hAnsiTheme="minorHAnsi" w:cstheme="minorHAnsi"/>
          <w:color w:val="auto"/>
        </w:rPr>
        <w:fldChar w:fldCharType="separate"/>
      </w:r>
      <w:r w:rsidR="00875348" w:rsidRPr="008C4B00">
        <w:rPr>
          <w:color w:val="auto"/>
          <w:szCs w:val="24"/>
        </w:rPr>
        <w:t>(</w:t>
      </w:r>
      <w:r w:rsidR="00875348" w:rsidRPr="008C4B00">
        <w:rPr>
          <w:i/>
          <w:iCs/>
          <w:color w:val="auto"/>
          <w:szCs w:val="24"/>
        </w:rPr>
        <w:t>SciPy</w:t>
      </w:r>
      <w:r w:rsidR="00875348" w:rsidRPr="008C4B00">
        <w:rPr>
          <w:color w:val="auto"/>
          <w:szCs w:val="24"/>
        </w:rPr>
        <w:t>, no date)</w:t>
      </w:r>
      <w:r w:rsidR="00875348" w:rsidRPr="008C4B00">
        <w:rPr>
          <w:rFonts w:asciiTheme="minorHAnsi" w:hAnsiTheme="minorHAnsi" w:cstheme="minorHAnsi"/>
          <w:color w:val="auto"/>
        </w:rPr>
        <w:fldChar w:fldCharType="end"/>
      </w:r>
      <w:r w:rsidR="008820B8" w:rsidRPr="008C4B00">
        <w:rPr>
          <w:rFonts w:asciiTheme="minorHAnsi" w:hAnsiTheme="minorHAnsi" w:cstheme="minorHAnsi"/>
          <w:color w:val="auto"/>
        </w:rPr>
        <w:t>.</w:t>
      </w:r>
    </w:p>
    <w:p w14:paraId="6F2E6389" w14:textId="2BA64700" w:rsidR="00585EBB" w:rsidRPr="008C4B00" w:rsidRDefault="00585EBB" w:rsidP="004E72E2">
      <w:pPr>
        <w:pStyle w:val="ListParagraph"/>
        <w:numPr>
          <w:ilvl w:val="0"/>
          <w:numId w:val="40"/>
        </w:numPr>
        <w:spacing w:line="360" w:lineRule="auto"/>
        <w:jc w:val="both"/>
        <w:rPr>
          <w:rFonts w:asciiTheme="minorHAnsi" w:hAnsiTheme="minorHAnsi" w:cstheme="minorHAnsi"/>
          <w:color w:val="auto"/>
        </w:rPr>
      </w:pPr>
      <w:r w:rsidRPr="008C4B00">
        <w:rPr>
          <w:rFonts w:asciiTheme="minorHAnsi" w:hAnsiTheme="minorHAnsi" w:cstheme="minorHAnsi"/>
          <w:color w:val="auto"/>
        </w:rPr>
        <w:t>Keras</w:t>
      </w:r>
      <w:r w:rsidR="00A92FD6" w:rsidRPr="008C4B00">
        <w:rPr>
          <w:rFonts w:asciiTheme="minorHAnsi" w:hAnsiTheme="minorHAnsi" w:cstheme="minorHAnsi"/>
          <w:color w:val="auto"/>
        </w:rPr>
        <w:t xml:space="preserve"> - facilitates deep learning w</w:t>
      </w:r>
      <w:r w:rsidR="00DD1B36" w:rsidRPr="008C4B00">
        <w:rPr>
          <w:rFonts w:asciiTheme="minorHAnsi" w:hAnsiTheme="minorHAnsi" w:cstheme="minorHAnsi"/>
          <w:color w:val="auto"/>
        </w:rPr>
        <w:t xml:space="preserve">ithin Python by working in conjunction with TensorFlow to provide a simple but flexible </w:t>
      </w:r>
      <w:r w:rsidR="005D643E" w:rsidRPr="008C4B00">
        <w:rPr>
          <w:rFonts w:asciiTheme="minorHAnsi" w:hAnsiTheme="minorHAnsi" w:cstheme="minorHAnsi"/>
          <w:color w:val="auto"/>
        </w:rPr>
        <w:t>platform for analysis</w:t>
      </w:r>
      <w:r w:rsidR="00875348" w:rsidRPr="008C4B00">
        <w:rPr>
          <w:rFonts w:asciiTheme="minorHAnsi" w:hAnsiTheme="minorHAnsi" w:cstheme="minorHAnsi"/>
          <w:color w:val="auto"/>
        </w:rPr>
        <w:t xml:space="preserve"> </w:t>
      </w:r>
      <w:r w:rsidR="00875348" w:rsidRPr="008C4B00">
        <w:rPr>
          <w:rFonts w:asciiTheme="minorHAnsi" w:hAnsiTheme="minorHAnsi" w:cstheme="minorHAnsi"/>
          <w:color w:val="auto"/>
        </w:rPr>
        <w:fldChar w:fldCharType="begin"/>
      </w:r>
      <w:r w:rsidR="00875348" w:rsidRPr="008C4B00">
        <w:rPr>
          <w:rFonts w:asciiTheme="minorHAnsi" w:hAnsiTheme="minorHAnsi" w:cstheme="minorHAnsi"/>
          <w:color w:val="auto"/>
        </w:rPr>
        <w:instrText xml:space="preserve"> ADDIN ZOTERO_ITEM CSL_CITATION {"citationID":"mKTjIBQ2","properties":{"formattedCitation":"(Team, no date)","plainCitation":"(Team, no date)","noteIndex":0},"citationItems":[{"id":457,"uris":["http://zotero.org/users/11537704/items/N7AWHQF9"],"itemData":{"id":457,"type":"webpage","abstract":"Keras documentation","language":"en","title":"Keras documentation: About Keras","title-short":"Keras documentation","URL":"https://keras.io/about/","author":[{"family":"Team","given":"Keras"}],"accessed":{"date-parts":[["2023",9,17]]}}}],"schema":"https://github.com/citation-style-language/schema/raw/master/csl-citation.json"} </w:instrText>
      </w:r>
      <w:r w:rsidR="00875348" w:rsidRPr="008C4B00">
        <w:rPr>
          <w:rFonts w:asciiTheme="minorHAnsi" w:hAnsiTheme="minorHAnsi" w:cstheme="minorHAnsi"/>
          <w:color w:val="auto"/>
        </w:rPr>
        <w:fldChar w:fldCharType="separate"/>
      </w:r>
      <w:r w:rsidR="00875348" w:rsidRPr="008C4B00">
        <w:rPr>
          <w:color w:val="auto"/>
        </w:rPr>
        <w:t>(Team, no date)</w:t>
      </w:r>
      <w:r w:rsidR="00875348" w:rsidRPr="008C4B00">
        <w:rPr>
          <w:rFonts w:asciiTheme="minorHAnsi" w:hAnsiTheme="minorHAnsi" w:cstheme="minorHAnsi"/>
          <w:color w:val="auto"/>
        </w:rPr>
        <w:fldChar w:fldCharType="end"/>
      </w:r>
      <w:r w:rsidR="005D643E" w:rsidRPr="008C4B00">
        <w:rPr>
          <w:rFonts w:asciiTheme="minorHAnsi" w:hAnsiTheme="minorHAnsi" w:cstheme="minorHAnsi"/>
          <w:color w:val="auto"/>
        </w:rPr>
        <w:t xml:space="preserve">. </w:t>
      </w:r>
    </w:p>
    <w:p w14:paraId="1F46EECA" w14:textId="77777777" w:rsidR="000D5E25" w:rsidRPr="008C4B00" w:rsidRDefault="000D5E25" w:rsidP="004E72E2">
      <w:pPr>
        <w:spacing w:line="360" w:lineRule="auto"/>
        <w:ind w:left="426"/>
        <w:jc w:val="both"/>
        <w:rPr>
          <w:rFonts w:asciiTheme="minorHAnsi" w:hAnsiTheme="minorHAnsi" w:cstheme="minorHAnsi"/>
          <w:color w:val="auto"/>
        </w:rPr>
      </w:pPr>
    </w:p>
    <w:p w14:paraId="514DCB60" w14:textId="77777777" w:rsidR="00E849BE" w:rsidRPr="008C4B00" w:rsidRDefault="00E849BE" w:rsidP="004E72E2">
      <w:pPr>
        <w:pStyle w:val="Heading2"/>
        <w:numPr>
          <w:ilvl w:val="1"/>
          <w:numId w:val="35"/>
        </w:numPr>
        <w:spacing w:line="360" w:lineRule="auto"/>
        <w:jc w:val="both"/>
        <w:rPr>
          <w:rFonts w:asciiTheme="minorHAnsi" w:hAnsiTheme="minorHAnsi" w:cstheme="minorHAnsi"/>
          <w:color w:val="auto"/>
        </w:rPr>
      </w:pPr>
      <w:bookmarkStart w:id="22" w:name="_Toc146039337"/>
      <w:r w:rsidRPr="008C4B00">
        <w:rPr>
          <w:rFonts w:asciiTheme="minorHAnsi" w:hAnsiTheme="minorHAnsi" w:cstheme="minorHAnsi"/>
          <w:color w:val="auto"/>
        </w:rPr>
        <w:t>Exploratory data analysis</w:t>
      </w:r>
      <w:bookmarkEnd w:id="22"/>
      <w:r w:rsidRPr="008C4B00">
        <w:rPr>
          <w:rFonts w:asciiTheme="minorHAnsi" w:hAnsiTheme="minorHAnsi" w:cstheme="minorHAnsi"/>
          <w:color w:val="auto"/>
        </w:rPr>
        <w:t xml:space="preserve"> </w:t>
      </w:r>
    </w:p>
    <w:p w14:paraId="2F5BEF61" w14:textId="2131D8CA" w:rsidR="002E660E" w:rsidRPr="008C4B00" w:rsidRDefault="00B61C1A" w:rsidP="004E72E2">
      <w:pPr>
        <w:spacing w:line="360" w:lineRule="auto"/>
        <w:ind w:left="426"/>
        <w:jc w:val="both"/>
        <w:rPr>
          <w:rFonts w:asciiTheme="minorHAnsi" w:hAnsiTheme="minorHAnsi" w:cstheme="minorHAnsi"/>
          <w:bCs/>
          <w:color w:val="auto"/>
        </w:rPr>
      </w:pPr>
      <w:r w:rsidRPr="008C4B00">
        <w:rPr>
          <w:rFonts w:asciiTheme="minorHAnsi" w:hAnsiTheme="minorHAnsi" w:cstheme="minorHAnsi"/>
          <w:bCs/>
          <w:color w:val="auto"/>
        </w:rPr>
        <w:t xml:space="preserve">As with all data analysis projects, the exploratory data analysis </w:t>
      </w:r>
      <w:r w:rsidR="007A16D0" w:rsidRPr="008C4B00">
        <w:rPr>
          <w:rFonts w:asciiTheme="minorHAnsi" w:hAnsiTheme="minorHAnsi" w:cstheme="minorHAnsi"/>
          <w:bCs/>
          <w:color w:val="auto"/>
        </w:rPr>
        <w:t xml:space="preserve">(EDA) </w:t>
      </w:r>
      <w:r w:rsidRPr="008C4B00">
        <w:rPr>
          <w:rFonts w:asciiTheme="minorHAnsi" w:hAnsiTheme="minorHAnsi" w:cstheme="minorHAnsi"/>
          <w:bCs/>
          <w:color w:val="auto"/>
        </w:rPr>
        <w:t>stage i</w:t>
      </w:r>
      <w:r w:rsidR="008024C5" w:rsidRPr="008C4B00">
        <w:rPr>
          <w:rFonts w:asciiTheme="minorHAnsi" w:hAnsiTheme="minorHAnsi" w:cstheme="minorHAnsi"/>
          <w:bCs/>
          <w:color w:val="auto"/>
        </w:rPr>
        <w:t xml:space="preserve">s crucial </w:t>
      </w:r>
      <w:r w:rsidR="002E660E" w:rsidRPr="008C4B00">
        <w:rPr>
          <w:rFonts w:asciiTheme="minorHAnsi" w:hAnsiTheme="minorHAnsi" w:cstheme="minorHAnsi"/>
          <w:bCs/>
          <w:color w:val="auto"/>
        </w:rPr>
        <w:t>to</w:t>
      </w:r>
      <w:r w:rsidR="008024C5" w:rsidRPr="008C4B00">
        <w:rPr>
          <w:rFonts w:asciiTheme="minorHAnsi" w:hAnsiTheme="minorHAnsi" w:cstheme="minorHAnsi"/>
          <w:bCs/>
          <w:color w:val="auto"/>
        </w:rPr>
        <w:t xml:space="preserve"> ensure that the resulting anal</w:t>
      </w:r>
      <w:r w:rsidR="00417614" w:rsidRPr="008C4B00">
        <w:rPr>
          <w:rFonts w:asciiTheme="minorHAnsi" w:hAnsiTheme="minorHAnsi" w:cstheme="minorHAnsi"/>
          <w:bCs/>
          <w:color w:val="auto"/>
        </w:rPr>
        <w:t xml:space="preserve">ysis will be valid and not biased one </w:t>
      </w:r>
      <w:r w:rsidR="00486915" w:rsidRPr="008C4B00">
        <w:rPr>
          <w:rFonts w:asciiTheme="minorHAnsi" w:hAnsiTheme="minorHAnsi" w:cstheme="minorHAnsi"/>
          <w:bCs/>
          <w:color w:val="auto"/>
        </w:rPr>
        <w:t>way</w:t>
      </w:r>
      <w:r w:rsidR="00417614" w:rsidRPr="008C4B00">
        <w:rPr>
          <w:rFonts w:asciiTheme="minorHAnsi" w:hAnsiTheme="minorHAnsi" w:cstheme="minorHAnsi"/>
          <w:bCs/>
          <w:color w:val="auto"/>
        </w:rPr>
        <w:t xml:space="preserve"> or the other</w:t>
      </w:r>
      <w:r w:rsidR="00BC0AD6" w:rsidRPr="008C4B00">
        <w:rPr>
          <w:rFonts w:asciiTheme="minorHAnsi" w:hAnsiTheme="minorHAnsi" w:cstheme="minorHAnsi"/>
          <w:bCs/>
          <w:color w:val="auto"/>
        </w:rPr>
        <w:t xml:space="preserve">.  The steps undertaken as part of EDA </w:t>
      </w:r>
      <w:r w:rsidR="005A74B0" w:rsidRPr="008C4B00">
        <w:rPr>
          <w:rFonts w:asciiTheme="minorHAnsi" w:hAnsiTheme="minorHAnsi" w:cstheme="minorHAnsi"/>
          <w:bCs/>
          <w:color w:val="auto"/>
        </w:rPr>
        <w:t xml:space="preserve">in Notebook </w:t>
      </w:r>
      <w:r w:rsidR="00903F5D" w:rsidRPr="008C4B00">
        <w:rPr>
          <w:rFonts w:asciiTheme="minorHAnsi" w:hAnsiTheme="minorHAnsi" w:cstheme="minorHAnsi"/>
          <w:bCs/>
          <w:color w:val="auto"/>
        </w:rPr>
        <w:t>00 - EDA on - Student_Info.csv</w:t>
      </w:r>
      <w:r w:rsidR="005A74B0" w:rsidRPr="008C4B00">
        <w:rPr>
          <w:rFonts w:asciiTheme="minorHAnsi" w:hAnsiTheme="minorHAnsi" w:cstheme="minorHAnsi"/>
          <w:bCs/>
          <w:color w:val="auto"/>
        </w:rPr>
        <w:t xml:space="preserve"> - </w:t>
      </w:r>
      <w:r w:rsidR="00975989" w:rsidRPr="008C4B00">
        <w:rPr>
          <w:rFonts w:asciiTheme="minorHAnsi" w:hAnsiTheme="minorHAnsi" w:cstheme="minorHAnsi"/>
          <w:bCs/>
          <w:color w:val="auto"/>
        </w:rPr>
        <w:t>a</w:t>
      </w:r>
      <w:r w:rsidR="005744BC" w:rsidRPr="008C4B00">
        <w:rPr>
          <w:rFonts w:asciiTheme="minorHAnsi" w:hAnsiTheme="minorHAnsi" w:cstheme="minorHAnsi"/>
          <w:bCs/>
          <w:color w:val="auto"/>
        </w:rPr>
        <w:t xml:space="preserve">s </w:t>
      </w:r>
      <w:r w:rsidR="00975989" w:rsidRPr="008C4B00">
        <w:rPr>
          <w:rFonts w:asciiTheme="minorHAnsi" w:hAnsiTheme="minorHAnsi" w:cstheme="minorHAnsi"/>
          <w:bCs/>
          <w:color w:val="auto"/>
        </w:rPr>
        <w:t>outlined</w:t>
      </w:r>
      <w:r w:rsidR="005744BC" w:rsidRPr="008C4B00">
        <w:rPr>
          <w:rFonts w:asciiTheme="minorHAnsi" w:hAnsiTheme="minorHAnsi" w:cstheme="minorHAnsi"/>
          <w:bCs/>
          <w:color w:val="auto"/>
        </w:rPr>
        <w:t xml:space="preserve"> by Peng are </w:t>
      </w:r>
      <w:r w:rsidR="00F631E5" w:rsidRPr="008C4B00">
        <w:rPr>
          <w:rFonts w:asciiTheme="minorHAnsi" w:hAnsiTheme="minorHAnsi" w:cstheme="minorHAnsi"/>
          <w:bCs/>
          <w:color w:val="auto"/>
        </w:rPr>
        <w:t>shown</w:t>
      </w:r>
      <w:r w:rsidR="005744BC" w:rsidRPr="008C4B00">
        <w:rPr>
          <w:rFonts w:asciiTheme="minorHAnsi" w:hAnsiTheme="minorHAnsi" w:cstheme="minorHAnsi"/>
          <w:bCs/>
          <w:color w:val="auto"/>
        </w:rPr>
        <w:t xml:space="preserve"> below </w:t>
      </w:r>
      <w:r w:rsidR="005744BC" w:rsidRPr="008C4B00">
        <w:rPr>
          <w:rFonts w:asciiTheme="minorHAnsi" w:hAnsiTheme="minorHAnsi" w:cstheme="minorHAnsi"/>
          <w:bCs/>
          <w:color w:val="auto"/>
        </w:rPr>
        <w:fldChar w:fldCharType="begin"/>
      </w:r>
      <w:r w:rsidR="005744BC" w:rsidRPr="008C4B00">
        <w:rPr>
          <w:rFonts w:asciiTheme="minorHAnsi" w:hAnsiTheme="minorHAnsi" w:cstheme="minorHAnsi"/>
          <w:bCs/>
          <w:color w:val="auto"/>
        </w:rPr>
        <w:instrText xml:space="preserve"> ADDIN ZOTERO_ITEM CSL_CITATION {"citationID":"C901Fbfl","properties":{"formattedCitation":"(Peng {\\i{}et al.}, 2021)","plainCitation":"(Peng et al., 2021)","noteIndex":0},"citationItems":[{"id":370,"uris":["http://zotero.org/users/11537704/items/YS6CCRGT"],"itemData":{"id":370,"type":"article-journal","container-title":"Research Data Science &amp; Engineering Track Paper","title":"DataPrep.EDA: Task-Centric Exploratory Data Analysis for Statistical Modeling in Python","author":[{"family":"Peng","given":"Jinglin"},{"family":"Wu","given":"Weiyuan"},{"family":"Lockhart","given":"Brandon"},{"family":"Bian","given":"Song"},{"family":"Yan","given":"Jing Nathan"},{"family":"Xu","given":"Linghao"},{"family":"Chi","given":"Zhixuan"},{"family":"Rzezokarski","given":"Jeffrey M"},{"family":"Wang","given":"Jiannan"}],"issued":{"date-parts":[["2021"]]}}}],"schema":"https://github.com/citation-style-language/schema/raw/master/csl-citation.json"} </w:instrText>
      </w:r>
      <w:r w:rsidR="005744BC" w:rsidRPr="008C4B00">
        <w:rPr>
          <w:rFonts w:asciiTheme="minorHAnsi" w:hAnsiTheme="minorHAnsi" w:cstheme="minorHAnsi"/>
          <w:bCs/>
          <w:color w:val="auto"/>
        </w:rPr>
        <w:fldChar w:fldCharType="separate"/>
      </w:r>
      <w:r w:rsidR="005744BC" w:rsidRPr="008C4B00">
        <w:rPr>
          <w:rFonts w:asciiTheme="minorHAnsi" w:hAnsiTheme="minorHAnsi" w:cstheme="minorHAnsi"/>
          <w:color w:val="auto"/>
        </w:rPr>
        <w:t xml:space="preserve">(Peng </w:t>
      </w:r>
      <w:r w:rsidR="005744BC" w:rsidRPr="008C4B00">
        <w:rPr>
          <w:rFonts w:asciiTheme="minorHAnsi" w:hAnsiTheme="minorHAnsi" w:cstheme="minorHAnsi"/>
          <w:i/>
          <w:iCs/>
          <w:color w:val="auto"/>
        </w:rPr>
        <w:t>et al.</w:t>
      </w:r>
      <w:r w:rsidR="005744BC" w:rsidRPr="008C4B00">
        <w:rPr>
          <w:rFonts w:asciiTheme="minorHAnsi" w:hAnsiTheme="minorHAnsi" w:cstheme="minorHAnsi"/>
          <w:color w:val="auto"/>
        </w:rPr>
        <w:t>, 2021)</w:t>
      </w:r>
      <w:r w:rsidR="005744BC" w:rsidRPr="008C4B00">
        <w:rPr>
          <w:rFonts w:asciiTheme="minorHAnsi" w:hAnsiTheme="minorHAnsi" w:cstheme="minorHAnsi"/>
          <w:bCs/>
          <w:color w:val="auto"/>
        </w:rPr>
        <w:fldChar w:fldCharType="end"/>
      </w:r>
      <w:r w:rsidR="005744BC" w:rsidRPr="008C4B00">
        <w:rPr>
          <w:rFonts w:asciiTheme="minorHAnsi" w:hAnsiTheme="minorHAnsi" w:cstheme="minorHAnsi"/>
          <w:bCs/>
          <w:color w:val="auto"/>
        </w:rPr>
        <w:t xml:space="preserve">. </w:t>
      </w:r>
    </w:p>
    <w:p w14:paraId="32F044E0" w14:textId="77777777" w:rsidR="005744BC" w:rsidRPr="008C4B00" w:rsidRDefault="002E660E" w:rsidP="004E72E2">
      <w:pPr>
        <w:keepNext/>
        <w:spacing w:line="360" w:lineRule="auto"/>
        <w:ind w:left="426"/>
        <w:jc w:val="both"/>
        <w:rPr>
          <w:rFonts w:asciiTheme="minorHAnsi" w:hAnsiTheme="minorHAnsi" w:cstheme="minorHAnsi"/>
          <w:color w:val="auto"/>
        </w:rPr>
      </w:pPr>
      <w:r w:rsidRPr="008C4B00">
        <w:rPr>
          <w:rFonts w:asciiTheme="minorHAnsi" w:hAnsiTheme="minorHAnsi" w:cstheme="minorHAnsi"/>
          <w:bCs/>
          <w:noProof/>
          <w:color w:val="auto"/>
        </w:rPr>
        <w:drawing>
          <wp:inline distT="0" distB="0" distL="0" distR="0" wp14:anchorId="762F3FB8" wp14:editId="0DD9706F">
            <wp:extent cx="5238750" cy="2886075"/>
            <wp:effectExtent l="0" t="0" r="0" b="9525"/>
            <wp:docPr id="504726640"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6381B881" w14:textId="1039E07A" w:rsidR="002E660E" w:rsidRPr="008C4B00" w:rsidRDefault="005744BC" w:rsidP="004E72E2">
      <w:pPr>
        <w:pStyle w:val="Caption"/>
        <w:spacing w:line="360" w:lineRule="auto"/>
        <w:jc w:val="center"/>
        <w:rPr>
          <w:rFonts w:asciiTheme="minorHAnsi" w:hAnsiTheme="minorHAnsi" w:cstheme="minorHAnsi"/>
          <w:bCs/>
          <w:color w:val="auto"/>
        </w:rPr>
      </w:pPr>
      <w:bookmarkStart w:id="23" w:name="_Toc145970523"/>
      <w:r w:rsidRPr="008C4B00">
        <w:rPr>
          <w:rFonts w:asciiTheme="minorHAnsi" w:hAnsiTheme="minorHAnsi" w:cstheme="minorHAnsi"/>
          <w:color w:val="auto"/>
        </w:rPr>
        <w:t xml:space="preserve">Figure </w:t>
      </w:r>
      <w:r w:rsidR="00BD54A9" w:rsidRPr="008C4B00">
        <w:rPr>
          <w:rFonts w:asciiTheme="minorHAnsi" w:hAnsiTheme="minorHAnsi" w:cstheme="minorHAnsi"/>
          <w:color w:val="auto"/>
        </w:rPr>
        <w:fldChar w:fldCharType="begin"/>
      </w:r>
      <w:r w:rsidR="00BD54A9" w:rsidRPr="008C4B00">
        <w:rPr>
          <w:rFonts w:asciiTheme="minorHAnsi" w:hAnsiTheme="minorHAnsi" w:cstheme="minorHAnsi"/>
          <w:color w:val="auto"/>
        </w:rPr>
        <w:instrText xml:space="preserve"> SEQ Figure \* ARABIC </w:instrText>
      </w:r>
      <w:r w:rsidR="00BD54A9" w:rsidRPr="008C4B00">
        <w:rPr>
          <w:rFonts w:asciiTheme="minorHAnsi" w:hAnsiTheme="minorHAnsi" w:cstheme="minorHAnsi"/>
          <w:color w:val="auto"/>
        </w:rPr>
        <w:fldChar w:fldCharType="separate"/>
      </w:r>
      <w:r w:rsidR="00D11CE9" w:rsidRPr="008C4B00">
        <w:rPr>
          <w:rFonts w:asciiTheme="minorHAnsi" w:hAnsiTheme="minorHAnsi" w:cstheme="minorHAnsi"/>
          <w:noProof/>
          <w:color w:val="auto"/>
        </w:rPr>
        <w:t>3</w:t>
      </w:r>
      <w:r w:rsidR="00BD54A9" w:rsidRPr="008C4B00">
        <w:rPr>
          <w:rFonts w:asciiTheme="minorHAnsi" w:hAnsiTheme="minorHAnsi" w:cstheme="minorHAnsi"/>
          <w:noProof/>
          <w:color w:val="auto"/>
        </w:rPr>
        <w:fldChar w:fldCharType="end"/>
      </w:r>
      <w:r w:rsidRPr="008C4B00">
        <w:rPr>
          <w:rFonts w:asciiTheme="minorHAnsi" w:hAnsiTheme="minorHAnsi" w:cstheme="minorHAnsi"/>
          <w:color w:val="auto"/>
        </w:rPr>
        <w:t>- Exploratory Data Analysis steps (Peng et al., 2021)</w:t>
      </w:r>
      <w:bookmarkEnd w:id="23"/>
    </w:p>
    <w:p w14:paraId="3969C755" w14:textId="4B2A5186" w:rsidR="00E849BE" w:rsidRPr="008C4B00" w:rsidRDefault="00E849BE" w:rsidP="004E72E2">
      <w:pPr>
        <w:spacing w:line="360" w:lineRule="auto"/>
        <w:ind w:left="426"/>
        <w:jc w:val="both"/>
        <w:rPr>
          <w:rFonts w:asciiTheme="minorHAnsi" w:hAnsiTheme="minorHAnsi" w:cstheme="minorHAnsi"/>
          <w:bCs/>
          <w:color w:val="auto"/>
        </w:rPr>
      </w:pPr>
    </w:p>
    <w:p w14:paraId="38527422" w14:textId="502E0EFB" w:rsidR="001A4365" w:rsidRPr="008C4B00" w:rsidRDefault="00663947" w:rsidP="004E72E2">
      <w:pPr>
        <w:pStyle w:val="Heading2"/>
        <w:numPr>
          <w:ilvl w:val="1"/>
          <w:numId w:val="35"/>
        </w:numPr>
        <w:spacing w:line="360" w:lineRule="auto"/>
        <w:jc w:val="both"/>
        <w:rPr>
          <w:rFonts w:asciiTheme="minorHAnsi" w:hAnsiTheme="minorHAnsi" w:cstheme="minorHAnsi"/>
          <w:color w:val="auto"/>
        </w:rPr>
      </w:pPr>
      <w:bookmarkStart w:id="24" w:name="_Toc146039338"/>
      <w:r w:rsidRPr="008C4B00">
        <w:rPr>
          <w:rFonts w:asciiTheme="minorHAnsi" w:hAnsiTheme="minorHAnsi" w:cstheme="minorHAnsi"/>
          <w:color w:val="auto"/>
        </w:rPr>
        <w:t>Encoding Data Types</w:t>
      </w:r>
      <w:bookmarkEnd w:id="24"/>
    </w:p>
    <w:p w14:paraId="338FC5E3" w14:textId="6C7D4565" w:rsidR="005344B5" w:rsidRPr="008C4B00" w:rsidRDefault="008F0084"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The data used </w:t>
      </w:r>
      <w:r w:rsidR="00DC4427" w:rsidRPr="008C4B00">
        <w:rPr>
          <w:rFonts w:asciiTheme="minorHAnsi" w:hAnsiTheme="minorHAnsi" w:cstheme="minorHAnsi"/>
          <w:color w:val="auto"/>
        </w:rPr>
        <w:t xml:space="preserve">for analysis consists of </w:t>
      </w:r>
      <w:r w:rsidR="003102BF" w:rsidRPr="008C4B00">
        <w:rPr>
          <w:rFonts w:asciiTheme="minorHAnsi" w:hAnsiTheme="minorHAnsi" w:cstheme="minorHAnsi"/>
          <w:color w:val="auto"/>
        </w:rPr>
        <w:t xml:space="preserve">both </w:t>
      </w:r>
      <w:r w:rsidR="00563FC6" w:rsidRPr="008C4B00">
        <w:rPr>
          <w:rFonts w:asciiTheme="minorHAnsi" w:hAnsiTheme="minorHAnsi" w:cstheme="minorHAnsi"/>
          <w:color w:val="auto"/>
        </w:rPr>
        <w:t>ordinal</w:t>
      </w:r>
      <w:r w:rsidR="0009614E" w:rsidRPr="008C4B00">
        <w:rPr>
          <w:rFonts w:asciiTheme="minorHAnsi" w:hAnsiTheme="minorHAnsi" w:cstheme="minorHAnsi"/>
          <w:color w:val="auto"/>
        </w:rPr>
        <w:t xml:space="preserve"> (age band / tenure band etc) and </w:t>
      </w:r>
      <w:r w:rsidR="00563FC6" w:rsidRPr="008C4B00">
        <w:rPr>
          <w:rFonts w:asciiTheme="minorHAnsi" w:hAnsiTheme="minorHAnsi" w:cstheme="minorHAnsi"/>
          <w:color w:val="auto"/>
        </w:rPr>
        <w:t>n</w:t>
      </w:r>
      <w:r w:rsidR="001F6FBF" w:rsidRPr="008C4B00">
        <w:rPr>
          <w:rFonts w:asciiTheme="minorHAnsi" w:hAnsiTheme="minorHAnsi" w:cstheme="minorHAnsi"/>
          <w:color w:val="auto"/>
        </w:rPr>
        <w:t xml:space="preserve">ominal </w:t>
      </w:r>
      <w:r w:rsidR="0009614E" w:rsidRPr="008C4B00">
        <w:rPr>
          <w:rFonts w:asciiTheme="minorHAnsi" w:hAnsiTheme="minorHAnsi" w:cstheme="minorHAnsi"/>
          <w:color w:val="auto"/>
        </w:rPr>
        <w:t>(gender</w:t>
      </w:r>
      <w:r w:rsidR="00D92C04" w:rsidRPr="008C4B00">
        <w:rPr>
          <w:rFonts w:asciiTheme="minorHAnsi" w:hAnsiTheme="minorHAnsi" w:cstheme="minorHAnsi"/>
          <w:color w:val="auto"/>
        </w:rPr>
        <w:t xml:space="preserve"> / credit studied etc</w:t>
      </w:r>
      <w:r w:rsidR="0009614E" w:rsidRPr="008C4B00">
        <w:rPr>
          <w:rFonts w:asciiTheme="minorHAnsi" w:hAnsiTheme="minorHAnsi" w:cstheme="minorHAnsi"/>
          <w:color w:val="auto"/>
        </w:rPr>
        <w:t>)</w:t>
      </w:r>
      <w:r w:rsidR="00DA557A" w:rsidRPr="008C4B00">
        <w:rPr>
          <w:rFonts w:asciiTheme="minorHAnsi" w:hAnsiTheme="minorHAnsi" w:cstheme="minorHAnsi"/>
          <w:color w:val="auto"/>
        </w:rPr>
        <w:t xml:space="preserve"> data types</w:t>
      </w:r>
      <w:r w:rsidR="00E849BE" w:rsidRPr="008C4B00">
        <w:rPr>
          <w:rFonts w:asciiTheme="minorHAnsi" w:hAnsiTheme="minorHAnsi" w:cstheme="minorHAnsi"/>
          <w:color w:val="auto"/>
        </w:rPr>
        <w:t xml:space="preserve">. </w:t>
      </w:r>
      <w:r w:rsidR="005344B5" w:rsidRPr="008C4B00">
        <w:rPr>
          <w:rFonts w:asciiTheme="minorHAnsi" w:hAnsiTheme="minorHAnsi" w:cstheme="minorHAnsi"/>
          <w:color w:val="auto"/>
        </w:rPr>
        <w:t xml:space="preserve"> </w:t>
      </w:r>
      <w:r w:rsidR="00DA557A" w:rsidRPr="008C4B00">
        <w:rPr>
          <w:rFonts w:asciiTheme="minorHAnsi" w:hAnsiTheme="minorHAnsi" w:cstheme="minorHAnsi"/>
          <w:color w:val="auto"/>
        </w:rPr>
        <w:t>Thus, it was necessary to apply a</w:t>
      </w:r>
      <w:r w:rsidR="00507707" w:rsidRPr="008C4B00">
        <w:rPr>
          <w:rFonts w:asciiTheme="minorHAnsi" w:hAnsiTheme="minorHAnsi" w:cstheme="minorHAnsi"/>
          <w:color w:val="auto"/>
        </w:rPr>
        <w:t xml:space="preserve"> suitable</w:t>
      </w:r>
      <w:r w:rsidR="00DA557A" w:rsidRPr="008C4B00">
        <w:rPr>
          <w:rFonts w:asciiTheme="minorHAnsi" w:hAnsiTheme="minorHAnsi" w:cstheme="minorHAnsi"/>
          <w:color w:val="auto"/>
        </w:rPr>
        <w:t xml:space="preserve"> methodology </w:t>
      </w:r>
      <w:r w:rsidR="00507707" w:rsidRPr="008C4B00">
        <w:rPr>
          <w:rFonts w:asciiTheme="minorHAnsi" w:hAnsiTheme="minorHAnsi" w:cstheme="minorHAnsi"/>
          <w:color w:val="auto"/>
        </w:rPr>
        <w:t>to handle such data</w:t>
      </w:r>
      <w:r w:rsidR="00AA7511" w:rsidRPr="008C4B00">
        <w:rPr>
          <w:rFonts w:asciiTheme="minorHAnsi" w:hAnsiTheme="minorHAnsi" w:cstheme="minorHAnsi"/>
          <w:color w:val="auto"/>
        </w:rPr>
        <w:t xml:space="preserve">.  Label Encoding </w:t>
      </w:r>
      <w:r w:rsidR="00473AE7" w:rsidRPr="008C4B00">
        <w:rPr>
          <w:rFonts w:asciiTheme="minorHAnsi" w:hAnsiTheme="minorHAnsi" w:cstheme="minorHAnsi"/>
          <w:color w:val="auto"/>
        </w:rPr>
        <w:t xml:space="preserve">provided a simple solution to resolving </w:t>
      </w:r>
      <w:r w:rsidR="00EA7B3C" w:rsidRPr="008C4B00">
        <w:rPr>
          <w:rFonts w:asciiTheme="minorHAnsi" w:hAnsiTheme="minorHAnsi" w:cstheme="minorHAnsi"/>
          <w:color w:val="auto"/>
        </w:rPr>
        <w:t>data in the</w:t>
      </w:r>
      <w:r w:rsidR="00EB1F3E" w:rsidRPr="008C4B00">
        <w:rPr>
          <w:rFonts w:asciiTheme="minorHAnsi" w:hAnsiTheme="minorHAnsi" w:cstheme="minorHAnsi"/>
          <w:color w:val="auto"/>
        </w:rPr>
        <w:t xml:space="preserve"> ‘gender’ column </w:t>
      </w:r>
      <w:r w:rsidR="00EA7B3C" w:rsidRPr="008C4B00">
        <w:rPr>
          <w:rFonts w:asciiTheme="minorHAnsi" w:hAnsiTheme="minorHAnsi" w:cstheme="minorHAnsi"/>
          <w:color w:val="auto"/>
        </w:rPr>
        <w:t>by</w:t>
      </w:r>
      <w:r w:rsidR="00EB1F3E" w:rsidRPr="008C4B00">
        <w:rPr>
          <w:rFonts w:asciiTheme="minorHAnsi" w:hAnsiTheme="minorHAnsi" w:cstheme="minorHAnsi"/>
          <w:color w:val="auto"/>
        </w:rPr>
        <w:t xml:space="preserve"> </w:t>
      </w:r>
      <w:r w:rsidR="00EA7B3C" w:rsidRPr="008C4B00">
        <w:rPr>
          <w:rFonts w:asciiTheme="minorHAnsi" w:hAnsiTheme="minorHAnsi" w:cstheme="minorHAnsi"/>
          <w:color w:val="auto"/>
        </w:rPr>
        <w:t>converting</w:t>
      </w:r>
      <w:r w:rsidR="00EB1F3E" w:rsidRPr="008C4B00">
        <w:rPr>
          <w:rFonts w:asciiTheme="minorHAnsi" w:hAnsiTheme="minorHAnsi" w:cstheme="minorHAnsi"/>
          <w:color w:val="auto"/>
        </w:rPr>
        <w:t xml:space="preserve"> the values from text to number (1 for Male, 0 for female)</w:t>
      </w:r>
      <w:r w:rsidR="00EA7B3C" w:rsidRPr="008C4B00">
        <w:rPr>
          <w:rFonts w:asciiTheme="minorHAnsi" w:hAnsiTheme="minorHAnsi" w:cstheme="minorHAnsi"/>
          <w:color w:val="auto"/>
        </w:rPr>
        <w:t xml:space="preserve"> </w:t>
      </w:r>
      <w:r w:rsidR="00EA7B3C" w:rsidRPr="008C4B00">
        <w:rPr>
          <w:rFonts w:asciiTheme="minorHAnsi" w:hAnsiTheme="minorHAnsi" w:cstheme="minorHAnsi"/>
          <w:color w:val="auto"/>
        </w:rPr>
        <w:fldChar w:fldCharType="begin"/>
      </w:r>
      <w:r w:rsidR="00EA7B3C" w:rsidRPr="008C4B00">
        <w:rPr>
          <w:rFonts w:asciiTheme="minorHAnsi" w:hAnsiTheme="minorHAnsi" w:cstheme="minorHAnsi"/>
          <w:color w:val="auto"/>
        </w:rPr>
        <w:instrText xml:space="preserve"> ADDIN ZOTERO_ITEM CSL_CITATION {"citationID":"pjMcjRZn","properties":{"formattedCitation":"({\\i{}Categorical encoding using Label-Encoding and One-Hot-Encoder | by Dinesh Yadav | Towards Data Science}, no date)","plainCitation":"(Categorical encoding using Label-Encoding and One-Hot-Encoder | by Dinesh Yadav | Towards Data Science, no date)","noteIndex":0},"citationItems":[{"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schema":"https://github.com/citation-style-language/schema/raw/master/csl-citation.json"} </w:instrText>
      </w:r>
      <w:r w:rsidR="00EA7B3C" w:rsidRPr="008C4B00">
        <w:rPr>
          <w:rFonts w:asciiTheme="minorHAnsi" w:hAnsiTheme="minorHAnsi" w:cstheme="minorHAnsi"/>
          <w:color w:val="auto"/>
        </w:rPr>
        <w:fldChar w:fldCharType="separate"/>
      </w:r>
      <w:r w:rsidR="00EA7B3C" w:rsidRPr="008C4B00">
        <w:rPr>
          <w:rFonts w:asciiTheme="minorHAnsi" w:hAnsiTheme="minorHAnsi" w:cstheme="minorHAnsi"/>
          <w:color w:val="auto"/>
        </w:rPr>
        <w:t>(</w:t>
      </w:r>
      <w:r w:rsidR="00EA7B3C" w:rsidRPr="008C4B00">
        <w:rPr>
          <w:rFonts w:asciiTheme="minorHAnsi" w:hAnsiTheme="minorHAnsi" w:cstheme="minorHAnsi"/>
          <w:i/>
          <w:iCs/>
          <w:color w:val="auto"/>
        </w:rPr>
        <w:t>Categorical encoding using Label-Encoding and One-Hot-Encoder | by Dinesh Yadav | Towards Data Science</w:t>
      </w:r>
      <w:r w:rsidR="00EA7B3C" w:rsidRPr="008C4B00">
        <w:rPr>
          <w:rFonts w:asciiTheme="minorHAnsi" w:hAnsiTheme="minorHAnsi" w:cstheme="minorHAnsi"/>
          <w:color w:val="auto"/>
        </w:rPr>
        <w:t>, no date)</w:t>
      </w:r>
      <w:r w:rsidR="00EA7B3C" w:rsidRPr="008C4B00">
        <w:rPr>
          <w:rFonts w:asciiTheme="minorHAnsi" w:hAnsiTheme="minorHAnsi" w:cstheme="minorHAnsi"/>
          <w:color w:val="auto"/>
        </w:rPr>
        <w:fldChar w:fldCharType="end"/>
      </w:r>
      <w:r w:rsidR="00EA7B3C" w:rsidRPr="008C4B00">
        <w:rPr>
          <w:rFonts w:asciiTheme="minorHAnsi" w:hAnsiTheme="minorHAnsi" w:cstheme="minorHAnsi"/>
          <w:color w:val="auto"/>
        </w:rPr>
        <w:t xml:space="preserve"> </w:t>
      </w:r>
      <w:r w:rsidR="00EB1F3E" w:rsidRPr="008C4B00">
        <w:rPr>
          <w:rFonts w:asciiTheme="minorHAnsi" w:hAnsiTheme="minorHAnsi" w:cstheme="minorHAnsi"/>
          <w:color w:val="auto"/>
        </w:rPr>
        <w:t xml:space="preserve">.  </w:t>
      </w:r>
      <w:r w:rsidR="00AA7511" w:rsidRPr="008C4B00">
        <w:rPr>
          <w:rFonts w:asciiTheme="minorHAnsi" w:hAnsiTheme="minorHAnsi" w:cstheme="minorHAnsi"/>
          <w:color w:val="auto"/>
        </w:rPr>
        <w:t>One -Hot Encoding</w:t>
      </w:r>
      <w:r w:rsidR="00EA7B3C" w:rsidRPr="008C4B00">
        <w:rPr>
          <w:rFonts w:asciiTheme="minorHAnsi" w:hAnsiTheme="minorHAnsi" w:cstheme="minorHAnsi"/>
          <w:color w:val="auto"/>
        </w:rPr>
        <w:t xml:space="preserve"> </w:t>
      </w:r>
      <w:r w:rsidR="000F65A5" w:rsidRPr="008C4B00">
        <w:rPr>
          <w:rFonts w:asciiTheme="minorHAnsi" w:hAnsiTheme="minorHAnsi" w:cstheme="minorHAnsi"/>
          <w:color w:val="auto"/>
        </w:rPr>
        <w:t xml:space="preserve">was </w:t>
      </w:r>
      <w:r w:rsidR="00057E6F" w:rsidRPr="008C4B00">
        <w:rPr>
          <w:rFonts w:asciiTheme="minorHAnsi" w:hAnsiTheme="minorHAnsi" w:cstheme="minorHAnsi"/>
          <w:color w:val="auto"/>
        </w:rPr>
        <w:t>selected as the basis</w:t>
      </w:r>
      <w:r w:rsidR="008B674E" w:rsidRPr="008C4B00">
        <w:rPr>
          <w:rFonts w:asciiTheme="minorHAnsi" w:hAnsiTheme="minorHAnsi" w:cstheme="minorHAnsi"/>
          <w:color w:val="auto"/>
        </w:rPr>
        <w:t xml:space="preserve"> to convert </w:t>
      </w:r>
      <w:r w:rsidR="00057E6F" w:rsidRPr="008C4B00">
        <w:rPr>
          <w:rFonts w:asciiTheme="minorHAnsi" w:hAnsiTheme="minorHAnsi" w:cstheme="minorHAnsi"/>
          <w:color w:val="auto"/>
        </w:rPr>
        <w:t>ordinal</w:t>
      </w:r>
      <w:r w:rsidR="008B674E" w:rsidRPr="008C4B00">
        <w:rPr>
          <w:rFonts w:asciiTheme="minorHAnsi" w:hAnsiTheme="minorHAnsi" w:cstheme="minorHAnsi"/>
          <w:color w:val="auto"/>
        </w:rPr>
        <w:t xml:space="preserve"> data into numerical value</w:t>
      </w:r>
      <w:r w:rsidR="000F65A5" w:rsidRPr="008C4B00">
        <w:rPr>
          <w:rFonts w:asciiTheme="minorHAnsi" w:hAnsiTheme="minorHAnsi" w:cstheme="minorHAnsi"/>
          <w:color w:val="auto"/>
        </w:rPr>
        <w:t xml:space="preserve">s as it is </w:t>
      </w:r>
      <w:r w:rsidR="00C8301B" w:rsidRPr="008C4B00">
        <w:rPr>
          <w:rFonts w:asciiTheme="minorHAnsi" w:hAnsiTheme="minorHAnsi" w:cstheme="minorHAnsi"/>
          <w:color w:val="auto"/>
        </w:rPr>
        <w:t>relatively</w:t>
      </w:r>
      <w:r w:rsidR="000F65A5" w:rsidRPr="008C4B00">
        <w:rPr>
          <w:rFonts w:asciiTheme="minorHAnsi" w:hAnsiTheme="minorHAnsi" w:cstheme="minorHAnsi"/>
          <w:color w:val="auto"/>
        </w:rPr>
        <w:t xml:space="preserve"> easy to implement, and allows for each categorical </w:t>
      </w:r>
      <w:r w:rsidR="00716E12" w:rsidRPr="008C4B00">
        <w:rPr>
          <w:rFonts w:asciiTheme="minorHAnsi" w:hAnsiTheme="minorHAnsi" w:cstheme="minorHAnsi"/>
          <w:color w:val="auto"/>
        </w:rPr>
        <w:t xml:space="preserve">data value to give given </w:t>
      </w:r>
      <w:r w:rsidR="00703E2B" w:rsidRPr="008C4B00">
        <w:rPr>
          <w:rFonts w:asciiTheme="minorHAnsi" w:hAnsiTheme="minorHAnsi" w:cstheme="minorHAnsi"/>
          <w:color w:val="auto"/>
        </w:rPr>
        <w:t>its</w:t>
      </w:r>
      <w:r w:rsidR="00716E12" w:rsidRPr="008C4B00">
        <w:rPr>
          <w:rFonts w:asciiTheme="minorHAnsi" w:hAnsiTheme="minorHAnsi" w:cstheme="minorHAnsi"/>
          <w:color w:val="auto"/>
        </w:rPr>
        <w:t xml:space="preserve"> own column </w:t>
      </w:r>
      <w:r w:rsidR="00C8301B" w:rsidRPr="008C4B00">
        <w:rPr>
          <w:rFonts w:asciiTheme="minorHAnsi" w:hAnsiTheme="minorHAnsi" w:cstheme="minorHAnsi"/>
          <w:color w:val="auto"/>
        </w:rPr>
        <w:t>with</w:t>
      </w:r>
      <w:r w:rsidR="00716E12" w:rsidRPr="008C4B00">
        <w:rPr>
          <w:rFonts w:asciiTheme="minorHAnsi" w:hAnsiTheme="minorHAnsi" w:cstheme="minorHAnsi"/>
          <w:color w:val="auto"/>
        </w:rPr>
        <w:t xml:space="preserve">in the dataframe </w:t>
      </w:r>
      <w:r w:rsidR="00CA1284" w:rsidRPr="008C4B00">
        <w:rPr>
          <w:rFonts w:asciiTheme="minorHAnsi" w:hAnsiTheme="minorHAnsi" w:cstheme="minorHAnsi"/>
          <w:color w:val="auto"/>
        </w:rPr>
        <w:fldChar w:fldCharType="begin"/>
      </w:r>
      <w:r w:rsidR="00CA1284" w:rsidRPr="008C4B00">
        <w:rPr>
          <w:rFonts w:asciiTheme="minorHAnsi" w:hAnsiTheme="minorHAnsi" w:cstheme="minorHAnsi"/>
          <w:color w:val="auto"/>
        </w:rPr>
        <w:instrText xml:space="preserve"> ADDIN ZOTERO_ITEM CSL_CITATION {"citationID":"WGaSCjYK","properties":{"formattedCitation":"(Gefferth, 2023; {\\i{}Categorical encoding using Label-Encoding and One-Hot-Encoder | by Dinesh Yadav | Towards Data Science}, no date; {\\i{}sklearn.preprocessing.OneHotEncoder}, no date)","plainCitation":"(Gefferth, 2023; Categorical encoding using Label-Encoding and One-Hot-Encoder | by Dinesh Yadav | Towards Data Science, no date; sklearn.preprocessing.OneHotEncoder, no date)","noteIndex":0},"citationItems":[{"id":372,"uris":["http://zotero.org/users/11537704/items/X2VDABBG"],"itemData":{"id":372,"type":"webpage","abstract":"You can safely use pandas.get_dummies for machine learning applications, just need to do your homework.","container-title":"Medium","language":"en","title":"One Hot Encoding scikit vs pandas","URL":"https://towardsdatascience.com/one-hot-encoding-scikit-vs-pandas-2133775567b8","author":[{"family":"Gefferth","given":"Andras"}],"accessed":{"date-parts":[["2023",8,29]]},"issued":{"date-parts":[["2023",3,13]]}},"label":"page"},{"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label":"page"},{"id":376,"uris":["http://zotero.org/users/11537704/items/ULCR2M6B"],"itemData":{"id":376,"type":"webpage","abstract":"Examples using sklearn.preprocessing.OneHotEncoder: Release Highlights for scikit-learn 1.1 Release Highlights for scikit-learn 1.0 Release Highlights for scikit-learn 0.23 Categorical Feature Supp...","container-title":"scikit-learn","language":"en","title":"sklearn.preprocessing.OneHotEncoder","URL":"https://scikit-learn/stable/modules/generated/sklearn.preprocessing.OneHotEncoder.html","accessed":{"date-parts":[["2023",8,29]]}},"label":"page"}],"schema":"https://github.com/citation-style-language/schema/raw/master/csl-citation.json"} </w:instrText>
      </w:r>
      <w:r w:rsidR="00CA1284" w:rsidRPr="008C4B00">
        <w:rPr>
          <w:rFonts w:asciiTheme="minorHAnsi" w:hAnsiTheme="minorHAnsi" w:cstheme="minorHAnsi"/>
          <w:color w:val="auto"/>
        </w:rPr>
        <w:fldChar w:fldCharType="separate"/>
      </w:r>
      <w:r w:rsidR="00CA1284" w:rsidRPr="008C4B00">
        <w:rPr>
          <w:rFonts w:asciiTheme="minorHAnsi" w:hAnsiTheme="minorHAnsi" w:cstheme="minorHAnsi"/>
          <w:color w:val="auto"/>
        </w:rPr>
        <w:t xml:space="preserve">(Gefferth, 2023; </w:t>
      </w:r>
      <w:r w:rsidR="00CA1284" w:rsidRPr="008C4B00">
        <w:rPr>
          <w:rFonts w:asciiTheme="minorHAnsi" w:hAnsiTheme="minorHAnsi" w:cstheme="minorHAnsi"/>
          <w:i/>
          <w:iCs/>
          <w:color w:val="auto"/>
        </w:rPr>
        <w:t>Categorical encoding using Label-Encoding and One-Hot-Encoder | by Dinesh Yadav | Towards Data Science</w:t>
      </w:r>
      <w:r w:rsidR="00CA1284" w:rsidRPr="008C4B00">
        <w:rPr>
          <w:rFonts w:asciiTheme="minorHAnsi" w:hAnsiTheme="minorHAnsi" w:cstheme="minorHAnsi"/>
          <w:color w:val="auto"/>
        </w:rPr>
        <w:t xml:space="preserve">, no date; </w:t>
      </w:r>
      <w:r w:rsidR="00CA1284" w:rsidRPr="008C4B00">
        <w:rPr>
          <w:rFonts w:asciiTheme="minorHAnsi" w:hAnsiTheme="minorHAnsi" w:cstheme="minorHAnsi"/>
          <w:i/>
          <w:iCs/>
          <w:color w:val="auto"/>
        </w:rPr>
        <w:t>sklearn.preprocessing.OneHotEncoder</w:t>
      </w:r>
      <w:r w:rsidR="00CA1284" w:rsidRPr="008C4B00">
        <w:rPr>
          <w:rFonts w:asciiTheme="minorHAnsi" w:hAnsiTheme="minorHAnsi" w:cstheme="minorHAnsi"/>
          <w:color w:val="auto"/>
        </w:rPr>
        <w:t>, no date)</w:t>
      </w:r>
      <w:r w:rsidR="00CA1284" w:rsidRPr="008C4B00">
        <w:rPr>
          <w:rFonts w:asciiTheme="minorHAnsi" w:hAnsiTheme="minorHAnsi" w:cstheme="minorHAnsi"/>
          <w:color w:val="auto"/>
        </w:rPr>
        <w:fldChar w:fldCharType="end"/>
      </w:r>
      <w:r w:rsidR="00716E12" w:rsidRPr="008C4B00">
        <w:rPr>
          <w:rFonts w:asciiTheme="minorHAnsi" w:hAnsiTheme="minorHAnsi" w:cstheme="minorHAnsi"/>
          <w:color w:val="auto"/>
        </w:rPr>
        <w:t xml:space="preserve">.  </w:t>
      </w:r>
      <w:r w:rsidR="00663947" w:rsidRPr="008C4B00">
        <w:rPr>
          <w:rFonts w:asciiTheme="minorHAnsi" w:hAnsiTheme="minorHAnsi" w:cstheme="minorHAnsi"/>
          <w:color w:val="auto"/>
        </w:rPr>
        <w:t xml:space="preserve">Both encoding methods (Label Encoding and One-Hot Encoding) are part of the Scikit-Learn Python Library </w:t>
      </w:r>
      <w:r w:rsidR="000D5E25" w:rsidRPr="008C4B00">
        <w:rPr>
          <w:rFonts w:asciiTheme="minorHAnsi" w:hAnsiTheme="minorHAnsi" w:cstheme="minorHAnsi"/>
          <w:color w:val="auto"/>
        </w:rPr>
        <w:t>discussed previously.</w:t>
      </w:r>
    </w:p>
    <w:p w14:paraId="09F99B06" w14:textId="77777777" w:rsidR="002529C1" w:rsidRPr="008C4B00" w:rsidRDefault="002529C1" w:rsidP="004E72E2">
      <w:pPr>
        <w:spacing w:line="360" w:lineRule="auto"/>
        <w:ind w:left="426"/>
        <w:jc w:val="both"/>
        <w:rPr>
          <w:rFonts w:asciiTheme="minorHAnsi" w:hAnsiTheme="minorHAnsi" w:cstheme="minorHAnsi"/>
          <w:color w:val="auto"/>
        </w:rPr>
      </w:pPr>
    </w:p>
    <w:p w14:paraId="39EFEF53" w14:textId="77777777" w:rsidR="002830AE" w:rsidRPr="008C4B00" w:rsidRDefault="002830AE" w:rsidP="004E72E2">
      <w:pPr>
        <w:pStyle w:val="Heading2"/>
        <w:numPr>
          <w:ilvl w:val="1"/>
          <w:numId w:val="35"/>
        </w:numPr>
        <w:spacing w:line="360" w:lineRule="auto"/>
        <w:jc w:val="both"/>
        <w:rPr>
          <w:rFonts w:asciiTheme="minorHAnsi" w:hAnsiTheme="minorHAnsi" w:cstheme="minorHAnsi"/>
          <w:color w:val="auto"/>
        </w:rPr>
      </w:pPr>
      <w:bookmarkStart w:id="25" w:name="_Toc146039339"/>
      <w:r w:rsidRPr="008C4B00">
        <w:rPr>
          <w:rFonts w:asciiTheme="minorHAnsi" w:hAnsiTheme="minorHAnsi" w:cstheme="minorHAnsi"/>
          <w:color w:val="auto"/>
        </w:rPr>
        <w:t>Machine Learning Models</w:t>
      </w:r>
      <w:bookmarkEnd w:id="25"/>
    </w:p>
    <w:p w14:paraId="32726B63" w14:textId="6C89A691" w:rsidR="00A026C8" w:rsidRPr="008C4B00" w:rsidRDefault="002830AE" w:rsidP="004E72E2">
      <w:pPr>
        <w:spacing w:after="0" w:line="360" w:lineRule="auto"/>
        <w:ind w:left="426"/>
        <w:contextualSpacing/>
        <w:jc w:val="both"/>
        <w:rPr>
          <w:rFonts w:asciiTheme="minorHAnsi" w:hAnsiTheme="minorHAnsi" w:cstheme="minorHAnsi"/>
          <w:color w:val="auto"/>
        </w:rPr>
      </w:pPr>
      <w:r w:rsidRPr="008C4B00">
        <w:rPr>
          <w:rFonts w:asciiTheme="minorHAnsi" w:hAnsiTheme="minorHAnsi" w:cstheme="minorHAnsi"/>
          <w:color w:val="auto"/>
        </w:rPr>
        <w:t xml:space="preserve">All the </w:t>
      </w:r>
      <w:r w:rsidR="00C7660B" w:rsidRPr="008C4B00">
        <w:rPr>
          <w:rFonts w:asciiTheme="minorHAnsi" w:hAnsiTheme="minorHAnsi" w:cstheme="minorHAnsi"/>
          <w:color w:val="auto"/>
        </w:rPr>
        <w:t>models used as part of this research</w:t>
      </w:r>
      <w:r w:rsidRPr="008C4B00">
        <w:rPr>
          <w:rFonts w:asciiTheme="minorHAnsi" w:hAnsiTheme="minorHAnsi" w:cstheme="minorHAnsi"/>
          <w:color w:val="auto"/>
        </w:rPr>
        <w:t xml:space="preserve"> project were sourced from literature</w:t>
      </w:r>
      <w:r w:rsidR="00372952" w:rsidRPr="008C4B00">
        <w:rPr>
          <w:rFonts w:asciiTheme="minorHAnsi" w:hAnsiTheme="minorHAnsi" w:cstheme="minorHAnsi"/>
          <w:color w:val="auto"/>
        </w:rPr>
        <w:t>, as outlined in the figure below.</w:t>
      </w:r>
      <w:r w:rsidR="000A08CC" w:rsidRPr="008C4B00">
        <w:rPr>
          <w:rFonts w:asciiTheme="minorHAnsi" w:hAnsiTheme="minorHAnsi" w:cstheme="minorHAnsi"/>
          <w:color w:val="auto"/>
        </w:rPr>
        <w:t xml:space="preserve">  Five different models were</w:t>
      </w:r>
      <w:r w:rsidR="00550DFC" w:rsidRPr="008C4B00">
        <w:rPr>
          <w:rFonts w:asciiTheme="minorHAnsi" w:hAnsiTheme="minorHAnsi" w:cstheme="minorHAnsi"/>
          <w:color w:val="auto"/>
        </w:rPr>
        <w:t xml:space="preserve"> identified from the articles, and each are discussed in detail below.</w:t>
      </w:r>
      <w:r w:rsidR="00A026C8" w:rsidRPr="008C4B00">
        <w:rPr>
          <w:rFonts w:asciiTheme="minorHAnsi" w:hAnsiTheme="minorHAnsi" w:cstheme="minorHAnsi"/>
          <w:color w:val="auto"/>
        </w:rPr>
        <w:t xml:space="preserve">  The models </w:t>
      </w:r>
      <w:r w:rsidR="00215ACE" w:rsidRPr="008C4B00">
        <w:rPr>
          <w:rFonts w:asciiTheme="minorHAnsi" w:hAnsiTheme="minorHAnsi" w:cstheme="minorHAnsi"/>
          <w:color w:val="auto"/>
        </w:rPr>
        <w:t>selected</w:t>
      </w:r>
      <w:r w:rsidR="00A026C8" w:rsidRPr="008C4B00">
        <w:rPr>
          <w:rFonts w:asciiTheme="minorHAnsi" w:hAnsiTheme="minorHAnsi" w:cstheme="minorHAnsi"/>
          <w:color w:val="auto"/>
        </w:rPr>
        <w:t xml:space="preserve"> </w:t>
      </w:r>
      <w:r w:rsidR="00C90E2A" w:rsidRPr="008C4B00">
        <w:rPr>
          <w:rFonts w:asciiTheme="minorHAnsi" w:hAnsiTheme="minorHAnsi" w:cstheme="minorHAnsi"/>
          <w:color w:val="auto"/>
        </w:rPr>
        <w:t>can work</w:t>
      </w:r>
      <w:r w:rsidR="00A026C8" w:rsidRPr="008C4B00">
        <w:rPr>
          <w:rFonts w:asciiTheme="minorHAnsi" w:hAnsiTheme="minorHAnsi" w:cstheme="minorHAnsi"/>
          <w:color w:val="auto"/>
        </w:rPr>
        <w:t xml:space="preserve"> with classification data, contained within the </w:t>
      </w:r>
      <w:r w:rsidR="00215ACE" w:rsidRPr="008C4B00">
        <w:rPr>
          <w:rFonts w:asciiTheme="minorHAnsi" w:hAnsiTheme="minorHAnsi" w:cstheme="minorHAnsi"/>
          <w:color w:val="auto"/>
        </w:rPr>
        <w:t>OULAD dataset.</w:t>
      </w:r>
    </w:p>
    <w:p w14:paraId="4445D3DE" w14:textId="6A8E964B" w:rsidR="00372952" w:rsidRPr="008C4B00" w:rsidRDefault="00372952" w:rsidP="004E72E2">
      <w:pPr>
        <w:spacing w:line="360" w:lineRule="auto"/>
        <w:ind w:left="426"/>
        <w:jc w:val="both"/>
        <w:rPr>
          <w:rFonts w:asciiTheme="minorHAnsi" w:hAnsiTheme="minorHAnsi" w:cstheme="minorHAnsi"/>
          <w:color w:val="auto"/>
        </w:rPr>
      </w:pPr>
    </w:p>
    <w:p w14:paraId="1D6AB195" w14:textId="77777777" w:rsidR="00526333" w:rsidRPr="008C4B00" w:rsidRDefault="00372952" w:rsidP="00533CD4">
      <w:pPr>
        <w:keepNext/>
        <w:spacing w:line="360" w:lineRule="auto"/>
        <w:ind w:left="426"/>
        <w:jc w:val="center"/>
        <w:rPr>
          <w:rFonts w:asciiTheme="minorHAnsi" w:hAnsiTheme="minorHAnsi" w:cstheme="minorHAnsi"/>
          <w:color w:val="auto"/>
        </w:rPr>
      </w:pPr>
      <w:r w:rsidRPr="008C4B00">
        <w:rPr>
          <w:rFonts w:asciiTheme="minorHAnsi" w:hAnsiTheme="minorHAnsi" w:cstheme="minorHAnsi"/>
          <w:noProof/>
          <w:color w:val="auto"/>
        </w:rPr>
        <w:lastRenderedPageBreak/>
        <w:drawing>
          <wp:inline distT="0" distB="0" distL="0" distR="0" wp14:anchorId="721FA454" wp14:editId="577DFD55">
            <wp:extent cx="5047506" cy="3409950"/>
            <wp:effectExtent l="0" t="0" r="1270" b="0"/>
            <wp:docPr id="701988111" name="Picture 701988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a:extLst>
                        <a:ext uri="{28A0092B-C50C-407E-A947-70E740481C1C}">
                          <a14:useLocalDpi xmlns:a14="http://schemas.microsoft.com/office/drawing/2010/main" val="0"/>
                        </a:ext>
                      </a:extLst>
                    </a:blip>
                    <a:srcRect b="7203"/>
                    <a:stretch/>
                  </pic:blipFill>
                  <pic:spPr bwMode="auto">
                    <a:xfrm>
                      <a:off x="0" y="0"/>
                      <a:ext cx="5060038" cy="3418416"/>
                    </a:xfrm>
                    <a:prstGeom prst="rect">
                      <a:avLst/>
                    </a:prstGeom>
                    <a:noFill/>
                    <a:ln>
                      <a:noFill/>
                    </a:ln>
                    <a:extLst>
                      <a:ext uri="{53640926-AAD7-44D8-BBD7-CCE9431645EC}">
                        <a14:shadowObscured xmlns:a14="http://schemas.microsoft.com/office/drawing/2010/main"/>
                      </a:ext>
                    </a:extLst>
                  </pic:spPr>
                </pic:pic>
              </a:graphicData>
            </a:graphic>
          </wp:inline>
        </w:drawing>
      </w:r>
    </w:p>
    <w:p w14:paraId="68FDC49D" w14:textId="06EC3AE7" w:rsidR="005E0E54" w:rsidRPr="008C4B00" w:rsidRDefault="00526333" w:rsidP="004E72E2">
      <w:pPr>
        <w:pStyle w:val="Caption"/>
        <w:spacing w:line="360" w:lineRule="auto"/>
        <w:jc w:val="center"/>
        <w:rPr>
          <w:rFonts w:asciiTheme="minorHAnsi" w:hAnsiTheme="minorHAnsi" w:cstheme="minorHAnsi"/>
          <w:color w:val="auto"/>
        </w:rPr>
      </w:pPr>
      <w:bookmarkStart w:id="26" w:name="_Toc145970524"/>
      <w:r w:rsidRPr="008C4B00">
        <w:rPr>
          <w:rFonts w:asciiTheme="minorHAnsi" w:hAnsiTheme="minorHAnsi" w:cstheme="minorHAnsi"/>
          <w:color w:val="auto"/>
        </w:rPr>
        <w:t xml:space="preserve">Figure </w:t>
      </w:r>
      <w:r w:rsidR="00BD54A9" w:rsidRPr="008C4B00">
        <w:rPr>
          <w:rFonts w:asciiTheme="minorHAnsi" w:hAnsiTheme="minorHAnsi" w:cstheme="minorHAnsi"/>
          <w:color w:val="auto"/>
        </w:rPr>
        <w:fldChar w:fldCharType="begin"/>
      </w:r>
      <w:r w:rsidR="00BD54A9" w:rsidRPr="008C4B00">
        <w:rPr>
          <w:rFonts w:asciiTheme="minorHAnsi" w:hAnsiTheme="minorHAnsi" w:cstheme="minorHAnsi"/>
          <w:color w:val="auto"/>
        </w:rPr>
        <w:instrText xml:space="preserve"> SEQ Figure \* ARABIC </w:instrText>
      </w:r>
      <w:r w:rsidR="00BD54A9" w:rsidRPr="008C4B00">
        <w:rPr>
          <w:rFonts w:asciiTheme="minorHAnsi" w:hAnsiTheme="minorHAnsi" w:cstheme="minorHAnsi"/>
          <w:color w:val="auto"/>
        </w:rPr>
        <w:fldChar w:fldCharType="separate"/>
      </w:r>
      <w:r w:rsidR="00D11CE9" w:rsidRPr="008C4B00">
        <w:rPr>
          <w:rFonts w:asciiTheme="minorHAnsi" w:hAnsiTheme="minorHAnsi" w:cstheme="minorHAnsi"/>
          <w:noProof/>
          <w:color w:val="auto"/>
        </w:rPr>
        <w:t>4</w:t>
      </w:r>
      <w:r w:rsidR="00BD54A9" w:rsidRPr="008C4B00">
        <w:rPr>
          <w:rFonts w:asciiTheme="minorHAnsi" w:hAnsiTheme="minorHAnsi" w:cstheme="minorHAnsi"/>
          <w:noProof/>
          <w:color w:val="auto"/>
        </w:rPr>
        <w:fldChar w:fldCharType="end"/>
      </w:r>
      <w:r w:rsidRPr="008C4B00">
        <w:rPr>
          <w:rFonts w:asciiTheme="minorHAnsi" w:hAnsiTheme="minorHAnsi" w:cstheme="minorHAnsi"/>
          <w:color w:val="auto"/>
        </w:rPr>
        <w:t xml:space="preserve"> - Articles and Models reference table</w:t>
      </w:r>
      <w:bookmarkEnd w:id="26"/>
    </w:p>
    <w:p w14:paraId="04FC377B" w14:textId="7E22BDA6" w:rsidR="00C7660B" w:rsidRPr="008C4B00" w:rsidRDefault="000A08CC" w:rsidP="004E72E2">
      <w:pPr>
        <w:pStyle w:val="Heading2"/>
        <w:numPr>
          <w:ilvl w:val="1"/>
          <w:numId w:val="35"/>
        </w:numPr>
        <w:spacing w:line="360" w:lineRule="auto"/>
        <w:jc w:val="both"/>
        <w:rPr>
          <w:rFonts w:asciiTheme="minorHAnsi" w:hAnsiTheme="minorHAnsi" w:cstheme="minorHAnsi"/>
          <w:color w:val="auto"/>
        </w:rPr>
      </w:pPr>
      <w:bookmarkStart w:id="27" w:name="_Toc146039340"/>
      <w:r w:rsidRPr="008C4B00">
        <w:rPr>
          <w:rFonts w:asciiTheme="minorHAnsi" w:hAnsiTheme="minorHAnsi" w:cstheme="minorHAnsi"/>
          <w:color w:val="auto"/>
        </w:rPr>
        <w:t xml:space="preserve">Algorithm </w:t>
      </w:r>
      <w:r w:rsidR="00FE7AEF" w:rsidRPr="008C4B00">
        <w:rPr>
          <w:rFonts w:asciiTheme="minorHAnsi" w:hAnsiTheme="minorHAnsi" w:cstheme="minorHAnsi"/>
          <w:color w:val="auto"/>
        </w:rPr>
        <w:t xml:space="preserve">1 - </w:t>
      </w:r>
      <w:r w:rsidR="00850E89" w:rsidRPr="008C4B00">
        <w:rPr>
          <w:rFonts w:asciiTheme="minorHAnsi" w:hAnsiTheme="minorHAnsi" w:cstheme="minorHAnsi"/>
          <w:color w:val="auto"/>
        </w:rPr>
        <w:t>Logistic Regression</w:t>
      </w:r>
      <w:bookmarkEnd w:id="27"/>
    </w:p>
    <w:p w14:paraId="57985AE9" w14:textId="0CD625F4" w:rsidR="00710B03" w:rsidRPr="008C4B00" w:rsidRDefault="00C90E2A"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The </w:t>
      </w:r>
      <w:r w:rsidR="00FE7AEF" w:rsidRPr="008C4B00">
        <w:rPr>
          <w:rFonts w:asciiTheme="minorHAnsi" w:hAnsiTheme="minorHAnsi" w:cstheme="minorHAnsi"/>
          <w:color w:val="auto"/>
        </w:rPr>
        <w:t xml:space="preserve">Logistic Regression </w:t>
      </w:r>
      <w:r w:rsidRPr="008C4B00">
        <w:rPr>
          <w:rFonts w:asciiTheme="minorHAnsi" w:hAnsiTheme="minorHAnsi" w:cstheme="minorHAnsi"/>
          <w:color w:val="auto"/>
        </w:rPr>
        <w:t xml:space="preserve">method </w:t>
      </w:r>
      <w:r w:rsidR="00FE7AEF" w:rsidRPr="008C4B00">
        <w:rPr>
          <w:rFonts w:asciiTheme="minorHAnsi" w:hAnsiTheme="minorHAnsi" w:cstheme="minorHAnsi"/>
          <w:color w:val="auto"/>
        </w:rPr>
        <w:t xml:space="preserve">is </w:t>
      </w:r>
      <w:r w:rsidR="0015654A" w:rsidRPr="008C4B00">
        <w:rPr>
          <w:rFonts w:asciiTheme="minorHAnsi" w:hAnsiTheme="minorHAnsi" w:cstheme="minorHAnsi"/>
          <w:color w:val="auto"/>
        </w:rPr>
        <w:t xml:space="preserve">widely recommended as a starting point for data analysis </w:t>
      </w:r>
      <w:r w:rsidR="003F4914" w:rsidRPr="008C4B00">
        <w:rPr>
          <w:rFonts w:asciiTheme="minorHAnsi" w:hAnsiTheme="minorHAnsi" w:cstheme="minorHAnsi"/>
          <w:color w:val="auto"/>
        </w:rPr>
        <w:t>models</w:t>
      </w:r>
      <w:r w:rsidR="0015654A" w:rsidRPr="008C4B00">
        <w:rPr>
          <w:rFonts w:asciiTheme="minorHAnsi" w:hAnsiTheme="minorHAnsi" w:cstheme="minorHAnsi"/>
          <w:color w:val="auto"/>
        </w:rPr>
        <w:t xml:space="preserve">, especially </w:t>
      </w:r>
      <w:r w:rsidR="003F4914" w:rsidRPr="008C4B00">
        <w:rPr>
          <w:rFonts w:asciiTheme="minorHAnsi" w:hAnsiTheme="minorHAnsi" w:cstheme="minorHAnsi"/>
          <w:color w:val="auto"/>
        </w:rPr>
        <w:t>when working with classification data</w:t>
      </w:r>
      <w:r w:rsidR="00550DFC" w:rsidRPr="008C4B00">
        <w:rPr>
          <w:rFonts w:asciiTheme="minorHAnsi" w:hAnsiTheme="minorHAnsi" w:cstheme="minorHAnsi"/>
          <w:color w:val="auto"/>
        </w:rPr>
        <w:t xml:space="preserve"> </w:t>
      </w:r>
      <w:r w:rsidR="00550DFC" w:rsidRPr="008C4B00">
        <w:rPr>
          <w:rFonts w:asciiTheme="minorHAnsi" w:hAnsiTheme="minorHAnsi" w:cstheme="minorHAnsi"/>
          <w:color w:val="auto"/>
        </w:rPr>
        <w:fldChar w:fldCharType="begin"/>
      </w:r>
      <w:r w:rsidR="00550DFC" w:rsidRPr="008C4B00">
        <w:rPr>
          <w:rFonts w:asciiTheme="minorHAnsi" w:hAnsiTheme="minorHAnsi" w:cstheme="minorHAnsi"/>
          <w:color w:val="auto"/>
        </w:rPr>
        <w:instrText xml:space="preserve"> ADDIN ZOTERO_ITEM CSL_CITATION {"citationID":"RJnYIXju","properties":{"formattedCitation":"(Kohnke, Foung and Chen, 2022; Python, no date)","plainCitation":"(Kohnke, Foung and Chen, 2022; Python, no date)","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id":390,"uris":["http://zotero.org/users/11537704/items/WIN3HZG9"],"itemData":{"id":390,"type":"webpage","abstract":"In this step-by-step tutorial, you'll get started with logistic regression in Python. Classification is one of the most important areas of machine learning, and logistic regression is one of its basic methods. You'll learn how to create, evaluate, and apply a model to make predictions.","language":"en","title":"Logistic Regression in Python – Real Python","URL":"https://realpython.com/logistic-regression-python/","author":[{"family":"Python","given":"Real"}],"accessed":{"date-parts":[["2023",8,30]]}},"label":"page"}],"schema":"https://github.com/citation-style-language/schema/raw/master/csl-citation.json"} </w:instrText>
      </w:r>
      <w:r w:rsidR="00550DFC" w:rsidRPr="008C4B00">
        <w:rPr>
          <w:rFonts w:asciiTheme="minorHAnsi" w:hAnsiTheme="minorHAnsi" w:cstheme="minorHAnsi"/>
          <w:color w:val="auto"/>
        </w:rPr>
        <w:fldChar w:fldCharType="separate"/>
      </w:r>
      <w:r w:rsidR="00550DFC" w:rsidRPr="008C4B00">
        <w:rPr>
          <w:rFonts w:asciiTheme="minorHAnsi" w:hAnsiTheme="minorHAnsi" w:cstheme="minorHAnsi"/>
          <w:color w:val="auto"/>
        </w:rPr>
        <w:t>(Kohnke, Foung and Chen, 2022; Python, no date)</w:t>
      </w:r>
      <w:r w:rsidR="00550DFC" w:rsidRPr="008C4B00">
        <w:rPr>
          <w:rFonts w:asciiTheme="minorHAnsi" w:hAnsiTheme="minorHAnsi" w:cstheme="minorHAnsi"/>
          <w:color w:val="auto"/>
        </w:rPr>
        <w:fldChar w:fldCharType="end"/>
      </w:r>
      <w:r w:rsidR="003F4914" w:rsidRPr="008C4B00">
        <w:rPr>
          <w:rFonts w:asciiTheme="minorHAnsi" w:hAnsiTheme="minorHAnsi" w:cstheme="minorHAnsi"/>
          <w:color w:val="auto"/>
        </w:rPr>
        <w:t>.</w:t>
      </w:r>
      <w:r w:rsidR="00CC203A" w:rsidRPr="008C4B00">
        <w:rPr>
          <w:rFonts w:asciiTheme="minorHAnsi" w:hAnsiTheme="minorHAnsi" w:cstheme="minorHAnsi"/>
          <w:color w:val="auto"/>
        </w:rPr>
        <w:t xml:space="preserve"> </w:t>
      </w:r>
      <w:r w:rsidR="00D4030C" w:rsidRPr="008C4B00">
        <w:rPr>
          <w:rFonts w:asciiTheme="minorHAnsi" w:hAnsiTheme="minorHAnsi" w:cstheme="minorHAnsi"/>
          <w:color w:val="auto"/>
        </w:rPr>
        <w:t xml:space="preserve"> </w:t>
      </w:r>
      <w:r w:rsidR="004C692A" w:rsidRPr="008C4B00">
        <w:rPr>
          <w:rFonts w:asciiTheme="minorHAnsi" w:hAnsiTheme="minorHAnsi" w:cstheme="minorHAnsi"/>
          <w:color w:val="auto"/>
        </w:rPr>
        <w:t>The first pass of the algorithm was compl</w:t>
      </w:r>
      <w:r w:rsidR="006F2980" w:rsidRPr="008C4B00">
        <w:rPr>
          <w:rFonts w:asciiTheme="minorHAnsi" w:hAnsiTheme="minorHAnsi" w:cstheme="minorHAnsi"/>
          <w:color w:val="auto"/>
        </w:rPr>
        <w:t>eted without any parameter tunin</w:t>
      </w:r>
      <w:r w:rsidR="00971A9F" w:rsidRPr="008C4B00">
        <w:rPr>
          <w:rFonts w:asciiTheme="minorHAnsi" w:hAnsiTheme="minorHAnsi" w:cstheme="minorHAnsi"/>
          <w:color w:val="auto"/>
        </w:rPr>
        <w:t xml:space="preserve">g.  </w:t>
      </w:r>
      <w:r w:rsidR="00F631E5" w:rsidRPr="008C4B00">
        <w:rPr>
          <w:rFonts w:asciiTheme="minorHAnsi" w:hAnsiTheme="minorHAnsi" w:cstheme="minorHAnsi"/>
          <w:color w:val="auto"/>
        </w:rPr>
        <w:t>Hyperparameter</w:t>
      </w:r>
      <w:r w:rsidR="00971A9F" w:rsidRPr="008C4B00">
        <w:rPr>
          <w:rFonts w:asciiTheme="minorHAnsi" w:hAnsiTheme="minorHAnsi" w:cstheme="minorHAnsi"/>
          <w:color w:val="auto"/>
        </w:rPr>
        <w:t xml:space="preserve"> tuning</w:t>
      </w:r>
      <w:r w:rsidR="004F08BB" w:rsidRPr="008C4B00">
        <w:rPr>
          <w:rFonts w:asciiTheme="minorHAnsi" w:hAnsiTheme="minorHAnsi" w:cstheme="minorHAnsi"/>
          <w:color w:val="auto"/>
        </w:rPr>
        <w:t xml:space="preserve">, specifically GridSearchCV </w:t>
      </w:r>
      <w:r w:rsidR="00971A9F" w:rsidRPr="008C4B00">
        <w:rPr>
          <w:rFonts w:asciiTheme="minorHAnsi" w:hAnsiTheme="minorHAnsi" w:cstheme="minorHAnsi"/>
          <w:color w:val="auto"/>
        </w:rPr>
        <w:t>was</w:t>
      </w:r>
      <w:r w:rsidRPr="008C4B00">
        <w:rPr>
          <w:rFonts w:asciiTheme="minorHAnsi" w:hAnsiTheme="minorHAnsi" w:cstheme="minorHAnsi"/>
          <w:color w:val="auto"/>
        </w:rPr>
        <w:t xml:space="preserve"> then</w:t>
      </w:r>
      <w:r w:rsidR="00971A9F" w:rsidRPr="008C4B00">
        <w:rPr>
          <w:rFonts w:asciiTheme="minorHAnsi" w:hAnsiTheme="minorHAnsi" w:cstheme="minorHAnsi"/>
          <w:color w:val="auto"/>
        </w:rPr>
        <w:t xml:space="preserve"> applied to the algorithm </w:t>
      </w:r>
      <w:r w:rsidR="00880834" w:rsidRPr="008C4B00">
        <w:rPr>
          <w:rFonts w:asciiTheme="minorHAnsi" w:hAnsiTheme="minorHAnsi" w:cstheme="minorHAnsi"/>
          <w:color w:val="auto"/>
        </w:rPr>
        <w:t>to</w:t>
      </w:r>
      <w:r w:rsidR="00971A9F" w:rsidRPr="008C4B00">
        <w:rPr>
          <w:rFonts w:asciiTheme="minorHAnsi" w:hAnsiTheme="minorHAnsi" w:cstheme="minorHAnsi"/>
          <w:color w:val="auto"/>
        </w:rPr>
        <w:t xml:space="preserve"> </w:t>
      </w:r>
      <w:r w:rsidR="004F08BB" w:rsidRPr="008C4B00">
        <w:rPr>
          <w:rFonts w:asciiTheme="minorHAnsi" w:hAnsiTheme="minorHAnsi" w:cstheme="minorHAnsi"/>
          <w:color w:val="auto"/>
        </w:rPr>
        <w:t>improve results</w:t>
      </w:r>
      <w:r w:rsidR="007E1312" w:rsidRPr="008C4B00">
        <w:rPr>
          <w:rFonts w:asciiTheme="minorHAnsi" w:hAnsiTheme="minorHAnsi" w:cstheme="minorHAnsi"/>
          <w:color w:val="auto"/>
        </w:rPr>
        <w:t>.  Cross Fold Validation was applied in Kohnke et al</w:t>
      </w:r>
      <w:r w:rsidR="00112FF6" w:rsidRPr="008C4B00">
        <w:rPr>
          <w:rFonts w:asciiTheme="minorHAnsi" w:hAnsiTheme="minorHAnsi" w:cstheme="minorHAnsi"/>
          <w:color w:val="auto"/>
        </w:rPr>
        <w:t xml:space="preserve"> (2022), the author applied GridSearchCV </w:t>
      </w:r>
      <w:r w:rsidR="008009A4" w:rsidRPr="008C4B00">
        <w:rPr>
          <w:rFonts w:asciiTheme="minorHAnsi" w:hAnsiTheme="minorHAnsi" w:cstheme="minorHAnsi"/>
          <w:color w:val="auto"/>
        </w:rPr>
        <w:t xml:space="preserve">to the data as </w:t>
      </w:r>
      <w:r w:rsidR="00DD32CD" w:rsidRPr="008C4B00">
        <w:rPr>
          <w:rFonts w:asciiTheme="minorHAnsi" w:hAnsiTheme="minorHAnsi" w:cstheme="minorHAnsi"/>
          <w:color w:val="auto"/>
        </w:rPr>
        <w:t xml:space="preserve">it </w:t>
      </w:r>
      <w:r w:rsidR="00B8776F" w:rsidRPr="008C4B00">
        <w:rPr>
          <w:rFonts w:asciiTheme="minorHAnsi" w:hAnsiTheme="minorHAnsi" w:cstheme="minorHAnsi"/>
          <w:color w:val="auto"/>
        </w:rPr>
        <w:t xml:space="preserve">automatically </w:t>
      </w:r>
      <w:r w:rsidR="00157B15" w:rsidRPr="008C4B00">
        <w:rPr>
          <w:rFonts w:asciiTheme="minorHAnsi" w:hAnsiTheme="minorHAnsi" w:cstheme="minorHAnsi"/>
          <w:color w:val="auto"/>
        </w:rPr>
        <w:t>searches for</w:t>
      </w:r>
      <w:r w:rsidR="00DD32CD" w:rsidRPr="008C4B00">
        <w:rPr>
          <w:rFonts w:asciiTheme="minorHAnsi" w:hAnsiTheme="minorHAnsi" w:cstheme="minorHAnsi"/>
          <w:color w:val="auto"/>
        </w:rPr>
        <w:t xml:space="preserve"> all possible parameter combinations withing the data</w:t>
      </w:r>
      <w:r w:rsidR="005702A9" w:rsidRPr="008C4B00">
        <w:rPr>
          <w:rFonts w:asciiTheme="minorHAnsi" w:hAnsiTheme="minorHAnsi" w:cstheme="minorHAnsi"/>
          <w:color w:val="auto"/>
        </w:rPr>
        <w:t xml:space="preserve"> </w:t>
      </w:r>
      <w:r w:rsidR="005702A9" w:rsidRPr="008C4B00">
        <w:rPr>
          <w:rFonts w:asciiTheme="minorHAnsi" w:hAnsiTheme="minorHAnsi" w:cstheme="minorHAnsi"/>
          <w:color w:val="auto"/>
        </w:rPr>
        <w:fldChar w:fldCharType="begin"/>
      </w:r>
      <w:r w:rsidR="005702A9" w:rsidRPr="008C4B00">
        <w:rPr>
          <w:rFonts w:asciiTheme="minorHAnsi" w:hAnsiTheme="minorHAnsi" w:cstheme="minorHAnsi"/>
          <w:color w:val="auto"/>
        </w:rPr>
        <w:instrText xml:space="preserve"> ADDIN ZOTERO_ITEM CSL_CITATION {"citationID":"zyrHoCmQ","properties":{"formattedCitation":"({\\i{}3.2. Tuning the hyper-parameters of an estimator}, no date)","plainCitation":"(3.2. Tuning the hyper-parameters of an estimator, no date)","noteIndex":0},"citationItems":[{"id":394,"uris":["http://zotero.org/users/11537704/items/QPN9BZ6A"],"itemData":{"id":394,"type":"webpage","abstract":"Hyper-parameters are parameters that are not directly learnt within estimators. In scikit-learn they are passed as arguments to the constructor of the estimator classes. Typical examples include C,...","container-title":"scikit-learn","language":"en","title":"3.2. Tuning the hyper-parameters of an estimator","URL":"https://scikit-learn/stable/modules/grid_search.html","accessed":{"date-parts":[["2023",8,30]]}}}],"schema":"https://github.com/citation-style-language/schema/raw/master/csl-citation.json"} </w:instrText>
      </w:r>
      <w:r w:rsidR="005702A9" w:rsidRPr="008C4B00">
        <w:rPr>
          <w:rFonts w:asciiTheme="minorHAnsi" w:hAnsiTheme="minorHAnsi" w:cstheme="minorHAnsi"/>
          <w:color w:val="auto"/>
        </w:rPr>
        <w:fldChar w:fldCharType="separate"/>
      </w:r>
      <w:r w:rsidR="005702A9" w:rsidRPr="008C4B00">
        <w:rPr>
          <w:rFonts w:asciiTheme="minorHAnsi" w:hAnsiTheme="minorHAnsi" w:cstheme="minorHAnsi"/>
          <w:color w:val="auto"/>
        </w:rPr>
        <w:t>(</w:t>
      </w:r>
      <w:r w:rsidR="005702A9" w:rsidRPr="008C4B00">
        <w:rPr>
          <w:rFonts w:asciiTheme="minorHAnsi" w:hAnsiTheme="minorHAnsi" w:cstheme="minorHAnsi"/>
          <w:i/>
          <w:iCs/>
          <w:color w:val="auto"/>
        </w:rPr>
        <w:t>3.2. Tuning the hyper-parameters of an estimator</w:t>
      </w:r>
      <w:r w:rsidR="005702A9" w:rsidRPr="008C4B00">
        <w:rPr>
          <w:rFonts w:asciiTheme="minorHAnsi" w:hAnsiTheme="minorHAnsi" w:cstheme="minorHAnsi"/>
          <w:color w:val="auto"/>
        </w:rPr>
        <w:t>, no date)</w:t>
      </w:r>
      <w:r w:rsidR="005702A9" w:rsidRPr="008C4B00">
        <w:rPr>
          <w:rFonts w:asciiTheme="minorHAnsi" w:hAnsiTheme="minorHAnsi" w:cstheme="minorHAnsi"/>
          <w:color w:val="auto"/>
        </w:rPr>
        <w:fldChar w:fldCharType="end"/>
      </w:r>
      <w:r w:rsidR="005702A9" w:rsidRPr="008C4B00">
        <w:rPr>
          <w:rFonts w:asciiTheme="minorHAnsi" w:hAnsiTheme="minorHAnsi" w:cstheme="minorHAnsi"/>
          <w:color w:val="auto"/>
        </w:rPr>
        <w:t>.</w:t>
      </w:r>
      <w:r w:rsidR="00B8776F" w:rsidRPr="008C4B00">
        <w:rPr>
          <w:rFonts w:asciiTheme="minorHAnsi" w:hAnsiTheme="minorHAnsi" w:cstheme="minorHAnsi"/>
          <w:color w:val="auto"/>
        </w:rPr>
        <w:t xml:space="preserve"> </w:t>
      </w:r>
    </w:p>
    <w:p w14:paraId="087A5D3A" w14:textId="77777777" w:rsidR="00710B03" w:rsidRPr="008C4B00" w:rsidRDefault="00710B03" w:rsidP="004E72E2">
      <w:pPr>
        <w:spacing w:line="360" w:lineRule="auto"/>
        <w:ind w:left="426"/>
        <w:jc w:val="both"/>
        <w:rPr>
          <w:rFonts w:asciiTheme="minorHAnsi" w:hAnsiTheme="minorHAnsi" w:cstheme="minorHAnsi"/>
          <w:color w:val="auto"/>
        </w:rPr>
      </w:pPr>
    </w:p>
    <w:p w14:paraId="6DA4DBB1" w14:textId="1FDE9FCC" w:rsidR="00850E89" w:rsidRPr="008C4B00" w:rsidRDefault="005702A9" w:rsidP="004E72E2">
      <w:pPr>
        <w:pStyle w:val="Heading2"/>
        <w:numPr>
          <w:ilvl w:val="1"/>
          <w:numId w:val="35"/>
        </w:numPr>
        <w:spacing w:line="360" w:lineRule="auto"/>
        <w:jc w:val="both"/>
        <w:rPr>
          <w:rFonts w:asciiTheme="minorHAnsi" w:hAnsiTheme="minorHAnsi" w:cstheme="minorHAnsi"/>
          <w:color w:val="auto"/>
        </w:rPr>
      </w:pPr>
      <w:bookmarkStart w:id="28" w:name="_Toc146039341"/>
      <w:r w:rsidRPr="008C4B00">
        <w:rPr>
          <w:rFonts w:asciiTheme="minorHAnsi" w:hAnsiTheme="minorHAnsi" w:cstheme="minorHAnsi"/>
          <w:color w:val="auto"/>
        </w:rPr>
        <w:t xml:space="preserve">Algorithm 2 - </w:t>
      </w:r>
      <w:r w:rsidR="00850E89" w:rsidRPr="008C4B00">
        <w:rPr>
          <w:rFonts w:asciiTheme="minorHAnsi" w:hAnsiTheme="minorHAnsi" w:cstheme="minorHAnsi"/>
          <w:color w:val="auto"/>
        </w:rPr>
        <w:t>Decision Trees</w:t>
      </w:r>
      <w:bookmarkEnd w:id="28"/>
      <w:r w:rsidR="00850E89" w:rsidRPr="008C4B00">
        <w:rPr>
          <w:rFonts w:asciiTheme="minorHAnsi" w:hAnsiTheme="minorHAnsi" w:cstheme="minorHAnsi"/>
          <w:color w:val="auto"/>
        </w:rPr>
        <w:t xml:space="preserve"> </w:t>
      </w:r>
    </w:p>
    <w:p w14:paraId="0D7B79BC" w14:textId="03E95C8C" w:rsidR="00DD7A18" w:rsidRPr="008C4B00" w:rsidRDefault="00483FE4"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As logistic regression was not conclusive in terms of </w:t>
      </w:r>
      <w:r w:rsidR="006D187F" w:rsidRPr="008C4B00">
        <w:rPr>
          <w:rFonts w:asciiTheme="minorHAnsi" w:hAnsiTheme="minorHAnsi" w:cstheme="minorHAnsi"/>
          <w:color w:val="auto"/>
        </w:rPr>
        <w:t>its</w:t>
      </w:r>
      <w:r w:rsidRPr="008C4B00">
        <w:rPr>
          <w:rFonts w:asciiTheme="minorHAnsi" w:hAnsiTheme="minorHAnsi" w:cstheme="minorHAnsi"/>
          <w:color w:val="auto"/>
        </w:rPr>
        <w:t xml:space="preserve"> results, the author decided to implement a similar model capable of </w:t>
      </w:r>
      <w:r w:rsidR="00FB4277" w:rsidRPr="008C4B00">
        <w:rPr>
          <w:rFonts w:asciiTheme="minorHAnsi" w:hAnsiTheme="minorHAnsi" w:cstheme="minorHAnsi"/>
          <w:color w:val="auto"/>
        </w:rPr>
        <w:t xml:space="preserve">working with categorical data.  Decision Trees was selected as the second algorithm to test as it had been used </w:t>
      </w:r>
      <w:r w:rsidR="006D187F" w:rsidRPr="008C4B00">
        <w:rPr>
          <w:rFonts w:asciiTheme="minorHAnsi" w:hAnsiTheme="minorHAnsi" w:cstheme="minorHAnsi"/>
          <w:color w:val="auto"/>
        </w:rPr>
        <w:t xml:space="preserve">by other researchers </w:t>
      </w:r>
      <w:r w:rsidR="006D187F" w:rsidRPr="008C4B00">
        <w:rPr>
          <w:rFonts w:asciiTheme="minorHAnsi" w:hAnsiTheme="minorHAnsi" w:cstheme="minorHAnsi"/>
          <w:color w:val="auto"/>
        </w:rPr>
        <w:fldChar w:fldCharType="begin"/>
      </w:r>
      <w:r w:rsidR="006D187F" w:rsidRPr="008C4B00">
        <w:rPr>
          <w:rFonts w:asciiTheme="minorHAnsi" w:hAnsiTheme="minorHAnsi" w:cstheme="minorHAnsi"/>
          <w:color w:val="auto"/>
        </w:rPr>
        <w:instrText xml:space="preserve"> ADDIN ZOTERO_ITEM CSL_CITATION {"citationID":"cS2xUQBG","properties":{"formattedCitation":"(Djoundourian, 2017; Hussain {\\i{}et al.}, 2018)","plainCitation":"(Djoundourian, 2017; Hussain et al., 2018)","noteIndex":0},"citationItems":[{"id":97,"uris":["http://zotero.org/users/11537704/items/RHY4LSTN"],"itemData":{"id":97,"type":"article-journal","abstract":"The author gives an overview of typical learning outcomes in business education and assessment instruments that help measure and test these outcomes. Using data from a recently accredited program the author investigated the determinants of performance on assessment exams to help identify and evaluate differences between homegrown and standardized assessment instruments. The results indicate that performance on assessment exams whether standardized or homegrown is significantly related to the general performance of the students in the program. Accordingly, the ultimate choice of the instrument boils down to 2 important variables: the match between exam objectives and institutional objectives and the total cost of the instrument.","container-title":"Journal of Education for Business","DOI":"10.1080/08832323.2017.1339662","ISSN":"0883-2323","issue":"5","note":"publisher: Routledge\n_eprint: https://doi.org/10.1080/08832323.2017.1339662","page":"238-244","source":"Taylor and Francis+NEJM","title":"Assessment of learning in business education: Standardized or homegrown?","title-short":"Assessment of learning in business education","URL":"https://doi.org/10.1080/08832323.2017.1339662","volume":"92","author":[{"family":"Djoundourian","given":"Salpie S."}],"accessed":{"date-parts":[["2023",5,8]]},"issued":{"date-parts":[["2017",7,4]]}},"label":"page"},{"id":316,"uris":["http://zotero.org/users/11537704/items/SUUVU8XP"],"itemData":{"id":316,"type":"article-journal","abstract":"Several challenges are associated with e-learning systems, the most significant of which is the lack of student motivation in various course activities and for various course materials. In this study, we used machine learning (ML) algorithms to identify low-engagement students in a social science course at the Open University (OU) to assess the effect of engagement on student performance. The input variables of the study included highest education level, final results, score on the assessment, and the number of clicks on virtual learning environment (VLE) activities, which included dataplus, forumng, glossary, oucollaborate, oucontent, resources, subpages, homepage, and URL during the first course assessment. The output variable was the student level of engagement in the various activities. To predict low-engagement students, we applied several ML algorithms to the dataset. Using these algorithms, trained models were first obtained; then, the accuracy and kappa values of the models were compared. The results demonstrated that the J48, decision tree, JRIP, and gradient-boosted classifiers exhibited better performance in terms of the accuracy, kappa value, and recall compared to the other tested models. Based on these findings, we developed a dashboard to facilitate instructor at the OU. These models can easily be incorporated into VLE systems to help instructors evaluate student engagement during VLE courses with regard to different activities and materials and to provide additional interventions for students in advance of their final exam. Furthermore, this study examined the relationship between student engagement and the course assessment score.","container-title":"Computational Intelligence and Neuroscience","DOI":"10.1155/2018/6347186","ISSN":"1687-5265","language":"en","note":"publisher: Hindawi","page":"e6347186","source":"www.hindawi.com","title":"Student Engagement Predictions in an e-Learning System and Their Impact on Student Course Assessment Scores","URL":"https://www.hindawi.com/journals/cin/2018/6347186/","volume":"2018","author":[{"family":"Hussain","given":"Mushtaq"},{"family":"Zhu","given":"Wenhao"},{"family":"Zhang","given":"Wu"},{"family":"Abidi","given":"Syed Muhammad Raza"}],"accessed":{"date-parts":[["2023",7,18]]},"issued":{"date-parts":[["2018",10,2]]}},"label":"page"}],"schema":"https://github.com/citation-style-language/schema/raw/master/csl-citation.json"} </w:instrText>
      </w:r>
      <w:r w:rsidR="006D187F" w:rsidRPr="008C4B00">
        <w:rPr>
          <w:rFonts w:asciiTheme="minorHAnsi" w:hAnsiTheme="minorHAnsi" w:cstheme="minorHAnsi"/>
          <w:color w:val="auto"/>
        </w:rPr>
        <w:fldChar w:fldCharType="separate"/>
      </w:r>
      <w:r w:rsidR="006D187F" w:rsidRPr="008C4B00">
        <w:rPr>
          <w:rFonts w:asciiTheme="minorHAnsi" w:hAnsiTheme="minorHAnsi" w:cstheme="minorHAnsi"/>
          <w:color w:val="auto"/>
        </w:rPr>
        <w:t xml:space="preserve">(Djoundourian, 2017; Hussain </w:t>
      </w:r>
      <w:r w:rsidR="006D187F" w:rsidRPr="008C4B00">
        <w:rPr>
          <w:rFonts w:asciiTheme="minorHAnsi" w:hAnsiTheme="minorHAnsi" w:cstheme="minorHAnsi"/>
          <w:i/>
          <w:iCs/>
          <w:color w:val="auto"/>
        </w:rPr>
        <w:t>et al.</w:t>
      </w:r>
      <w:r w:rsidR="006D187F" w:rsidRPr="008C4B00">
        <w:rPr>
          <w:rFonts w:asciiTheme="minorHAnsi" w:hAnsiTheme="minorHAnsi" w:cstheme="minorHAnsi"/>
          <w:color w:val="auto"/>
        </w:rPr>
        <w:t>, 2018)</w:t>
      </w:r>
      <w:r w:rsidR="006D187F" w:rsidRPr="008C4B00">
        <w:rPr>
          <w:rFonts w:asciiTheme="minorHAnsi" w:hAnsiTheme="minorHAnsi" w:cstheme="minorHAnsi"/>
          <w:color w:val="auto"/>
        </w:rPr>
        <w:fldChar w:fldCharType="end"/>
      </w:r>
      <w:r w:rsidR="006D187F" w:rsidRPr="008C4B00">
        <w:rPr>
          <w:rFonts w:asciiTheme="minorHAnsi" w:hAnsiTheme="minorHAnsi" w:cstheme="minorHAnsi"/>
          <w:color w:val="auto"/>
        </w:rPr>
        <w:t xml:space="preserve">. </w:t>
      </w:r>
      <w:r w:rsidR="007F00D5" w:rsidRPr="008C4B00">
        <w:rPr>
          <w:rFonts w:asciiTheme="minorHAnsi" w:hAnsiTheme="minorHAnsi" w:cstheme="minorHAnsi"/>
          <w:color w:val="auto"/>
        </w:rPr>
        <w:t xml:space="preserve"> </w:t>
      </w:r>
      <w:r w:rsidR="00D67EB4" w:rsidRPr="008C4B00">
        <w:rPr>
          <w:rFonts w:asciiTheme="minorHAnsi" w:hAnsiTheme="minorHAnsi" w:cstheme="minorHAnsi"/>
          <w:color w:val="auto"/>
        </w:rPr>
        <w:t>Different methods of h</w:t>
      </w:r>
      <w:r w:rsidR="007F00D5" w:rsidRPr="008C4B00">
        <w:rPr>
          <w:rFonts w:asciiTheme="minorHAnsi" w:hAnsiTheme="minorHAnsi" w:cstheme="minorHAnsi"/>
          <w:color w:val="auto"/>
        </w:rPr>
        <w:t>yperparameter</w:t>
      </w:r>
      <w:r w:rsidR="006F514B" w:rsidRPr="008C4B00">
        <w:rPr>
          <w:rFonts w:asciiTheme="minorHAnsi" w:hAnsiTheme="minorHAnsi" w:cstheme="minorHAnsi"/>
          <w:color w:val="auto"/>
        </w:rPr>
        <w:t xml:space="preserve"> tuning </w:t>
      </w:r>
      <w:r w:rsidR="00D67EB4" w:rsidRPr="008C4B00">
        <w:rPr>
          <w:rFonts w:asciiTheme="minorHAnsi" w:hAnsiTheme="minorHAnsi" w:cstheme="minorHAnsi"/>
          <w:color w:val="auto"/>
        </w:rPr>
        <w:t xml:space="preserve">were </w:t>
      </w:r>
      <w:r w:rsidR="006F514B" w:rsidRPr="008C4B00">
        <w:rPr>
          <w:rFonts w:asciiTheme="minorHAnsi" w:hAnsiTheme="minorHAnsi" w:cstheme="minorHAnsi"/>
          <w:color w:val="auto"/>
        </w:rPr>
        <w:t>applied</w:t>
      </w:r>
      <w:r w:rsidR="00320DA3" w:rsidRPr="008C4B00">
        <w:rPr>
          <w:rFonts w:asciiTheme="minorHAnsi" w:hAnsiTheme="minorHAnsi" w:cstheme="minorHAnsi"/>
          <w:color w:val="auto"/>
        </w:rPr>
        <w:t xml:space="preserve"> in the form of cross validation </w:t>
      </w:r>
      <w:r w:rsidR="00D67EB4" w:rsidRPr="008C4B00">
        <w:rPr>
          <w:rFonts w:asciiTheme="minorHAnsi" w:hAnsiTheme="minorHAnsi" w:cstheme="minorHAnsi"/>
          <w:color w:val="auto"/>
        </w:rPr>
        <w:t xml:space="preserve">and GridSearchCV </w:t>
      </w:r>
      <w:r w:rsidR="00E77714" w:rsidRPr="008C4B00">
        <w:rPr>
          <w:rFonts w:asciiTheme="minorHAnsi" w:hAnsiTheme="minorHAnsi" w:cstheme="minorHAnsi"/>
          <w:color w:val="auto"/>
        </w:rPr>
        <w:t>from sc</w:t>
      </w:r>
      <w:r w:rsidR="00936937" w:rsidRPr="008C4B00">
        <w:rPr>
          <w:rFonts w:asciiTheme="minorHAnsi" w:hAnsiTheme="minorHAnsi" w:cstheme="minorHAnsi"/>
          <w:color w:val="auto"/>
        </w:rPr>
        <w:t xml:space="preserve">ikit-learn.  Cross Validation was selected as it was used in previous </w:t>
      </w:r>
      <w:r w:rsidR="001B4A7C" w:rsidRPr="008C4B00">
        <w:rPr>
          <w:rFonts w:asciiTheme="minorHAnsi" w:hAnsiTheme="minorHAnsi" w:cstheme="minorHAnsi"/>
          <w:color w:val="auto"/>
        </w:rPr>
        <w:t>papers</w:t>
      </w:r>
      <w:r w:rsidR="00126F7D" w:rsidRPr="008C4B00">
        <w:rPr>
          <w:rFonts w:asciiTheme="minorHAnsi" w:hAnsiTheme="minorHAnsi" w:cstheme="minorHAnsi"/>
          <w:color w:val="auto"/>
        </w:rPr>
        <w:t xml:space="preserve">  </w:t>
      </w:r>
      <w:r w:rsidR="00126F7D" w:rsidRPr="008C4B00">
        <w:rPr>
          <w:rFonts w:asciiTheme="minorHAnsi" w:hAnsiTheme="minorHAnsi" w:cstheme="minorHAnsi"/>
          <w:color w:val="auto"/>
        </w:rPr>
        <w:fldChar w:fldCharType="begin"/>
      </w:r>
      <w:r w:rsidR="00126F7D" w:rsidRPr="008C4B00">
        <w:rPr>
          <w:rFonts w:asciiTheme="minorHAnsi" w:hAnsiTheme="minorHAnsi" w:cstheme="minorHAnsi"/>
          <w:color w:val="auto"/>
        </w:rPr>
        <w:instrText xml:space="preserve"> ADDIN ZOTERO_ITEM CSL_CITATION {"citationID":"EIRsxUAm","properties":{"formattedCitation":"(Kohnke, Foung and Chen, 2022; Zhang {\\i{}et al.}, 2023)","plainCitation":"(Kohnke, Foung and Chen, 2022; Zhang et al., 2023)","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id":304,"uris":["http://zotero.org/users/11537704/items/NFUG6LR7"],"itemData":{"id":304,"type":"article-journal","abstract":"With a focus on enhancing national scientific and technological competitiveness and cultivating innovative talents, STEM education has achieved remarkable results in developing students’ core quality and improving academic achievement. Online courses built for STEM education have attracted many learners. However, as the number of learners continues to grow, online STEM education faces problems such as difficulties in ensuring the quality of teaching and learning in STEM online courses and poor performance of students in online learning. An in-depth exploration of the correlations between learners’ E-learning behavior categories and learning outcomes in STEM education online courses will facilitate teachers’ precise interventions for students who are learning online. This study first predicts the E-learning performance of STEM course learners through machine learning and deep learning algorithms, then uses factor analysis methods to discover correlations between behavioral features, uses the random forest algorithm to explore the vital behavioral features that influence the E-learning performance of STEM courses, and finally performs a category classification of important characteristic behaviors based on the learning behavior category basis. The results show that the learning behavior classifications of learning preparation behavior, knowledge acquisition behavior, and learning consolidation behavior affect the E-learning performance of learners in STEM courses. Moreover, a series of characteristic behaviors strongly affect E-learning performance. In general, teachers can systematically intervene in time for at-risk students from the perspective of learning behavior categories and further improve the construction of STEM online courses.","container-title":"Sustainability","DOI":"10.3390/su15108235","ISSN":"2071-1050","issue":"10","language":"en","license":"http://creativecommons.org/licenses/by/3.0/","note":"number: 10\npublisher: Multidisciplinary Digital Publishing Institute","page":"8235","source":"www.mdpi.com","title":"E-Learning Behavior Categories and Influencing Factors of STEM Courses: A Case Study of the Open University Learning Analysis Dataset (OULAD)","title-short":"E-Learning Behavior Categories and Influencing Factors of STEM Courses","URL":"https://www.mdpi.com/2071-1050/15/10/8235","volume":"15","author":[{"family":"Zhang","given":"Jingran"},{"family":"Qiu","given":"Feiyue"},{"family":"Wu","given":"Wei"},{"family":"Wang","given":"Jiayue"},{"family":"Li","given":"Rongqiang"},{"family":"Guan","given":"Mujie"},{"family":"Huang","given":"Jiang"}],"accessed":{"date-parts":[["2023",7,18]]},"issued":{"date-parts":[["2023",1]]}}}],"schema":"https://github.com/citation-style-language/schema/raw/master/csl-citation.json"} </w:instrText>
      </w:r>
      <w:r w:rsidR="00126F7D" w:rsidRPr="008C4B00">
        <w:rPr>
          <w:rFonts w:asciiTheme="minorHAnsi" w:hAnsiTheme="minorHAnsi" w:cstheme="minorHAnsi"/>
          <w:color w:val="auto"/>
        </w:rPr>
        <w:fldChar w:fldCharType="separate"/>
      </w:r>
      <w:r w:rsidR="00126F7D" w:rsidRPr="008C4B00">
        <w:rPr>
          <w:color w:val="auto"/>
          <w:szCs w:val="24"/>
        </w:rPr>
        <w:t xml:space="preserve">(Kohnke, Foung and Chen, 2022; Zhang </w:t>
      </w:r>
      <w:r w:rsidR="00126F7D" w:rsidRPr="008C4B00">
        <w:rPr>
          <w:i/>
          <w:iCs/>
          <w:color w:val="auto"/>
          <w:szCs w:val="24"/>
        </w:rPr>
        <w:t>et al.</w:t>
      </w:r>
      <w:r w:rsidR="00126F7D" w:rsidRPr="008C4B00">
        <w:rPr>
          <w:color w:val="auto"/>
          <w:szCs w:val="24"/>
        </w:rPr>
        <w:t>, 2023)</w:t>
      </w:r>
      <w:r w:rsidR="00126F7D" w:rsidRPr="008C4B00">
        <w:rPr>
          <w:rFonts w:asciiTheme="minorHAnsi" w:hAnsiTheme="minorHAnsi" w:cstheme="minorHAnsi"/>
          <w:color w:val="auto"/>
        </w:rPr>
        <w:fldChar w:fldCharType="end"/>
      </w:r>
      <w:r w:rsidR="00861838" w:rsidRPr="008C4B00">
        <w:rPr>
          <w:rFonts w:asciiTheme="minorHAnsi" w:hAnsiTheme="minorHAnsi" w:cstheme="minorHAnsi"/>
          <w:color w:val="auto"/>
        </w:rPr>
        <w:t xml:space="preserve">, </w:t>
      </w:r>
      <w:r w:rsidR="002F2699" w:rsidRPr="008C4B00">
        <w:rPr>
          <w:rFonts w:asciiTheme="minorHAnsi" w:hAnsiTheme="minorHAnsi" w:cstheme="minorHAnsi"/>
          <w:color w:val="auto"/>
        </w:rPr>
        <w:t xml:space="preserve">whilst scikit learn was </w:t>
      </w:r>
      <w:r w:rsidR="002F2699" w:rsidRPr="008C4B00">
        <w:rPr>
          <w:rFonts w:asciiTheme="minorHAnsi" w:hAnsiTheme="minorHAnsi" w:cstheme="minorHAnsi"/>
          <w:color w:val="auto"/>
        </w:rPr>
        <w:lastRenderedPageBreak/>
        <w:t>selected as the library</w:t>
      </w:r>
      <w:r w:rsidR="00B03982" w:rsidRPr="008C4B00">
        <w:rPr>
          <w:rFonts w:asciiTheme="minorHAnsi" w:hAnsiTheme="minorHAnsi" w:cstheme="minorHAnsi"/>
          <w:color w:val="auto"/>
        </w:rPr>
        <w:t xml:space="preserve"> as both the model and </w:t>
      </w:r>
      <w:r w:rsidR="00833625" w:rsidRPr="008C4B00">
        <w:rPr>
          <w:rFonts w:asciiTheme="minorHAnsi" w:hAnsiTheme="minorHAnsi" w:cstheme="minorHAnsi"/>
          <w:color w:val="auto"/>
        </w:rPr>
        <w:t>hyperparameter tuning was selected from both.</w:t>
      </w:r>
      <w:r w:rsidR="00E32956" w:rsidRPr="008C4B00">
        <w:rPr>
          <w:rFonts w:asciiTheme="minorHAnsi" w:hAnsiTheme="minorHAnsi" w:cstheme="minorHAnsi"/>
          <w:color w:val="auto"/>
        </w:rPr>
        <w:t xml:space="preserve"> </w:t>
      </w:r>
      <w:r w:rsidR="004D21D6" w:rsidRPr="008C4B00">
        <w:rPr>
          <w:rFonts w:asciiTheme="minorHAnsi" w:hAnsiTheme="minorHAnsi" w:cstheme="minorHAnsi"/>
          <w:color w:val="auto"/>
        </w:rPr>
        <w:t xml:space="preserve"> For Cross Validation, a range of features were tried to identify what </w:t>
      </w:r>
      <w:r w:rsidR="005347A4" w:rsidRPr="008C4B00">
        <w:rPr>
          <w:rFonts w:asciiTheme="minorHAnsi" w:hAnsiTheme="minorHAnsi" w:cstheme="minorHAnsi"/>
          <w:color w:val="auto"/>
        </w:rPr>
        <w:t>number of features is optimal for the best results within the model.</w:t>
      </w:r>
      <w:r w:rsidR="009445AD" w:rsidRPr="008C4B00">
        <w:rPr>
          <w:rFonts w:asciiTheme="minorHAnsi" w:hAnsiTheme="minorHAnsi" w:cstheme="minorHAnsi"/>
          <w:color w:val="auto"/>
        </w:rPr>
        <w:t xml:space="preserve">  </w:t>
      </w:r>
      <w:r w:rsidR="005347A4" w:rsidRPr="008C4B00">
        <w:rPr>
          <w:rFonts w:asciiTheme="minorHAnsi" w:hAnsiTheme="minorHAnsi" w:cstheme="minorHAnsi"/>
          <w:color w:val="auto"/>
        </w:rPr>
        <w:t>In addition, t</w:t>
      </w:r>
      <w:r w:rsidR="00DD7A18" w:rsidRPr="008C4B00">
        <w:rPr>
          <w:rFonts w:asciiTheme="minorHAnsi" w:hAnsiTheme="minorHAnsi" w:cstheme="minorHAnsi"/>
          <w:color w:val="auto"/>
        </w:rPr>
        <w:t>he autho</w:t>
      </w:r>
      <w:r w:rsidR="00F168BF" w:rsidRPr="008C4B00">
        <w:rPr>
          <w:rFonts w:asciiTheme="minorHAnsi" w:hAnsiTheme="minorHAnsi" w:cstheme="minorHAnsi"/>
          <w:color w:val="auto"/>
        </w:rPr>
        <w:t>r sought to look at tenure both as a grou</w:t>
      </w:r>
      <w:r w:rsidR="00E32956" w:rsidRPr="008C4B00">
        <w:rPr>
          <w:rFonts w:asciiTheme="minorHAnsi" w:hAnsiTheme="minorHAnsi" w:cstheme="minorHAnsi"/>
          <w:color w:val="auto"/>
        </w:rPr>
        <w:t>ped column, and an ungrouped column.</w:t>
      </w:r>
      <w:r w:rsidR="005347A4" w:rsidRPr="008C4B00">
        <w:rPr>
          <w:rFonts w:asciiTheme="minorHAnsi" w:hAnsiTheme="minorHAnsi" w:cstheme="minorHAnsi"/>
          <w:color w:val="auto"/>
        </w:rPr>
        <w:t xml:space="preserve">  This was completed to </w:t>
      </w:r>
      <w:r w:rsidR="009445AD" w:rsidRPr="008C4B00">
        <w:rPr>
          <w:rFonts w:asciiTheme="minorHAnsi" w:hAnsiTheme="minorHAnsi" w:cstheme="minorHAnsi"/>
          <w:color w:val="auto"/>
        </w:rPr>
        <w:t>identify</w:t>
      </w:r>
      <w:r w:rsidR="005347A4" w:rsidRPr="008C4B00">
        <w:rPr>
          <w:rFonts w:asciiTheme="minorHAnsi" w:hAnsiTheme="minorHAnsi" w:cstheme="minorHAnsi"/>
          <w:color w:val="auto"/>
        </w:rPr>
        <w:t xml:space="preserve"> if </w:t>
      </w:r>
      <w:r w:rsidR="0024008A" w:rsidRPr="008C4B00">
        <w:rPr>
          <w:rFonts w:asciiTheme="minorHAnsi" w:hAnsiTheme="minorHAnsi" w:cstheme="minorHAnsi"/>
          <w:color w:val="auto"/>
        </w:rPr>
        <w:t xml:space="preserve">the </w:t>
      </w:r>
      <w:r w:rsidR="00E74B2B" w:rsidRPr="008C4B00">
        <w:rPr>
          <w:rFonts w:asciiTheme="minorHAnsi" w:hAnsiTheme="minorHAnsi" w:cstheme="minorHAnsi"/>
          <w:color w:val="auto"/>
        </w:rPr>
        <w:t>there was any difference in the results.</w:t>
      </w:r>
    </w:p>
    <w:p w14:paraId="7F6416E7" w14:textId="77777777" w:rsidR="00861838" w:rsidRPr="008C4B00" w:rsidRDefault="00861838" w:rsidP="004E72E2">
      <w:pPr>
        <w:spacing w:line="360" w:lineRule="auto"/>
        <w:ind w:left="426"/>
        <w:jc w:val="both"/>
        <w:rPr>
          <w:rFonts w:asciiTheme="minorHAnsi" w:hAnsiTheme="minorHAnsi" w:cstheme="minorHAnsi"/>
          <w:color w:val="auto"/>
        </w:rPr>
      </w:pPr>
    </w:p>
    <w:p w14:paraId="270ED025" w14:textId="043E1EE6" w:rsidR="005702A9" w:rsidRPr="008C4B00" w:rsidRDefault="005702A9" w:rsidP="004E72E2">
      <w:pPr>
        <w:pStyle w:val="Heading2"/>
        <w:numPr>
          <w:ilvl w:val="1"/>
          <w:numId w:val="35"/>
        </w:numPr>
        <w:spacing w:line="360" w:lineRule="auto"/>
        <w:jc w:val="both"/>
        <w:rPr>
          <w:rFonts w:asciiTheme="minorHAnsi" w:hAnsiTheme="minorHAnsi" w:cstheme="minorHAnsi"/>
          <w:color w:val="auto"/>
        </w:rPr>
      </w:pPr>
      <w:bookmarkStart w:id="29" w:name="_Toc146039342"/>
      <w:r w:rsidRPr="008C4B00">
        <w:rPr>
          <w:rFonts w:asciiTheme="minorHAnsi" w:hAnsiTheme="minorHAnsi" w:cstheme="minorHAnsi"/>
          <w:color w:val="auto"/>
        </w:rPr>
        <w:t xml:space="preserve">Algorithm 3 - </w:t>
      </w:r>
      <w:r w:rsidR="009445AD" w:rsidRPr="008C4B00">
        <w:rPr>
          <w:rFonts w:asciiTheme="minorHAnsi" w:hAnsiTheme="minorHAnsi" w:cstheme="minorHAnsi"/>
          <w:color w:val="auto"/>
        </w:rPr>
        <w:t>Support Vector Machines</w:t>
      </w:r>
      <w:bookmarkEnd w:id="29"/>
      <w:r w:rsidR="009445AD" w:rsidRPr="008C4B00">
        <w:rPr>
          <w:rFonts w:asciiTheme="minorHAnsi" w:hAnsiTheme="minorHAnsi" w:cstheme="minorHAnsi"/>
          <w:color w:val="auto"/>
        </w:rPr>
        <w:t xml:space="preserve"> </w:t>
      </w:r>
    </w:p>
    <w:p w14:paraId="5C222C9B" w14:textId="128F742D" w:rsidR="00833625" w:rsidRPr="008C4B00" w:rsidRDefault="000772EE"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Support Vector Machines (SVM) is also </w:t>
      </w:r>
      <w:r w:rsidR="00CD3CEB" w:rsidRPr="008C4B00">
        <w:rPr>
          <w:rFonts w:asciiTheme="minorHAnsi" w:hAnsiTheme="minorHAnsi" w:cstheme="minorHAnsi"/>
          <w:color w:val="auto"/>
        </w:rPr>
        <w:t xml:space="preserve">able to work with classification data, and is able to identify outliers in the data </w:t>
      </w:r>
      <w:r w:rsidR="00CD3CEB" w:rsidRPr="008C4B00">
        <w:rPr>
          <w:rFonts w:asciiTheme="minorHAnsi" w:hAnsiTheme="minorHAnsi" w:cstheme="minorHAnsi"/>
          <w:color w:val="auto"/>
        </w:rPr>
        <w:fldChar w:fldCharType="begin"/>
      </w:r>
      <w:r w:rsidR="00CD3CEB" w:rsidRPr="008C4B00">
        <w:rPr>
          <w:rFonts w:asciiTheme="minorHAnsi" w:hAnsiTheme="minorHAnsi" w:cstheme="minorHAnsi"/>
          <w:color w:val="auto"/>
        </w:rPr>
        <w:instrText xml:space="preserve"> ADDIN ZOTERO_ITEM CSL_CITATION {"citationID":"WVoxgM2H","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CD3CEB" w:rsidRPr="008C4B00">
        <w:rPr>
          <w:rFonts w:asciiTheme="minorHAnsi" w:hAnsiTheme="minorHAnsi" w:cstheme="minorHAnsi"/>
          <w:color w:val="auto"/>
        </w:rPr>
        <w:fldChar w:fldCharType="separate"/>
      </w:r>
      <w:r w:rsidR="00CD3CEB" w:rsidRPr="008C4B00">
        <w:rPr>
          <w:rFonts w:asciiTheme="minorHAnsi" w:hAnsiTheme="minorHAnsi" w:cstheme="minorHAnsi"/>
          <w:color w:val="auto"/>
        </w:rPr>
        <w:t>(</w:t>
      </w:r>
      <w:r w:rsidR="00CD3CEB" w:rsidRPr="008C4B00">
        <w:rPr>
          <w:rFonts w:asciiTheme="minorHAnsi" w:hAnsiTheme="minorHAnsi" w:cstheme="minorHAnsi"/>
          <w:i/>
          <w:iCs/>
          <w:color w:val="auto"/>
        </w:rPr>
        <w:t>1.4. Support Vector Machines — scikit-learn 1.3.0 documentation</w:t>
      </w:r>
      <w:r w:rsidR="00CD3CEB" w:rsidRPr="008C4B00">
        <w:rPr>
          <w:rFonts w:asciiTheme="minorHAnsi" w:hAnsiTheme="minorHAnsi" w:cstheme="minorHAnsi"/>
          <w:color w:val="auto"/>
        </w:rPr>
        <w:t>, no date)</w:t>
      </w:r>
      <w:r w:rsidR="00CD3CEB" w:rsidRPr="008C4B00">
        <w:rPr>
          <w:rFonts w:asciiTheme="minorHAnsi" w:hAnsiTheme="minorHAnsi" w:cstheme="minorHAnsi"/>
          <w:color w:val="auto"/>
        </w:rPr>
        <w:fldChar w:fldCharType="end"/>
      </w:r>
      <w:r w:rsidR="00CD3CEB" w:rsidRPr="008C4B00">
        <w:rPr>
          <w:rFonts w:asciiTheme="minorHAnsi" w:hAnsiTheme="minorHAnsi" w:cstheme="minorHAnsi"/>
          <w:color w:val="auto"/>
        </w:rPr>
        <w:t>.</w:t>
      </w:r>
      <w:r w:rsidR="00D275E5" w:rsidRPr="008C4B00">
        <w:rPr>
          <w:rFonts w:asciiTheme="minorHAnsi" w:hAnsiTheme="minorHAnsi" w:cstheme="minorHAnsi"/>
          <w:color w:val="auto"/>
        </w:rPr>
        <w:t xml:space="preserve"> </w:t>
      </w:r>
      <w:r w:rsidR="00D32367" w:rsidRPr="008C4B00">
        <w:rPr>
          <w:rFonts w:asciiTheme="minorHAnsi" w:hAnsiTheme="minorHAnsi" w:cstheme="minorHAnsi"/>
          <w:color w:val="auto"/>
        </w:rPr>
        <w:t xml:space="preserve"> Zhang et al (2023) also used SV</w:t>
      </w:r>
      <w:r w:rsidR="00587CD5" w:rsidRPr="008C4B00">
        <w:rPr>
          <w:rFonts w:asciiTheme="minorHAnsi" w:hAnsiTheme="minorHAnsi" w:cstheme="minorHAnsi"/>
          <w:color w:val="auto"/>
        </w:rPr>
        <w:t>M to carry out their analysis on OULAD</w:t>
      </w:r>
      <w:r w:rsidR="00B824EA" w:rsidRPr="008C4B00">
        <w:rPr>
          <w:rFonts w:asciiTheme="minorHAnsi" w:hAnsiTheme="minorHAnsi" w:cstheme="minorHAnsi"/>
          <w:color w:val="auto"/>
        </w:rPr>
        <w:t xml:space="preserve"> dataset</w:t>
      </w:r>
      <w:r w:rsidR="00587CD5" w:rsidRPr="008C4B00">
        <w:rPr>
          <w:rFonts w:asciiTheme="minorHAnsi" w:hAnsiTheme="minorHAnsi" w:cstheme="minorHAnsi"/>
          <w:color w:val="auto"/>
        </w:rPr>
        <w:t xml:space="preserve">.  </w:t>
      </w:r>
      <w:r w:rsidR="00934829" w:rsidRPr="008C4B00">
        <w:rPr>
          <w:rFonts w:asciiTheme="minorHAnsi" w:hAnsiTheme="minorHAnsi" w:cstheme="minorHAnsi"/>
          <w:color w:val="auto"/>
        </w:rPr>
        <w:t xml:space="preserve">Scikit-learn documentation highly recommend that data used for SVM </w:t>
      </w:r>
      <w:r w:rsidR="0070059B" w:rsidRPr="008C4B00">
        <w:rPr>
          <w:rFonts w:asciiTheme="minorHAnsi" w:hAnsiTheme="minorHAnsi" w:cstheme="minorHAnsi"/>
          <w:color w:val="auto"/>
        </w:rPr>
        <w:t>analysis</w:t>
      </w:r>
      <w:r w:rsidR="00934829" w:rsidRPr="008C4B00">
        <w:rPr>
          <w:rFonts w:asciiTheme="minorHAnsi" w:hAnsiTheme="minorHAnsi" w:cstheme="minorHAnsi"/>
          <w:color w:val="auto"/>
        </w:rPr>
        <w:t xml:space="preserve"> be </w:t>
      </w:r>
      <w:r w:rsidR="0070059B" w:rsidRPr="008C4B00">
        <w:rPr>
          <w:rFonts w:asciiTheme="minorHAnsi" w:hAnsiTheme="minorHAnsi" w:cstheme="minorHAnsi"/>
          <w:color w:val="auto"/>
        </w:rPr>
        <w:t xml:space="preserve">scaled using the StandardScaler(), and the author intends to follow this advice </w:t>
      </w:r>
      <w:r w:rsidR="0070059B" w:rsidRPr="008C4B00">
        <w:rPr>
          <w:rFonts w:asciiTheme="minorHAnsi" w:hAnsiTheme="minorHAnsi" w:cstheme="minorHAnsi"/>
          <w:color w:val="auto"/>
        </w:rPr>
        <w:fldChar w:fldCharType="begin"/>
      </w:r>
      <w:r w:rsidR="0070059B" w:rsidRPr="008C4B00">
        <w:rPr>
          <w:rFonts w:asciiTheme="minorHAnsi" w:hAnsiTheme="minorHAnsi" w:cstheme="minorHAnsi"/>
          <w:color w:val="auto"/>
        </w:rPr>
        <w:instrText xml:space="preserve"> ADDIN ZOTERO_ITEM CSL_CITATION {"citationID":"zYrWvSIk","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70059B" w:rsidRPr="008C4B00">
        <w:rPr>
          <w:rFonts w:asciiTheme="minorHAnsi" w:hAnsiTheme="minorHAnsi" w:cstheme="minorHAnsi"/>
          <w:color w:val="auto"/>
        </w:rPr>
        <w:fldChar w:fldCharType="separate"/>
      </w:r>
      <w:r w:rsidR="0070059B" w:rsidRPr="008C4B00">
        <w:rPr>
          <w:rFonts w:asciiTheme="minorHAnsi" w:hAnsiTheme="minorHAnsi" w:cstheme="minorHAnsi"/>
          <w:color w:val="auto"/>
        </w:rPr>
        <w:t>(</w:t>
      </w:r>
      <w:r w:rsidR="0070059B" w:rsidRPr="008C4B00">
        <w:rPr>
          <w:rFonts w:asciiTheme="minorHAnsi" w:hAnsiTheme="minorHAnsi" w:cstheme="minorHAnsi"/>
          <w:i/>
          <w:iCs/>
          <w:color w:val="auto"/>
        </w:rPr>
        <w:t>1.4. Support Vector Machines — scikit-learn 1.3.0 documentation</w:t>
      </w:r>
      <w:r w:rsidR="0070059B" w:rsidRPr="008C4B00">
        <w:rPr>
          <w:rFonts w:asciiTheme="minorHAnsi" w:hAnsiTheme="minorHAnsi" w:cstheme="minorHAnsi"/>
          <w:color w:val="auto"/>
        </w:rPr>
        <w:t>, no date)</w:t>
      </w:r>
      <w:r w:rsidR="0070059B" w:rsidRPr="008C4B00">
        <w:rPr>
          <w:rFonts w:asciiTheme="minorHAnsi" w:hAnsiTheme="minorHAnsi" w:cstheme="minorHAnsi"/>
          <w:color w:val="auto"/>
        </w:rPr>
        <w:fldChar w:fldCharType="end"/>
      </w:r>
      <w:r w:rsidR="0070059B" w:rsidRPr="008C4B00">
        <w:rPr>
          <w:rFonts w:asciiTheme="minorHAnsi" w:hAnsiTheme="minorHAnsi" w:cstheme="minorHAnsi"/>
          <w:color w:val="auto"/>
        </w:rPr>
        <w:t xml:space="preserve">.  </w:t>
      </w:r>
      <w:r w:rsidR="00AA3756" w:rsidRPr="008C4B00">
        <w:rPr>
          <w:rFonts w:asciiTheme="minorHAnsi" w:hAnsiTheme="minorHAnsi" w:cstheme="minorHAnsi"/>
          <w:color w:val="auto"/>
        </w:rPr>
        <w:t xml:space="preserve">In terms of </w:t>
      </w:r>
      <w:r w:rsidR="00450F74" w:rsidRPr="008C4B00">
        <w:rPr>
          <w:rFonts w:asciiTheme="minorHAnsi" w:hAnsiTheme="minorHAnsi" w:cstheme="minorHAnsi"/>
          <w:color w:val="auto"/>
        </w:rPr>
        <w:t xml:space="preserve">other variables, </w:t>
      </w:r>
      <w:r w:rsidR="0010087E" w:rsidRPr="008C4B00">
        <w:rPr>
          <w:rFonts w:asciiTheme="minorHAnsi" w:hAnsiTheme="minorHAnsi" w:cstheme="minorHAnsi"/>
          <w:color w:val="auto"/>
        </w:rPr>
        <w:t xml:space="preserve">a range of kernels </w:t>
      </w:r>
      <w:r w:rsidR="003F776C" w:rsidRPr="008C4B00">
        <w:rPr>
          <w:rFonts w:asciiTheme="minorHAnsi" w:hAnsiTheme="minorHAnsi" w:cstheme="minorHAnsi"/>
          <w:color w:val="auto"/>
        </w:rPr>
        <w:t xml:space="preserve">are to be </w:t>
      </w:r>
      <w:r w:rsidR="0010087E" w:rsidRPr="008C4B00">
        <w:rPr>
          <w:rFonts w:asciiTheme="minorHAnsi" w:hAnsiTheme="minorHAnsi" w:cstheme="minorHAnsi"/>
          <w:color w:val="auto"/>
        </w:rPr>
        <w:t>applied to identify which is the most suitabl</w:t>
      </w:r>
      <w:r w:rsidR="003F776C" w:rsidRPr="008C4B00">
        <w:rPr>
          <w:rFonts w:asciiTheme="minorHAnsi" w:hAnsiTheme="minorHAnsi" w:cstheme="minorHAnsi"/>
          <w:color w:val="auto"/>
        </w:rPr>
        <w:t xml:space="preserve">e.  </w:t>
      </w:r>
      <w:r w:rsidR="00F349C4" w:rsidRPr="008C4B00">
        <w:rPr>
          <w:rFonts w:asciiTheme="minorHAnsi" w:hAnsiTheme="minorHAnsi" w:cstheme="minorHAnsi"/>
          <w:color w:val="auto"/>
        </w:rPr>
        <w:t>T</w:t>
      </w:r>
      <w:r w:rsidR="00617777" w:rsidRPr="008C4B00">
        <w:rPr>
          <w:rFonts w:asciiTheme="minorHAnsi" w:hAnsiTheme="minorHAnsi" w:cstheme="minorHAnsi"/>
          <w:color w:val="auto"/>
        </w:rPr>
        <w:t xml:space="preserve">he kernel </w:t>
      </w:r>
      <w:r w:rsidR="002A59D8" w:rsidRPr="008C4B00">
        <w:rPr>
          <w:rFonts w:asciiTheme="minorHAnsi" w:hAnsiTheme="minorHAnsi" w:cstheme="minorHAnsi"/>
          <w:color w:val="auto"/>
        </w:rPr>
        <w:t xml:space="preserve">criteria </w:t>
      </w:r>
      <w:r w:rsidR="00BD1279" w:rsidRPr="008C4B00">
        <w:rPr>
          <w:rFonts w:asciiTheme="minorHAnsi" w:hAnsiTheme="minorHAnsi" w:cstheme="minorHAnsi"/>
          <w:color w:val="auto"/>
        </w:rPr>
        <w:t>utilise</w:t>
      </w:r>
      <w:r w:rsidR="003F776C" w:rsidRPr="008C4B00">
        <w:rPr>
          <w:rFonts w:asciiTheme="minorHAnsi" w:hAnsiTheme="minorHAnsi" w:cstheme="minorHAnsi"/>
          <w:color w:val="auto"/>
        </w:rPr>
        <w:t xml:space="preserve"> different mathematical bases to </w:t>
      </w:r>
      <w:r w:rsidR="00F349C4" w:rsidRPr="008C4B00">
        <w:rPr>
          <w:rFonts w:asciiTheme="minorHAnsi" w:hAnsiTheme="minorHAnsi" w:cstheme="minorHAnsi"/>
          <w:color w:val="auto"/>
        </w:rPr>
        <w:t>transform the data across di</w:t>
      </w:r>
      <w:r w:rsidR="002A2751" w:rsidRPr="008C4B00">
        <w:rPr>
          <w:rFonts w:asciiTheme="minorHAnsi" w:hAnsiTheme="minorHAnsi" w:cstheme="minorHAnsi"/>
          <w:color w:val="auto"/>
        </w:rPr>
        <w:t>fferent vectors (</w:t>
      </w:r>
      <w:r w:rsidR="00586DC3" w:rsidRPr="008C4B00">
        <w:rPr>
          <w:rFonts w:asciiTheme="minorHAnsi" w:hAnsiTheme="minorHAnsi" w:cstheme="minorHAnsi"/>
          <w:color w:val="auto"/>
        </w:rPr>
        <w:t xml:space="preserve">for example </w:t>
      </w:r>
      <w:r w:rsidR="002E2C89" w:rsidRPr="008C4B00">
        <w:rPr>
          <w:rFonts w:asciiTheme="minorHAnsi" w:hAnsiTheme="minorHAnsi" w:cstheme="minorHAnsi"/>
          <w:color w:val="auto"/>
        </w:rPr>
        <w:t>into 3</w:t>
      </w:r>
      <w:r w:rsidR="00586DC3" w:rsidRPr="008C4B00">
        <w:rPr>
          <w:rFonts w:asciiTheme="minorHAnsi" w:hAnsiTheme="minorHAnsi" w:cstheme="minorHAnsi"/>
          <w:color w:val="auto"/>
        </w:rPr>
        <w:t>D</w:t>
      </w:r>
      <w:r w:rsidR="002E2C89" w:rsidRPr="008C4B00">
        <w:rPr>
          <w:rFonts w:asciiTheme="minorHAnsi" w:hAnsiTheme="minorHAnsi" w:cstheme="minorHAnsi"/>
          <w:color w:val="auto"/>
        </w:rPr>
        <w:t xml:space="preserve"> to better view the data)</w:t>
      </w:r>
      <w:r w:rsidR="0003630D" w:rsidRPr="008C4B00">
        <w:rPr>
          <w:rFonts w:asciiTheme="minorHAnsi" w:hAnsiTheme="minorHAnsi" w:cstheme="minorHAnsi"/>
          <w:color w:val="auto"/>
        </w:rPr>
        <w:t xml:space="preserve">. </w:t>
      </w:r>
      <w:r w:rsidR="007219B2" w:rsidRPr="008C4B00">
        <w:rPr>
          <w:rFonts w:asciiTheme="minorHAnsi" w:hAnsiTheme="minorHAnsi" w:cstheme="minorHAnsi"/>
          <w:color w:val="auto"/>
        </w:rPr>
        <w:t>Hyperparameter tuning was applied</w:t>
      </w:r>
      <w:r w:rsidR="009809BF" w:rsidRPr="008C4B00">
        <w:rPr>
          <w:rFonts w:asciiTheme="minorHAnsi" w:hAnsiTheme="minorHAnsi" w:cstheme="minorHAnsi"/>
          <w:color w:val="auto"/>
        </w:rPr>
        <w:t xml:space="preserve"> following the first run</w:t>
      </w:r>
      <w:r w:rsidR="007219B2" w:rsidRPr="008C4B00">
        <w:rPr>
          <w:rFonts w:asciiTheme="minorHAnsi" w:hAnsiTheme="minorHAnsi" w:cstheme="minorHAnsi"/>
          <w:color w:val="auto"/>
        </w:rPr>
        <w:t xml:space="preserve"> in the form of GridSearchCV</w:t>
      </w:r>
      <w:r w:rsidR="00386266" w:rsidRPr="008C4B00">
        <w:rPr>
          <w:rFonts w:asciiTheme="minorHAnsi" w:hAnsiTheme="minorHAnsi" w:cstheme="minorHAnsi"/>
          <w:color w:val="auto"/>
        </w:rPr>
        <w:t xml:space="preserve"> </w:t>
      </w:r>
      <w:r w:rsidR="00B22F40" w:rsidRPr="008C4B00">
        <w:rPr>
          <w:rFonts w:asciiTheme="minorHAnsi" w:hAnsiTheme="minorHAnsi" w:cstheme="minorHAnsi"/>
          <w:color w:val="auto"/>
        </w:rPr>
        <w:t>as recommended by Scikit-Learn</w:t>
      </w:r>
      <w:r w:rsidR="00AA3928" w:rsidRPr="008C4B00">
        <w:rPr>
          <w:rFonts w:asciiTheme="minorHAnsi" w:hAnsiTheme="minorHAnsi" w:cstheme="minorHAnsi"/>
          <w:color w:val="auto"/>
        </w:rPr>
        <w:t xml:space="preserve">, and further </w:t>
      </w:r>
      <w:r w:rsidR="00386266" w:rsidRPr="008C4B00">
        <w:rPr>
          <w:rFonts w:asciiTheme="minorHAnsi" w:hAnsiTheme="minorHAnsi" w:cstheme="minorHAnsi"/>
          <w:color w:val="auto"/>
        </w:rPr>
        <w:t>tun</w:t>
      </w:r>
      <w:r w:rsidR="00AA3928" w:rsidRPr="008C4B00">
        <w:rPr>
          <w:rFonts w:asciiTheme="minorHAnsi" w:hAnsiTheme="minorHAnsi" w:cstheme="minorHAnsi"/>
          <w:color w:val="auto"/>
        </w:rPr>
        <w:t xml:space="preserve">ing </w:t>
      </w:r>
      <w:r w:rsidR="009809BF" w:rsidRPr="008C4B00">
        <w:rPr>
          <w:rFonts w:asciiTheme="minorHAnsi" w:hAnsiTheme="minorHAnsi" w:cstheme="minorHAnsi"/>
          <w:color w:val="auto"/>
        </w:rPr>
        <w:t xml:space="preserve">was applied using </w:t>
      </w:r>
      <w:r w:rsidR="00861838" w:rsidRPr="008C4B00">
        <w:rPr>
          <w:rFonts w:asciiTheme="minorHAnsi" w:hAnsiTheme="minorHAnsi" w:cstheme="minorHAnsi"/>
          <w:color w:val="auto"/>
        </w:rPr>
        <w:t>a parameter grid (</w:t>
      </w:r>
      <w:r w:rsidR="00886825" w:rsidRPr="008C4B00">
        <w:rPr>
          <w:rFonts w:asciiTheme="minorHAnsi" w:hAnsiTheme="minorHAnsi" w:cstheme="minorHAnsi"/>
          <w:color w:val="auto"/>
        </w:rPr>
        <w:t>param_grid</w:t>
      </w:r>
      <w:r w:rsidR="00861838" w:rsidRPr="008C4B00">
        <w:rPr>
          <w:rFonts w:asciiTheme="minorHAnsi" w:hAnsiTheme="minorHAnsi" w:cstheme="minorHAnsi"/>
          <w:color w:val="auto"/>
        </w:rPr>
        <w:t>)</w:t>
      </w:r>
      <w:r w:rsidR="00886825" w:rsidRPr="008C4B00">
        <w:rPr>
          <w:rFonts w:asciiTheme="minorHAnsi" w:hAnsiTheme="minorHAnsi" w:cstheme="minorHAnsi"/>
          <w:color w:val="auto"/>
        </w:rPr>
        <w:t xml:space="preserve"> </w:t>
      </w:r>
      <w:r w:rsidR="000E2083" w:rsidRPr="008C4B00">
        <w:rPr>
          <w:rFonts w:asciiTheme="minorHAnsi" w:hAnsiTheme="minorHAnsi" w:cstheme="minorHAnsi"/>
          <w:color w:val="auto"/>
        </w:rPr>
        <w:t>as a further addition to the parameter</w:t>
      </w:r>
      <w:r w:rsidR="00D62D56" w:rsidRPr="008C4B00">
        <w:rPr>
          <w:rFonts w:asciiTheme="minorHAnsi" w:hAnsiTheme="minorHAnsi" w:cstheme="minorHAnsi"/>
          <w:color w:val="auto"/>
        </w:rPr>
        <w:t xml:space="preserve"> </w:t>
      </w:r>
      <w:r w:rsidR="00BE67E8" w:rsidRPr="008C4B00">
        <w:rPr>
          <w:rFonts w:asciiTheme="minorHAnsi" w:hAnsiTheme="minorHAnsi" w:cstheme="minorHAnsi"/>
          <w:color w:val="auto"/>
        </w:rPr>
        <w:t>search</w:t>
      </w:r>
      <w:r w:rsidR="00D62D56" w:rsidRPr="008C4B00">
        <w:rPr>
          <w:rFonts w:asciiTheme="minorHAnsi" w:hAnsiTheme="minorHAnsi" w:cstheme="minorHAnsi"/>
          <w:color w:val="auto"/>
        </w:rPr>
        <w:t xml:space="preserve"> to allow for a</w:t>
      </w:r>
      <w:r w:rsidR="007249DE" w:rsidRPr="008C4B00">
        <w:rPr>
          <w:rFonts w:asciiTheme="minorHAnsi" w:hAnsiTheme="minorHAnsi" w:cstheme="minorHAnsi"/>
          <w:color w:val="auto"/>
        </w:rPr>
        <w:t xml:space="preserve"> wider sequence of parameter settings</w:t>
      </w:r>
      <w:r w:rsidR="00D62D56" w:rsidRPr="008C4B00">
        <w:rPr>
          <w:rFonts w:asciiTheme="minorHAnsi" w:hAnsiTheme="minorHAnsi" w:cstheme="minorHAnsi"/>
          <w:color w:val="auto"/>
        </w:rPr>
        <w:t xml:space="preserve"> to be included such as </w:t>
      </w:r>
      <w:r w:rsidR="004F5987" w:rsidRPr="008C4B00">
        <w:rPr>
          <w:rFonts w:asciiTheme="minorHAnsi" w:hAnsiTheme="minorHAnsi" w:cstheme="minorHAnsi"/>
          <w:color w:val="auto"/>
        </w:rPr>
        <w:t>‘C’ and ‘gamma’</w:t>
      </w:r>
      <w:r w:rsidR="007249DE" w:rsidRPr="008C4B00">
        <w:rPr>
          <w:rFonts w:asciiTheme="minorHAnsi" w:hAnsiTheme="minorHAnsi" w:cstheme="minorHAnsi"/>
          <w:color w:val="auto"/>
        </w:rPr>
        <w:t>.</w:t>
      </w:r>
      <w:r w:rsidR="002B106E" w:rsidRPr="008C4B00">
        <w:rPr>
          <w:rFonts w:asciiTheme="minorHAnsi" w:hAnsiTheme="minorHAnsi" w:cstheme="minorHAnsi"/>
          <w:color w:val="auto"/>
        </w:rPr>
        <w:t xml:space="preserve">  The </w:t>
      </w:r>
      <w:r w:rsidR="00F631E5" w:rsidRPr="008C4B00">
        <w:rPr>
          <w:rFonts w:asciiTheme="minorHAnsi" w:hAnsiTheme="minorHAnsi" w:cstheme="minorHAnsi"/>
          <w:color w:val="auto"/>
        </w:rPr>
        <w:t>cross-validation</w:t>
      </w:r>
      <w:r w:rsidR="002B106E" w:rsidRPr="008C4B00">
        <w:rPr>
          <w:rFonts w:asciiTheme="minorHAnsi" w:hAnsiTheme="minorHAnsi" w:cstheme="minorHAnsi"/>
          <w:color w:val="auto"/>
        </w:rPr>
        <w:t xml:space="preserve"> parameter in this instance w</w:t>
      </w:r>
      <w:r w:rsidR="005F0A34" w:rsidRPr="008C4B00">
        <w:rPr>
          <w:rFonts w:asciiTheme="minorHAnsi" w:hAnsiTheme="minorHAnsi" w:cstheme="minorHAnsi"/>
          <w:color w:val="auto"/>
        </w:rPr>
        <w:t>ill be s</w:t>
      </w:r>
      <w:r w:rsidR="002B106E" w:rsidRPr="008C4B00">
        <w:rPr>
          <w:rFonts w:asciiTheme="minorHAnsi" w:hAnsiTheme="minorHAnsi" w:cstheme="minorHAnsi"/>
          <w:color w:val="auto"/>
        </w:rPr>
        <w:t>et to 5</w:t>
      </w:r>
      <w:r w:rsidR="005F0A34" w:rsidRPr="008C4B00">
        <w:rPr>
          <w:rFonts w:asciiTheme="minorHAnsi" w:hAnsiTheme="minorHAnsi" w:cstheme="minorHAnsi"/>
          <w:color w:val="auto"/>
        </w:rPr>
        <w:t>.</w:t>
      </w:r>
    </w:p>
    <w:p w14:paraId="384DE9C7" w14:textId="77777777" w:rsidR="00833625" w:rsidRPr="008C4B00" w:rsidRDefault="00833625" w:rsidP="004E72E2">
      <w:pPr>
        <w:spacing w:line="360" w:lineRule="auto"/>
        <w:ind w:left="426"/>
        <w:jc w:val="both"/>
        <w:rPr>
          <w:rFonts w:asciiTheme="minorHAnsi" w:hAnsiTheme="minorHAnsi" w:cstheme="minorHAnsi"/>
          <w:color w:val="auto"/>
        </w:rPr>
      </w:pPr>
    </w:p>
    <w:p w14:paraId="36A09BE4" w14:textId="5E34093D" w:rsidR="00850E89" w:rsidRPr="008C4B00" w:rsidRDefault="005702A9" w:rsidP="004E72E2">
      <w:pPr>
        <w:pStyle w:val="Heading2"/>
        <w:numPr>
          <w:ilvl w:val="1"/>
          <w:numId w:val="35"/>
        </w:numPr>
        <w:spacing w:line="360" w:lineRule="auto"/>
        <w:jc w:val="both"/>
        <w:rPr>
          <w:rFonts w:asciiTheme="minorHAnsi" w:hAnsiTheme="minorHAnsi" w:cstheme="minorHAnsi"/>
          <w:color w:val="auto"/>
        </w:rPr>
      </w:pPr>
      <w:bookmarkStart w:id="30" w:name="_Toc146039343"/>
      <w:r w:rsidRPr="008C4B00">
        <w:rPr>
          <w:rFonts w:asciiTheme="minorHAnsi" w:hAnsiTheme="minorHAnsi" w:cstheme="minorHAnsi"/>
          <w:color w:val="auto"/>
        </w:rPr>
        <w:t xml:space="preserve">Algorithm 4 - </w:t>
      </w:r>
      <w:r w:rsidR="009445AD" w:rsidRPr="008C4B00">
        <w:rPr>
          <w:rFonts w:asciiTheme="minorHAnsi" w:hAnsiTheme="minorHAnsi" w:cstheme="minorHAnsi"/>
          <w:color w:val="auto"/>
        </w:rPr>
        <w:t>Random Forest</w:t>
      </w:r>
      <w:bookmarkEnd w:id="30"/>
    </w:p>
    <w:p w14:paraId="5FE6BB8C" w14:textId="0B48B670" w:rsidR="00833625" w:rsidRPr="008C4B00" w:rsidRDefault="00A86D8F"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Based on the results achieved using Decision Trees, the author </w:t>
      </w:r>
      <w:r w:rsidR="00611C3C" w:rsidRPr="008C4B00">
        <w:rPr>
          <w:rFonts w:asciiTheme="minorHAnsi" w:hAnsiTheme="minorHAnsi" w:cstheme="minorHAnsi"/>
          <w:color w:val="auto"/>
        </w:rPr>
        <w:t>decided</w:t>
      </w:r>
      <w:r w:rsidRPr="008C4B00">
        <w:rPr>
          <w:rFonts w:asciiTheme="minorHAnsi" w:hAnsiTheme="minorHAnsi" w:cstheme="minorHAnsi"/>
          <w:color w:val="auto"/>
        </w:rPr>
        <w:t xml:space="preserve"> </w:t>
      </w:r>
      <w:r w:rsidR="007B524D" w:rsidRPr="008C4B00">
        <w:rPr>
          <w:rFonts w:asciiTheme="minorHAnsi" w:hAnsiTheme="minorHAnsi" w:cstheme="minorHAnsi"/>
          <w:color w:val="auto"/>
        </w:rPr>
        <w:t xml:space="preserve">to use the Random Forest algorithm from scikit learn.  </w:t>
      </w:r>
      <w:r w:rsidR="00611C3C" w:rsidRPr="008C4B00">
        <w:rPr>
          <w:rFonts w:asciiTheme="minorHAnsi" w:hAnsiTheme="minorHAnsi" w:cstheme="minorHAnsi"/>
          <w:color w:val="auto"/>
        </w:rPr>
        <w:t xml:space="preserve">Random Forest is an ‘ensemble’ algorithm </w:t>
      </w:r>
      <w:r w:rsidR="007230EA" w:rsidRPr="008C4B00">
        <w:rPr>
          <w:rFonts w:asciiTheme="minorHAnsi" w:hAnsiTheme="minorHAnsi" w:cstheme="minorHAnsi"/>
          <w:color w:val="auto"/>
        </w:rPr>
        <w:t xml:space="preserve">which </w:t>
      </w:r>
      <w:r w:rsidR="00B539A6" w:rsidRPr="008C4B00">
        <w:rPr>
          <w:rFonts w:asciiTheme="minorHAnsi" w:hAnsiTheme="minorHAnsi" w:cstheme="minorHAnsi"/>
          <w:color w:val="auto"/>
        </w:rPr>
        <w:t>builds a ‘forest’ of decision trees to complete the desired analysis</w:t>
      </w:r>
      <w:r w:rsidR="00FB4719" w:rsidRPr="008C4B00">
        <w:rPr>
          <w:rFonts w:asciiTheme="minorHAnsi" w:hAnsiTheme="minorHAnsi" w:cstheme="minorHAnsi"/>
          <w:color w:val="auto"/>
        </w:rPr>
        <w:t xml:space="preserve"> </w:t>
      </w:r>
      <w:r w:rsidR="00ED15CA" w:rsidRPr="008C4B00">
        <w:rPr>
          <w:rFonts w:asciiTheme="minorHAnsi" w:hAnsiTheme="minorHAnsi" w:cstheme="minorHAnsi"/>
          <w:color w:val="auto"/>
        </w:rPr>
        <w:fldChar w:fldCharType="begin"/>
      </w:r>
      <w:r w:rsidR="00FB4719" w:rsidRPr="008C4B00">
        <w:rPr>
          <w:rFonts w:asciiTheme="minorHAnsi" w:hAnsiTheme="minorHAnsi" w:cstheme="minorHAnsi"/>
          <w:color w:val="auto"/>
        </w:rPr>
        <w:instrText xml:space="preserve"> ADDIN ZOTERO_ITEM CSL_CITATION {"citationID":"GjwdZptM","properties":{"formattedCitation":"({\\i{}sklearn.ensemble.RandomForestClassifier}, no date; {\\i{}1.11. Ensemble methods}, no date)","plainCitation":"(sklearn.ensemble.RandomForestClassifier, no date; 1.11. Ensemble methods, no date)","noteIndex":0},"citationItems":[{"id":402,"uris":["http://zotero.org/users/11537704/items/ZUR95G4Q"],"itemData":{"id":402,"type":"webpage","abstract":"Examples using sklearn.ensemble.RandomForestClassifier: Release Highlights for scikit-learn 0.24 Release Highlights for scikit-learn 0.22 Comparison of Calibration of Classifiers Probability Calibr...","container-title":"scikit-learn","language":"en","title":"sklearn.ensemble.RandomForestClassifier","URL":"https://scikit-learn/stable/modules/generated/sklearn.ensemble.RandomForestClassifier.html","accessed":{"date-parts":[["2023",8,31]]}},"label":"page"},{"id":400,"uris":["http://zotero.org/users/11537704/items/ULGR56I8"],"itemData":{"id":400,"type":"webpage","abstract":"The goal of ensemble methods is to combine the predictions of several base estimators built with a given learning algorithm in order to improve generalizability / robustness over a single estimator...","container-title":"scikit-learn","language":"en","title":"1.11. Ensemble methods","URL":"https://scikit-learn/stable/modules/ensemble.html","accessed":{"date-parts":[["2023",8,31]]}},"label":"page"}],"schema":"https://github.com/citation-style-language/schema/raw/master/csl-citation.json"} </w:instrText>
      </w:r>
      <w:r w:rsidR="00ED15CA" w:rsidRPr="008C4B00">
        <w:rPr>
          <w:rFonts w:asciiTheme="minorHAnsi" w:hAnsiTheme="minorHAnsi" w:cstheme="minorHAnsi"/>
          <w:color w:val="auto"/>
        </w:rPr>
        <w:fldChar w:fldCharType="separate"/>
      </w:r>
      <w:r w:rsidR="00FB4719" w:rsidRPr="008C4B00">
        <w:rPr>
          <w:rFonts w:asciiTheme="minorHAnsi" w:hAnsiTheme="minorHAnsi" w:cstheme="minorHAnsi"/>
          <w:color w:val="auto"/>
        </w:rPr>
        <w:t>(</w:t>
      </w:r>
      <w:r w:rsidR="00FB4719" w:rsidRPr="008C4B00">
        <w:rPr>
          <w:rFonts w:asciiTheme="minorHAnsi" w:hAnsiTheme="minorHAnsi" w:cstheme="minorHAnsi"/>
          <w:i/>
          <w:iCs/>
          <w:color w:val="auto"/>
        </w:rPr>
        <w:t>sklearn.ensemble.RandomForestClassifier</w:t>
      </w:r>
      <w:r w:rsidR="00FB4719" w:rsidRPr="008C4B00">
        <w:rPr>
          <w:rFonts w:asciiTheme="minorHAnsi" w:hAnsiTheme="minorHAnsi" w:cstheme="minorHAnsi"/>
          <w:color w:val="auto"/>
        </w:rPr>
        <w:t xml:space="preserve">, no date; </w:t>
      </w:r>
      <w:r w:rsidR="00FB4719" w:rsidRPr="008C4B00">
        <w:rPr>
          <w:rFonts w:asciiTheme="minorHAnsi" w:hAnsiTheme="minorHAnsi" w:cstheme="minorHAnsi"/>
          <w:i/>
          <w:iCs/>
          <w:color w:val="auto"/>
        </w:rPr>
        <w:t>1.11. Ensemble methods</w:t>
      </w:r>
      <w:r w:rsidR="00FB4719" w:rsidRPr="008C4B00">
        <w:rPr>
          <w:rFonts w:asciiTheme="minorHAnsi" w:hAnsiTheme="minorHAnsi" w:cstheme="minorHAnsi"/>
          <w:color w:val="auto"/>
        </w:rPr>
        <w:t>, no date)</w:t>
      </w:r>
      <w:r w:rsidR="00ED15CA" w:rsidRPr="008C4B00">
        <w:rPr>
          <w:rFonts w:asciiTheme="minorHAnsi" w:hAnsiTheme="minorHAnsi" w:cstheme="minorHAnsi"/>
          <w:color w:val="auto"/>
        </w:rPr>
        <w:fldChar w:fldCharType="end"/>
      </w:r>
      <w:r w:rsidR="00B539A6" w:rsidRPr="008C4B00">
        <w:rPr>
          <w:rFonts w:asciiTheme="minorHAnsi" w:hAnsiTheme="minorHAnsi" w:cstheme="minorHAnsi"/>
          <w:color w:val="auto"/>
        </w:rPr>
        <w:t xml:space="preserve">.  </w:t>
      </w:r>
      <w:r w:rsidR="00154E74" w:rsidRPr="008C4B00">
        <w:rPr>
          <w:rFonts w:asciiTheme="minorHAnsi" w:hAnsiTheme="minorHAnsi" w:cstheme="minorHAnsi"/>
          <w:color w:val="auto"/>
        </w:rPr>
        <w:t>Ensemble in this instance refers to the</w:t>
      </w:r>
      <w:r w:rsidR="004D6456" w:rsidRPr="008C4B00">
        <w:rPr>
          <w:rFonts w:asciiTheme="minorHAnsi" w:hAnsiTheme="minorHAnsi" w:cstheme="minorHAnsi"/>
          <w:color w:val="auto"/>
        </w:rPr>
        <w:t xml:space="preserve"> classifiers</w:t>
      </w:r>
      <w:r w:rsidR="00CE2EBB" w:rsidRPr="008C4B00">
        <w:rPr>
          <w:rFonts w:asciiTheme="minorHAnsi" w:hAnsiTheme="minorHAnsi" w:cstheme="minorHAnsi"/>
          <w:color w:val="auto"/>
        </w:rPr>
        <w:t xml:space="preserve"> method </w:t>
      </w:r>
      <w:r w:rsidR="004D6456" w:rsidRPr="008C4B00">
        <w:rPr>
          <w:rFonts w:asciiTheme="minorHAnsi" w:hAnsiTheme="minorHAnsi" w:cstheme="minorHAnsi"/>
          <w:color w:val="auto"/>
        </w:rPr>
        <w:t>of</w:t>
      </w:r>
      <w:r w:rsidR="00CE2EBB" w:rsidRPr="008C4B00">
        <w:rPr>
          <w:rFonts w:asciiTheme="minorHAnsi" w:hAnsiTheme="minorHAnsi" w:cstheme="minorHAnsi"/>
          <w:color w:val="auto"/>
        </w:rPr>
        <w:t xml:space="preserve"> </w:t>
      </w:r>
      <w:r w:rsidR="004D6456" w:rsidRPr="008C4B00">
        <w:rPr>
          <w:rFonts w:asciiTheme="minorHAnsi" w:hAnsiTheme="minorHAnsi" w:cstheme="minorHAnsi"/>
          <w:color w:val="auto"/>
        </w:rPr>
        <w:t>combing different</w:t>
      </w:r>
      <w:r w:rsidR="00CE2EBB" w:rsidRPr="008C4B00">
        <w:rPr>
          <w:rFonts w:asciiTheme="minorHAnsi" w:hAnsiTheme="minorHAnsi" w:cstheme="minorHAnsi"/>
          <w:color w:val="auto"/>
        </w:rPr>
        <w:t xml:space="preserve"> </w:t>
      </w:r>
      <w:r w:rsidR="004D6456" w:rsidRPr="008C4B00">
        <w:rPr>
          <w:rFonts w:asciiTheme="minorHAnsi" w:hAnsiTheme="minorHAnsi" w:cstheme="minorHAnsi"/>
          <w:color w:val="auto"/>
        </w:rPr>
        <w:t>estimators</w:t>
      </w:r>
      <w:r w:rsidR="00CE2EBB" w:rsidRPr="008C4B00">
        <w:rPr>
          <w:rFonts w:asciiTheme="minorHAnsi" w:hAnsiTheme="minorHAnsi" w:cstheme="minorHAnsi"/>
          <w:color w:val="auto"/>
        </w:rPr>
        <w:t xml:space="preserve"> (Decision tree</w:t>
      </w:r>
      <w:r w:rsidR="004D6456" w:rsidRPr="008C4B00">
        <w:rPr>
          <w:rFonts w:asciiTheme="minorHAnsi" w:hAnsiTheme="minorHAnsi" w:cstheme="minorHAnsi"/>
          <w:color w:val="auto"/>
        </w:rPr>
        <w:t>s in this instance) to arrive at a single result (</w:t>
      </w:r>
      <w:r w:rsidR="004D6456" w:rsidRPr="008C4B00">
        <w:rPr>
          <w:rFonts w:asciiTheme="minorHAnsi" w:hAnsiTheme="minorHAnsi" w:cstheme="minorHAnsi"/>
          <w:i/>
          <w:iCs/>
          <w:color w:val="auto"/>
        </w:rPr>
        <w:t>1.11. Ensemble methods</w:t>
      </w:r>
      <w:r w:rsidR="004D6456" w:rsidRPr="008C4B00">
        <w:rPr>
          <w:rFonts w:asciiTheme="minorHAnsi" w:hAnsiTheme="minorHAnsi" w:cstheme="minorHAnsi"/>
          <w:color w:val="auto"/>
        </w:rPr>
        <w:t>, no date).</w:t>
      </w:r>
      <w:r w:rsidR="00900011" w:rsidRPr="008C4B00">
        <w:rPr>
          <w:rFonts w:asciiTheme="minorHAnsi" w:hAnsiTheme="minorHAnsi" w:cstheme="minorHAnsi"/>
          <w:color w:val="auto"/>
        </w:rPr>
        <w:t xml:space="preserve">  </w:t>
      </w:r>
      <w:r w:rsidR="004216C8" w:rsidRPr="008C4B00">
        <w:rPr>
          <w:rFonts w:asciiTheme="minorHAnsi" w:hAnsiTheme="minorHAnsi" w:cstheme="minorHAnsi"/>
          <w:color w:val="auto"/>
        </w:rPr>
        <w:t>It is possible to select on</w:t>
      </w:r>
      <w:r w:rsidR="00FE7F95" w:rsidRPr="008C4B00">
        <w:rPr>
          <w:rFonts w:asciiTheme="minorHAnsi" w:hAnsiTheme="minorHAnsi" w:cstheme="minorHAnsi"/>
          <w:color w:val="auto"/>
        </w:rPr>
        <w:t>e</w:t>
      </w:r>
      <w:r w:rsidR="004216C8" w:rsidRPr="008C4B00">
        <w:rPr>
          <w:rFonts w:asciiTheme="minorHAnsi" w:hAnsiTheme="minorHAnsi" w:cstheme="minorHAnsi"/>
          <w:color w:val="auto"/>
        </w:rPr>
        <w:t xml:space="preserve"> of </w:t>
      </w:r>
      <w:r w:rsidR="00156F5A" w:rsidRPr="008C4B00">
        <w:rPr>
          <w:rFonts w:asciiTheme="minorHAnsi" w:hAnsiTheme="minorHAnsi" w:cstheme="minorHAnsi"/>
          <w:color w:val="auto"/>
        </w:rPr>
        <w:t xml:space="preserve">three possible </w:t>
      </w:r>
      <w:r w:rsidR="00C21DFF" w:rsidRPr="008C4B00">
        <w:rPr>
          <w:rFonts w:asciiTheme="minorHAnsi" w:hAnsiTheme="minorHAnsi" w:cstheme="minorHAnsi"/>
          <w:color w:val="auto"/>
        </w:rPr>
        <w:t>criteria</w:t>
      </w:r>
      <w:r w:rsidR="00156F5A" w:rsidRPr="008C4B00">
        <w:rPr>
          <w:rFonts w:asciiTheme="minorHAnsi" w:hAnsiTheme="minorHAnsi" w:cstheme="minorHAnsi"/>
          <w:color w:val="auto"/>
        </w:rPr>
        <w:t xml:space="preserve"> to assess</w:t>
      </w:r>
      <w:r w:rsidR="00FE7F95" w:rsidRPr="008C4B00">
        <w:rPr>
          <w:rFonts w:asciiTheme="minorHAnsi" w:hAnsiTheme="minorHAnsi" w:cstheme="minorHAnsi"/>
          <w:color w:val="auto"/>
        </w:rPr>
        <w:t xml:space="preserve"> the quality of the splits in the data.  </w:t>
      </w:r>
      <w:r w:rsidR="0010620C" w:rsidRPr="008C4B00">
        <w:rPr>
          <w:rFonts w:asciiTheme="minorHAnsi" w:hAnsiTheme="minorHAnsi" w:cstheme="minorHAnsi"/>
          <w:color w:val="auto"/>
        </w:rPr>
        <w:t xml:space="preserve">Two of the </w:t>
      </w:r>
      <w:r w:rsidR="00FE7F95" w:rsidRPr="008C4B00">
        <w:rPr>
          <w:rFonts w:asciiTheme="minorHAnsi" w:hAnsiTheme="minorHAnsi" w:cstheme="minorHAnsi"/>
          <w:color w:val="auto"/>
        </w:rPr>
        <w:t>methods were used to evaluate which was the most fitting</w:t>
      </w:r>
      <w:r w:rsidR="0010620C" w:rsidRPr="008C4B00">
        <w:rPr>
          <w:rFonts w:asciiTheme="minorHAnsi" w:hAnsiTheme="minorHAnsi" w:cstheme="minorHAnsi"/>
          <w:color w:val="auto"/>
        </w:rPr>
        <w:t xml:space="preserve"> - entropy and gini as the default</w:t>
      </w:r>
      <w:r w:rsidR="008148C9" w:rsidRPr="008C4B00">
        <w:rPr>
          <w:rFonts w:asciiTheme="minorHAnsi" w:hAnsiTheme="minorHAnsi" w:cstheme="minorHAnsi"/>
          <w:color w:val="auto"/>
        </w:rPr>
        <w:t xml:space="preserve">. </w:t>
      </w:r>
      <w:r w:rsidR="002804CD" w:rsidRPr="008C4B00">
        <w:rPr>
          <w:rFonts w:asciiTheme="minorHAnsi" w:hAnsiTheme="minorHAnsi" w:cstheme="minorHAnsi"/>
          <w:color w:val="auto"/>
        </w:rPr>
        <w:t xml:space="preserve"> </w:t>
      </w:r>
      <w:r w:rsidR="00E508BB" w:rsidRPr="008C4B00">
        <w:rPr>
          <w:rFonts w:asciiTheme="minorHAnsi" w:hAnsiTheme="minorHAnsi" w:cstheme="minorHAnsi"/>
          <w:color w:val="auto"/>
        </w:rPr>
        <w:t xml:space="preserve">Only </w:t>
      </w:r>
      <w:r w:rsidR="002804CD" w:rsidRPr="008C4B00">
        <w:rPr>
          <w:rFonts w:asciiTheme="minorHAnsi" w:hAnsiTheme="minorHAnsi" w:cstheme="minorHAnsi"/>
          <w:color w:val="auto"/>
        </w:rPr>
        <w:t xml:space="preserve">Entropy was selected </w:t>
      </w:r>
      <w:r w:rsidR="00324FA1" w:rsidRPr="008C4B00">
        <w:rPr>
          <w:rFonts w:asciiTheme="minorHAnsi" w:hAnsiTheme="minorHAnsi" w:cstheme="minorHAnsi"/>
          <w:color w:val="auto"/>
        </w:rPr>
        <w:t xml:space="preserve">as </w:t>
      </w:r>
      <w:r w:rsidR="00E508BB" w:rsidRPr="008C4B00">
        <w:rPr>
          <w:rFonts w:asciiTheme="minorHAnsi" w:hAnsiTheme="minorHAnsi" w:cstheme="minorHAnsi"/>
          <w:color w:val="auto"/>
        </w:rPr>
        <w:t xml:space="preserve">for the remaining </w:t>
      </w:r>
      <w:r w:rsidR="00324FA1" w:rsidRPr="008C4B00">
        <w:rPr>
          <w:rFonts w:asciiTheme="minorHAnsi" w:hAnsiTheme="minorHAnsi" w:cstheme="minorHAnsi"/>
          <w:color w:val="auto"/>
        </w:rPr>
        <w:t>criterion</w:t>
      </w:r>
      <w:r w:rsidR="00E508BB" w:rsidRPr="008C4B00">
        <w:rPr>
          <w:rFonts w:asciiTheme="minorHAnsi" w:hAnsiTheme="minorHAnsi" w:cstheme="minorHAnsi"/>
          <w:color w:val="auto"/>
        </w:rPr>
        <w:t xml:space="preserve"> a</w:t>
      </w:r>
      <w:r w:rsidR="00A44331" w:rsidRPr="008C4B00">
        <w:rPr>
          <w:rFonts w:asciiTheme="minorHAnsi" w:hAnsiTheme="minorHAnsi" w:cstheme="minorHAnsi"/>
          <w:color w:val="auto"/>
        </w:rPr>
        <w:t xml:space="preserve">s both it and log_loss use the same method of </w:t>
      </w:r>
      <w:r w:rsidR="008148C9" w:rsidRPr="008C4B00">
        <w:rPr>
          <w:rFonts w:asciiTheme="minorHAnsi" w:hAnsiTheme="minorHAnsi" w:cstheme="minorHAnsi"/>
          <w:color w:val="auto"/>
        </w:rPr>
        <w:t>evaluation</w:t>
      </w:r>
      <w:r w:rsidR="00FE7F95" w:rsidRPr="008C4B00">
        <w:rPr>
          <w:rFonts w:asciiTheme="minorHAnsi" w:hAnsiTheme="minorHAnsi" w:cstheme="minorHAnsi"/>
          <w:color w:val="auto"/>
        </w:rPr>
        <w:t>.</w:t>
      </w:r>
      <w:r w:rsidR="00C36B72" w:rsidRPr="008C4B00">
        <w:rPr>
          <w:rFonts w:asciiTheme="minorHAnsi" w:hAnsiTheme="minorHAnsi" w:cstheme="minorHAnsi"/>
          <w:color w:val="auto"/>
        </w:rPr>
        <w:t xml:space="preserve">  </w:t>
      </w:r>
      <w:r w:rsidR="00900011" w:rsidRPr="008C4B00">
        <w:rPr>
          <w:rFonts w:asciiTheme="minorHAnsi" w:hAnsiTheme="minorHAnsi" w:cstheme="minorHAnsi"/>
          <w:color w:val="auto"/>
        </w:rPr>
        <w:t xml:space="preserve">As with previous models, no feature </w:t>
      </w:r>
      <w:r w:rsidR="00900011" w:rsidRPr="008C4B00">
        <w:rPr>
          <w:rFonts w:asciiTheme="minorHAnsi" w:hAnsiTheme="minorHAnsi" w:cstheme="minorHAnsi"/>
          <w:color w:val="auto"/>
        </w:rPr>
        <w:lastRenderedPageBreak/>
        <w:t xml:space="preserve">selection or hyperparameter turning was applied in the first </w:t>
      </w:r>
      <w:r w:rsidR="00235CAC" w:rsidRPr="008C4B00">
        <w:rPr>
          <w:rFonts w:asciiTheme="minorHAnsi" w:hAnsiTheme="minorHAnsi" w:cstheme="minorHAnsi"/>
          <w:color w:val="auto"/>
        </w:rPr>
        <w:t xml:space="preserve">run of the model.  </w:t>
      </w:r>
      <w:r w:rsidR="00C36B72" w:rsidRPr="008C4B00">
        <w:rPr>
          <w:rFonts w:asciiTheme="minorHAnsi" w:hAnsiTheme="minorHAnsi" w:cstheme="minorHAnsi"/>
          <w:color w:val="auto"/>
        </w:rPr>
        <w:t>GridSearchCV and</w:t>
      </w:r>
      <w:r w:rsidR="00BD3016" w:rsidRPr="008C4B00">
        <w:rPr>
          <w:rFonts w:asciiTheme="minorHAnsi" w:hAnsiTheme="minorHAnsi" w:cstheme="minorHAnsi"/>
          <w:color w:val="auto"/>
        </w:rPr>
        <w:t xml:space="preserve"> </w:t>
      </w:r>
      <w:r w:rsidR="00A66D6B" w:rsidRPr="008C4B00">
        <w:rPr>
          <w:rFonts w:asciiTheme="minorHAnsi" w:hAnsiTheme="minorHAnsi" w:cstheme="minorHAnsi"/>
          <w:color w:val="auto"/>
        </w:rPr>
        <w:t>a parameter grid will be implemented to help identify</w:t>
      </w:r>
      <w:r w:rsidR="00FE33D9" w:rsidRPr="008C4B00">
        <w:rPr>
          <w:rFonts w:asciiTheme="minorHAnsi" w:hAnsiTheme="minorHAnsi" w:cstheme="minorHAnsi"/>
          <w:color w:val="auto"/>
        </w:rPr>
        <w:t xml:space="preserve"> the most appropriate tuning methods based on the results obtained when working with algorithm two.</w:t>
      </w:r>
      <w:r w:rsidR="00B37A10" w:rsidRPr="008C4B00">
        <w:rPr>
          <w:rFonts w:asciiTheme="minorHAnsi" w:hAnsiTheme="minorHAnsi" w:cstheme="minorHAnsi"/>
          <w:color w:val="auto"/>
        </w:rPr>
        <w:t xml:space="preserve">  </w:t>
      </w:r>
      <w:r w:rsidR="0099034F" w:rsidRPr="008C4B00">
        <w:rPr>
          <w:rFonts w:asciiTheme="minorHAnsi" w:hAnsiTheme="minorHAnsi" w:cstheme="minorHAnsi"/>
          <w:color w:val="auto"/>
        </w:rPr>
        <w:t xml:space="preserve">The </w:t>
      </w:r>
      <w:r w:rsidR="00C0406E" w:rsidRPr="008C4B00">
        <w:rPr>
          <w:rFonts w:asciiTheme="minorHAnsi" w:hAnsiTheme="minorHAnsi" w:cstheme="minorHAnsi"/>
          <w:color w:val="auto"/>
        </w:rPr>
        <w:t xml:space="preserve">model </w:t>
      </w:r>
      <w:r w:rsidR="007F4498" w:rsidRPr="008C4B00">
        <w:rPr>
          <w:rFonts w:asciiTheme="minorHAnsi" w:hAnsiTheme="minorHAnsi" w:cstheme="minorHAnsi"/>
          <w:color w:val="auto"/>
        </w:rPr>
        <w:t xml:space="preserve">will </w:t>
      </w:r>
      <w:r w:rsidR="00C0406E" w:rsidRPr="008C4B00">
        <w:rPr>
          <w:rFonts w:asciiTheme="minorHAnsi" w:hAnsiTheme="minorHAnsi" w:cstheme="minorHAnsi"/>
          <w:color w:val="auto"/>
        </w:rPr>
        <w:t xml:space="preserve">also run </w:t>
      </w:r>
      <w:r w:rsidR="000471F3" w:rsidRPr="008C4B00">
        <w:rPr>
          <w:rFonts w:asciiTheme="minorHAnsi" w:hAnsiTheme="minorHAnsi" w:cstheme="minorHAnsi"/>
          <w:color w:val="auto"/>
        </w:rPr>
        <w:t xml:space="preserve">with a different </w:t>
      </w:r>
      <w:r w:rsidR="00AA4AD1" w:rsidRPr="008C4B00">
        <w:rPr>
          <w:rFonts w:asciiTheme="minorHAnsi" w:hAnsiTheme="minorHAnsi" w:cstheme="minorHAnsi"/>
          <w:color w:val="auto"/>
        </w:rPr>
        <w:t>n_estimators or ‘trees’ in the forest of the model to determine what is the optimal number for the algorithm.</w:t>
      </w:r>
    </w:p>
    <w:p w14:paraId="296E6A2B" w14:textId="77777777" w:rsidR="00833625" w:rsidRPr="008C4B00" w:rsidRDefault="00833625" w:rsidP="004E72E2">
      <w:pPr>
        <w:spacing w:line="360" w:lineRule="auto"/>
        <w:ind w:left="426"/>
        <w:jc w:val="both"/>
        <w:rPr>
          <w:rFonts w:asciiTheme="minorHAnsi" w:hAnsiTheme="minorHAnsi" w:cstheme="minorHAnsi"/>
          <w:color w:val="auto"/>
        </w:rPr>
      </w:pPr>
    </w:p>
    <w:p w14:paraId="61E35D26" w14:textId="3E224F33" w:rsidR="00057257" w:rsidRPr="008C4B00" w:rsidRDefault="005702A9" w:rsidP="004E72E2">
      <w:pPr>
        <w:pStyle w:val="Heading2"/>
        <w:numPr>
          <w:ilvl w:val="1"/>
          <w:numId w:val="35"/>
        </w:numPr>
        <w:spacing w:line="360" w:lineRule="auto"/>
        <w:jc w:val="both"/>
        <w:rPr>
          <w:rFonts w:asciiTheme="minorHAnsi" w:hAnsiTheme="minorHAnsi" w:cstheme="minorHAnsi"/>
          <w:color w:val="auto"/>
        </w:rPr>
      </w:pPr>
      <w:bookmarkStart w:id="31" w:name="_Toc146039344"/>
      <w:r w:rsidRPr="008C4B00">
        <w:rPr>
          <w:rFonts w:asciiTheme="minorHAnsi" w:hAnsiTheme="minorHAnsi" w:cstheme="minorHAnsi"/>
          <w:color w:val="auto"/>
        </w:rPr>
        <w:t xml:space="preserve">Algorithm 5 - </w:t>
      </w:r>
      <w:r w:rsidR="003F04F6" w:rsidRPr="008C4B00">
        <w:rPr>
          <w:rFonts w:asciiTheme="minorHAnsi" w:hAnsiTheme="minorHAnsi" w:cstheme="minorHAnsi"/>
          <w:color w:val="auto"/>
        </w:rPr>
        <w:t>Multi-Layer Perceptron (</w:t>
      </w:r>
      <w:r w:rsidR="00201DDF" w:rsidRPr="008C4B00">
        <w:rPr>
          <w:rFonts w:asciiTheme="minorHAnsi" w:hAnsiTheme="minorHAnsi" w:cstheme="minorHAnsi"/>
          <w:color w:val="auto"/>
        </w:rPr>
        <w:t>MLP</w:t>
      </w:r>
      <w:r w:rsidR="003F04F6" w:rsidRPr="008C4B00">
        <w:rPr>
          <w:rFonts w:asciiTheme="minorHAnsi" w:hAnsiTheme="minorHAnsi" w:cstheme="minorHAnsi"/>
          <w:color w:val="auto"/>
        </w:rPr>
        <w:t>)</w:t>
      </w:r>
      <w:bookmarkEnd w:id="31"/>
    </w:p>
    <w:p w14:paraId="5FFB142B" w14:textId="528B0B85" w:rsidR="00FC0493" w:rsidRPr="008C4B00" w:rsidRDefault="00C62B02"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The final algorithm selected </w:t>
      </w:r>
      <w:r w:rsidR="007F4498" w:rsidRPr="008C4B00">
        <w:rPr>
          <w:rFonts w:asciiTheme="minorHAnsi" w:hAnsiTheme="minorHAnsi" w:cstheme="minorHAnsi"/>
          <w:color w:val="auto"/>
        </w:rPr>
        <w:t>i</w:t>
      </w:r>
      <w:r w:rsidRPr="008C4B00">
        <w:rPr>
          <w:rFonts w:asciiTheme="minorHAnsi" w:hAnsiTheme="minorHAnsi" w:cstheme="minorHAnsi"/>
          <w:color w:val="auto"/>
        </w:rPr>
        <w:t xml:space="preserve">s that of </w:t>
      </w:r>
      <w:r w:rsidR="003F04F6" w:rsidRPr="008C4B00">
        <w:rPr>
          <w:rFonts w:asciiTheme="minorHAnsi" w:hAnsiTheme="minorHAnsi" w:cstheme="minorHAnsi"/>
          <w:color w:val="auto"/>
        </w:rPr>
        <w:t>a Multi-Layer Perceptron (MLP)</w:t>
      </w:r>
      <w:r w:rsidR="00681C79" w:rsidRPr="008C4B00">
        <w:rPr>
          <w:rFonts w:asciiTheme="minorHAnsi" w:hAnsiTheme="minorHAnsi" w:cstheme="minorHAnsi"/>
          <w:color w:val="auto"/>
        </w:rPr>
        <w:t xml:space="preserve"> neural network.  This </w:t>
      </w:r>
      <w:r w:rsidR="000757B2" w:rsidRPr="008C4B00">
        <w:rPr>
          <w:rFonts w:asciiTheme="minorHAnsi" w:hAnsiTheme="minorHAnsi" w:cstheme="minorHAnsi"/>
          <w:color w:val="auto"/>
        </w:rPr>
        <w:t>algorithm</w:t>
      </w:r>
      <w:r w:rsidR="00681C79" w:rsidRPr="008C4B00">
        <w:rPr>
          <w:rFonts w:asciiTheme="minorHAnsi" w:hAnsiTheme="minorHAnsi" w:cstheme="minorHAnsi"/>
          <w:color w:val="auto"/>
        </w:rPr>
        <w:t xml:space="preserve"> was selected as it </w:t>
      </w:r>
      <w:r w:rsidR="003663C4" w:rsidRPr="008C4B00">
        <w:rPr>
          <w:rFonts w:asciiTheme="minorHAnsi" w:hAnsiTheme="minorHAnsi" w:cstheme="minorHAnsi"/>
          <w:color w:val="auto"/>
        </w:rPr>
        <w:t>can work</w:t>
      </w:r>
      <w:r w:rsidR="00135106" w:rsidRPr="008C4B00">
        <w:rPr>
          <w:rFonts w:asciiTheme="minorHAnsi" w:hAnsiTheme="minorHAnsi" w:cstheme="minorHAnsi"/>
          <w:color w:val="auto"/>
        </w:rPr>
        <w:t xml:space="preserve"> </w:t>
      </w:r>
      <w:r w:rsidR="00ED0ECE" w:rsidRPr="008C4B00">
        <w:rPr>
          <w:rFonts w:asciiTheme="minorHAnsi" w:hAnsiTheme="minorHAnsi" w:cstheme="minorHAnsi"/>
          <w:color w:val="auto"/>
        </w:rPr>
        <w:t>with classification data</w:t>
      </w:r>
      <w:r w:rsidR="00004683" w:rsidRPr="008C4B00">
        <w:rPr>
          <w:rFonts w:asciiTheme="minorHAnsi" w:hAnsiTheme="minorHAnsi" w:cstheme="minorHAnsi"/>
          <w:color w:val="auto"/>
        </w:rPr>
        <w:t xml:space="preserve"> and is also relatively simple to implement</w:t>
      </w:r>
      <w:r w:rsidR="007F4498" w:rsidRPr="008C4B00">
        <w:rPr>
          <w:rFonts w:asciiTheme="minorHAnsi" w:hAnsiTheme="minorHAnsi" w:cstheme="minorHAnsi"/>
          <w:color w:val="auto"/>
        </w:rPr>
        <w:t xml:space="preserve"> as a baseline neural network</w:t>
      </w:r>
      <w:r w:rsidR="00ED0ECE" w:rsidRPr="008C4B00">
        <w:rPr>
          <w:rFonts w:asciiTheme="minorHAnsi" w:hAnsiTheme="minorHAnsi" w:cstheme="minorHAnsi"/>
          <w:color w:val="auto"/>
        </w:rPr>
        <w:t>.  As with the previous algorithm</w:t>
      </w:r>
      <w:r w:rsidR="007F4498" w:rsidRPr="008C4B00">
        <w:rPr>
          <w:rFonts w:asciiTheme="minorHAnsi" w:hAnsiTheme="minorHAnsi" w:cstheme="minorHAnsi"/>
          <w:color w:val="auto"/>
        </w:rPr>
        <w:t>s</w:t>
      </w:r>
      <w:r w:rsidR="00ED0ECE" w:rsidRPr="008C4B00">
        <w:rPr>
          <w:rFonts w:asciiTheme="minorHAnsi" w:hAnsiTheme="minorHAnsi" w:cstheme="minorHAnsi"/>
          <w:color w:val="auto"/>
        </w:rPr>
        <w:t xml:space="preserve">, the author did not find </w:t>
      </w:r>
      <w:r w:rsidR="00DD38A1" w:rsidRPr="008C4B00">
        <w:rPr>
          <w:rFonts w:asciiTheme="minorHAnsi" w:hAnsiTheme="minorHAnsi" w:cstheme="minorHAnsi"/>
          <w:color w:val="auto"/>
        </w:rPr>
        <w:t>an academic study which used this method for analysis</w:t>
      </w:r>
      <w:r w:rsidR="007F4498" w:rsidRPr="008C4B00">
        <w:rPr>
          <w:rFonts w:asciiTheme="minorHAnsi" w:hAnsiTheme="minorHAnsi" w:cstheme="minorHAnsi"/>
          <w:color w:val="auto"/>
        </w:rPr>
        <w:t xml:space="preserve"> in similar circumstances</w:t>
      </w:r>
      <w:r w:rsidR="00DD38A1" w:rsidRPr="008C4B00">
        <w:rPr>
          <w:rFonts w:asciiTheme="minorHAnsi" w:hAnsiTheme="minorHAnsi" w:cstheme="minorHAnsi"/>
          <w:color w:val="auto"/>
        </w:rPr>
        <w:t xml:space="preserve">.  </w:t>
      </w:r>
      <w:r w:rsidR="00707F54" w:rsidRPr="008C4B00">
        <w:rPr>
          <w:rFonts w:asciiTheme="minorHAnsi" w:hAnsiTheme="minorHAnsi" w:cstheme="minorHAnsi"/>
          <w:color w:val="auto"/>
        </w:rPr>
        <w:t>However,</w:t>
      </w:r>
      <w:r w:rsidR="00DD38A1" w:rsidRPr="008C4B00">
        <w:rPr>
          <w:rFonts w:asciiTheme="minorHAnsi" w:hAnsiTheme="minorHAnsi" w:cstheme="minorHAnsi"/>
          <w:color w:val="auto"/>
        </w:rPr>
        <w:t xml:space="preserve"> the author felt it was </w:t>
      </w:r>
      <w:r w:rsidR="00BA66EF" w:rsidRPr="008C4B00">
        <w:rPr>
          <w:rFonts w:asciiTheme="minorHAnsi" w:hAnsiTheme="minorHAnsi" w:cstheme="minorHAnsi"/>
          <w:color w:val="auto"/>
        </w:rPr>
        <w:t xml:space="preserve">important to see if applying a neural network algorithm to the dataset would </w:t>
      </w:r>
      <w:r w:rsidR="0083521A" w:rsidRPr="008C4B00">
        <w:rPr>
          <w:rFonts w:asciiTheme="minorHAnsi" w:hAnsiTheme="minorHAnsi" w:cstheme="minorHAnsi"/>
          <w:color w:val="auto"/>
        </w:rPr>
        <w:t xml:space="preserve">provide any insights </w:t>
      </w:r>
      <w:r w:rsidR="004F2606" w:rsidRPr="008C4B00">
        <w:rPr>
          <w:rFonts w:asciiTheme="minorHAnsi" w:hAnsiTheme="minorHAnsi" w:cstheme="minorHAnsi"/>
          <w:color w:val="auto"/>
        </w:rPr>
        <w:t>to the study</w:t>
      </w:r>
      <w:r w:rsidR="0083521A" w:rsidRPr="008C4B00">
        <w:rPr>
          <w:rFonts w:asciiTheme="minorHAnsi" w:hAnsiTheme="minorHAnsi" w:cstheme="minorHAnsi"/>
          <w:color w:val="auto"/>
        </w:rPr>
        <w:t xml:space="preserve">.  </w:t>
      </w:r>
      <w:r w:rsidR="00235486" w:rsidRPr="008C4B00">
        <w:rPr>
          <w:rFonts w:asciiTheme="minorHAnsi" w:hAnsiTheme="minorHAnsi" w:cstheme="minorHAnsi"/>
          <w:color w:val="auto"/>
        </w:rPr>
        <w:t xml:space="preserve">While no hyperparameter tuning was applied to the data, the algorithm was run </w:t>
      </w:r>
      <w:r w:rsidR="00197213" w:rsidRPr="008C4B00">
        <w:rPr>
          <w:rFonts w:asciiTheme="minorHAnsi" w:hAnsiTheme="minorHAnsi" w:cstheme="minorHAnsi"/>
          <w:color w:val="auto"/>
        </w:rPr>
        <w:t>several</w:t>
      </w:r>
      <w:r w:rsidR="00235486" w:rsidRPr="008C4B00">
        <w:rPr>
          <w:rFonts w:asciiTheme="minorHAnsi" w:hAnsiTheme="minorHAnsi" w:cstheme="minorHAnsi"/>
          <w:color w:val="auto"/>
        </w:rPr>
        <w:t xml:space="preserve"> times with different number of neurons in the hidden layers</w:t>
      </w:r>
      <w:r w:rsidR="007F4498" w:rsidRPr="008C4B00">
        <w:rPr>
          <w:rFonts w:asciiTheme="minorHAnsi" w:hAnsiTheme="minorHAnsi" w:cstheme="minorHAnsi"/>
          <w:color w:val="auto"/>
        </w:rPr>
        <w:t xml:space="preserve"> to identify if an impact can be seen.</w:t>
      </w:r>
    </w:p>
    <w:p w14:paraId="2E53E740" w14:textId="77777777" w:rsidR="0015332B" w:rsidRPr="008C4B00" w:rsidRDefault="0015332B" w:rsidP="004E72E2">
      <w:pPr>
        <w:spacing w:line="360" w:lineRule="auto"/>
        <w:ind w:left="426"/>
        <w:jc w:val="both"/>
        <w:rPr>
          <w:rFonts w:asciiTheme="minorHAnsi" w:hAnsiTheme="minorHAnsi" w:cstheme="minorHAnsi"/>
          <w:color w:val="auto"/>
        </w:rPr>
      </w:pPr>
    </w:p>
    <w:p w14:paraId="3C9F9726" w14:textId="77777777" w:rsidR="00533CD4" w:rsidRDefault="00533CD4">
      <w:pPr>
        <w:rPr>
          <w:rFonts w:asciiTheme="minorHAnsi" w:eastAsia="Times New Roman" w:hAnsiTheme="minorHAnsi" w:cstheme="minorHAnsi"/>
          <w:color w:val="auto"/>
          <w:sz w:val="34"/>
        </w:rPr>
      </w:pPr>
      <w:r>
        <w:rPr>
          <w:rFonts w:asciiTheme="minorHAnsi" w:hAnsiTheme="minorHAnsi" w:cstheme="minorHAnsi"/>
          <w:color w:val="auto"/>
        </w:rPr>
        <w:br w:type="page"/>
      </w:r>
    </w:p>
    <w:p w14:paraId="112766D5" w14:textId="176C9BBE" w:rsidR="002A54CB" w:rsidRPr="008C4B00" w:rsidRDefault="002A54CB" w:rsidP="004E72E2">
      <w:pPr>
        <w:pStyle w:val="Heading1"/>
        <w:numPr>
          <w:ilvl w:val="0"/>
          <w:numId w:val="35"/>
        </w:numPr>
        <w:spacing w:line="360" w:lineRule="auto"/>
        <w:jc w:val="both"/>
        <w:rPr>
          <w:rFonts w:asciiTheme="minorHAnsi" w:hAnsiTheme="minorHAnsi" w:cstheme="minorHAnsi"/>
          <w:color w:val="auto"/>
        </w:rPr>
      </w:pPr>
      <w:bookmarkStart w:id="32" w:name="_Toc146039345"/>
      <w:r w:rsidRPr="008C4B00">
        <w:rPr>
          <w:rFonts w:asciiTheme="minorHAnsi" w:hAnsiTheme="minorHAnsi" w:cstheme="minorHAnsi"/>
          <w:color w:val="auto"/>
        </w:rPr>
        <w:lastRenderedPageBreak/>
        <w:t>Chapter 5: Implementation</w:t>
      </w:r>
      <w:r w:rsidR="005E0A15" w:rsidRPr="008C4B00">
        <w:rPr>
          <w:rFonts w:asciiTheme="minorHAnsi" w:hAnsiTheme="minorHAnsi" w:cstheme="minorHAnsi"/>
          <w:color w:val="auto"/>
        </w:rPr>
        <w:t xml:space="preserve"> and Results</w:t>
      </w:r>
      <w:bookmarkEnd w:id="32"/>
    </w:p>
    <w:p w14:paraId="78DE9952" w14:textId="245DDCB8" w:rsidR="0074632E" w:rsidRDefault="008E61F1"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This chapter outlines how the various algorithms</w:t>
      </w:r>
      <w:r w:rsidR="00673F83" w:rsidRPr="008C4B00">
        <w:rPr>
          <w:rFonts w:asciiTheme="minorHAnsi" w:hAnsiTheme="minorHAnsi" w:cstheme="minorHAnsi"/>
          <w:color w:val="auto"/>
        </w:rPr>
        <w:t xml:space="preserve"> and</w:t>
      </w:r>
      <w:r w:rsidR="00FF4757" w:rsidRPr="008C4B00">
        <w:rPr>
          <w:rFonts w:asciiTheme="minorHAnsi" w:hAnsiTheme="minorHAnsi" w:cstheme="minorHAnsi"/>
          <w:color w:val="auto"/>
        </w:rPr>
        <w:t xml:space="preserve"> python libraries</w:t>
      </w:r>
      <w:r w:rsidR="00466541" w:rsidRPr="008C4B00">
        <w:rPr>
          <w:rFonts w:asciiTheme="minorHAnsi" w:hAnsiTheme="minorHAnsi" w:cstheme="minorHAnsi"/>
          <w:color w:val="auto"/>
        </w:rPr>
        <w:t xml:space="preserve"> were used to complete the analysis of the data.</w:t>
      </w:r>
      <w:r w:rsidRPr="008C4B00">
        <w:rPr>
          <w:rFonts w:asciiTheme="minorHAnsi" w:hAnsiTheme="minorHAnsi" w:cstheme="minorHAnsi"/>
          <w:color w:val="auto"/>
        </w:rPr>
        <w:t xml:space="preserve"> </w:t>
      </w:r>
      <w:r w:rsidR="00CF3CA3" w:rsidRPr="008C4B00">
        <w:rPr>
          <w:rFonts w:asciiTheme="minorHAnsi" w:hAnsiTheme="minorHAnsi" w:cstheme="minorHAnsi"/>
          <w:color w:val="auto"/>
        </w:rPr>
        <w:t xml:space="preserve"> As with the previous chapter, implementation of each algorithm will be </w:t>
      </w:r>
      <w:r w:rsidR="00667A94" w:rsidRPr="008C4B00">
        <w:rPr>
          <w:rFonts w:asciiTheme="minorHAnsi" w:hAnsiTheme="minorHAnsi" w:cstheme="minorHAnsi"/>
          <w:color w:val="auto"/>
        </w:rPr>
        <w:t xml:space="preserve">outlined on </w:t>
      </w:r>
      <w:r w:rsidR="00A037B7" w:rsidRPr="008C4B00">
        <w:rPr>
          <w:rFonts w:asciiTheme="minorHAnsi" w:hAnsiTheme="minorHAnsi" w:cstheme="minorHAnsi"/>
          <w:color w:val="auto"/>
        </w:rPr>
        <w:t>its</w:t>
      </w:r>
      <w:r w:rsidR="00667A94" w:rsidRPr="008C4B00">
        <w:rPr>
          <w:rFonts w:asciiTheme="minorHAnsi" w:hAnsiTheme="minorHAnsi" w:cstheme="minorHAnsi"/>
          <w:color w:val="auto"/>
        </w:rPr>
        <w:t xml:space="preserve"> own merits.</w:t>
      </w:r>
    </w:p>
    <w:p w14:paraId="2A3C059A" w14:textId="77777777" w:rsidR="009E5DA4" w:rsidRPr="008C4B00" w:rsidRDefault="009E5DA4" w:rsidP="004E72E2">
      <w:pPr>
        <w:spacing w:line="360" w:lineRule="auto"/>
        <w:ind w:left="426"/>
        <w:jc w:val="both"/>
        <w:rPr>
          <w:rFonts w:asciiTheme="minorHAnsi" w:hAnsiTheme="minorHAnsi" w:cstheme="minorHAnsi"/>
          <w:color w:val="auto"/>
        </w:rPr>
      </w:pPr>
    </w:p>
    <w:p w14:paraId="01851EFE" w14:textId="77777777" w:rsidR="00667A94" w:rsidRPr="008C4B00" w:rsidRDefault="00667A94" w:rsidP="004E72E2">
      <w:pPr>
        <w:pStyle w:val="Heading2"/>
        <w:numPr>
          <w:ilvl w:val="1"/>
          <w:numId w:val="35"/>
        </w:numPr>
        <w:spacing w:line="360" w:lineRule="auto"/>
        <w:jc w:val="both"/>
        <w:rPr>
          <w:rFonts w:asciiTheme="minorHAnsi" w:hAnsiTheme="minorHAnsi" w:cstheme="minorHAnsi"/>
          <w:color w:val="auto"/>
        </w:rPr>
      </w:pPr>
      <w:bookmarkStart w:id="33" w:name="_Toc146039346"/>
      <w:r w:rsidRPr="008C4B00">
        <w:rPr>
          <w:rFonts w:asciiTheme="minorHAnsi" w:hAnsiTheme="minorHAnsi" w:cstheme="minorHAnsi"/>
          <w:color w:val="auto"/>
        </w:rPr>
        <w:t>Dataset</w:t>
      </w:r>
      <w:bookmarkEnd w:id="33"/>
      <w:r w:rsidRPr="008C4B00">
        <w:rPr>
          <w:rFonts w:asciiTheme="minorHAnsi" w:hAnsiTheme="minorHAnsi" w:cstheme="minorHAnsi"/>
          <w:color w:val="auto"/>
        </w:rPr>
        <w:t xml:space="preserve"> </w:t>
      </w:r>
    </w:p>
    <w:p w14:paraId="011ACF05" w14:textId="77777777" w:rsidR="00A02E94" w:rsidRPr="008C4B00" w:rsidRDefault="000311C3"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The OULAD data set was </w:t>
      </w:r>
      <w:r w:rsidR="00A037B7" w:rsidRPr="008C4B00">
        <w:rPr>
          <w:rFonts w:asciiTheme="minorHAnsi" w:hAnsiTheme="minorHAnsi" w:cstheme="minorHAnsi"/>
          <w:color w:val="auto"/>
        </w:rPr>
        <w:t xml:space="preserve">imported into Jupyter </w:t>
      </w:r>
      <w:r w:rsidR="00343136" w:rsidRPr="008C4B00">
        <w:rPr>
          <w:rFonts w:asciiTheme="minorHAnsi" w:hAnsiTheme="minorHAnsi" w:cstheme="minorHAnsi"/>
          <w:color w:val="auto"/>
        </w:rPr>
        <w:t>using the Panda’s library</w:t>
      </w:r>
      <w:r w:rsidR="00F669A6" w:rsidRPr="008C4B00">
        <w:rPr>
          <w:rFonts w:asciiTheme="minorHAnsi" w:hAnsiTheme="minorHAnsi" w:cstheme="minorHAnsi"/>
          <w:color w:val="auto"/>
        </w:rPr>
        <w:t xml:space="preserve">, where it was </w:t>
      </w:r>
      <w:r w:rsidR="00DD7008" w:rsidRPr="008C4B00">
        <w:rPr>
          <w:rFonts w:asciiTheme="minorHAnsi" w:hAnsiTheme="minorHAnsi" w:cstheme="minorHAnsi"/>
          <w:color w:val="auto"/>
        </w:rPr>
        <w:t>explored using numerous graphs and tables</w:t>
      </w:r>
      <w:r w:rsidR="00851349" w:rsidRPr="008C4B00">
        <w:rPr>
          <w:rFonts w:asciiTheme="minorHAnsi" w:hAnsiTheme="minorHAnsi" w:cstheme="minorHAnsi"/>
          <w:color w:val="auto"/>
        </w:rPr>
        <w:t xml:space="preserve">.  The author included an additional column to the dataset as part of the EDA process to mimic employee tenure at the company.  </w:t>
      </w:r>
      <w:r w:rsidR="00185FF3" w:rsidRPr="008C4B00">
        <w:rPr>
          <w:rFonts w:asciiTheme="minorHAnsi" w:hAnsiTheme="minorHAnsi" w:cstheme="minorHAnsi"/>
          <w:color w:val="auto"/>
        </w:rPr>
        <w:t xml:space="preserve">The author did not use any of the recommended tools for generation of </w:t>
      </w:r>
      <w:r w:rsidR="00713A30" w:rsidRPr="008C4B00">
        <w:rPr>
          <w:rFonts w:asciiTheme="minorHAnsi" w:hAnsiTheme="minorHAnsi" w:cstheme="minorHAnsi"/>
          <w:color w:val="auto"/>
        </w:rPr>
        <w:t>synthetic</w:t>
      </w:r>
      <w:r w:rsidR="00185FF3" w:rsidRPr="008C4B00">
        <w:rPr>
          <w:rFonts w:asciiTheme="minorHAnsi" w:hAnsiTheme="minorHAnsi" w:cstheme="minorHAnsi"/>
          <w:color w:val="auto"/>
        </w:rPr>
        <w:t xml:space="preserve"> data as there is no pattern </w:t>
      </w:r>
      <w:r w:rsidR="005C7424" w:rsidRPr="008C4B00">
        <w:rPr>
          <w:rFonts w:asciiTheme="minorHAnsi" w:hAnsiTheme="minorHAnsi" w:cstheme="minorHAnsi"/>
          <w:color w:val="auto"/>
        </w:rPr>
        <w:t>to employee tenure.  As such, the s</w:t>
      </w:r>
      <w:r w:rsidR="007A70AC" w:rsidRPr="008C4B00">
        <w:rPr>
          <w:rFonts w:asciiTheme="minorHAnsi" w:hAnsiTheme="minorHAnsi" w:cstheme="minorHAnsi"/>
          <w:color w:val="auto"/>
        </w:rPr>
        <w:t>ynthetic data</w:t>
      </w:r>
      <w:r w:rsidR="005C7424" w:rsidRPr="008C4B00">
        <w:rPr>
          <w:rFonts w:asciiTheme="minorHAnsi" w:hAnsiTheme="minorHAnsi" w:cstheme="minorHAnsi"/>
          <w:color w:val="auto"/>
        </w:rPr>
        <w:t xml:space="preserve"> created in </w:t>
      </w:r>
      <w:r w:rsidR="00926E4A" w:rsidRPr="008C4B00">
        <w:rPr>
          <w:rFonts w:asciiTheme="minorHAnsi" w:hAnsiTheme="minorHAnsi" w:cstheme="minorHAnsi"/>
          <w:color w:val="auto"/>
        </w:rPr>
        <w:t>this column was generated using random function randint,</w:t>
      </w:r>
      <w:r w:rsidR="00713A30" w:rsidRPr="008C4B00">
        <w:rPr>
          <w:rFonts w:asciiTheme="minorHAnsi" w:hAnsiTheme="minorHAnsi" w:cstheme="minorHAnsi"/>
          <w:color w:val="auto"/>
        </w:rPr>
        <w:t xml:space="preserve"> with a seed being set to keep the data consistent once created.  The newly created tenure data was then grouped into bands to align with other categorized data in the dataset</w:t>
      </w:r>
      <w:r w:rsidR="00A02E94" w:rsidRPr="008C4B00">
        <w:rPr>
          <w:rFonts w:asciiTheme="minorHAnsi" w:hAnsiTheme="minorHAnsi" w:cstheme="minorHAnsi"/>
          <w:color w:val="auto"/>
        </w:rPr>
        <w:t xml:space="preserve">.  </w:t>
      </w:r>
    </w:p>
    <w:p w14:paraId="05379C17" w14:textId="77777777" w:rsidR="00A02E94" w:rsidRPr="008C4B00" w:rsidRDefault="00A02E94" w:rsidP="004E72E2">
      <w:pPr>
        <w:spacing w:line="360" w:lineRule="auto"/>
        <w:ind w:left="426"/>
        <w:jc w:val="both"/>
        <w:rPr>
          <w:rFonts w:asciiTheme="minorHAnsi" w:hAnsiTheme="minorHAnsi" w:cstheme="minorHAnsi"/>
          <w:color w:val="auto"/>
        </w:rPr>
      </w:pPr>
    </w:p>
    <w:p w14:paraId="6B029EE2" w14:textId="11190836" w:rsidR="00667A94" w:rsidRPr="008C4B00" w:rsidRDefault="00A02E94"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To follow the sampling strategy outlined as part of the research proposal, the author used the data from one semester and one course to complete the analysis.  Semester 2013J was identified as the cohort that would more closely align with the number of employees at the manufacturing environment initially selected for evaluation.  This resulted in a smaller dataset of approximately 382 rows of data</w:t>
      </w:r>
      <w:r w:rsidR="006819D2" w:rsidRPr="008C4B00">
        <w:rPr>
          <w:rFonts w:asciiTheme="minorHAnsi" w:hAnsiTheme="minorHAnsi" w:cstheme="minorHAnsi"/>
          <w:color w:val="auto"/>
        </w:rPr>
        <w:t xml:space="preserve"> </w:t>
      </w:r>
      <w:r w:rsidR="00DA454B" w:rsidRPr="008C4B00">
        <w:rPr>
          <w:rFonts w:asciiTheme="minorHAnsi" w:hAnsiTheme="minorHAnsi" w:cstheme="minorHAnsi"/>
          <w:color w:val="auto"/>
        </w:rPr>
        <w:t>with</w:t>
      </w:r>
      <w:r w:rsidR="006819D2" w:rsidRPr="008C4B00">
        <w:rPr>
          <w:rFonts w:asciiTheme="minorHAnsi" w:hAnsiTheme="minorHAnsi" w:cstheme="minorHAnsi"/>
          <w:color w:val="auto"/>
        </w:rPr>
        <w:t xml:space="preserve"> a new smaller dataset </w:t>
      </w:r>
      <w:r w:rsidR="00DA454B" w:rsidRPr="008C4B00">
        <w:rPr>
          <w:rFonts w:asciiTheme="minorHAnsi" w:hAnsiTheme="minorHAnsi" w:cstheme="minorHAnsi"/>
          <w:color w:val="auto"/>
        </w:rPr>
        <w:t>being</w:t>
      </w:r>
      <w:r w:rsidR="006819D2" w:rsidRPr="008C4B00">
        <w:rPr>
          <w:rFonts w:asciiTheme="minorHAnsi" w:hAnsiTheme="minorHAnsi" w:cstheme="minorHAnsi"/>
          <w:color w:val="auto"/>
        </w:rPr>
        <w:t xml:space="preserve"> created for ease of reference.</w:t>
      </w:r>
    </w:p>
    <w:p w14:paraId="0B4C19C4" w14:textId="77777777" w:rsidR="00667A94" w:rsidRPr="008C4B00" w:rsidRDefault="00667A94" w:rsidP="004E72E2">
      <w:pPr>
        <w:spacing w:line="360" w:lineRule="auto"/>
        <w:ind w:left="426"/>
        <w:jc w:val="both"/>
        <w:rPr>
          <w:rFonts w:asciiTheme="minorHAnsi" w:hAnsiTheme="minorHAnsi" w:cstheme="minorHAnsi"/>
          <w:color w:val="auto"/>
        </w:rPr>
      </w:pPr>
    </w:p>
    <w:p w14:paraId="3885D29C" w14:textId="08A9D8A4" w:rsidR="001C04D5" w:rsidRPr="008C4B00" w:rsidRDefault="001C04D5" w:rsidP="004E72E2">
      <w:pPr>
        <w:pStyle w:val="Heading2"/>
        <w:numPr>
          <w:ilvl w:val="1"/>
          <w:numId w:val="35"/>
        </w:numPr>
        <w:spacing w:line="360" w:lineRule="auto"/>
        <w:jc w:val="both"/>
        <w:rPr>
          <w:rFonts w:asciiTheme="minorHAnsi" w:hAnsiTheme="minorHAnsi" w:cstheme="minorHAnsi"/>
          <w:color w:val="auto"/>
        </w:rPr>
      </w:pPr>
      <w:bookmarkStart w:id="34" w:name="_Toc146039347"/>
      <w:r w:rsidRPr="008C4B00">
        <w:rPr>
          <w:rFonts w:asciiTheme="minorHAnsi" w:hAnsiTheme="minorHAnsi" w:cstheme="minorHAnsi"/>
          <w:color w:val="auto"/>
        </w:rPr>
        <w:t>Independent Variable</w:t>
      </w:r>
      <w:r w:rsidR="00EE6AC2" w:rsidRPr="008C4B00">
        <w:rPr>
          <w:rFonts w:asciiTheme="minorHAnsi" w:hAnsiTheme="minorHAnsi" w:cstheme="minorHAnsi"/>
          <w:color w:val="auto"/>
        </w:rPr>
        <w:t>s</w:t>
      </w:r>
      <w:bookmarkEnd w:id="34"/>
    </w:p>
    <w:p w14:paraId="04CF983E" w14:textId="642A5B75" w:rsidR="00BF6C83" w:rsidRPr="008C4B00" w:rsidRDefault="00BF6C83"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The first variable selected for analysis was that of gender to study </w:t>
      </w:r>
      <w:r w:rsidR="00FF2ED7" w:rsidRPr="008C4B00">
        <w:rPr>
          <w:rFonts w:asciiTheme="minorHAnsi" w:hAnsiTheme="minorHAnsi" w:cstheme="minorHAnsi"/>
          <w:color w:val="auto"/>
        </w:rPr>
        <w:t xml:space="preserve">if an employee’s gender has any impact on learning and may be useful in helping with the area of succession planning.  </w:t>
      </w:r>
      <w:r w:rsidR="00A66F82" w:rsidRPr="008C4B00">
        <w:rPr>
          <w:rFonts w:asciiTheme="minorHAnsi" w:hAnsiTheme="minorHAnsi" w:cstheme="minorHAnsi"/>
          <w:color w:val="auto"/>
        </w:rPr>
        <w:t>Note that this data set only records gender as being male or female.  The author recognises that more gender types are now common and not reflected in th</w:t>
      </w:r>
      <w:r w:rsidR="00A92FF7" w:rsidRPr="008C4B00">
        <w:rPr>
          <w:rFonts w:asciiTheme="minorHAnsi" w:hAnsiTheme="minorHAnsi" w:cstheme="minorHAnsi"/>
          <w:color w:val="auto"/>
        </w:rPr>
        <w:t>e selected dataset.  When implementing the algorithm using real</w:t>
      </w:r>
      <w:r w:rsidR="00567D6C" w:rsidRPr="008C4B00">
        <w:rPr>
          <w:rFonts w:asciiTheme="minorHAnsi" w:hAnsiTheme="minorHAnsi" w:cstheme="minorHAnsi"/>
          <w:color w:val="auto"/>
        </w:rPr>
        <w:t xml:space="preserve"> or company</w:t>
      </w:r>
      <w:r w:rsidR="00A92FF7" w:rsidRPr="008C4B00">
        <w:rPr>
          <w:rFonts w:asciiTheme="minorHAnsi" w:hAnsiTheme="minorHAnsi" w:cstheme="minorHAnsi"/>
          <w:color w:val="auto"/>
        </w:rPr>
        <w:t xml:space="preserve"> data, it </w:t>
      </w:r>
      <w:r w:rsidR="003C5BEA" w:rsidRPr="008C4B00">
        <w:rPr>
          <w:rFonts w:asciiTheme="minorHAnsi" w:hAnsiTheme="minorHAnsi" w:cstheme="minorHAnsi"/>
          <w:color w:val="auto"/>
        </w:rPr>
        <w:t>will</w:t>
      </w:r>
      <w:r w:rsidR="00A92FF7" w:rsidRPr="008C4B00">
        <w:rPr>
          <w:rFonts w:asciiTheme="minorHAnsi" w:hAnsiTheme="minorHAnsi" w:cstheme="minorHAnsi"/>
          <w:color w:val="auto"/>
        </w:rPr>
        <w:t xml:space="preserve"> </w:t>
      </w:r>
      <w:r w:rsidR="003C5BEA" w:rsidRPr="008C4B00">
        <w:rPr>
          <w:rFonts w:asciiTheme="minorHAnsi" w:hAnsiTheme="minorHAnsi" w:cstheme="minorHAnsi"/>
          <w:color w:val="auto"/>
        </w:rPr>
        <w:t>be necessary to reflect employee gender types as they appear within the company’s</w:t>
      </w:r>
      <w:r w:rsidR="00DE65E8" w:rsidRPr="008C4B00">
        <w:rPr>
          <w:rFonts w:asciiTheme="minorHAnsi" w:hAnsiTheme="minorHAnsi" w:cstheme="minorHAnsi"/>
          <w:color w:val="auto"/>
        </w:rPr>
        <w:t xml:space="preserve"> employee database.</w:t>
      </w:r>
    </w:p>
    <w:p w14:paraId="6172D478" w14:textId="77777777" w:rsidR="00DE65E8" w:rsidRPr="008C4B00" w:rsidRDefault="00DE65E8" w:rsidP="004E72E2">
      <w:pPr>
        <w:spacing w:line="360" w:lineRule="auto"/>
        <w:ind w:left="426"/>
        <w:jc w:val="both"/>
        <w:rPr>
          <w:rFonts w:asciiTheme="minorHAnsi" w:hAnsiTheme="minorHAnsi" w:cstheme="minorHAnsi"/>
          <w:color w:val="auto"/>
        </w:rPr>
      </w:pPr>
    </w:p>
    <w:p w14:paraId="304CA66E" w14:textId="68A95F7A" w:rsidR="001C04D5" w:rsidRPr="008C4B00" w:rsidRDefault="001C04D5"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lastRenderedPageBreak/>
        <w:t>The</w:t>
      </w:r>
      <w:r w:rsidR="00B1540A" w:rsidRPr="008C4B00">
        <w:rPr>
          <w:rFonts w:asciiTheme="minorHAnsi" w:hAnsiTheme="minorHAnsi" w:cstheme="minorHAnsi"/>
          <w:color w:val="auto"/>
        </w:rPr>
        <w:t xml:space="preserve"> </w:t>
      </w:r>
      <w:r w:rsidR="00DE65E8" w:rsidRPr="008C4B00">
        <w:rPr>
          <w:rFonts w:asciiTheme="minorHAnsi" w:hAnsiTheme="minorHAnsi" w:cstheme="minorHAnsi"/>
          <w:color w:val="auto"/>
        </w:rPr>
        <w:t>second</w:t>
      </w:r>
      <w:r w:rsidRPr="008C4B00">
        <w:rPr>
          <w:rFonts w:asciiTheme="minorHAnsi" w:hAnsiTheme="minorHAnsi" w:cstheme="minorHAnsi"/>
          <w:color w:val="auto"/>
        </w:rPr>
        <w:t xml:space="preserve"> independent variable selected for analysis was the data in ‘studi</w:t>
      </w:r>
      <w:r w:rsidR="00B4331B" w:rsidRPr="008C4B00">
        <w:rPr>
          <w:rFonts w:asciiTheme="minorHAnsi" w:hAnsiTheme="minorHAnsi" w:cstheme="minorHAnsi"/>
          <w:color w:val="auto"/>
        </w:rPr>
        <w:t xml:space="preserve">ed_credits’.  This column was selected as </w:t>
      </w:r>
      <w:r w:rsidR="004F5C07" w:rsidRPr="008C4B00">
        <w:rPr>
          <w:rFonts w:asciiTheme="minorHAnsi" w:hAnsiTheme="minorHAnsi" w:cstheme="minorHAnsi"/>
          <w:color w:val="auto"/>
        </w:rPr>
        <w:t>it more closely</w:t>
      </w:r>
      <w:r w:rsidR="00B4331B" w:rsidRPr="008C4B00">
        <w:rPr>
          <w:rFonts w:asciiTheme="minorHAnsi" w:hAnsiTheme="minorHAnsi" w:cstheme="minorHAnsi"/>
          <w:color w:val="auto"/>
        </w:rPr>
        <w:t xml:space="preserve"> mimic’s employee interactions with </w:t>
      </w:r>
      <w:r w:rsidR="004B4263" w:rsidRPr="008C4B00">
        <w:rPr>
          <w:rFonts w:asciiTheme="minorHAnsi" w:hAnsiTheme="minorHAnsi" w:cstheme="minorHAnsi"/>
          <w:color w:val="auto"/>
        </w:rPr>
        <w:t>training materials.  Those with minimum interaction</w:t>
      </w:r>
      <w:r w:rsidR="004F5C07" w:rsidRPr="008C4B00">
        <w:rPr>
          <w:rFonts w:asciiTheme="minorHAnsi" w:hAnsiTheme="minorHAnsi" w:cstheme="minorHAnsi"/>
          <w:color w:val="auto"/>
        </w:rPr>
        <w:t>s (such as only completing mandatory train</w:t>
      </w:r>
      <w:r w:rsidR="007D593F" w:rsidRPr="008C4B00">
        <w:rPr>
          <w:rFonts w:asciiTheme="minorHAnsi" w:hAnsiTheme="minorHAnsi" w:cstheme="minorHAnsi"/>
          <w:color w:val="auto"/>
        </w:rPr>
        <w:t>ing</w:t>
      </w:r>
      <w:r w:rsidR="004F5C07" w:rsidRPr="008C4B00">
        <w:rPr>
          <w:rFonts w:asciiTheme="minorHAnsi" w:hAnsiTheme="minorHAnsi" w:cstheme="minorHAnsi"/>
          <w:color w:val="auto"/>
        </w:rPr>
        <w:t>)</w:t>
      </w:r>
      <w:r w:rsidR="004B4263" w:rsidRPr="008C4B00">
        <w:rPr>
          <w:rFonts w:asciiTheme="minorHAnsi" w:hAnsiTheme="minorHAnsi" w:cstheme="minorHAnsi"/>
          <w:color w:val="auto"/>
        </w:rPr>
        <w:t xml:space="preserve"> would have less credits earned than those with more </w:t>
      </w:r>
      <w:r w:rsidR="007D593F" w:rsidRPr="008C4B00">
        <w:rPr>
          <w:rFonts w:asciiTheme="minorHAnsi" w:hAnsiTheme="minorHAnsi" w:cstheme="minorHAnsi"/>
          <w:color w:val="auto"/>
        </w:rPr>
        <w:t>credits would be seen as availing of the courses on offer more frequently</w:t>
      </w:r>
      <w:r w:rsidR="004B4263" w:rsidRPr="008C4B00">
        <w:rPr>
          <w:rFonts w:asciiTheme="minorHAnsi" w:hAnsiTheme="minorHAnsi" w:cstheme="minorHAnsi"/>
          <w:color w:val="auto"/>
        </w:rPr>
        <w:t>.</w:t>
      </w:r>
      <w:r w:rsidR="007D593F" w:rsidRPr="008C4B00">
        <w:rPr>
          <w:rFonts w:asciiTheme="minorHAnsi" w:hAnsiTheme="minorHAnsi" w:cstheme="minorHAnsi"/>
          <w:color w:val="auto"/>
        </w:rPr>
        <w:t xml:space="preserve">  It is important to note here that </w:t>
      </w:r>
      <w:r w:rsidR="006A471F" w:rsidRPr="008C4B00">
        <w:rPr>
          <w:rFonts w:asciiTheme="minorHAnsi" w:hAnsiTheme="minorHAnsi" w:cstheme="minorHAnsi"/>
          <w:color w:val="auto"/>
        </w:rPr>
        <w:t xml:space="preserve">employees are in control of their own learning journey, and trainings may be recommended by their manager as part of the </w:t>
      </w:r>
      <w:r w:rsidR="00A83BE1" w:rsidRPr="008C4B00">
        <w:rPr>
          <w:rFonts w:asciiTheme="minorHAnsi" w:hAnsiTheme="minorHAnsi" w:cstheme="minorHAnsi"/>
          <w:color w:val="auto"/>
        </w:rPr>
        <w:t>employee’s</w:t>
      </w:r>
      <w:r w:rsidR="006A471F" w:rsidRPr="008C4B00">
        <w:rPr>
          <w:rFonts w:asciiTheme="minorHAnsi" w:hAnsiTheme="minorHAnsi" w:cstheme="minorHAnsi"/>
          <w:color w:val="auto"/>
        </w:rPr>
        <w:t xml:space="preserve"> own developmen</w:t>
      </w:r>
      <w:r w:rsidR="00B4587E" w:rsidRPr="008C4B00">
        <w:rPr>
          <w:rFonts w:asciiTheme="minorHAnsi" w:hAnsiTheme="minorHAnsi" w:cstheme="minorHAnsi"/>
          <w:color w:val="auto"/>
        </w:rPr>
        <w:t>t, or they may source courses on their own initiative.</w:t>
      </w:r>
    </w:p>
    <w:p w14:paraId="459A7FF4" w14:textId="77777777" w:rsidR="00B4587E" w:rsidRPr="008C4B00" w:rsidRDefault="00B4587E" w:rsidP="004E72E2">
      <w:pPr>
        <w:spacing w:line="360" w:lineRule="auto"/>
        <w:ind w:left="426"/>
        <w:jc w:val="both"/>
        <w:rPr>
          <w:rFonts w:asciiTheme="minorHAnsi" w:hAnsiTheme="minorHAnsi" w:cstheme="minorHAnsi"/>
          <w:color w:val="auto"/>
        </w:rPr>
      </w:pPr>
    </w:p>
    <w:p w14:paraId="221F704F" w14:textId="11F49D5C" w:rsidR="00EE6AC2" w:rsidRPr="008C4B00" w:rsidRDefault="00DE65E8"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The final </w:t>
      </w:r>
      <w:r w:rsidR="001941D3" w:rsidRPr="008C4B00">
        <w:rPr>
          <w:rFonts w:asciiTheme="minorHAnsi" w:hAnsiTheme="minorHAnsi" w:cstheme="minorHAnsi"/>
          <w:color w:val="auto"/>
        </w:rPr>
        <w:t>i</w:t>
      </w:r>
      <w:r w:rsidR="00B4587E" w:rsidRPr="008C4B00">
        <w:rPr>
          <w:rFonts w:asciiTheme="minorHAnsi" w:hAnsiTheme="minorHAnsi" w:cstheme="minorHAnsi"/>
          <w:color w:val="auto"/>
        </w:rPr>
        <w:t xml:space="preserve">ndependent variable selected </w:t>
      </w:r>
      <w:r w:rsidR="00BF6C83" w:rsidRPr="008C4B00">
        <w:rPr>
          <w:rFonts w:asciiTheme="minorHAnsi" w:hAnsiTheme="minorHAnsi" w:cstheme="minorHAnsi"/>
          <w:color w:val="auto"/>
        </w:rPr>
        <w:t xml:space="preserve">is that of </w:t>
      </w:r>
      <w:r w:rsidR="001941D3" w:rsidRPr="008C4B00">
        <w:rPr>
          <w:rFonts w:asciiTheme="minorHAnsi" w:hAnsiTheme="minorHAnsi" w:cstheme="minorHAnsi"/>
          <w:color w:val="auto"/>
        </w:rPr>
        <w:t xml:space="preserve">tenure, which reflects </w:t>
      </w:r>
      <w:r w:rsidR="00997AE0" w:rsidRPr="008C4B00">
        <w:rPr>
          <w:rFonts w:asciiTheme="minorHAnsi" w:hAnsiTheme="minorHAnsi" w:cstheme="minorHAnsi"/>
          <w:color w:val="auto"/>
        </w:rPr>
        <w:t>the length of time the employee has been with the company.  This is synthetic data and added using a random number generator</w:t>
      </w:r>
      <w:r w:rsidR="00C7525E" w:rsidRPr="008C4B00">
        <w:rPr>
          <w:rFonts w:asciiTheme="minorHAnsi" w:hAnsiTheme="minorHAnsi" w:cstheme="minorHAnsi"/>
          <w:color w:val="auto"/>
        </w:rPr>
        <w:t xml:space="preserve"> as </w:t>
      </w:r>
      <w:r w:rsidR="005B2FBA" w:rsidRPr="008C4B00">
        <w:rPr>
          <w:rFonts w:asciiTheme="minorHAnsi" w:hAnsiTheme="minorHAnsi" w:cstheme="minorHAnsi"/>
          <w:color w:val="auto"/>
        </w:rPr>
        <w:t>defined</w:t>
      </w:r>
      <w:r w:rsidR="00C7525E" w:rsidRPr="008C4B00">
        <w:rPr>
          <w:rFonts w:asciiTheme="minorHAnsi" w:hAnsiTheme="minorHAnsi" w:cstheme="minorHAnsi"/>
          <w:color w:val="auto"/>
        </w:rPr>
        <w:t xml:space="preserve"> </w:t>
      </w:r>
      <w:r w:rsidR="007C2733" w:rsidRPr="008C4B00">
        <w:rPr>
          <w:rFonts w:asciiTheme="minorHAnsi" w:hAnsiTheme="minorHAnsi" w:cstheme="minorHAnsi"/>
          <w:color w:val="auto"/>
        </w:rPr>
        <w:t>above</w:t>
      </w:r>
      <w:r w:rsidR="00997AE0" w:rsidRPr="008C4B00">
        <w:rPr>
          <w:rFonts w:asciiTheme="minorHAnsi" w:hAnsiTheme="minorHAnsi" w:cstheme="minorHAnsi"/>
          <w:color w:val="auto"/>
        </w:rPr>
        <w:t>.</w:t>
      </w:r>
    </w:p>
    <w:p w14:paraId="43F88776" w14:textId="77777777" w:rsidR="004F5C07" w:rsidRPr="008C4B00" w:rsidRDefault="004F5C07" w:rsidP="004E72E2">
      <w:pPr>
        <w:spacing w:line="360" w:lineRule="auto"/>
        <w:ind w:left="426"/>
        <w:jc w:val="both"/>
        <w:rPr>
          <w:rFonts w:asciiTheme="minorHAnsi" w:hAnsiTheme="minorHAnsi" w:cstheme="minorHAnsi"/>
          <w:color w:val="auto"/>
        </w:rPr>
      </w:pPr>
    </w:p>
    <w:p w14:paraId="6ACE3BF1" w14:textId="77777777" w:rsidR="00487F3B" w:rsidRPr="008C4B00" w:rsidRDefault="00487F3B" w:rsidP="004E72E2">
      <w:pPr>
        <w:pStyle w:val="Heading2"/>
        <w:numPr>
          <w:ilvl w:val="1"/>
          <w:numId w:val="35"/>
        </w:numPr>
        <w:spacing w:line="360" w:lineRule="auto"/>
        <w:jc w:val="both"/>
        <w:rPr>
          <w:rFonts w:asciiTheme="minorHAnsi" w:hAnsiTheme="minorHAnsi" w:cstheme="minorHAnsi"/>
          <w:color w:val="auto"/>
        </w:rPr>
      </w:pPr>
      <w:bookmarkStart w:id="35" w:name="_Toc146039348"/>
      <w:r w:rsidRPr="008C4B00">
        <w:rPr>
          <w:rFonts w:asciiTheme="minorHAnsi" w:hAnsiTheme="minorHAnsi" w:cstheme="minorHAnsi"/>
          <w:color w:val="auto"/>
        </w:rPr>
        <w:t>Algorithm 1 - Logistic Regression</w:t>
      </w:r>
      <w:bookmarkEnd w:id="35"/>
    </w:p>
    <w:p w14:paraId="73B77F8A" w14:textId="4F3339D2" w:rsidR="00322A8A" w:rsidRPr="008C4B00" w:rsidRDefault="0075043B"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As outlined previously, </w:t>
      </w:r>
      <w:r w:rsidR="0030016A" w:rsidRPr="008C4B00">
        <w:rPr>
          <w:rFonts w:asciiTheme="minorHAnsi" w:hAnsiTheme="minorHAnsi" w:cstheme="minorHAnsi"/>
          <w:color w:val="auto"/>
        </w:rPr>
        <w:t xml:space="preserve">Logistic Regression was applied to the dataset, initially without </w:t>
      </w:r>
      <w:r w:rsidR="00322A8A" w:rsidRPr="008C4B00">
        <w:rPr>
          <w:rFonts w:asciiTheme="minorHAnsi" w:hAnsiTheme="minorHAnsi" w:cstheme="minorHAnsi"/>
          <w:color w:val="auto"/>
        </w:rPr>
        <w:t>hyperparameter tuning, then with GridSearchCV applied.  The results of the analysis are outlined below.</w:t>
      </w:r>
      <w:r w:rsidR="006A711E" w:rsidRPr="008C4B00">
        <w:rPr>
          <w:rFonts w:asciiTheme="minorHAnsi" w:hAnsiTheme="minorHAnsi" w:cstheme="minorHAnsi"/>
          <w:color w:val="auto"/>
        </w:rPr>
        <w:t xml:space="preserve">  As </w:t>
      </w:r>
      <w:r w:rsidR="003B771F" w:rsidRPr="008C4B00">
        <w:rPr>
          <w:rFonts w:asciiTheme="minorHAnsi" w:hAnsiTheme="minorHAnsi" w:cstheme="minorHAnsi"/>
          <w:color w:val="auto"/>
        </w:rPr>
        <w:t xml:space="preserve">the first </w:t>
      </w:r>
      <w:r w:rsidR="006A711E" w:rsidRPr="008C4B00">
        <w:rPr>
          <w:rFonts w:asciiTheme="minorHAnsi" w:hAnsiTheme="minorHAnsi" w:cstheme="minorHAnsi"/>
          <w:color w:val="auto"/>
        </w:rPr>
        <w:t>model</w:t>
      </w:r>
      <w:r w:rsidR="003B771F" w:rsidRPr="008C4B00">
        <w:rPr>
          <w:rFonts w:asciiTheme="minorHAnsi" w:hAnsiTheme="minorHAnsi" w:cstheme="minorHAnsi"/>
          <w:color w:val="auto"/>
        </w:rPr>
        <w:t xml:space="preserve"> run</w:t>
      </w:r>
      <w:r w:rsidR="006A711E" w:rsidRPr="008C4B00">
        <w:rPr>
          <w:rFonts w:asciiTheme="minorHAnsi" w:hAnsiTheme="minorHAnsi" w:cstheme="minorHAnsi"/>
          <w:color w:val="auto"/>
        </w:rPr>
        <w:t xml:space="preserve">, </w:t>
      </w:r>
      <w:r w:rsidR="003B771F" w:rsidRPr="008C4B00">
        <w:rPr>
          <w:rFonts w:asciiTheme="minorHAnsi" w:hAnsiTheme="minorHAnsi" w:cstheme="minorHAnsi"/>
          <w:color w:val="auto"/>
        </w:rPr>
        <w:t xml:space="preserve">the test and train results are more than 50% </w:t>
      </w:r>
      <w:r w:rsidR="004F02B8" w:rsidRPr="008C4B00">
        <w:rPr>
          <w:rFonts w:asciiTheme="minorHAnsi" w:hAnsiTheme="minorHAnsi" w:cstheme="minorHAnsi"/>
          <w:color w:val="auto"/>
        </w:rPr>
        <w:t>accurate and</w:t>
      </w:r>
      <w:r w:rsidR="003B771F" w:rsidRPr="008C4B00">
        <w:rPr>
          <w:rFonts w:asciiTheme="minorHAnsi" w:hAnsiTheme="minorHAnsi" w:cstheme="minorHAnsi"/>
          <w:color w:val="auto"/>
        </w:rPr>
        <w:t xml:space="preserve"> will act as a </w:t>
      </w:r>
      <w:r w:rsidR="000D19FE" w:rsidRPr="008C4B00">
        <w:rPr>
          <w:rFonts w:asciiTheme="minorHAnsi" w:hAnsiTheme="minorHAnsi" w:cstheme="minorHAnsi"/>
          <w:color w:val="auto"/>
        </w:rPr>
        <w:t>base level for test following afterw</w:t>
      </w:r>
      <w:r w:rsidR="00282FED" w:rsidRPr="008C4B00">
        <w:rPr>
          <w:rFonts w:asciiTheme="minorHAnsi" w:hAnsiTheme="minorHAnsi" w:cstheme="minorHAnsi"/>
          <w:color w:val="auto"/>
        </w:rPr>
        <w:t>ards.</w:t>
      </w:r>
      <w:r w:rsidR="004F02B8" w:rsidRPr="008C4B00">
        <w:rPr>
          <w:rFonts w:asciiTheme="minorHAnsi" w:hAnsiTheme="minorHAnsi" w:cstheme="minorHAnsi"/>
          <w:color w:val="auto"/>
        </w:rPr>
        <w:t xml:space="preserve"> </w:t>
      </w:r>
    </w:p>
    <w:p w14:paraId="46D9D484" w14:textId="77777777" w:rsidR="003A2D4D" w:rsidRPr="008C4B00" w:rsidRDefault="006B4937" w:rsidP="004E72E2">
      <w:pPr>
        <w:pStyle w:val="ListParagraph"/>
        <w:keepNext/>
        <w:spacing w:line="360" w:lineRule="auto"/>
        <w:ind w:left="360"/>
        <w:jc w:val="center"/>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611A64FA" wp14:editId="2B57D4C9">
            <wp:extent cx="5007610" cy="1534795"/>
            <wp:effectExtent l="0" t="0" r="2540" b="635"/>
            <wp:docPr id="892107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07610" cy="1534795"/>
                    </a:xfrm>
                    <a:prstGeom prst="rect">
                      <a:avLst/>
                    </a:prstGeom>
                    <a:noFill/>
                    <a:ln>
                      <a:noFill/>
                    </a:ln>
                  </pic:spPr>
                </pic:pic>
              </a:graphicData>
            </a:graphic>
          </wp:inline>
        </w:drawing>
      </w:r>
    </w:p>
    <w:p w14:paraId="09507564" w14:textId="7538DA4C" w:rsidR="00322A8A" w:rsidRPr="008C4B00" w:rsidRDefault="003A2D4D" w:rsidP="004E72E2">
      <w:pPr>
        <w:pStyle w:val="Caption"/>
        <w:spacing w:line="360" w:lineRule="auto"/>
        <w:jc w:val="center"/>
        <w:rPr>
          <w:rFonts w:asciiTheme="minorHAnsi" w:hAnsiTheme="minorHAnsi" w:cstheme="minorHAnsi"/>
          <w:color w:val="auto"/>
        </w:rPr>
      </w:pPr>
      <w:bookmarkStart w:id="36" w:name="_Toc146048672"/>
      <w:r w:rsidRPr="008C4B00">
        <w:rPr>
          <w:rFonts w:asciiTheme="minorHAnsi" w:hAnsiTheme="minorHAnsi" w:cstheme="minorHAnsi"/>
          <w:color w:val="auto"/>
        </w:rPr>
        <w:t xml:space="preserve">Table </w:t>
      </w:r>
      <w:r w:rsidR="00D925BF">
        <w:rPr>
          <w:rFonts w:asciiTheme="minorHAnsi" w:hAnsiTheme="minorHAnsi" w:cstheme="minorHAnsi"/>
          <w:color w:val="auto"/>
        </w:rPr>
        <w:fldChar w:fldCharType="begin"/>
      </w:r>
      <w:r w:rsidR="00D925BF">
        <w:rPr>
          <w:rFonts w:asciiTheme="minorHAnsi" w:hAnsiTheme="minorHAnsi" w:cstheme="minorHAnsi"/>
          <w:color w:val="auto"/>
        </w:rPr>
        <w:instrText xml:space="preserve"> SEQ Table \* ARABIC </w:instrText>
      </w:r>
      <w:r w:rsidR="00D925BF">
        <w:rPr>
          <w:rFonts w:asciiTheme="minorHAnsi" w:hAnsiTheme="minorHAnsi" w:cstheme="minorHAnsi"/>
          <w:color w:val="auto"/>
        </w:rPr>
        <w:fldChar w:fldCharType="separate"/>
      </w:r>
      <w:r w:rsidR="00D925BF">
        <w:rPr>
          <w:rFonts w:asciiTheme="minorHAnsi" w:hAnsiTheme="minorHAnsi" w:cstheme="minorHAnsi"/>
          <w:noProof/>
          <w:color w:val="auto"/>
        </w:rPr>
        <w:t>1</w:t>
      </w:r>
      <w:r w:rsidR="00D925BF">
        <w:rPr>
          <w:rFonts w:asciiTheme="minorHAnsi" w:hAnsiTheme="minorHAnsi" w:cstheme="minorHAnsi"/>
          <w:color w:val="auto"/>
        </w:rPr>
        <w:fldChar w:fldCharType="end"/>
      </w:r>
      <w:r w:rsidRPr="008C4B00">
        <w:rPr>
          <w:rFonts w:asciiTheme="minorHAnsi" w:hAnsiTheme="minorHAnsi" w:cstheme="minorHAnsi"/>
          <w:color w:val="auto"/>
        </w:rPr>
        <w:t xml:space="preserve"> - Algorithm 1 Logistic Regression Results</w:t>
      </w:r>
      <w:bookmarkEnd w:id="36"/>
    </w:p>
    <w:p w14:paraId="1DAE020A" w14:textId="77777777" w:rsidR="00501557" w:rsidRPr="008C4B00" w:rsidRDefault="00501557" w:rsidP="004E72E2">
      <w:pPr>
        <w:pStyle w:val="ListParagraph"/>
        <w:spacing w:line="360" w:lineRule="auto"/>
        <w:ind w:left="360"/>
        <w:jc w:val="both"/>
        <w:rPr>
          <w:rFonts w:asciiTheme="minorHAnsi" w:hAnsiTheme="minorHAnsi" w:cstheme="minorHAnsi"/>
          <w:color w:val="auto"/>
        </w:rPr>
      </w:pPr>
    </w:p>
    <w:p w14:paraId="686BBE33" w14:textId="77777777" w:rsidR="00487F3B" w:rsidRPr="008C4B00" w:rsidRDefault="00487F3B" w:rsidP="004E72E2">
      <w:pPr>
        <w:pStyle w:val="Heading2"/>
        <w:numPr>
          <w:ilvl w:val="1"/>
          <w:numId w:val="35"/>
        </w:numPr>
        <w:spacing w:line="360" w:lineRule="auto"/>
        <w:jc w:val="both"/>
        <w:rPr>
          <w:rFonts w:asciiTheme="minorHAnsi" w:hAnsiTheme="minorHAnsi" w:cstheme="minorHAnsi"/>
          <w:color w:val="auto"/>
        </w:rPr>
      </w:pPr>
      <w:bookmarkStart w:id="37" w:name="_Toc146039349"/>
      <w:r w:rsidRPr="008C4B00">
        <w:rPr>
          <w:rFonts w:asciiTheme="minorHAnsi" w:hAnsiTheme="minorHAnsi" w:cstheme="minorHAnsi"/>
          <w:color w:val="auto"/>
        </w:rPr>
        <w:t>Algorithm 2 - Decision Tree</w:t>
      </w:r>
      <w:bookmarkEnd w:id="37"/>
    </w:p>
    <w:p w14:paraId="1094E8FE" w14:textId="220E10C7" w:rsidR="00487F3B" w:rsidRPr="008C4B00" w:rsidRDefault="005B75CC"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Based on previous research, Decision Tree was the next algorithm implemented.</w:t>
      </w:r>
      <w:r w:rsidR="001C04D5" w:rsidRPr="008C4B00">
        <w:rPr>
          <w:rFonts w:asciiTheme="minorHAnsi" w:hAnsiTheme="minorHAnsi" w:cstheme="minorHAnsi"/>
          <w:color w:val="auto"/>
        </w:rPr>
        <w:t xml:space="preserve">  </w:t>
      </w:r>
      <w:r w:rsidR="0084079C" w:rsidRPr="008C4B00">
        <w:rPr>
          <w:rFonts w:asciiTheme="minorHAnsi" w:hAnsiTheme="minorHAnsi" w:cstheme="minorHAnsi"/>
          <w:color w:val="auto"/>
        </w:rPr>
        <w:t xml:space="preserve">Initially the author used tenure as the independent </w:t>
      </w:r>
      <w:r w:rsidR="00D24B22" w:rsidRPr="008C4B00">
        <w:rPr>
          <w:rFonts w:asciiTheme="minorHAnsi" w:hAnsiTheme="minorHAnsi" w:cstheme="minorHAnsi"/>
          <w:color w:val="auto"/>
        </w:rPr>
        <w:t>variable and</w:t>
      </w:r>
      <w:r w:rsidR="0084079C" w:rsidRPr="008C4B00">
        <w:rPr>
          <w:rFonts w:asciiTheme="minorHAnsi" w:hAnsiTheme="minorHAnsi" w:cstheme="minorHAnsi"/>
          <w:color w:val="auto"/>
        </w:rPr>
        <w:t xml:space="preserve"> ran the model twice - </w:t>
      </w:r>
      <w:r w:rsidR="00170DA4" w:rsidRPr="008C4B00">
        <w:rPr>
          <w:rFonts w:asciiTheme="minorHAnsi" w:hAnsiTheme="minorHAnsi" w:cstheme="minorHAnsi"/>
          <w:color w:val="auto"/>
        </w:rPr>
        <w:t>including tenure grouped by band in version 1, and using tenure ungrouped in version 2</w:t>
      </w:r>
      <w:r w:rsidR="004D6C9B" w:rsidRPr="008C4B00">
        <w:rPr>
          <w:rFonts w:asciiTheme="minorHAnsi" w:hAnsiTheme="minorHAnsi" w:cstheme="minorHAnsi"/>
          <w:color w:val="auto"/>
        </w:rPr>
        <w:t xml:space="preserve">.  Both versions of the </w:t>
      </w:r>
      <w:r w:rsidR="00EA2CE5" w:rsidRPr="008C4B00">
        <w:rPr>
          <w:rFonts w:asciiTheme="minorHAnsi" w:hAnsiTheme="minorHAnsi" w:cstheme="minorHAnsi"/>
          <w:color w:val="auto"/>
        </w:rPr>
        <w:lastRenderedPageBreak/>
        <w:t xml:space="preserve">algorithm were run multiple times, altering the number of features that were selected each time.  The </w:t>
      </w:r>
      <w:r w:rsidR="00D24B22" w:rsidRPr="008C4B00">
        <w:rPr>
          <w:rFonts w:asciiTheme="minorHAnsi" w:hAnsiTheme="minorHAnsi" w:cstheme="minorHAnsi"/>
          <w:color w:val="auto"/>
        </w:rPr>
        <w:t>result</w:t>
      </w:r>
      <w:r w:rsidR="00EA2CE5" w:rsidRPr="008C4B00">
        <w:rPr>
          <w:rFonts w:asciiTheme="minorHAnsi" w:hAnsiTheme="minorHAnsi" w:cstheme="minorHAnsi"/>
          <w:color w:val="auto"/>
        </w:rPr>
        <w:t xml:space="preserve"> of this analysis is shown below.  As can be seen, </w:t>
      </w:r>
      <w:r w:rsidR="00831CE4" w:rsidRPr="008C4B00">
        <w:rPr>
          <w:rFonts w:asciiTheme="minorHAnsi" w:hAnsiTheme="minorHAnsi" w:cstheme="minorHAnsi"/>
          <w:color w:val="auto"/>
        </w:rPr>
        <w:t>for grouped tenure four features need to be selected to attain the best accuracy for the model, while only one feature needs to be selected in the model using ungrouped tenure.</w:t>
      </w:r>
    </w:p>
    <w:p w14:paraId="7D7CE183" w14:textId="77777777" w:rsidR="005B75CC" w:rsidRPr="008C4B00" w:rsidRDefault="005B75CC" w:rsidP="004E72E2">
      <w:pPr>
        <w:pStyle w:val="ListParagraph"/>
        <w:spacing w:line="360" w:lineRule="auto"/>
        <w:ind w:left="360"/>
        <w:jc w:val="both"/>
        <w:rPr>
          <w:rFonts w:asciiTheme="minorHAnsi" w:hAnsiTheme="minorHAnsi" w:cstheme="minorHAnsi"/>
          <w:color w:val="auto"/>
        </w:rPr>
      </w:pPr>
    </w:p>
    <w:p w14:paraId="6E40214E" w14:textId="77777777" w:rsidR="00D954EA" w:rsidRPr="008C4B00" w:rsidRDefault="00D954EA" w:rsidP="004E72E2">
      <w:pPr>
        <w:pStyle w:val="ListParagraph"/>
        <w:keepNext/>
        <w:spacing w:line="360" w:lineRule="auto"/>
        <w:ind w:left="360"/>
        <w:jc w:val="both"/>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33EEC150" wp14:editId="6CB89593">
            <wp:extent cx="5752465" cy="1145540"/>
            <wp:effectExtent l="0" t="0" r="635" b="0"/>
            <wp:docPr id="884792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2465" cy="1145540"/>
                    </a:xfrm>
                    <a:prstGeom prst="rect">
                      <a:avLst/>
                    </a:prstGeom>
                    <a:noFill/>
                    <a:ln>
                      <a:noFill/>
                    </a:ln>
                  </pic:spPr>
                </pic:pic>
              </a:graphicData>
            </a:graphic>
          </wp:inline>
        </w:drawing>
      </w:r>
    </w:p>
    <w:p w14:paraId="3BC29BAA" w14:textId="462427CD" w:rsidR="00B2072A" w:rsidRPr="008C4B00" w:rsidRDefault="00D954EA" w:rsidP="004E72E2">
      <w:pPr>
        <w:pStyle w:val="Caption"/>
        <w:spacing w:line="360" w:lineRule="auto"/>
        <w:jc w:val="center"/>
        <w:rPr>
          <w:rFonts w:asciiTheme="minorHAnsi" w:hAnsiTheme="minorHAnsi" w:cstheme="minorHAnsi"/>
          <w:color w:val="auto"/>
        </w:rPr>
      </w:pPr>
      <w:bookmarkStart w:id="38" w:name="_Toc146048673"/>
      <w:r w:rsidRPr="008C4B00">
        <w:rPr>
          <w:rFonts w:asciiTheme="minorHAnsi" w:hAnsiTheme="minorHAnsi" w:cstheme="minorHAnsi"/>
          <w:color w:val="auto"/>
        </w:rPr>
        <w:t xml:space="preserve">Table </w:t>
      </w:r>
      <w:r w:rsidR="00D925BF">
        <w:rPr>
          <w:rFonts w:asciiTheme="minorHAnsi" w:hAnsiTheme="minorHAnsi" w:cstheme="minorHAnsi"/>
          <w:color w:val="auto"/>
        </w:rPr>
        <w:fldChar w:fldCharType="begin"/>
      </w:r>
      <w:r w:rsidR="00D925BF">
        <w:rPr>
          <w:rFonts w:asciiTheme="minorHAnsi" w:hAnsiTheme="minorHAnsi" w:cstheme="minorHAnsi"/>
          <w:color w:val="auto"/>
        </w:rPr>
        <w:instrText xml:space="preserve"> SEQ Table \* ARABIC </w:instrText>
      </w:r>
      <w:r w:rsidR="00D925BF">
        <w:rPr>
          <w:rFonts w:asciiTheme="minorHAnsi" w:hAnsiTheme="minorHAnsi" w:cstheme="minorHAnsi"/>
          <w:color w:val="auto"/>
        </w:rPr>
        <w:fldChar w:fldCharType="separate"/>
      </w:r>
      <w:r w:rsidR="00D925BF">
        <w:rPr>
          <w:rFonts w:asciiTheme="minorHAnsi" w:hAnsiTheme="minorHAnsi" w:cstheme="minorHAnsi"/>
          <w:noProof/>
          <w:color w:val="auto"/>
        </w:rPr>
        <w:t>2</w:t>
      </w:r>
      <w:r w:rsidR="00D925BF">
        <w:rPr>
          <w:rFonts w:asciiTheme="minorHAnsi" w:hAnsiTheme="minorHAnsi" w:cstheme="minorHAnsi"/>
          <w:color w:val="auto"/>
        </w:rPr>
        <w:fldChar w:fldCharType="end"/>
      </w:r>
      <w:r w:rsidRPr="008C4B00">
        <w:rPr>
          <w:rFonts w:asciiTheme="minorHAnsi" w:hAnsiTheme="minorHAnsi" w:cstheme="minorHAnsi"/>
          <w:color w:val="auto"/>
        </w:rPr>
        <w:t xml:space="preserve"> - Algorithm 2 - Decision Tree Results (Tenure)</w:t>
      </w:r>
      <w:bookmarkEnd w:id="38"/>
    </w:p>
    <w:p w14:paraId="66CD628C" w14:textId="77777777" w:rsidR="00B2072A" w:rsidRPr="008C4B00" w:rsidRDefault="00B2072A" w:rsidP="004E72E2">
      <w:pPr>
        <w:pStyle w:val="ListParagraph"/>
        <w:spacing w:line="360" w:lineRule="auto"/>
        <w:ind w:left="360"/>
        <w:jc w:val="both"/>
        <w:rPr>
          <w:rFonts w:asciiTheme="minorHAnsi" w:hAnsiTheme="minorHAnsi" w:cstheme="minorHAnsi"/>
          <w:color w:val="auto"/>
        </w:rPr>
      </w:pPr>
    </w:p>
    <w:p w14:paraId="373C002F" w14:textId="0F8588F2" w:rsidR="00FB12F0" w:rsidRPr="008C4B00" w:rsidRDefault="00831CE4"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As ‘studied_credits’ has been identified as the </w:t>
      </w:r>
      <w:r w:rsidR="00BA1581" w:rsidRPr="008C4B00">
        <w:rPr>
          <w:rFonts w:asciiTheme="minorHAnsi" w:hAnsiTheme="minorHAnsi" w:cstheme="minorHAnsi"/>
          <w:color w:val="auto"/>
        </w:rPr>
        <w:t>independent variable, the Decision Tree model was rerun using this as the target variable</w:t>
      </w:r>
      <w:r w:rsidR="006646A4" w:rsidRPr="008C4B00">
        <w:rPr>
          <w:rFonts w:asciiTheme="minorHAnsi" w:hAnsiTheme="minorHAnsi" w:cstheme="minorHAnsi"/>
          <w:color w:val="auto"/>
        </w:rPr>
        <w:t>, as well as the ‘gender’</w:t>
      </w:r>
      <w:r w:rsidR="00BA1581" w:rsidRPr="008C4B00">
        <w:rPr>
          <w:rFonts w:asciiTheme="minorHAnsi" w:hAnsiTheme="minorHAnsi" w:cstheme="minorHAnsi"/>
          <w:color w:val="auto"/>
        </w:rPr>
        <w:t>.  As can be seen below when hyperparameter turning was applied</w:t>
      </w:r>
      <w:r w:rsidR="00D40C24" w:rsidRPr="008C4B00">
        <w:rPr>
          <w:rFonts w:asciiTheme="minorHAnsi" w:hAnsiTheme="minorHAnsi" w:cstheme="minorHAnsi"/>
          <w:color w:val="auto"/>
        </w:rPr>
        <w:t xml:space="preserve"> in the form of GridSearchCV, the result was </w:t>
      </w:r>
      <w:r w:rsidR="00D24B22" w:rsidRPr="008C4B00">
        <w:rPr>
          <w:rFonts w:asciiTheme="minorHAnsi" w:hAnsiTheme="minorHAnsi" w:cstheme="minorHAnsi"/>
          <w:color w:val="auto"/>
        </w:rPr>
        <w:t>more than</w:t>
      </w:r>
      <w:r w:rsidR="00D40C24" w:rsidRPr="008C4B00">
        <w:rPr>
          <w:rFonts w:asciiTheme="minorHAnsi" w:hAnsiTheme="minorHAnsi" w:cstheme="minorHAnsi"/>
          <w:color w:val="auto"/>
        </w:rPr>
        <w:t xml:space="preserve"> that </w:t>
      </w:r>
      <w:r w:rsidR="00D24B22" w:rsidRPr="008C4B00">
        <w:rPr>
          <w:rFonts w:asciiTheme="minorHAnsi" w:hAnsiTheme="minorHAnsi" w:cstheme="minorHAnsi"/>
          <w:color w:val="auto"/>
        </w:rPr>
        <w:t>achieved using other variables.</w:t>
      </w:r>
    </w:p>
    <w:p w14:paraId="0D38AF62" w14:textId="77777777" w:rsidR="00FB12F0" w:rsidRPr="008C4B00" w:rsidRDefault="00FB12F0" w:rsidP="004E72E2">
      <w:pPr>
        <w:pStyle w:val="ListParagraph"/>
        <w:spacing w:line="360" w:lineRule="auto"/>
        <w:ind w:left="360"/>
        <w:jc w:val="both"/>
        <w:rPr>
          <w:rFonts w:asciiTheme="minorHAnsi" w:hAnsiTheme="minorHAnsi" w:cstheme="minorHAnsi"/>
          <w:color w:val="auto"/>
        </w:rPr>
      </w:pPr>
    </w:p>
    <w:p w14:paraId="2EE30A71" w14:textId="77777777" w:rsidR="00FB12F0" w:rsidRPr="008C4B00" w:rsidRDefault="00FB12F0" w:rsidP="004E72E2">
      <w:pPr>
        <w:pStyle w:val="ListParagraph"/>
        <w:keepNext/>
        <w:spacing w:line="360" w:lineRule="auto"/>
        <w:ind w:left="360"/>
        <w:jc w:val="center"/>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4E3FF1A7" wp14:editId="0B515CD7">
            <wp:extent cx="3053397" cy="808538"/>
            <wp:effectExtent l="0" t="0" r="0" b="0"/>
            <wp:docPr id="12837111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68079" cy="812426"/>
                    </a:xfrm>
                    <a:prstGeom prst="rect">
                      <a:avLst/>
                    </a:prstGeom>
                    <a:noFill/>
                    <a:ln>
                      <a:noFill/>
                    </a:ln>
                  </pic:spPr>
                </pic:pic>
              </a:graphicData>
            </a:graphic>
          </wp:inline>
        </w:drawing>
      </w:r>
    </w:p>
    <w:p w14:paraId="3A35A55C" w14:textId="1BA568F9" w:rsidR="00D954EA" w:rsidRPr="008C4B00" w:rsidRDefault="00FB12F0" w:rsidP="004E72E2">
      <w:pPr>
        <w:pStyle w:val="Caption"/>
        <w:spacing w:line="360" w:lineRule="auto"/>
        <w:jc w:val="center"/>
        <w:rPr>
          <w:rFonts w:asciiTheme="minorHAnsi" w:hAnsiTheme="minorHAnsi" w:cstheme="minorHAnsi"/>
          <w:color w:val="auto"/>
        </w:rPr>
      </w:pPr>
      <w:bookmarkStart w:id="39" w:name="_Toc146048674"/>
      <w:r w:rsidRPr="008C4B00">
        <w:rPr>
          <w:rFonts w:asciiTheme="minorHAnsi" w:hAnsiTheme="minorHAnsi" w:cstheme="minorHAnsi"/>
          <w:color w:val="auto"/>
        </w:rPr>
        <w:t xml:space="preserve">Table </w:t>
      </w:r>
      <w:r w:rsidR="00D925BF">
        <w:rPr>
          <w:rFonts w:asciiTheme="minorHAnsi" w:hAnsiTheme="minorHAnsi" w:cstheme="minorHAnsi"/>
          <w:color w:val="auto"/>
        </w:rPr>
        <w:fldChar w:fldCharType="begin"/>
      </w:r>
      <w:r w:rsidR="00D925BF">
        <w:rPr>
          <w:rFonts w:asciiTheme="minorHAnsi" w:hAnsiTheme="minorHAnsi" w:cstheme="minorHAnsi"/>
          <w:color w:val="auto"/>
        </w:rPr>
        <w:instrText xml:space="preserve"> SEQ Table \* ARABIC </w:instrText>
      </w:r>
      <w:r w:rsidR="00D925BF">
        <w:rPr>
          <w:rFonts w:asciiTheme="minorHAnsi" w:hAnsiTheme="minorHAnsi" w:cstheme="minorHAnsi"/>
          <w:color w:val="auto"/>
        </w:rPr>
        <w:fldChar w:fldCharType="separate"/>
      </w:r>
      <w:r w:rsidR="00D925BF">
        <w:rPr>
          <w:rFonts w:asciiTheme="minorHAnsi" w:hAnsiTheme="minorHAnsi" w:cstheme="minorHAnsi"/>
          <w:noProof/>
          <w:color w:val="auto"/>
        </w:rPr>
        <w:t>3</w:t>
      </w:r>
      <w:r w:rsidR="00D925BF">
        <w:rPr>
          <w:rFonts w:asciiTheme="minorHAnsi" w:hAnsiTheme="minorHAnsi" w:cstheme="minorHAnsi"/>
          <w:color w:val="auto"/>
        </w:rPr>
        <w:fldChar w:fldCharType="end"/>
      </w:r>
      <w:r w:rsidRPr="008C4B00">
        <w:rPr>
          <w:rFonts w:asciiTheme="minorHAnsi" w:hAnsiTheme="minorHAnsi" w:cstheme="minorHAnsi"/>
          <w:color w:val="auto"/>
        </w:rPr>
        <w:t>- Algorithm 2 - Decision Tree Results (studied_credits)</w:t>
      </w:r>
      <w:bookmarkEnd w:id="39"/>
    </w:p>
    <w:p w14:paraId="65660B74" w14:textId="77777777" w:rsidR="005B75CC" w:rsidRPr="008C4B00" w:rsidRDefault="005B75CC" w:rsidP="004E72E2">
      <w:pPr>
        <w:pStyle w:val="ListParagraph"/>
        <w:spacing w:line="360" w:lineRule="auto"/>
        <w:ind w:left="360"/>
        <w:jc w:val="both"/>
        <w:rPr>
          <w:rFonts w:asciiTheme="minorHAnsi" w:hAnsiTheme="minorHAnsi" w:cstheme="minorHAnsi"/>
          <w:color w:val="auto"/>
        </w:rPr>
      </w:pPr>
    </w:p>
    <w:p w14:paraId="086CA6C3" w14:textId="5B741D4D" w:rsidR="00487F3B" w:rsidRPr="008C4B00" w:rsidRDefault="00487F3B" w:rsidP="004E72E2">
      <w:pPr>
        <w:pStyle w:val="Heading2"/>
        <w:numPr>
          <w:ilvl w:val="1"/>
          <w:numId w:val="35"/>
        </w:numPr>
        <w:spacing w:line="360" w:lineRule="auto"/>
        <w:jc w:val="both"/>
        <w:rPr>
          <w:rFonts w:asciiTheme="minorHAnsi" w:hAnsiTheme="minorHAnsi" w:cstheme="minorHAnsi"/>
          <w:color w:val="auto"/>
        </w:rPr>
      </w:pPr>
      <w:bookmarkStart w:id="40" w:name="_Toc146039350"/>
      <w:r w:rsidRPr="008C4B00">
        <w:rPr>
          <w:rFonts w:asciiTheme="minorHAnsi" w:hAnsiTheme="minorHAnsi" w:cstheme="minorHAnsi"/>
          <w:color w:val="auto"/>
        </w:rPr>
        <w:t>Algorithm 3 - Support Vector Machines (SVM)</w:t>
      </w:r>
      <w:bookmarkEnd w:id="40"/>
    </w:p>
    <w:p w14:paraId="4B464076" w14:textId="71F8F023" w:rsidR="00487F3B" w:rsidRPr="008C4B00" w:rsidRDefault="009E42B1"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Continuing with algorithms </w:t>
      </w:r>
      <w:r w:rsidR="0044465F" w:rsidRPr="008C4B00">
        <w:rPr>
          <w:rFonts w:asciiTheme="minorHAnsi" w:hAnsiTheme="minorHAnsi" w:cstheme="minorHAnsi"/>
          <w:color w:val="auto"/>
        </w:rPr>
        <w:t>identified</w:t>
      </w:r>
      <w:r w:rsidRPr="008C4B00">
        <w:rPr>
          <w:rFonts w:asciiTheme="minorHAnsi" w:hAnsiTheme="minorHAnsi" w:cstheme="minorHAnsi"/>
          <w:color w:val="auto"/>
        </w:rPr>
        <w:t xml:space="preserve"> in previous literature,</w:t>
      </w:r>
      <w:r w:rsidR="00EE3833" w:rsidRPr="008C4B00">
        <w:rPr>
          <w:rFonts w:asciiTheme="minorHAnsi" w:hAnsiTheme="minorHAnsi" w:cstheme="minorHAnsi"/>
          <w:color w:val="auto"/>
        </w:rPr>
        <w:t xml:space="preserve"> an SVM mode was the next one created.</w:t>
      </w:r>
      <w:r w:rsidR="00FB5B54" w:rsidRPr="008C4B00">
        <w:rPr>
          <w:rFonts w:asciiTheme="minorHAnsi" w:hAnsiTheme="minorHAnsi" w:cstheme="minorHAnsi"/>
          <w:color w:val="auto"/>
        </w:rPr>
        <w:t xml:space="preserve">  As with previous models, the initial </w:t>
      </w:r>
      <w:r w:rsidR="0044465F" w:rsidRPr="008C4B00">
        <w:rPr>
          <w:rFonts w:asciiTheme="minorHAnsi" w:hAnsiTheme="minorHAnsi" w:cstheme="minorHAnsi"/>
          <w:color w:val="auto"/>
        </w:rPr>
        <w:t>run through</w:t>
      </w:r>
      <w:r w:rsidR="00FB5B54" w:rsidRPr="008C4B00">
        <w:rPr>
          <w:rFonts w:asciiTheme="minorHAnsi" w:hAnsiTheme="minorHAnsi" w:cstheme="minorHAnsi"/>
          <w:color w:val="auto"/>
        </w:rPr>
        <w:t xml:space="preserve"> was </w:t>
      </w:r>
      <w:r w:rsidR="0044465F" w:rsidRPr="008C4B00">
        <w:rPr>
          <w:rFonts w:asciiTheme="minorHAnsi" w:hAnsiTheme="minorHAnsi" w:cstheme="minorHAnsi"/>
          <w:color w:val="auto"/>
        </w:rPr>
        <w:t>completed</w:t>
      </w:r>
      <w:r w:rsidR="00FB5B54" w:rsidRPr="008C4B00">
        <w:rPr>
          <w:rFonts w:asciiTheme="minorHAnsi" w:hAnsiTheme="minorHAnsi" w:cstheme="minorHAnsi"/>
          <w:color w:val="auto"/>
        </w:rPr>
        <w:t xml:space="preserve"> with no </w:t>
      </w:r>
      <w:r w:rsidR="00D76B73" w:rsidRPr="008C4B00">
        <w:rPr>
          <w:rFonts w:asciiTheme="minorHAnsi" w:hAnsiTheme="minorHAnsi" w:cstheme="minorHAnsi"/>
          <w:color w:val="auto"/>
        </w:rPr>
        <w:t>hyperparameter</w:t>
      </w:r>
      <w:r w:rsidR="00FB5B54" w:rsidRPr="008C4B00">
        <w:rPr>
          <w:rFonts w:asciiTheme="minorHAnsi" w:hAnsiTheme="minorHAnsi" w:cstheme="minorHAnsi"/>
          <w:color w:val="auto"/>
        </w:rPr>
        <w:t xml:space="preserve"> </w:t>
      </w:r>
      <w:r w:rsidR="00D76B73" w:rsidRPr="008C4B00">
        <w:rPr>
          <w:rFonts w:asciiTheme="minorHAnsi" w:hAnsiTheme="minorHAnsi" w:cstheme="minorHAnsi"/>
          <w:color w:val="auto"/>
        </w:rPr>
        <w:t>tuning applie</w:t>
      </w:r>
      <w:r w:rsidR="00677DF7" w:rsidRPr="008C4B00">
        <w:rPr>
          <w:rFonts w:asciiTheme="minorHAnsi" w:hAnsiTheme="minorHAnsi" w:cstheme="minorHAnsi"/>
          <w:color w:val="auto"/>
        </w:rPr>
        <w:t xml:space="preserve">d.  The </w:t>
      </w:r>
      <w:r w:rsidR="0044465F" w:rsidRPr="008C4B00">
        <w:rPr>
          <w:rFonts w:asciiTheme="minorHAnsi" w:hAnsiTheme="minorHAnsi" w:cstheme="minorHAnsi"/>
          <w:color w:val="auto"/>
        </w:rPr>
        <w:t>a</w:t>
      </w:r>
      <w:r w:rsidR="0045091E" w:rsidRPr="008C4B00">
        <w:rPr>
          <w:rFonts w:asciiTheme="minorHAnsi" w:hAnsiTheme="minorHAnsi" w:cstheme="minorHAnsi"/>
          <w:color w:val="auto"/>
        </w:rPr>
        <w:t xml:space="preserve">lgorithm </w:t>
      </w:r>
      <w:r w:rsidR="002D11AD" w:rsidRPr="008C4B00">
        <w:rPr>
          <w:rFonts w:asciiTheme="minorHAnsi" w:hAnsiTheme="minorHAnsi" w:cstheme="minorHAnsi"/>
          <w:color w:val="auto"/>
        </w:rPr>
        <w:t>was changed</w:t>
      </w:r>
      <w:r w:rsidR="0045091E" w:rsidRPr="008C4B00">
        <w:rPr>
          <w:rFonts w:asciiTheme="minorHAnsi" w:hAnsiTheme="minorHAnsi" w:cstheme="minorHAnsi"/>
          <w:color w:val="auto"/>
        </w:rPr>
        <w:t xml:space="preserve"> with each of the four possible </w:t>
      </w:r>
      <w:r w:rsidR="00B1540A" w:rsidRPr="008C4B00">
        <w:rPr>
          <w:rFonts w:asciiTheme="minorHAnsi" w:hAnsiTheme="minorHAnsi" w:cstheme="minorHAnsi"/>
          <w:color w:val="auto"/>
        </w:rPr>
        <w:t>kernels’</w:t>
      </w:r>
      <w:r w:rsidR="0045091E" w:rsidRPr="008C4B00">
        <w:rPr>
          <w:rFonts w:asciiTheme="minorHAnsi" w:hAnsiTheme="minorHAnsi" w:cstheme="minorHAnsi"/>
          <w:color w:val="auto"/>
        </w:rPr>
        <w:t xml:space="preserve"> being employed.</w:t>
      </w:r>
      <w:r w:rsidR="0044465F" w:rsidRPr="008C4B00">
        <w:rPr>
          <w:rFonts w:asciiTheme="minorHAnsi" w:hAnsiTheme="minorHAnsi" w:cstheme="minorHAnsi"/>
          <w:color w:val="auto"/>
        </w:rPr>
        <w:t xml:space="preserve"> This was completed manually t</w:t>
      </w:r>
      <w:r w:rsidR="004B2416" w:rsidRPr="008C4B00">
        <w:rPr>
          <w:rFonts w:asciiTheme="minorHAnsi" w:hAnsiTheme="minorHAnsi" w:cstheme="minorHAnsi"/>
          <w:color w:val="auto"/>
        </w:rPr>
        <w:t>o confirm the best kernel and baseline results.</w:t>
      </w:r>
      <w:r w:rsidR="00C11747" w:rsidRPr="008C4B00">
        <w:rPr>
          <w:rFonts w:asciiTheme="minorHAnsi" w:hAnsiTheme="minorHAnsi" w:cstheme="minorHAnsi"/>
          <w:color w:val="auto"/>
        </w:rPr>
        <w:t xml:space="preserve"> </w:t>
      </w:r>
    </w:p>
    <w:p w14:paraId="3208FE9D" w14:textId="77777777" w:rsidR="002A4B25" w:rsidRPr="008C4B00" w:rsidRDefault="002A4B25" w:rsidP="004E72E2">
      <w:pPr>
        <w:pStyle w:val="ListParagraph"/>
        <w:spacing w:line="360" w:lineRule="auto"/>
        <w:ind w:left="360"/>
        <w:jc w:val="both"/>
        <w:rPr>
          <w:rFonts w:asciiTheme="minorHAnsi" w:hAnsiTheme="minorHAnsi" w:cstheme="minorHAnsi"/>
          <w:color w:val="auto"/>
        </w:rPr>
      </w:pPr>
    </w:p>
    <w:p w14:paraId="68CDDBCE" w14:textId="77777777" w:rsidR="009E42B1" w:rsidRPr="008C4B00" w:rsidRDefault="009E42B1" w:rsidP="004E72E2">
      <w:pPr>
        <w:pStyle w:val="ListParagraph"/>
        <w:keepNext/>
        <w:spacing w:line="360" w:lineRule="auto"/>
        <w:ind w:left="360"/>
        <w:jc w:val="center"/>
        <w:rPr>
          <w:rFonts w:asciiTheme="minorHAnsi" w:hAnsiTheme="minorHAnsi" w:cstheme="minorHAnsi"/>
          <w:color w:val="auto"/>
        </w:rPr>
      </w:pPr>
      <w:r w:rsidRPr="008C4B00">
        <w:rPr>
          <w:rFonts w:asciiTheme="minorHAnsi" w:hAnsiTheme="minorHAnsi" w:cstheme="minorHAnsi"/>
          <w:noProof/>
          <w:color w:val="auto"/>
        </w:rPr>
        <w:lastRenderedPageBreak/>
        <w:drawing>
          <wp:inline distT="0" distB="0" distL="0" distR="0" wp14:anchorId="0DE5B647" wp14:editId="648D567C">
            <wp:extent cx="3448050" cy="1348653"/>
            <wp:effectExtent l="0" t="0" r="0" b="4445"/>
            <wp:docPr id="1957067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65419" cy="1355447"/>
                    </a:xfrm>
                    <a:prstGeom prst="rect">
                      <a:avLst/>
                    </a:prstGeom>
                    <a:noFill/>
                    <a:ln>
                      <a:noFill/>
                    </a:ln>
                  </pic:spPr>
                </pic:pic>
              </a:graphicData>
            </a:graphic>
          </wp:inline>
        </w:drawing>
      </w:r>
    </w:p>
    <w:p w14:paraId="1F593481" w14:textId="0452051E" w:rsidR="009E42B1" w:rsidRPr="008C4B00" w:rsidRDefault="009E42B1" w:rsidP="004E72E2">
      <w:pPr>
        <w:pStyle w:val="Caption"/>
        <w:spacing w:line="360" w:lineRule="auto"/>
        <w:jc w:val="center"/>
        <w:rPr>
          <w:rFonts w:asciiTheme="minorHAnsi" w:hAnsiTheme="minorHAnsi" w:cstheme="minorHAnsi"/>
          <w:color w:val="auto"/>
        </w:rPr>
      </w:pPr>
      <w:bookmarkStart w:id="41" w:name="_Toc146048675"/>
      <w:r w:rsidRPr="008C4B00">
        <w:rPr>
          <w:rFonts w:asciiTheme="minorHAnsi" w:hAnsiTheme="minorHAnsi" w:cstheme="minorHAnsi"/>
          <w:color w:val="auto"/>
        </w:rPr>
        <w:t xml:space="preserve">Table </w:t>
      </w:r>
      <w:r w:rsidR="00D925BF">
        <w:rPr>
          <w:rFonts w:asciiTheme="minorHAnsi" w:hAnsiTheme="minorHAnsi" w:cstheme="minorHAnsi"/>
          <w:color w:val="auto"/>
        </w:rPr>
        <w:fldChar w:fldCharType="begin"/>
      </w:r>
      <w:r w:rsidR="00D925BF">
        <w:rPr>
          <w:rFonts w:asciiTheme="minorHAnsi" w:hAnsiTheme="minorHAnsi" w:cstheme="minorHAnsi"/>
          <w:color w:val="auto"/>
        </w:rPr>
        <w:instrText xml:space="preserve"> SEQ Table \* ARABIC </w:instrText>
      </w:r>
      <w:r w:rsidR="00D925BF">
        <w:rPr>
          <w:rFonts w:asciiTheme="minorHAnsi" w:hAnsiTheme="minorHAnsi" w:cstheme="minorHAnsi"/>
          <w:color w:val="auto"/>
        </w:rPr>
        <w:fldChar w:fldCharType="separate"/>
      </w:r>
      <w:r w:rsidR="00D925BF">
        <w:rPr>
          <w:rFonts w:asciiTheme="minorHAnsi" w:hAnsiTheme="minorHAnsi" w:cstheme="minorHAnsi"/>
          <w:noProof/>
          <w:color w:val="auto"/>
        </w:rPr>
        <w:t>4</w:t>
      </w:r>
      <w:r w:rsidR="00D925BF">
        <w:rPr>
          <w:rFonts w:asciiTheme="minorHAnsi" w:hAnsiTheme="minorHAnsi" w:cstheme="minorHAnsi"/>
          <w:color w:val="auto"/>
        </w:rPr>
        <w:fldChar w:fldCharType="end"/>
      </w:r>
      <w:r w:rsidRPr="008C4B00">
        <w:rPr>
          <w:rFonts w:asciiTheme="minorHAnsi" w:hAnsiTheme="minorHAnsi" w:cstheme="minorHAnsi"/>
          <w:color w:val="auto"/>
        </w:rPr>
        <w:t xml:space="preserve"> - Algorithm 3 SVM</w:t>
      </w:r>
      <w:bookmarkEnd w:id="41"/>
    </w:p>
    <w:p w14:paraId="25D73671" w14:textId="17B01268" w:rsidR="00D64A1A" w:rsidRPr="008C4B00" w:rsidRDefault="004B2416"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As with the other algorithms, </w:t>
      </w:r>
      <w:r w:rsidR="00FB57E2" w:rsidRPr="008C4B00">
        <w:rPr>
          <w:rFonts w:asciiTheme="minorHAnsi" w:hAnsiTheme="minorHAnsi" w:cstheme="minorHAnsi"/>
          <w:color w:val="auto"/>
        </w:rPr>
        <w:t>GridSearchCV and</w:t>
      </w:r>
      <w:r w:rsidR="00BF40E5" w:rsidRPr="008C4B00">
        <w:rPr>
          <w:rFonts w:asciiTheme="minorHAnsi" w:hAnsiTheme="minorHAnsi" w:cstheme="minorHAnsi"/>
          <w:color w:val="auto"/>
        </w:rPr>
        <w:t xml:space="preserve"> </w:t>
      </w:r>
      <w:r w:rsidR="00A45800" w:rsidRPr="008C4B00">
        <w:rPr>
          <w:rFonts w:asciiTheme="minorHAnsi" w:hAnsiTheme="minorHAnsi" w:cstheme="minorHAnsi"/>
          <w:color w:val="auto"/>
        </w:rPr>
        <w:t xml:space="preserve">yet </w:t>
      </w:r>
      <w:r w:rsidR="00BF40E5" w:rsidRPr="008C4B00">
        <w:rPr>
          <w:rFonts w:asciiTheme="minorHAnsi" w:hAnsiTheme="minorHAnsi" w:cstheme="minorHAnsi"/>
          <w:color w:val="auto"/>
        </w:rPr>
        <w:t>another</w:t>
      </w:r>
      <w:r w:rsidR="00FB57E2" w:rsidRPr="008C4B00">
        <w:rPr>
          <w:rFonts w:asciiTheme="minorHAnsi" w:hAnsiTheme="minorHAnsi" w:cstheme="minorHAnsi"/>
          <w:color w:val="auto"/>
        </w:rPr>
        <w:t xml:space="preserve"> </w:t>
      </w:r>
      <w:r w:rsidR="00136717" w:rsidRPr="008C4B00">
        <w:rPr>
          <w:rFonts w:asciiTheme="minorHAnsi" w:hAnsiTheme="minorHAnsi" w:cstheme="minorHAnsi"/>
          <w:color w:val="auto"/>
        </w:rPr>
        <w:t xml:space="preserve">parameter </w:t>
      </w:r>
      <w:r w:rsidR="00FB57E2" w:rsidRPr="008C4B00">
        <w:rPr>
          <w:rFonts w:asciiTheme="minorHAnsi" w:hAnsiTheme="minorHAnsi" w:cstheme="minorHAnsi"/>
          <w:color w:val="auto"/>
        </w:rPr>
        <w:t xml:space="preserve">grid </w:t>
      </w:r>
      <w:r w:rsidRPr="008C4B00">
        <w:rPr>
          <w:rFonts w:asciiTheme="minorHAnsi" w:hAnsiTheme="minorHAnsi" w:cstheme="minorHAnsi"/>
          <w:color w:val="auto"/>
        </w:rPr>
        <w:t>was applied to the model, but an</w:t>
      </w:r>
      <w:r w:rsidR="00FB57E2" w:rsidRPr="008C4B00">
        <w:rPr>
          <w:rFonts w:asciiTheme="minorHAnsi" w:hAnsiTheme="minorHAnsi" w:cstheme="minorHAnsi"/>
          <w:color w:val="auto"/>
        </w:rPr>
        <w:t xml:space="preserve"> improve</w:t>
      </w:r>
      <w:r w:rsidRPr="008C4B00">
        <w:rPr>
          <w:rFonts w:asciiTheme="minorHAnsi" w:hAnsiTheme="minorHAnsi" w:cstheme="minorHAnsi"/>
          <w:color w:val="auto"/>
        </w:rPr>
        <w:t xml:space="preserve">ment in the </w:t>
      </w:r>
      <w:r w:rsidR="00FB57E2" w:rsidRPr="008C4B00">
        <w:rPr>
          <w:rFonts w:asciiTheme="minorHAnsi" w:hAnsiTheme="minorHAnsi" w:cstheme="minorHAnsi"/>
          <w:color w:val="auto"/>
        </w:rPr>
        <w:t>accuracy of the results across any of the updated parameters used as part of the analysis</w:t>
      </w:r>
      <w:r w:rsidRPr="008C4B00">
        <w:rPr>
          <w:rFonts w:asciiTheme="minorHAnsi" w:hAnsiTheme="minorHAnsi" w:cstheme="minorHAnsi"/>
          <w:color w:val="auto"/>
        </w:rPr>
        <w:t xml:space="preserve"> was not seen</w:t>
      </w:r>
      <w:r w:rsidR="00FB57E2" w:rsidRPr="008C4B00">
        <w:rPr>
          <w:rFonts w:asciiTheme="minorHAnsi" w:hAnsiTheme="minorHAnsi" w:cstheme="minorHAnsi"/>
          <w:color w:val="auto"/>
        </w:rPr>
        <w:t>.</w:t>
      </w:r>
      <w:r w:rsidR="00A45800" w:rsidRPr="008C4B00">
        <w:rPr>
          <w:rFonts w:asciiTheme="minorHAnsi" w:hAnsiTheme="minorHAnsi" w:cstheme="minorHAnsi"/>
          <w:color w:val="auto"/>
        </w:rPr>
        <w:t xml:space="preserve"> </w:t>
      </w:r>
      <w:r w:rsidR="00FB57E2" w:rsidRPr="008C4B00">
        <w:rPr>
          <w:rFonts w:asciiTheme="minorHAnsi" w:hAnsiTheme="minorHAnsi" w:cstheme="minorHAnsi"/>
          <w:color w:val="auto"/>
        </w:rPr>
        <w:t xml:space="preserve"> However, </w:t>
      </w:r>
      <w:r w:rsidR="008D5CC5" w:rsidRPr="008C4B00">
        <w:rPr>
          <w:rFonts w:asciiTheme="minorHAnsi" w:hAnsiTheme="minorHAnsi" w:cstheme="minorHAnsi"/>
          <w:color w:val="auto"/>
        </w:rPr>
        <w:t>model output</w:t>
      </w:r>
      <w:r w:rsidRPr="008C4B00">
        <w:rPr>
          <w:rFonts w:asciiTheme="minorHAnsi" w:hAnsiTheme="minorHAnsi" w:cstheme="minorHAnsi"/>
          <w:color w:val="auto"/>
        </w:rPr>
        <w:t xml:space="preserve"> below show how each kernel performed once</w:t>
      </w:r>
      <w:r w:rsidR="00D64A1A" w:rsidRPr="008C4B00">
        <w:rPr>
          <w:rFonts w:asciiTheme="minorHAnsi" w:hAnsiTheme="minorHAnsi" w:cstheme="minorHAnsi"/>
          <w:color w:val="auto"/>
        </w:rPr>
        <w:t xml:space="preserve"> parameters </w:t>
      </w:r>
      <w:r w:rsidRPr="008C4B00">
        <w:rPr>
          <w:rFonts w:asciiTheme="minorHAnsi" w:hAnsiTheme="minorHAnsi" w:cstheme="minorHAnsi"/>
          <w:color w:val="auto"/>
        </w:rPr>
        <w:t>were identified as part of</w:t>
      </w:r>
      <w:r w:rsidR="00387A24" w:rsidRPr="008C4B00">
        <w:rPr>
          <w:rFonts w:asciiTheme="minorHAnsi" w:hAnsiTheme="minorHAnsi" w:cstheme="minorHAnsi"/>
          <w:color w:val="auto"/>
        </w:rPr>
        <w:t xml:space="preserve"> the analysis.</w:t>
      </w:r>
    </w:p>
    <w:p w14:paraId="430C7010" w14:textId="77777777" w:rsidR="00D64A1A" w:rsidRPr="008C4B00" w:rsidRDefault="00D64A1A" w:rsidP="004E72E2">
      <w:pPr>
        <w:pStyle w:val="ListParagraph"/>
        <w:spacing w:line="360" w:lineRule="auto"/>
        <w:ind w:left="360"/>
        <w:jc w:val="both"/>
        <w:rPr>
          <w:rFonts w:asciiTheme="minorHAnsi" w:hAnsiTheme="minorHAnsi" w:cstheme="minorHAnsi"/>
          <w:color w:val="auto"/>
        </w:rPr>
      </w:pPr>
    </w:p>
    <w:p w14:paraId="28860E79" w14:textId="77777777" w:rsidR="005A4C45" w:rsidRPr="008C4B00" w:rsidRDefault="005A4C45" w:rsidP="004E72E2">
      <w:pPr>
        <w:pStyle w:val="ListParagraph"/>
        <w:keepNext/>
        <w:spacing w:line="360" w:lineRule="auto"/>
        <w:ind w:left="360"/>
        <w:jc w:val="center"/>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611375BE" wp14:editId="50FF4A5C">
            <wp:extent cx="4762500" cy="2339455"/>
            <wp:effectExtent l="0" t="0" r="0" b="3810"/>
            <wp:docPr id="195016470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64704" name="Picture 1" descr="A close-up of a graph&#10;&#10;Description automatically generated"/>
                    <pic:cNvPicPr/>
                  </pic:nvPicPr>
                  <pic:blipFill>
                    <a:blip r:embed="rId25"/>
                    <a:stretch>
                      <a:fillRect/>
                    </a:stretch>
                  </pic:blipFill>
                  <pic:spPr>
                    <a:xfrm>
                      <a:off x="0" y="0"/>
                      <a:ext cx="4773479" cy="2344848"/>
                    </a:xfrm>
                    <a:prstGeom prst="rect">
                      <a:avLst/>
                    </a:prstGeom>
                  </pic:spPr>
                </pic:pic>
              </a:graphicData>
            </a:graphic>
          </wp:inline>
        </w:drawing>
      </w:r>
    </w:p>
    <w:p w14:paraId="2F1E1EA5" w14:textId="4460EF4D" w:rsidR="005A4C45" w:rsidRPr="008C4B00" w:rsidRDefault="005A4C45" w:rsidP="004E72E2">
      <w:pPr>
        <w:pStyle w:val="Caption"/>
        <w:spacing w:line="360" w:lineRule="auto"/>
        <w:jc w:val="center"/>
        <w:rPr>
          <w:rFonts w:asciiTheme="minorHAnsi" w:hAnsiTheme="minorHAnsi" w:cstheme="minorHAnsi"/>
          <w:color w:val="auto"/>
        </w:rPr>
      </w:pPr>
      <w:bookmarkStart w:id="42" w:name="_Toc145970525"/>
      <w:r w:rsidRPr="008C4B00">
        <w:rPr>
          <w:rFonts w:asciiTheme="minorHAnsi" w:hAnsiTheme="minorHAnsi" w:cstheme="minorHAnsi"/>
          <w:color w:val="auto"/>
        </w:rPr>
        <w:t xml:space="preserve">Figure </w:t>
      </w:r>
      <w:r w:rsidR="00BD54A9" w:rsidRPr="008C4B00">
        <w:rPr>
          <w:rFonts w:asciiTheme="minorHAnsi" w:hAnsiTheme="minorHAnsi" w:cstheme="minorHAnsi"/>
          <w:color w:val="auto"/>
        </w:rPr>
        <w:fldChar w:fldCharType="begin"/>
      </w:r>
      <w:r w:rsidR="00BD54A9" w:rsidRPr="008C4B00">
        <w:rPr>
          <w:rFonts w:asciiTheme="minorHAnsi" w:hAnsiTheme="minorHAnsi" w:cstheme="minorHAnsi"/>
          <w:color w:val="auto"/>
        </w:rPr>
        <w:instrText xml:space="preserve"> SEQ Figure \* ARABIC </w:instrText>
      </w:r>
      <w:r w:rsidR="00BD54A9" w:rsidRPr="008C4B00">
        <w:rPr>
          <w:rFonts w:asciiTheme="minorHAnsi" w:hAnsiTheme="minorHAnsi" w:cstheme="minorHAnsi"/>
          <w:color w:val="auto"/>
        </w:rPr>
        <w:fldChar w:fldCharType="separate"/>
      </w:r>
      <w:r w:rsidR="00D11CE9" w:rsidRPr="008C4B00">
        <w:rPr>
          <w:rFonts w:asciiTheme="minorHAnsi" w:hAnsiTheme="minorHAnsi" w:cstheme="minorHAnsi"/>
          <w:noProof/>
          <w:color w:val="auto"/>
        </w:rPr>
        <w:t>5</w:t>
      </w:r>
      <w:r w:rsidR="00BD54A9" w:rsidRPr="008C4B00">
        <w:rPr>
          <w:rFonts w:asciiTheme="minorHAnsi" w:hAnsiTheme="minorHAnsi" w:cstheme="minorHAnsi"/>
          <w:noProof/>
          <w:color w:val="auto"/>
        </w:rPr>
        <w:fldChar w:fldCharType="end"/>
      </w:r>
      <w:r w:rsidRPr="008C4B00">
        <w:rPr>
          <w:rFonts w:asciiTheme="minorHAnsi" w:hAnsiTheme="minorHAnsi" w:cstheme="minorHAnsi"/>
          <w:color w:val="auto"/>
        </w:rPr>
        <w:t xml:space="preserve">- SVM analysis with hyperparameter tuning </w:t>
      </w:r>
      <w:r w:rsidR="003B58AD" w:rsidRPr="008C4B00">
        <w:rPr>
          <w:rFonts w:asciiTheme="minorHAnsi" w:hAnsiTheme="minorHAnsi" w:cstheme="minorHAnsi"/>
          <w:color w:val="auto"/>
        </w:rPr>
        <w:t>applied.</w:t>
      </w:r>
      <w:bookmarkEnd w:id="42"/>
    </w:p>
    <w:p w14:paraId="6444DED1" w14:textId="77777777" w:rsidR="009E42B1" w:rsidRPr="008C4B00" w:rsidRDefault="009E42B1" w:rsidP="004E72E2">
      <w:pPr>
        <w:pStyle w:val="ListParagraph"/>
        <w:spacing w:line="360" w:lineRule="auto"/>
        <w:ind w:left="360"/>
        <w:jc w:val="both"/>
        <w:rPr>
          <w:rFonts w:asciiTheme="minorHAnsi" w:hAnsiTheme="minorHAnsi" w:cstheme="minorHAnsi"/>
          <w:color w:val="auto"/>
        </w:rPr>
      </w:pPr>
    </w:p>
    <w:p w14:paraId="6123BC7E" w14:textId="77777777" w:rsidR="00487F3B" w:rsidRPr="008C4B00" w:rsidRDefault="00487F3B" w:rsidP="004E72E2">
      <w:pPr>
        <w:pStyle w:val="Heading2"/>
        <w:numPr>
          <w:ilvl w:val="1"/>
          <w:numId w:val="35"/>
        </w:numPr>
        <w:spacing w:line="360" w:lineRule="auto"/>
        <w:jc w:val="both"/>
        <w:rPr>
          <w:rFonts w:asciiTheme="minorHAnsi" w:hAnsiTheme="minorHAnsi" w:cstheme="minorHAnsi"/>
          <w:color w:val="auto"/>
        </w:rPr>
      </w:pPr>
      <w:bookmarkStart w:id="43" w:name="_Toc146039351"/>
      <w:r w:rsidRPr="008C4B00">
        <w:rPr>
          <w:rFonts w:asciiTheme="minorHAnsi" w:hAnsiTheme="minorHAnsi" w:cstheme="minorHAnsi"/>
          <w:color w:val="auto"/>
        </w:rPr>
        <w:t>Algorithm 4 - Random Forest</w:t>
      </w:r>
      <w:bookmarkEnd w:id="43"/>
      <w:r w:rsidRPr="008C4B00">
        <w:rPr>
          <w:rFonts w:asciiTheme="minorHAnsi" w:hAnsiTheme="minorHAnsi" w:cstheme="minorHAnsi"/>
          <w:color w:val="auto"/>
        </w:rPr>
        <w:t xml:space="preserve"> </w:t>
      </w:r>
    </w:p>
    <w:p w14:paraId="33030E82" w14:textId="06F30C72" w:rsidR="00487F3B" w:rsidRPr="008C4B00" w:rsidRDefault="003C2EAF"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The next algorithm to be applied was the Random Forest </w:t>
      </w:r>
      <w:r w:rsidR="007D085B" w:rsidRPr="008C4B00">
        <w:rPr>
          <w:rFonts w:asciiTheme="minorHAnsi" w:hAnsiTheme="minorHAnsi" w:cstheme="minorHAnsi"/>
          <w:color w:val="auto"/>
        </w:rPr>
        <w:t xml:space="preserve">Classifier.  </w:t>
      </w:r>
      <w:r w:rsidR="00F3390D" w:rsidRPr="008C4B00">
        <w:rPr>
          <w:rFonts w:asciiTheme="minorHAnsi" w:hAnsiTheme="minorHAnsi" w:cstheme="minorHAnsi"/>
          <w:color w:val="auto"/>
        </w:rPr>
        <w:t>As with previous implementations, the model was run first without hyperparameter tuning, focusing on the number of ‘trees’ within the random forest</w:t>
      </w:r>
      <w:r w:rsidR="00AF4DF5" w:rsidRPr="008C4B00">
        <w:rPr>
          <w:rFonts w:asciiTheme="minorHAnsi" w:hAnsiTheme="minorHAnsi" w:cstheme="minorHAnsi"/>
          <w:color w:val="auto"/>
        </w:rPr>
        <w:t xml:space="preserve">.  </w:t>
      </w:r>
      <w:r w:rsidR="007F127B" w:rsidRPr="008C4B00">
        <w:rPr>
          <w:rFonts w:asciiTheme="minorHAnsi" w:hAnsiTheme="minorHAnsi" w:cstheme="minorHAnsi"/>
          <w:color w:val="auto"/>
        </w:rPr>
        <w:t>The optimal number of trees for the first model is 150 trees</w:t>
      </w:r>
      <w:r w:rsidR="009077A6" w:rsidRPr="008C4B00">
        <w:rPr>
          <w:rFonts w:asciiTheme="minorHAnsi" w:hAnsiTheme="minorHAnsi" w:cstheme="minorHAnsi"/>
          <w:color w:val="auto"/>
        </w:rPr>
        <w:t>, going up to 200 trees when hyperparameter tuning in the form of GridSearchCV is applied</w:t>
      </w:r>
      <w:r w:rsidR="00B73899" w:rsidRPr="008C4B00">
        <w:rPr>
          <w:rFonts w:asciiTheme="minorHAnsi" w:hAnsiTheme="minorHAnsi" w:cstheme="minorHAnsi"/>
          <w:color w:val="auto"/>
        </w:rPr>
        <w:t>.</w:t>
      </w:r>
      <w:r w:rsidR="00FE5099" w:rsidRPr="008C4B00">
        <w:rPr>
          <w:rFonts w:asciiTheme="minorHAnsi" w:hAnsiTheme="minorHAnsi" w:cstheme="minorHAnsi"/>
          <w:color w:val="auto"/>
        </w:rPr>
        <w:t xml:space="preserve"> </w:t>
      </w:r>
      <w:r w:rsidR="009077A6" w:rsidRPr="008C4B00">
        <w:rPr>
          <w:rFonts w:asciiTheme="minorHAnsi" w:hAnsiTheme="minorHAnsi" w:cstheme="minorHAnsi"/>
          <w:color w:val="auto"/>
        </w:rPr>
        <w:t xml:space="preserve"> </w:t>
      </w:r>
      <w:r w:rsidR="00FE5099" w:rsidRPr="008C4B00">
        <w:rPr>
          <w:rFonts w:asciiTheme="minorHAnsi" w:hAnsiTheme="minorHAnsi" w:cstheme="minorHAnsi"/>
          <w:color w:val="auto"/>
        </w:rPr>
        <w:t xml:space="preserve">The </w:t>
      </w:r>
      <w:r w:rsidR="00704B76" w:rsidRPr="008C4B00">
        <w:rPr>
          <w:rFonts w:asciiTheme="minorHAnsi" w:hAnsiTheme="minorHAnsi" w:cstheme="minorHAnsi"/>
          <w:color w:val="auto"/>
        </w:rPr>
        <w:t>result</w:t>
      </w:r>
      <w:r w:rsidR="00FE5099" w:rsidRPr="008C4B00">
        <w:rPr>
          <w:rFonts w:asciiTheme="minorHAnsi" w:hAnsiTheme="minorHAnsi" w:cstheme="minorHAnsi"/>
          <w:color w:val="auto"/>
        </w:rPr>
        <w:t xml:space="preserve"> for </w:t>
      </w:r>
      <w:r w:rsidR="00403CEC" w:rsidRPr="008C4B00">
        <w:rPr>
          <w:rFonts w:asciiTheme="minorHAnsi" w:hAnsiTheme="minorHAnsi" w:cstheme="minorHAnsi"/>
          <w:color w:val="auto"/>
        </w:rPr>
        <w:t>entropy</w:t>
      </w:r>
      <w:r w:rsidR="00F43357" w:rsidRPr="008C4B00">
        <w:rPr>
          <w:rFonts w:asciiTheme="minorHAnsi" w:hAnsiTheme="minorHAnsi" w:cstheme="minorHAnsi"/>
          <w:color w:val="auto"/>
        </w:rPr>
        <w:t xml:space="preserve"> </w:t>
      </w:r>
      <w:r w:rsidR="00693E59" w:rsidRPr="008C4B00">
        <w:rPr>
          <w:rFonts w:asciiTheme="minorHAnsi" w:hAnsiTheme="minorHAnsi" w:cstheme="minorHAnsi"/>
          <w:color w:val="auto"/>
        </w:rPr>
        <w:t>is</w:t>
      </w:r>
      <w:r w:rsidR="00403CEC" w:rsidRPr="008C4B00">
        <w:rPr>
          <w:rFonts w:asciiTheme="minorHAnsi" w:hAnsiTheme="minorHAnsi" w:cstheme="minorHAnsi"/>
          <w:color w:val="auto"/>
        </w:rPr>
        <w:t xml:space="preserve"> mos</w:t>
      </w:r>
      <w:r w:rsidR="00071DF2" w:rsidRPr="008C4B00">
        <w:rPr>
          <w:rFonts w:asciiTheme="minorHAnsi" w:hAnsiTheme="minorHAnsi" w:cstheme="minorHAnsi"/>
          <w:color w:val="auto"/>
        </w:rPr>
        <w:t xml:space="preserve">t </w:t>
      </w:r>
      <w:r w:rsidR="00DA1DA2" w:rsidRPr="008C4B00">
        <w:rPr>
          <w:rFonts w:asciiTheme="minorHAnsi" w:hAnsiTheme="minorHAnsi" w:cstheme="minorHAnsi"/>
          <w:color w:val="auto"/>
        </w:rPr>
        <w:t xml:space="preserve">accurate </w:t>
      </w:r>
      <w:r w:rsidR="00B73899" w:rsidRPr="008C4B00">
        <w:rPr>
          <w:rFonts w:asciiTheme="minorHAnsi" w:hAnsiTheme="minorHAnsi" w:cstheme="minorHAnsi"/>
          <w:color w:val="auto"/>
        </w:rPr>
        <w:t>with 200 trees selected.</w:t>
      </w:r>
    </w:p>
    <w:p w14:paraId="15DB6EA1" w14:textId="77777777" w:rsidR="009077A6" w:rsidRPr="008C4B00" w:rsidRDefault="009077A6" w:rsidP="004E72E2">
      <w:pPr>
        <w:spacing w:line="360" w:lineRule="auto"/>
        <w:jc w:val="both"/>
        <w:rPr>
          <w:rFonts w:asciiTheme="minorHAnsi" w:hAnsiTheme="minorHAnsi" w:cstheme="minorHAnsi"/>
          <w:color w:val="auto"/>
        </w:rPr>
      </w:pPr>
    </w:p>
    <w:p w14:paraId="41EFEFA9" w14:textId="77777777" w:rsidR="008B00D9" w:rsidRPr="008C4B00" w:rsidRDefault="008B00D9" w:rsidP="004E72E2">
      <w:pPr>
        <w:pStyle w:val="ListParagraph"/>
        <w:keepNext/>
        <w:spacing w:line="360" w:lineRule="auto"/>
        <w:ind w:left="360"/>
        <w:jc w:val="center"/>
        <w:rPr>
          <w:rFonts w:asciiTheme="minorHAnsi" w:hAnsiTheme="minorHAnsi" w:cstheme="minorHAnsi"/>
          <w:color w:val="auto"/>
        </w:rPr>
      </w:pPr>
      <w:r w:rsidRPr="008C4B00">
        <w:rPr>
          <w:rFonts w:asciiTheme="minorHAnsi" w:hAnsiTheme="minorHAnsi" w:cstheme="minorHAnsi"/>
          <w:noProof/>
          <w:color w:val="auto"/>
        </w:rPr>
        <w:lastRenderedPageBreak/>
        <w:drawing>
          <wp:inline distT="0" distB="0" distL="0" distR="0" wp14:anchorId="777BB0CA" wp14:editId="7FA2BAFD">
            <wp:extent cx="4079122" cy="1795789"/>
            <wp:effectExtent l="0" t="0" r="0" b="0"/>
            <wp:docPr id="13150686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068623" name="Picture 2"/>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4079122" cy="1795789"/>
                    </a:xfrm>
                    <a:prstGeom prst="rect">
                      <a:avLst/>
                    </a:prstGeom>
                    <a:noFill/>
                    <a:ln>
                      <a:noFill/>
                    </a:ln>
                  </pic:spPr>
                </pic:pic>
              </a:graphicData>
            </a:graphic>
          </wp:inline>
        </w:drawing>
      </w:r>
    </w:p>
    <w:p w14:paraId="2E13E8B4" w14:textId="7A90418C" w:rsidR="00AC3C4C" w:rsidRPr="008C4B00" w:rsidRDefault="008B00D9" w:rsidP="004E72E2">
      <w:pPr>
        <w:pStyle w:val="Caption"/>
        <w:spacing w:line="360" w:lineRule="auto"/>
        <w:jc w:val="center"/>
        <w:rPr>
          <w:rFonts w:asciiTheme="minorHAnsi" w:hAnsiTheme="minorHAnsi" w:cstheme="minorHAnsi"/>
          <w:color w:val="auto"/>
        </w:rPr>
      </w:pPr>
      <w:bookmarkStart w:id="44" w:name="_Toc146048676"/>
      <w:r w:rsidRPr="008C4B00">
        <w:rPr>
          <w:rFonts w:asciiTheme="minorHAnsi" w:hAnsiTheme="minorHAnsi" w:cstheme="minorHAnsi"/>
          <w:color w:val="auto"/>
        </w:rPr>
        <w:t xml:space="preserve">Table </w:t>
      </w:r>
      <w:r w:rsidR="00D925BF">
        <w:rPr>
          <w:rFonts w:asciiTheme="minorHAnsi" w:hAnsiTheme="minorHAnsi" w:cstheme="minorHAnsi"/>
          <w:color w:val="auto"/>
        </w:rPr>
        <w:fldChar w:fldCharType="begin"/>
      </w:r>
      <w:r w:rsidR="00D925BF">
        <w:rPr>
          <w:rFonts w:asciiTheme="minorHAnsi" w:hAnsiTheme="minorHAnsi" w:cstheme="minorHAnsi"/>
          <w:color w:val="auto"/>
        </w:rPr>
        <w:instrText xml:space="preserve"> SEQ Table \* ARABIC </w:instrText>
      </w:r>
      <w:r w:rsidR="00D925BF">
        <w:rPr>
          <w:rFonts w:asciiTheme="minorHAnsi" w:hAnsiTheme="minorHAnsi" w:cstheme="minorHAnsi"/>
          <w:color w:val="auto"/>
        </w:rPr>
        <w:fldChar w:fldCharType="separate"/>
      </w:r>
      <w:r w:rsidR="00D925BF">
        <w:rPr>
          <w:rFonts w:asciiTheme="minorHAnsi" w:hAnsiTheme="minorHAnsi" w:cstheme="minorHAnsi"/>
          <w:noProof/>
          <w:color w:val="auto"/>
        </w:rPr>
        <w:t>5</w:t>
      </w:r>
      <w:r w:rsidR="00D925BF">
        <w:rPr>
          <w:rFonts w:asciiTheme="minorHAnsi" w:hAnsiTheme="minorHAnsi" w:cstheme="minorHAnsi"/>
          <w:color w:val="auto"/>
        </w:rPr>
        <w:fldChar w:fldCharType="end"/>
      </w:r>
      <w:r w:rsidRPr="008C4B00">
        <w:rPr>
          <w:rFonts w:asciiTheme="minorHAnsi" w:hAnsiTheme="minorHAnsi" w:cstheme="minorHAnsi"/>
          <w:color w:val="auto"/>
        </w:rPr>
        <w:t xml:space="preserve"> - Algorithm 4 - Random Forest results.</w:t>
      </w:r>
      <w:bookmarkEnd w:id="44"/>
    </w:p>
    <w:p w14:paraId="294C1FCA" w14:textId="77777777" w:rsidR="008B00D9" w:rsidRPr="008C4B00" w:rsidRDefault="008B00D9" w:rsidP="004E72E2">
      <w:pPr>
        <w:pStyle w:val="ListParagraph"/>
        <w:spacing w:line="360" w:lineRule="auto"/>
        <w:ind w:left="360"/>
        <w:rPr>
          <w:rFonts w:asciiTheme="minorHAnsi" w:hAnsiTheme="minorHAnsi" w:cstheme="minorHAnsi"/>
          <w:color w:val="auto"/>
        </w:rPr>
      </w:pPr>
    </w:p>
    <w:p w14:paraId="63BCE591" w14:textId="2ACE2D0D" w:rsidR="008B00D9" w:rsidRPr="008C4B00" w:rsidRDefault="00B73899"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The graph below ranks the important </w:t>
      </w:r>
      <w:r w:rsidR="00B3560D" w:rsidRPr="008C4B00">
        <w:rPr>
          <w:rFonts w:asciiTheme="minorHAnsi" w:hAnsiTheme="minorHAnsi" w:cstheme="minorHAnsi"/>
          <w:color w:val="auto"/>
        </w:rPr>
        <w:t>feature</w:t>
      </w:r>
      <w:r w:rsidR="000E498A" w:rsidRPr="008C4B00">
        <w:rPr>
          <w:rFonts w:asciiTheme="minorHAnsi" w:hAnsiTheme="minorHAnsi" w:cstheme="minorHAnsi"/>
          <w:color w:val="auto"/>
        </w:rPr>
        <w:t>’</w:t>
      </w:r>
      <w:r w:rsidR="00B3560D" w:rsidRPr="008C4B00">
        <w:rPr>
          <w:rFonts w:asciiTheme="minorHAnsi" w:hAnsiTheme="minorHAnsi" w:cstheme="minorHAnsi"/>
          <w:color w:val="auto"/>
        </w:rPr>
        <w:t>s</w:t>
      </w:r>
      <w:r w:rsidR="000E498A" w:rsidRPr="008C4B00">
        <w:rPr>
          <w:rFonts w:asciiTheme="minorHAnsi" w:hAnsiTheme="minorHAnsi" w:cstheme="minorHAnsi"/>
          <w:color w:val="auto"/>
        </w:rPr>
        <w:t xml:space="preserve"> with GridSearchCv applied as </w:t>
      </w:r>
      <w:r w:rsidR="00D51172" w:rsidRPr="008C4B00">
        <w:rPr>
          <w:rFonts w:asciiTheme="minorHAnsi" w:hAnsiTheme="minorHAnsi" w:cstheme="minorHAnsi"/>
          <w:color w:val="auto"/>
        </w:rPr>
        <w:t>h</w:t>
      </w:r>
      <w:r w:rsidR="000E498A" w:rsidRPr="008C4B00">
        <w:rPr>
          <w:rFonts w:asciiTheme="minorHAnsi" w:hAnsiTheme="minorHAnsi" w:cstheme="minorHAnsi"/>
          <w:color w:val="auto"/>
        </w:rPr>
        <w:t>yperparameter tuning</w:t>
      </w:r>
      <w:r w:rsidR="0000519A" w:rsidRPr="008C4B00">
        <w:rPr>
          <w:rFonts w:asciiTheme="minorHAnsi" w:hAnsiTheme="minorHAnsi" w:cstheme="minorHAnsi"/>
          <w:color w:val="auto"/>
        </w:rPr>
        <w:t xml:space="preserve">. </w:t>
      </w:r>
      <w:r w:rsidR="00460854" w:rsidRPr="008C4B00">
        <w:rPr>
          <w:rFonts w:asciiTheme="minorHAnsi" w:hAnsiTheme="minorHAnsi" w:cstheme="minorHAnsi"/>
          <w:color w:val="auto"/>
        </w:rPr>
        <w:t xml:space="preserve"> Applying </w:t>
      </w:r>
      <w:r w:rsidR="005549D1" w:rsidRPr="008C4B00">
        <w:rPr>
          <w:rFonts w:asciiTheme="minorHAnsi" w:hAnsiTheme="minorHAnsi" w:cstheme="minorHAnsi"/>
          <w:color w:val="auto"/>
        </w:rPr>
        <w:t xml:space="preserve">a parameter grid to aid in the search for </w:t>
      </w:r>
      <w:r w:rsidR="00460854" w:rsidRPr="008C4B00">
        <w:rPr>
          <w:rFonts w:asciiTheme="minorHAnsi" w:hAnsiTheme="minorHAnsi" w:cstheme="minorHAnsi"/>
          <w:color w:val="auto"/>
        </w:rPr>
        <w:t>the Random Forest</w:t>
      </w:r>
      <w:r w:rsidR="00A451BD" w:rsidRPr="008C4B00">
        <w:rPr>
          <w:rFonts w:asciiTheme="minorHAnsi" w:hAnsiTheme="minorHAnsi" w:cstheme="minorHAnsi"/>
          <w:color w:val="auto"/>
        </w:rPr>
        <w:t xml:space="preserve"> </w:t>
      </w:r>
      <w:r w:rsidR="00CD7377" w:rsidRPr="008C4B00">
        <w:rPr>
          <w:rFonts w:asciiTheme="minorHAnsi" w:hAnsiTheme="minorHAnsi" w:cstheme="minorHAnsi"/>
          <w:color w:val="auto"/>
        </w:rPr>
        <w:t>with GridSearchCV</w:t>
      </w:r>
      <w:r w:rsidR="00460854" w:rsidRPr="008C4B00">
        <w:rPr>
          <w:rFonts w:asciiTheme="minorHAnsi" w:hAnsiTheme="minorHAnsi" w:cstheme="minorHAnsi"/>
          <w:color w:val="auto"/>
        </w:rPr>
        <w:t xml:space="preserve"> </w:t>
      </w:r>
      <w:r w:rsidR="00B80EC6" w:rsidRPr="008C4B00">
        <w:rPr>
          <w:rFonts w:asciiTheme="minorHAnsi" w:hAnsiTheme="minorHAnsi" w:cstheme="minorHAnsi"/>
          <w:color w:val="auto"/>
        </w:rPr>
        <w:t>identifies that</w:t>
      </w:r>
      <w:r w:rsidR="003A0983" w:rsidRPr="008C4B00">
        <w:rPr>
          <w:rFonts w:asciiTheme="minorHAnsi" w:hAnsiTheme="minorHAnsi" w:cstheme="minorHAnsi"/>
          <w:color w:val="auto"/>
        </w:rPr>
        <w:t xml:space="preserve"> the best parameters to be applied </w:t>
      </w:r>
      <w:r w:rsidR="005549D1" w:rsidRPr="008C4B00">
        <w:rPr>
          <w:rFonts w:asciiTheme="minorHAnsi" w:hAnsiTheme="minorHAnsi" w:cstheme="minorHAnsi"/>
          <w:color w:val="auto"/>
        </w:rPr>
        <w:t>for the analysis.  Figure 7 (below) identified the most important features in the model.  Education level appears to be the least important feature withing the model.</w:t>
      </w:r>
    </w:p>
    <w:p w14:paraId="3CF1521C" w14:textId="77777777" w:rsidR="008B00D9" w:rsidRPr="008C4B00" w:rsidRDefault="008B00D9" w:rsidP="004E72E2">
      <w:pPr>
        <w:pStyle w:val="ListParagraph"/>
        <w:spacing w:line="360" w:lineRule="auto"/>
        <w:ind w:left="360"/>
        <w:jc w:val="both"/>
        <w:rPr>
          <w:rFonts w:asciiTheme="minorHAnsi" w:hAnsiTheme="minorHAnsi" w:cstheme="minorHAnsi"/>
          <w:color w:val="auto"/>
        </w:rPr>
      </w:pPr>
    </w:p>
    <w:p w14:paraId="2EA485CC" w14:textId="77777777" w:rsidR="00AC3C4C" w:rsidRPr="008C4B00" w:rsidRDefault="00AC3C4C" w:rsidP="004E72E2">
      <w:pPr>
        <w:pStyle w:val="ListParagraph"/>
        <w:keepNext/>
        <w:spacing w:line="360" w:lineRule="auto"/>
        <w:ind w:left="360"/>
        <w:jc w:val="center"/>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4D14F4D4" wp14:editId="2B4B66DE">
            <wp:extent cx="5961228" cy="3276600"/>
            <wp:effectExtent l="0" t="0" r="1905" b="0"/>
            <wp:docPr id="1278315859" name="Picture 1" descr="A graph with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315859" name="Picture 1" descr="A graph with a bar graph&#10;&#10;Description automatically generated"/>
                    <pic:cNvPicPr/>
                  </pic:nvPicPr>
                  <pic:blipFill rotWithShape="1">
                    <a:blip r:embed="rId27"/>
                    <a:srcRect l="4163"/>
                    <a:stretch/>
                  </pic:blipFill>
                  <pic:spPr bwMode="auto">
                    <a:xfrm>
                      <a:off x="0" y="0"/>
                      <a:ext cx="5969466" cy="3281128"/>
                    </a:xfrm>
                    <a:prstGeom prst="rect">
                      <a:avLst/>
                    </a:prstGeom>
                    <a:ln>
                      <a:noFill/>
                    </a:ln>
                    <a:extLst>
                      <a:ext uri="{53640926-AAD7-44D8-BBD7-CCE9431645EC}">
                        <a14:shadowObscured xmlns:a14="http://schemas.microsoft.com/office/drawing/2010/main"/>
                      </a:ext>
                    </a:extLst>
                  </pic:spPr>
                </pic:pic>
              </a:graphicData>
            </a:graphic>
          </wp:inline>
        </w:drawing>
      </w:r>
    </w:p>
    <w:p w14:paraId="5578A9C4" w14:textId="4458EFB1" w:rsidR="00AC3C4C" w:rsidRPr="008C4B00" w:rsidRDefault="00AC3C4C" w:rsidP="004E72E2">
      <w:pPr>
        <w:pStyle w:val="Caption"/>
        <w:spacing w:line="360" w:lineRule="auto"/>
        <w:jc w:val="center"/>
        <w:rPr>
          <w:rFonts w:asciiTheme="minorHAnsi" w:hAnsiTheme="minorHAnsi" w:cstheme="minorHAnsi"/>
          <w:color w:val="auto"/>
        </w:rPr>
      </w:pPr>
      <w:bookmarkStart w:id="45" w:name="_Toc145970526"/>
      <w:r w:rsidRPr="008C4B00">
        <w:rPr>
          <w:rFonts w:asciiTheme="minorHAnsi" w:hAnsiTheme="minorHAnsi" w:cstheme="minorHAnsi"/>
          <w:color w:val="auto"/>
        </w:rPr>
        <w:t xml:space="preserve">Figure </w:t>
      </w:r>
      <w:r w:rsidR="00BD54A9" w:rsidRPr="008C4B00">
        <w:rPr>
          <w:rFonts w:asciiTheme="minorHAnsi" w:hAnsiTheme="minorHAnsi" w:cstheme="minorHAnsi"/>
          <w:color w:val="auto"/>
        </w:rPr>
        <w:fldChar w:fldCharType="begin"/>
      </w:r>
      <w:r w:rsidR="00BD54A9" w:rsidRPr="008C4B00">
        <w:rPr>
          <w:rFonts w:asciiTheme="minorHAnsi" w:hAnsiTheme="minorHAnsi" w:cstheme="minorHAnsi"/>
          <w:color w:val="auto"/>
        </w:rPr>
        <w:instrText xml:space="preserve"> SEQ Figure \* ARABIC </w:instrText>
      </w:r>
      <w:r w:rsidR="00BD54A9" w:rsidRPr="008C4B00">
        <w:rPr>
          <w:rFonts w:asciiTheme="minorHAnsi" w:hAnsiTheme="minorHAnsi" w:cstheme="minorHAnsi"/>
          <w:color w:val="auto"/>
        </w:rPr>
        <w:fldChar w:fldCharType="separate"/>
      </w:r>
      <w:r w:rsidR="00D11CE9" w:rsidRPr="008C4B00">
        <w:rPr>
          <w:rFonts w:asciiTheme="minorHAnsi" w:hAnsiTheme="minorHAnsi" w:cstheme="minorHAnsi"/>
          <w:noProof/>
          <w:color w:val="auto"/>
        </w:rPr>
        <w:t>6</w:t>
      </w:r>
      <w:r w:rsidR="00BD54A9" w:rsidRPr="008C4B00">
        <w:rPr>
          <w:rFonts w:asciiTheme="minorHAnsi" w:hAnsiTheme="minorHAnsi" w:cstheme="minorHAnsi"/>
          <w:noProof/>
          <w:color w:val="auto"/>
        </w:rPr>
        <w:fldChar w:fldCharType="end"/>
      </w:r>
      <w:r w:rsidRPr="008C4B00">
        <w:rPr>
          <w:rFonts w:asciiTheme="minorHAnsi" w:hAnsiTheme="minorHAnsi" w:cstheme="minorHAnsi"/>
          <w:color w:val="auto"/>
        </w:rPr>
        <w:t xml:space="preserve"> - Random Forest with hyperparameter tuning applied.</w:t>
      </w:r>
      <w:bookmarkEnd w:id="45"/>
    </w:p>
    <w:p w14:paraId="5324767A" w14:textId="77777777" w:rsidR="00D24B22" w:rsidRPr="008C4B00" w:rsidRDefault="00D24B22" w:rsidP="004E72E2">
      <w:pPr>
        <w:pStyle w:val="ListParagraph"/>
        <w:spacing w:line="360" w:lineRule="auto"/>
        <w:ind w:left="360"/>
        <w:jc w:val="both"/>
        <w:rPr>
          <w:rFonts w:asciiTheme="minorHAnsi" w:hAnsiTheme="minorHAnsi" w:cstheme="minorHAnsi"/>
          <w:color w:val="auto"/>
        </w:rPr>
      </w:pPr>
    </w:p>
    <w:p w14:paraId="4A28C364" w14:textId="400E6A17" w:rsidR="00487F3B" w:rsidRPr="008C4B00" w:rsidRDefault="00487F3B" w:rsidP="004E72E2">
      <w:pPr>
        <w:pStyle w:val="Heading2"/>
        <w:numPr>
          <w:ilvl w:val="1"/>
          <w:numId w:val="35"/>
        </w:numPr>
        <w:spacing w:line="360" w:lineRule="auto"/>
        <w:jc w:val="both"/>
        <w:rPr>
          <w:rFonts w:asciiTheme="minorHAnsi" w:hAnsiTheme="minorHAnsi" w:cstheme="minorHAnsi"/>
          <w:color w:val="auto"/>
        </w:rPr>
      </w:pPr>
      <w:bookmarkStart w:id="46" w:name="_Toc146039352"/>
      <w:r w:rsidRPr="008C4B00">
        <w:rPr>
          <w:rFonts w:asciiTheme="minorHAnsi" w:hAnsiTheme="minorHAnsi" w:cstheme="minorHAnsi"/>
          <w:color w:val="auto"/>
        </w:rPr>
        <w:lastRenderedPageBreak/>
        <w:t xml:space="preserve">Algorithm5 - </w:t>
      </w:r>
      <w:r w:rsidR="005906E8" w:rsidRPr="008C4B00">
        <w:rPr>
          <w:rFonts w:asciiTheme="minorHAnsi" w:hAnsiTheme="minorHAnsi" w:cstheme="minorHAnsi"/>
          <w:color w:val="auto"/>
        </w:rPr>
        <w:t>Multi-Layer Perceptron (MLP)</w:t>
      </w:r>
      <w:bookmarkEnd w:id="46"/>
    </w:p>
    <w:p w14:paraId="51A026A6" w14:textId="6DFD142B" w:rsidR="005906E8" w:rsidRPr="008C4B00" w:rsidRDefault="00C9150A"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The final algorithm </w:t>
      </w:r>
      <w:r w:rsidR="00BE3441" w:rsidRPr="008C4B00">
        <w:rPr>
          <w:rFonts w:asciiTheme="minorHAnsi" w:hAnsiTheme="minorHAnsi" w:cstheme="minorHAnsi"/>
          <w:color w:val="auto"/>
        </w:rPr>
        <w:t>selected for analysis was the Multi-Layer Perceptron or MLP neural network.</w:t>
      </w:r>
      <w:r w:rsidR="00AC05A5" w:rsidRPr="008C4B00">
        <w:rPr>
          <w:rFonts w:asciiTheme="minorHAnsi" w:hAnsiTheme="minorHAnsi" w:cstheme="minorHAnsi"/>
          <w:color w:val="auto"/>
        </w:rPr>
        <w:t xml:space="preserve"> </w:t>
      </w:r>
      <w:r w:rsidR="00B75D07" w:rsidRPr="008C4B00">
        <w:rPr>
          <w:rFonts w:asciiTheme="minorHAnsi" w:hAnsiTheme="minorHAnsi" w:cstheme="minorHAnsi"/>
          <w:color w:val="auto"/>
        </w:rPr>
        <w:t xml:space="preserve"> The model was run with diffe</w:t>
      </w:r>
      <w:r w:rsidR="00F5713A" w:rsidRPr="008C4B00">
        <w:rPr>
          <w:rFonts w:asciiTheme="minorHAnsi" w:hAnsiTheme="minorHAnsi" w:cstheme="minorHAnsi"/>
          <w:color w:val="auto"/>
        </w:rPr>
        <w:t xml:space="preserve">ring </w:t>
      </w:r>
      <w:r w:rsidR="00E85703" w:rsidRPr="008C4B00">
        <w:rPr>
          <w:rFonts w:asciiTheme="minorHAnsi" w:hAnsiTheme="minorHAnsi" w:cstheme="minorHAnsi"/>
          <w:color w:val="auto"/>
        </w:rPr>
        <w:t xml:space="preserve">neurons in the hidden layers.  </w:t>
      </w:r>
      <w:r w:rsidR="00622F6E" w:rsidRPr="008C4B00">
        <w:rPr>
          <w:rFonts w:asciiTheme="minorHAnsi" w:hAnsiTheme="minorHAnsi" w:cstheme="minorHAnsi"/>
          <w:color w:val="auto"/>
        </w:rPr>
        <w:t xml:space="preserve">The more </w:t>
      </w:r>
      <w:r w:rsidR="003610EA" w:rsidRPr="008C4B00">
        <w:rPr>
          <w:rFonts w:asciiTheme="minorHAnsi" w:hAnsiTheme="minorHAnsi" w:cstheme="minorHAnsi"/>
          <w:color w:val="auto"/>
        </w:rPr>
        <w:t>neurons</w:t>
      </w:r>
      <w:r w:rsidR="00622F6E" w:rsidRPr="008C4B00">
        <w:rPr>
          <w:rFonts w:asciiTheme="minorHAnsi" w:hAnsiTheme="minorHAnsi" w:cstheme="minorHAnsi"/>
          <w:color w:val="auto"/>
        </w:rPr>
        <w:t xml:space="preserve"> </w:t>
      </w:r>
      <w:r w:rsidR="003610EA" w:rsidRPr="008C4B00">
        <w:rPr>
          <w:rFonts w:asciiTheme="minorHAnsi" w:hAnsiTheme="minorHAnsi" w:cstheme="minorHAnsi"/>
          <w:color w:val="auto"/>
        </w:rPr>
        <w:t>added to the layers, the</w:t>
      </w:r>
      <w:r w:rsidR="00713FAC" w:rsidRPr="008C4B00">
        <w:rPr>
          <w:rFonts w:asciiTheme="minorHAnsi" w:hAnsiTheme="minorHAnsi" w:cstheme="minorHAnsi"/>
          <w:color w:val="auto"/>
        </w:rPr>
        <w:t xml:space="preserve"> more</w:t>
      </w:r>
      <w:r w:rsidR="003610EA" w:rsidRPr="008C4B00">
        <w:rPr>
          <w:rFonts w:asciiTheme="minorHAnsi" w:hAnsiTheme="minorHAnsi" w:cstheme="minorHAnsi"/>
          <w:color w:val="auto"/>
        </w:rPr>
        <w:t xml:space="preserve"> </w:t>
      </w:r>
      <w:r w:rsidR="00660D0B" w:rsidRPr="008C4B00">
        <w:rPr>
          <w:rFonts w:asciiTheme="minorHAnsi" w:hAnsiTheme="minorHAnsi" w:cstheme="minorHAnsi"/>
          <w:color w:val="auto"/>
        </w:rPr>
        <w:t xml:space="preserve">varied the </w:t>
      </w:r>
      <w:r w:rsidR="00713FAC" w:rsidRPr="008C4B00">
        <w:rPr>
          <w:rFonts w:asciiTheme="minorHAnsi" w:hAnsiTheme="minorHAnsi" w:cstheme="minorHAnsi"/>
          <w:color w:val="auto"/>
        </w:rPr>
        <w:t xml:space="preserve">results - see table </w:t>
      </w:r>
      <w:r w:rsidR="001A514A" w:rsidRPr="008C4B00">
        <w:rPr>
          <w:rFonts w:asciiTheme="minorHAnsi" w:hAnsiTheme="minorHAnsi" w:cstheme="minorHAnsi"/>
          <w:color w:val="auto"/>
        </w:rPr>
        <w:t>6</w:t>
      </w:r>
      <w:r w:rsidR="00462B8A" w:rsidRPr="008C4B00">
        <w:rPr>
          <w:rFonts w:asciiTheme="minorHAnsi" w:hAnsiTheme="minorHAnsi" w:cstheme="minorHAnsi"/>
          <w:color w:val="auto"/>
        </w:rPr>
        <w:t xml:space="preserve"> below.</w:t>
      </w:r>
    </w:p>
    <w:p w14:paraId="5768BB8C" w14:textId="77777777" w:rsidR="00C26F2F" w:rsidRPr="008C4B00" w:rsidRDefault="00C26F2F" w:rsidP="004E72E2">
      <w:pPr>
        <w:pStyle w:val="ListParagraph"/>
        <w:spacing w:line="360" w:lineRule="auto"/>
        <w:ind w:left="360"/>
        <w:jc w:val="both"/>
        <w:rPr>
          <w:rFonts w:asciiTheme="minorHAnsi" w:hAnsiTheme="minorHAnsi" w:cstheme="minorHAnsi"/>
          <w:color w:val="auto"/>
        </w:rPr>
      </w:pPr>
    </w:p>
    <w:p w14:paraId="67EFC3D9" w14:textId="77777777" w:rsidR="00C26F2F" w:rsidRPr="008C4B00" w:rsidRDefault="00C26F2F" w:rsidP="004E72E2">
      <w:pPr>
        <w:pStyle w:val="ListParagraph"/>
        <w:keepNext/>
        <w:spacing w:line="360" w:lineRule="auto"/>
        <w:ind w:left="360"/>
        <w:jc w:val="center"/>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5B8F83DF" wp14:editId="2BC2F16F">
            <wp:extent cx="4474210" cy="958215"/>
            <wp:effectExtent l="0" t="0" r="2540" b="0"/>
            <wp:docPr id="735058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74210" cy="958215"/>
                    </a:xfrm>
                    <a:prstGeom prst="rect">
                      <a:avLst/>
                    </a:prstGeom>
                    <a:noFill/>
                    <a:ln>
                      <a:noFill/>
                    </a:ln>
                  </pic:spPr>
                </pic:pic>
              </a:graphicData>
            </a:graphic>
          </wp:inline>
        </w:drawing>
      </w:r>
    </w:p>
    <w:p w14:paraId="74393B70" w14:textId="1FC1AF10" w:rsidR="00C26F2F" w:rsidRDefault="00C26F2F" w:rsidP="004E72E2">
      <w:pPr>
        <w:pStyle w:val="Caption"/>
        <w:spacing w:line="360" w:lineRule="auto"/>
        <w:jc w:val="center"/>
        <w:rPr>
          <w:rFonts w:asciiTheme="minorHAnsi" w:hAnsiTheme="minorHAnsi" w:cstheme="minorHAnsi"/>
          <w:color w:val="auto"/>
        </w:rPr>
      </w:pPr>
      <w:bookmarkStart w:id="47" w:name="_Toc146048677"/>
      <w:r w:rsidRPr="008C4B00">
        <w:rPr>
          <w:rFonts w:asciiTheme="minorHAnsi" w:hAnsiTheme="minorHAnsi" w:cstheme="minorHAnsi"/>
          <w:color w:val="auto"/>
        </w:rPr>
        <w:t xml:space="preserve">Table </w:t>
      </w:r>
      <w:r w:rsidR="00D925BF">
        <w:rPr>
          <w:rFonts w:asciiTheme="minorHAnsi" w:hAnsiTheme="minorHAnsi" w:cstheme="minorHAnsi"/>
          <w:color w:val="auto"/>
        </w:rPr>
        <w:fldChar w:fldCharType="begin"/>
      </w:r>
      <w:r w:rsidR="00D925BF">
        <w:rPr>
          <w:rFonts w:asciiTheme="minorHAnsi" w:hAnsiTheme="minorHAnsi" w:cstheme="minorHAnsi"/>
          <w:color w:val="auto"/>
        </w:rPr>
        <w:instrText xml:space="preserve"> SEQ Table \* ARABIC </w:instrText>
      </w:r>
      <w:r w:rsidR="00D925BF">
        <w:rPr>
          <w:rFonts w:asciiTheme="minorHAnsi" w:hAnsiTheme="minorHAnsi" w:cstheme="minorHAnsi"/>
          <w:color w:val="auto"/>
        </w:rPr>
        <w:fldChar w:fldCharType="separate"/>
      </w:r>
      <w:r w:rsidR="00D925BF">
        <w:rPr>
          <w:rFonts w:asciiTheme="minorHAnsi" w:hAnsiTheme="minorHAnsi" w:cstheme="minorHAnsi"/>
          <w:noProof/>
          <w:color w:val="auto"/>
        </w:rPr>
        <w:t>6</w:t>
      </w:r>
      <w:r w:rsidR="00D925BF">
        <w:rPr>
          <w:rFonts w:asciiTheme="minorHAnsi" w:hAnsiTheme="minorHAnsi" w:cstheme="minorHAnsi"/>
          <w:color w:val="auto"/>
        </w:rPr>
        <w:fldChar w:fldCharType="end"/>
      </w:r>
      <w:r w:rsidRPr="008C4B00">
        <w:rPr>
          <w:rFonts w:asciiTheme="minorHAnsi" w:hAnsiTheme="minorHAnsi" w:cstheme="minorHAnsi"/>
          <w:color w:val="auto"/>
        </w:rPr>
        <w:t xml:space="preserve"> - Algorithm 5 - MPL implementation</w:t>
      </w:r>
      <w:bookmarkEnd w:id="47"/>
    </w:p>
    <w:p w14:paraId="2BF2AB53" w14:textId="77777777" w:rsidR="00533CD4" w:rsidRPr="00533CD4" w:rsidRDefault="00533CD4" w:rsidP="00533CD4"/>
    <w:tbl>
      <w:tblPr>
        <w:tblStyle w:val="TableGrid"/>
        <w:tblW w:w="9174"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3096"/>
        <w:gridCol w:w="3006"/>
      </w:tblGrid>
      <w:tr w:rsidR="008C4B00" w:rsidRPr="008C4B00" w14:paraId="6AB3653C" w14:textId="77777777" w:rsidTr="00533CD4">
        <w:tc>
          <w:tcPr>
            <w:tcW w:w="3072" w:type="dxa"/>
          </w:tcPr>
          <w:p w14:paraId="65E18693" w14:textId="77777777" w:rsidR="00C26F2F" w:rsidRPr="008C4B00" w:rsidRDefault="00C26F2F" w:rsidP="004E72E2">
            <w:pPr>
              <w:pStyle w:val="ListParagraph"/>
              <w:spacing w:line="360" w:lineRule="auto"/>
              <w:ind w:left="0"/>
              <w:jc w:val="center"/>
              <w:rPr>
                <w:rFonts w:asciiTheme="minorHAnsi" w:hAnsiTheme="minorHAnsi" w:cstheme="minorHAnsi"/>
                <w:b/>
                <w:bCs/>
                <w:color w:val="auto"/>
              </w:rPr>
            </w:pPr>
            <w:r w:rsidRPr="008C4B00">
              <w:rPr>
                <w:rFonts w:asciiTheme="minorHAnsi" w:hAnsiTheme="minorHAnsi" w:cstheme="minorHAnsi"/>
                <w:b/>
                <w:bCs/>
                <w:color w:val="auto"/>
              </w:rPr>
              <w:t>Test 1 - Loss</w:t>
            </w:r>
          </w:p>
        </w:tc>
        <w:tc>
          <w:tcPr>
            <w:tcW w:w="3096" w:type="dxa"/>
          </w:tcPr>
          <w:p w14:paraId="17F4A772" w14:textId="77777777" w:rsidR="00C26F2F" w:rsidRPr="008C4B00" w:rsidRDefault="00C26F2F" w:rsidP="004E72E2">
            <w:pPr>
              <w:pStyle w:val="ListParagraph"/>
              <w:spacing w:line="360" w:lineRule="auto"/>
              <w:ind w:left="0"/>
              <w:jc w:val="center"/>
              <w:rPr>
                <w:rFonts w:asciiTheme="minorHAnsi" w:hAnsiTheme="minorHAnsi" w:cstheme="minorHAnsi"/>
                <w:b/>
                <w:bCs/>
                <w:color w:val="auto"/>
              </w:rPr>
            </w:pPr>
            <w:r w:rsidRPr="008C4B00">
              <w:rPr>
                <w:rFonts w:asciiTheme="minorHAnsi" w:hAnsiTheme="minorHAnsi" w:cstheme="minorHAnsi"/>
                <w:b/>
                <w:bCs/>
                <w:color w:val="auto"/>
              </w:rPr>
              <w:t>Test 2 - Loss</w:t>
            </w:r>
          </w:p>
        </w:tc>
        <w:tc>
          <w:tcPr>
            <w:tcW w:w="3006" w:type="dxa"/>
          </w:tcPr>
          <w:p w14:paraId="1FC8856D" w14:textId="77777777" w:rsidR="00C26F2F" w:rsidRPr="008C4B00" w:rsidRDefault="00C26F2F" w:rsidP="004E72E2">
            <w:pPr>
              <w:pStyle w:val="ListParagraph"/>
              <w:spacing w:line="360" w:lineRule="auto"/>
              <w:ind w:left="0"/>
              <w:jc w:val="center"/>
              <w:rPr>
                <w:rFonts w:asciiTheme="minorHAnsi" w:hAnsiTheme="minorHAnsi" w:cstheme="minorHAnsi"/>
                <w:b/>
                <w:bCs/>
                <w:color w:val="auto"/>
              </w:rPr>
            </w:pPr>
            <w:r w:rsidRPr="008C4B00">
              <w:rPr>
                <w:rFonts w:asciiTheme="minorHAnsi" w:hAnsiTheme="minorHAnsi" w:cstheme="minorHAnsi"/>
                <w:b/>
                <w:bCs/>
                <w:color w:val="auto"/>
              </w:rPr>
              <w:t>Test 3 - Loss</w:t>
            </w:r>
          </w:p>
        </w:tc>
      </w:tr>
      <w:tr w:rsidR="008C4B00" w:rsidRPr="008C4B00" w14:paraId="558196EE" w14:textId="77777777" w:rsidTr="00533CD4">
        <w:trPr>
          <w:trHeight w:val="3356"/>
        </w:trPr>
        <w:tc>
          <w:tcPr>
            <w:tcW w:w="3072" w:type="dxa"/>
            <w:vAlign w:val="center"/>
          </w:tcPr>
          <w:p w14:paraId="7F3FA94D" w14:textId="77777777" w:rsidR="00C26F2F" w:rsidRPr="008C4B00" w:rsidRDefault="00C26F2F" w:rsidP="004E72E2">
            <w:pPr>
              <w:pStyle w:val="ListParagraph"/>
              <w:spacing w:line="360" w:lineRule="auto"/>
              <w:ind w:left="0"/>
              <w:jc w:val="center"/>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70B4E69E" wp14:editId="67003D8C">
                  <wp:extent cx="1617980" cy="1992086"/>
                  <wp:effectExtent l="0" t="0" r="1270" b="8255"/>
                  <wp:docPr id="1559662333" name="Picture 1559662333" descr="A graph with a blue line&#10;&#10;Description automatically generated">
                    <a:extLst xmlns:a="http://schemas.openxmlformats.org/drawingml/2006/main">
                      <a:ext uri="{FF2B5EF4-FFF2-40B4-BE49-F238E27FC236}">
                        <a16:creationId xmlns:a16="http://schemas.microsoft.com/office/drawing/2014/main" id="{E14219AB-C609-E9B4-B241-A343F1F6A8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662333" name="Picture 1559662333" descr="A graph with a blue line&#10;&#10;Description automatically generated">
                            <a:extLst>
                              <a:ext uri="{FF2B5EF4-FFF2-40B4-BE49-F238E27FC236}">
                                <a16:creationId xmlns:a16="http://schemas.microsoft.com/office/drawing/2014/main" id="{E14219AB-C609-E9B4-B241-A343F1F6A8C6}"/>
                              </a:ext>
                            </a:extLst>
                          </pic:cNvPr>
                          <pic:cNvPicPr>
                            <a:picLocks noChangeAspect="1"/>
                          </pic:cNvPicPr>
                        </pic:nvPicPr>
                        <pic:blipFill rotWithShape="1">
                          <a:blip r:embed="rId29"/>
                          <a:srcRect b="4166"/>
                          <a:stretch/>
                        </pic:blipFill>
                        <pic:spPr bwMode="auto">
                          <a:xfrm>
                            <a:off x="0" y="0"/>
                            <a:ext cx="1629724" cy="2006545"/>
                          </a:xfrm>
                          <a:prstGeom prst="rect">
                            <a:avLst/>
                          </a:prstGeom>
                          <a:ln>
                            <a:noFill/>
                          </a:ln>
                          <a:extLst>
                            <a:ext uri="{53640926-AAD7-44D8-BBD7-CCE9431645EC}">
                              <a14:shadowObscured xmlns:a14="http://schemas.microsoft.com/office/drawing/2010/main"/>
                            </a:ext>
                          </a:extLst>
                        </pic:spPr>
                      </pic:pic>
                    </a:graphicData>
                  </a:graphic>
                </wp:inline>
              </w:drawing>
            </w:r>
          </w:p>
        </w:tc>
        <w:tc>
          <w:tcPr>
            <w:tcW w:w="3096" w:type="dxa"/>
            <w:vAlign w:val="center"/>
          </w:tcPr>
          <w:p w14:paraId="484EEE80" w14:textId="77777777" w:rsidR="00C26F2F" w:rsidRPr="008C4B00" w:rsidRDefault="00C26F2F" w:rsidP="004E72E2">
            <w:pPr>
              <w:pStyle w:val="ListParagraph"/>
              <w:spacing w:line="360" w:lineRule="auto"/>
              <w:ind w:left="0"/>
              <w:jc w:val="center"/>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0F461155" wp14:editId="0E13ABD2">
                  <wp:extent cx="1648165" cy="1948543"/>
                  <wp:effectExtent l="0" t="0" r="9525" b="0"/>
                  <wp:docPr id="1640186195" name="Picture 1640186195" descr="A graph of a graph&#10;&#10;Description automatically generated">
                    <a:extLst xmlns:a="http://schemas.openxmlformats.org/drawingml/2006/main">
                      <a:ext uri="{FF2B5EF4-FFF2-40B4-BE49-F238E27FC236}">
                        <a16:creationId xmlns:a16="http://schemas.microsoft.com/office/drawing/2014/main" id="{4266CCAD-E7E9-D3E7-62FB-23681E5FC3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186195" name="Picture 1640186195" descr="A graph of a graph&#10;&#10;Description automatically generated">
                            <a:extLst>
                              <a:ext uri="{FF2B5EF4-FFF2-40B4-BE49-F238E27FC236}">
                                <a16:creationId xmlns:a16="http://schemas.microsoft.com/office/drawing/2014/main" id="{4266CCAD-E7E9-D3E7-62FB-23681E5FC361}"/>
                              </a:ext>
                            </a:extLst>
                          </pic:cNvPr>
                          <pic:cNvPicPr>
                            <a:picLocks noChangeAspect="1"/>
                          </pic:cNvPicPr>
                        </pic:nvPicPr>
                        <pic:blipFill rotWithShape="1">
                          <a:blip r:embed="rId30"/>
                          <a:srcRect b="7712"/>
                          <a:stretch/>
                        </pic:blipFill>
                        <pic:spPr bwMode="auto">
                          <a:xfrm>
                            <a:off x="0" y="0"/>
                            <a:ext cx="1659795" cy="1962292"/>
                          </a:xfrm>
                          <a:prstGeom prst="rect">
                            <a:avLst/>
                          </a:prstGeom>
                          <a:ln>
                            <a:noFill/>
                          </a:ln>
                          <a:extLst>
                            <a:ext uri="{53640926-AAD7-44D8-BBD7-CCE9431645EC}">
                              <a14:shadowObscured xmlns:a14="http://schemas.microsoft.com/office/drawing/2010/main"/>
                            </a:ext>
                          </a:extLst>
                        </pic:spPr>
                      </pic:pic>
                    </a:graphicData>
                  </a:graphic>
                </wp:inline>
              </w:drawing>
            </w:r>
          </w:p>
        </w:tc>
        <w:tc>
          <w:tcPr>
            <w:tcW w:w="3006" w:type="dxa"/>
            <w:vAlign w:val="center"/>
          </w:tcPr>
          <w:p w14:paraId="17208456" w14:textId="77777777" w:rsidR="00C26F2F" w:rsidRPr="008C4B00" w:rsidRDefault="00C26F2F" w:rsidP="004E72E2">
            <w:pPr>
              <w:pStyle w:val="ListParagraph"/>
              <w:keepNext/>
              <w:spacing w:line="360" w:lineRule="auto"/>
              <w:ind w:left="0"/>
              <w:jc w:val="center"/>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23B344C6" wp14:editId="2F621D39">
                  <wp:extent cx="1654629" cy="2002790"/>
                  <wp:effectExtent l="0" t="0" r="3175" b="0"/>
                  <wp:docPr id="1486856523"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856523" name="Picture 1" descr="A graph of a graph&#10;&#10;Description automatically generated"/>
                          <pic:cNvPicPr/>
                        </pic:nvPicPr>
                        <pic:blipFill rotWithShape="1">
                          <a:blip r:embed="rId31"/>
                          <a:srcRect t="-1" r="4264" b="2638"/>
                          <a:stretch/>
                        </pic:blipFill>
                        <pic:spPr bwMode="auto">
                          <a:xfrm>
                            <a:off x="0" y="0"/>
                            <a:ext cx="1674679" cy="2027059"/>
                          </a:xfrm>
                          <a:prstGeom prst="rect">
                            <a:avLst/>
                          </a:prstGeom>
                          <a:ln>
                            <a:noFill/>
                          </a:ln>
                          <a:extLst>
                            <a:ext uri="{53640926-AAD7-44D8-BBD7-CCE9431645EC}">
                              <a14:shadowObscured xmlns:a14="http://schemas.microsoft.com/office/drawing/2010/main"/>
                            </a:ext>
                          </a:extLst>
                        </pic:spPr>
                      </pic:pic>
                    </a:graphicData>
                  </a:graphic>
                </wp:inline>
              </w:drawing>
            </w:r>
          </w:p>
        </w:tc>
      </w:tr>
      <w:tr w:rsidR="008C4B00" w:rsidRPr="008C4B00" w14:paraId="394FB810" w14:textId="77777777" w:rsidTr="00533CD4">
        <w:trPr>
          <w:trHeight w:val="424"/>
        </w:trPr>
        <w:tc>
          <w:tcPr>
            <w:tcW w:w="3072" w:type="dxa"/>
            <w:vAlign w:val="center"/>
          </w:tcPr>
          <w:p w14:paraId="6788116F" w14:textId="77777777" w:rsidR="00C26F2F" w:rsidRPr="008C4B00" w:rsidRDefault="00C26F2F" w:rsidP="004E72E2">
            <w:pPr>
              <w:pStyle w:val="ListParagraph"/>
              <w:spacing w:line="360" w:lineRule="auto"/>
              <w:ind w:left="0"/>
              <w:jc w:val="center"/>
              <w:rPr>
                <w:rFonts w:asciiTheme="minorHAnsi" w:hAnsiTheme="minorHAnsi" w:cstheme="minorHAnsi"/>
                <w:b/>
                <w:bCs/>
                <w:noProof/>
                <w:color w:val="auto"/>
              </w:rPr>
            </w:pPr>
            <w:r w:rsidRPr="008C4B00">
              <w:rPr>
                <w:rFonts w:asciiTheme="minorHAnsi" w:hAnsiTheme="minorHAnsi" w:cstheme="minorHAnsi"/>
                <w:b/>
                <w:bCs/>
                <w:noProof/>
                <w:color w:val="auto"/>
              </w:rPr>
              <w:t xml:space="preserve">Test 1 - </w:t>
            </w:r>
            <w:r w:rsidRPr="008C4B00">
              <w:rPr>
                <w:rFonts w:asciiTheme="minorHAnsi" w:hAnsiTheme="minorHAnsi" w:cstheme="minorHAnsi"/>
                <w:b/>
                <w:bCs/>
                <w:color w:val="auto"/>
              </w:rPr>
              <w:t>Accuracy</w:t>
            </w:r>
          </w:p>
        </w:tc>
        <w:tc>
          <w:tcPr>
            <w:tcW w:w="3096" w:type="dxa"/>
            <w:vAlign w:val="center"/>
          </w:tcPr>
          <w:p w14:paraId="6A11BB85" w14:textId="77777777" w:rsidR="00C26F2F" w:rsidRPr="008C4B00" w:rsidRDefault="00C26F2F" w:rsidP="004E72E2">
            <w:pPr>
              <w:pStyle w:val="ListParagraph"/>
              <w:spacing w:line="360" w:lineRule="auto"/>
              <w:ind w:left="0"/>
              <w:jc w:val="center"/>
              <w:rPr>
                <w:rFonts w:asciiTheme="minorHAnsi" w:hAnsiTheme="minorHAnsi" w:cstheme="minorHAnsi"/>
                <w:b/>
                <w:bCs/>
                <w:noProof/>
                <w:color w:val="auto"/>
              </w:rPr>
            </w:pPr>
            <w:r w:rsidRPr="008C4B00">
              <w:rPr>
                <w:rFonts w:asciiTheme="minorHAnsi" w:hAnsiTheme="minorHAnsi" w:cstheme="minorHAnsi"/>
                <w:b/>
                <w:bCs/>
                <w:noProof/>
                <w:color w:val="auto"/>
              </w:rPr>
              <w:t xml:space="preserve">Test 2 - </w:t>
            </w:r>
            <w:r w:rsidRPr="008C4B00">
              <w:rPr>
                <w:rFonts w:asciiTheme="minorHAnsi" w:hAnsiTheme="minorHAnsi" w:cstheme="minorHAnsi"/>
                <w:b/>
                <w:bCs/>
                <w:color w:val="auto"/>
              </w:rPr>
              <w:t>Accuracy</w:t>
            </w:r>
          </w:p>
        </w:tc>
        <w:tc>
          <w:tcPr>
            <w:tcW w:w="3006" w:type="dxa"/>
            <w:vAlign w:val="center"/>
          </w:tcPr>
          <w:p w14:paraId="4553C23F" w14:textId="77777777" w:rsidR="00C26F2F" w:rsidRPr="008C4B00" w:rsidRDefault="00C26F2F" w:rsidP="004E72E2">
            <w:pPr>
              <w:pStyle w:val="ListParagraph"/>
              <w:keepNext/>
              <w:spacing w:line="360" w:lineRule="auto"/>
              <w:ind w:left="0"/>
              <w:jc w:val="center"/>
              <w:rPr>
                <w:rFonts w:asciiTheme="minorHAnsi" w:hAnsiTheme="minorHAnsi" w:cstheme="minorHAnsi"/>
                <w:b/>
                <w:bCs/>
                <w:noProof/>
                <w:color w:val="auto"/>
              </w:rPr>
            </w:pPr>
            <w:r w:rsidRPr="008C4B00">
              <w:rPr>
                <w:rFonts w:asciiTheme="minorHAnsi" w:hAnsiTheme="minorHAnsi" w:cstheme="minorHAnsi"/>
                <w:b/>
                <w:bCs/>
                <w:noProof/>
                <w:color w:val="auto"/>
              </w:rPr>
              <w:t xml:space="preserve">Test 3 - </w:t>
            </w:r>
            <w:r w:rsidRPr="008C4B00">
              <w:rPr>
                <w:rFonts w:asciiTheme="minorHAnsi" w:hAnsiTheme="minorHAnsi" w:cstheme="minorHAnsi"/>
                <w:b/>
                <w:bCs/>
                <w:color w:val="auto"/>
              </w:rPr>
              <w:t>Accuracy</w:t>
            </w:r>
          </w:p>
        </w:tc>
      </w:tr>
      <w:tr w:rsidR="008C4B00" w:rsidRPr="008C4B00" w14:paraId="06AC9331" w14:textId="77777777" w:rsidTr="00533CD4">
        <w:trPr>
          <w:trHeight w:val="3356"/>
        </w:trPr>
        <w:tc>
          <w:tcPr>
            <w:tcW w:w="3072" w:type="dxa"/>
            <w:vAlign w:val="center"/>
          </w:tcPr>
          <w:p w14:paraId="42551B19" w14:textId="77777777" w:rsidR="00C26F2F" w:rsidRPr="008C4B00" w:rsidRDefault="00C26F2F" w:rsidP="004E72E2">
            <w:pPr>
              <w:pStyle w:val="ListParagraph"/>
              <w:spacing w:line="360" w:lineRule="auto"/>
              <w:ind w:left="0"/>
              <w:jc w:val="center"/>
              <w:rPr>
                <w:rFonts w:asciiTheme="minorHAnsi" w:hAnsiTheme="minorHAnsi" w:cstheme="minorHAnsi"/>
                <w:noProof/>
                <w:color w:val="auto"/>
              </w:rPr>
            </w:pPr>
            <w:r w:rsidRPr="008C4B00">
              <w:rPr>
                <w:rFonts w:asciiTheme="minorHAnsi" w:hAnsiTheme="minorHAnsi" w:cstheme="minorHAnsi"/>
                <w:noProof/>
                <w:color w:val="auto"/>
              </w:rPr>
              <w:drawing>
                <wp:inline distT="0" distB="0" distL="0" distR="0" wp14:anchorId="6207DD82" wp14:editId="62C9C135">
                  <wp:extent cx="1814174" cy="1440000"/>
                  <wp:effectExtent l="0" t="0" r="0" b="8255"/>
                  <wp:docPr id="122177048"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77048" name="Picture 1" descr="A graph with a line&#10;&#10;Description automatically generated"/>
                          <pic:cNvPicPr/>
                        </pic:nvPicPr>
                        <pic:blipFill>
                          <a:blip r:embed="rId32"/>
                          <a:stretch>
                            <a:fillRect/>
                          </a:stretch>
                        </pic:blipFill>
                        <pic:spPr>
                          <a:xfrm>
                            <a:off x="0" y="0"/>
                            <a:ext cx="1814174" cy="1440000"/>
                          </a:xfrm>
                          <a:prstGeom prst="rect">
                            <a:avLst/>
                          </a:prstGeom>
                        </pic:spPr>
                      </pic:pic>
                    </a:graphicData>
                  </a:graphic>
                </wp:inline>
              </w:drawing>
            </w:r>
          </w:p>
        </w:tc>
        <w:tc>
          <w:tcPr>
            <w:tcW w:w="3096" w:type="dxa"/>
            <w:vAlign w:val="center"/>
          </w:tcPr>
          <w:p w14:paraId="55FD6D64" w14:textId="77777777" w:rsidR="00C26F2F" w:rsidRPr="008C4B00" w:rsidRDefault="00C26F2F" w:rsidP="004E72E2">
            <w:pPr>
              <w:pStyle w:val="ListParagraph"/>
              <w:spacing w:line="360" w:lineRule="auto"/>
              <w:ind w:left="0"/>
              <w:jc w:val="center"/>
              <w:rPr>
                <w:rFonts w:asciiTheme="minorHAnsi" w:hAnsiTheme="minorHAnsi" w:cstheme="minorHAnsi"/>
                <w:noProof/>
                <w:color w:val="auto"/>
              </w:rPr>
            </w:pPr>
            <w:r w:rsidRPr="008C4B00">
              <w:rPr>
                <w:rFonts w:asciiTheme="minorHAnsi" w:hAnsiTheme="minorHAnsi" w:cstheme="minorHAnsi"/>
                <w:noProof/>
                <w:color w:val="auto"/>
              </w:rPr>
              <w:drawing>
                <wp:inline distT="0" distB="0" distL="0" distR="0" wp14:anchorId="7105E731" wp14:editId="0A8333F2">
                  <wp:extent cx="1828571" cy="1440000"/>
                  <wp:effectExtent l="0" t="0" r="635" b="8255"/>
                  <wp:docPr id="1053881545"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881545" name="Picture 1" descr="A graph with a line&#10;&#10;Description automatically generated"/>
                          <pic:cNvPicPr/>
                        </pic:nvPicPr>
                        <pic:blipFill>
                          <a:blip r:embed="rId33"/>
                          <a:stretch>
                            <a:fillRect/>
                          </a:stretch>
                        </pic:blipFill>
                        <pic:spPr>
                          <a:xfrm>
                            <a:off x="0" y="0"/>
                            <a:ext cx="1828571" cy="1440000"/>
                          </a:xfrm>
                          <a:prstGeom prst="rect">
                            <a:avLst/>
                          </a:prstGeom>
                        </pic:spPr>
                      </pic:pic>
                    </a:graphicData>
                  </a:graphic>
                </wp:inline>
              </w:drawing>
            </w:r>
          </w:p>
        </w:tc>
        <w:tc>
          <w:tcPr>
            <w:tcW w:w="3006" w:type="dxa"/>
            <w:vAlign w:val="center"/>
          </w:tcPr>
          <w:p w14:paraId="765A70F6" w14:textId="77777777" w:rsidR="00C26F2F" w:rsidRPr="008C4B00" w:rsidRDefault="00C26F2F" w:rsidP="004E72E2">
            <w:pPr>
              <w:pStyle w:val="ListParagraph"/>
              <w:keepNext/>
              <w:spacing w:line="360" w:lineRule="auto"/>
              <w:ind w:left="0"/>
              <w:jc w:val="center"/>
              <w:rPr>
                <w:rFonts w:asciiTheme="minorHAnsi" w:hAnsiTheme="minorHAnsi" w:cstheme="minorHAnsi"/>
                <w:noProof/>
                <w:color w:val="auto"/>
              </w:rPr>
            </w:pPr>
            <w:r w:rsidRPr="008C4B00">
              <w:rPr>
                <w:rFonts w:asciiTheme="minorHAnsi" w:hAnsiTheme="minorHAnsi" w:cstheme="minorHAnsi"/>
                <w:noProof/>
                <w:color w:val="auto"/>
              </w:rPr>
              <w:drawing>
                <wp:inline distT="0" distB="0" distL="0" distR="0" wp14:anchorId="666C892D" wp14:editId="6CD78160">
                  <wp:extent cx="1762955" cy="1440000"/>
                  <wp:effectExtent l="0" t="0" r="8890" b="8255"/>
                  <wp:docPr id="207035033"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35033" name="Picture 1" descr="A graph with a line&#10;&#10;Description automatically generated"/>
                          <pic:cNvPicPr/>
                        </pic:nvPicPr>
                        <pic:blipFill>
                          <a:blip r:embed="rId34"/>
                          <a:stretch>
                            <a:fillRect/>
                          </a:stretch>
                        </pic:blipFill>
                        <pic:spPr>
                          <a:xfrm>
                            <a:off x="0" y="0"/>
                            <a:ext cx="1762955" cy="1440000"/>
                          </a:xfrm>
                          <a:prstGeom prst="rect">
                            <a:avLst/>
                          </a:prstGeom>
                        </pic:spPr>
                      </pic:pic>
                    </a:graphicData>
                  </a:graphic>
                </wp:inline>
              </w:drawing>
            </w:r>
          </w:p>
        </w:tc>
      </w:tr>
    </w:tbl>
    <w:p w14:paraId="2597822A" w14:textId="6665D11E" w:rsidR="00C26F2F" w:rsidRPr="008C4B00" w:rsidRDefault="00C26F2F" w:rsidP="004E72E2">
      <w:pPr>
        <w:pStyle w:val="Caption"/>
        <w:spacing w:line="360" w:lineRule="auto"/>
        <w:jc w:val="center"/>
        <w:rPr>
          <w:rFonts w:asciiTheme="minorHAnsi" w:hAnsiTheme="minorHAnsi" w:cstheme="minorHAnsi"/>
          <w:color w:val="auto"/>
        </w:rPr>
      </w:pPr>
      <w:bookmarkStart w:id="48" w:name="_Toc146048678"/>
      <w:r w:rsidRPr="008C4B00">
        <w:rPr>
          <w:rFonts w:asciiTheme="minorHAnsi" w:hAnsiTheme="minorHAnsi" w:cstheme="minorHAnsi"/>
          <w:color w:val="auto"/>
        </w:rPr>
        <w:t xml:space="preserve">Table </w:t>
      </w:r>
      <w:r w:rsidR="00D925BF">
        <w:rPr>
          <w:rFonts w:asciiTheme="minorHAnsi" w:hAnsiTheme="minorHAnsi" w:cstheme="minorHAnsi"/>
          <w:color w:val="auto"/>
        </w:rPr>
        <w:fldChar w:fldCharType="begin"/>
      </w:r>
      <w:r w:rsidR="00D925BF">
        <w:rPr>
          <w:rFonts w:asciiTheme="minorHAnsi" w:hAnsiTheme="minorHAnsi" w:cstheme="minorHAnsi"/>
          <w:color w:val="auto"/>
        </w:rPr>
        <w:instrText xml:space="preserve"> SEQ Table \* ARABIC </w:instrText>
      </w:r>
      <w:r w:rsidR="00D925BF">
        <w:rPr>
          <w:rFonts w:asciiTheme="minorHAnsi" w:hAnsiTheme="minorHAnsi" w:cstheme="minorHAnsi"/>
          <w:color w:val="auto"/>
        </w:rPr>
        <w:fldChar w:fldCharType="separate"/>
      </w:r>
      <w:r w:rsidR="00D925BF">
        <w:rPr>
          <w:rFonts w:asciiTheme="minorHAnsi" w:hAnsiTheme="minorHAnsi" w:cstheme="minorHAnsi"/>
          <w:noProof/>
          <w:color w:val="auto"/>
        </w:rPr>
        <w:t>7</w:t>
      </w:r>
      <w:r w:rsidR="00D925BF">
        <w:rPr>
          <w:rFonts w:asciiTheme="minorHAnsi" w:hAnsiTheme="minorHAnsi" w:cstheme="minorHAnsi"/>
          <w:color w:val="auto"/>
        </w:rPr>
        <w:fldChar w:fldCharType="end"/>
      </w:r>
      <w:r w:rsidRPr="008C4B00">
        <w:rPr>
          <w:rFonts w:asciiTheme="minorHAnsi" w:hAnsiTheme="minorHAnsi" w:cstheme="minorHAnsi"/>
          <w:color w:val="auto"/>
        </w:rPr>
        <w:t xml:space="preserve"> - MLP implementation results of loss and accuracy</w:t>
      </w:r>
      <w:bookmarkEnd w:id="48"/>
    </w:p>
    <w:p w14:paraId="4069440C" w14:textId="77777777" w:rsidR="00C26F2F" w:rsidRPr="008C4B00" w:rsidRDefault="00C26F2F"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lastRenderedPageBreak/>
        <w:t xml:space="preserve">The addition of hyperparameter turning on test two was complicated by the decision to use the keras library.  It was necessary to create a function to allow for turning to take place between the keras and scikit-learn libraries.  This involved creating the model within a function, then wrapping it in the KerasClassifier from keras.wrappers.scikit_learn, which is a standalone module that allow keras and sci-kit learn to work in tandem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4H0eUwm3","properties":{"formattedCitation":"(Brownlee, 2016, 2022; \\uc0\\u8216{}Hyperparameter tuning using GridSearchCV and KerasClassifier\\uc0\\u8217{}, 2020)","plainCitation":"(Brownlee, 2016, 2022; ‘Hyperparameter tuning using GridSearchCV and KerasClassifier’, 2020)","noteIndex":0},"citationItems":[{"id":412,"uris":["http://zotero.org/users/11537704/items/FYRZU8N5"],"itemData":{"id":412,"type":"post-weblog","abstract":"Keras is one of the most popular deep learning libraries in Python for research and development because of its simplicity and ease of use. The scikit-learn library is the most popular library for general machine learning in Python. In this post, you will discover how you can use deep learning models from Keras with the […]","container-title":"MachineLearningMastery.com","language":"en-US","title":"Use Keras Deep Learning Models with Scikit-Learn in Python","URL":"https://machinelearningmastery.com/use-keras-deep-learning-models-scikit-learn-python/","author":[{"family":"Brownlee","given":"Jason"}],"accessed":{"date-parts":[["2023",9,3]]},"issued":{"date-parts":[["2016",5,30]]}},"label":"page"},{"id":410,"uris":["http://zotero.org/users/11537704/items/7RXGAJK8"],"itemData":{"id":410,"type":"post-weblog","abstract":"Hyperparameter optimization is a big part of deep learning. The reason is that neural networks are notoriously difficult to configure, and a lot of parameters need to be set. On top of that, individual models can be very slow to train. In this post, you will discover how to use the grid search capability from […]","container-title":"MachineLearningMastery.com","language":"en-US","title":"How to Grid Search Hyperparameters for Deep Learning Models in Python with Keras","URL":"https://machinelearningmastery.com/grid-search-hyperparameters-deep-learning-models-python-keras/","author":[{"family":"Brownlee","given":"Jason"}],"accessed":{"date-parts":[["2023",9,3]]},"issued":{"date-parts":[["2022",7,1]]}},"label":"page"},{"id":408,"uris":["http://zotero.org/users/11537704/items/IZ3WW4CN"],"itemData":{"id":408,"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Hyperparameter tuning using GridSearchCV and KerasClassifier","URL":"https://www.geeksforgeeks.org/hyperparameter-tuning-using-gridsearchcv-and-kerasclassifier/","accessed":{"date-parts":[["2023",9,3]]},"issued":{"date-parts":[["2020",11,25]]}},"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Brownlee, 2016, 2022; ‘Hyperparameter tuning using GridSearchCV and KerasClassifier’, 2020)</w:t>
      </w:r>
      <w:r w:rsidRPr="008C4B00">
        <w:rPr>
          <w:rFonts w:asciiTheme="minorHAnsi" w:hAnsiTheme="minorHAnsi" w:cstheme="minorHAnsi"/>
          <w:color w:val="auto"/>
        </w:rPr>
        <w:fldChar w:fldCharType="end"/>
      </w:r>
      <w:r w:rsidRPr="008C4B00">
        <w:rPr>
          <w:rFonts w:asciiTheme="minorHAnsi" w:hAnsiTheme="minorHAnsi" w:cstheme="minorHAnsi"/>
          <w:color w:val="auto"/>
        </w:rPr>
        <w:t>.  As with other algorithms, a list of variables was created using a parameter grid with the intention of identifying the most appropriate variables that could be applied to the dataset.  The output of the model is outlined in Table 8 in terms of accuracy and loss. It is clear to see that the application of hyperparameter tuning initially impacted on the accuracy of the model by the third epoch the model returned to a zero-accuracy result.  In terms of the loss function, again the results are slightly better than previous models as the loss function gradually tuns to loss value rather than immediately doing so as its previous iterations.</w:t>
      </w:r>
    </w:p>
    <w:p w14:paraId="21646271" w14:textId="77777777" w:rsidR="00C26F2F" w:rsidRPr="008C4B00" w:rsidRDefault="00C26F2F" w:rsidP="004E72E2">
      <w:pPr>
        <w:pStyle w:val="ListParagraph"/>
        <w:spacing w:line="360" w:lineRule="auto"/>
        <w:ind w:left="360"/>
        <w:jc w:val="both"/>
        <w:rPr>
          <w:rFonts w:asciiTheme="minorHAnsi" w:hAnsiTheme="minorHAnsi" w:cstheme="minorHAnsi"/>
          <w:color w:val="auto"/>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4"/>
        <w:gridCol w:w="4465"/>
      </w:tblGrid>
      <w:tr w:rsidR="008C4B00" w:rsidRPr="008C4B00" w14:paraId="0A6E4CE7" w14:textId="77777777" w:rsidTr="003237F2">
        <w:tc>
          <w:tcPr>
            <w:tcW w:w="4524" w:type="dxa"/>
          </w:tcPr>
          <w:p w14:paraId="232159FA" w14:textId="77777777" w:rsidR="00C26F2F" w:rsidRPr="008C4B00" w:rsidRDefault="00C26F2F" w:rsidP="004E72E2">
            <w:pPr>
              <w:pStyle w:val="ListParagraph"/>
              <w:spacing w:line="360" w:lineRule="auto"/>
              <w:ind w:left="0"/>
              <w:jc w:val="center"/>
              <w:rPr>
                <w:rFonts w:asciiTheme="minorHAnsi" w:hAnsiTheme="minorHAnsi" w:cstheme="minorHAnsi"/>
                <w:b/>
                <w:bCs/>
                <w:color w:val="auto"/>
              </w:rPr>
            </w:pPr>
            <w:r w:rsidRPr="008C4B00">
              <w:rPr>
                <w:rFonts w:asciiTheme="minorHAnsi" w:hAnsiTheme="minorHAnsi" w:cstheme="minorHAnsi"/>
                <w:b/>
                <w:bCs/>
                <w:color w:val="auto"/>
              </w:rPr>
              <w:t>Plot of Model Accuracy</w:t>
            </w:r>
          </w:p>
        </w:tc>
        <w:tc>
          <w:tcPr>
            <w:tcW w:w="4525" w:type="dxa"/>
          </w:tcPr>
          <w:p w14:paraId="518585E4" w14:textId="77777777" w:rsidR="00C26F2F" w:rsidRPr="008C4B00" w:rsidRDefault="00C26F2F" w:rsidP="004E72E2">
            <w:pPr>
              <w:pStyle w:val="ListParagraph"/>
              <w:spacing w:line="360" w:lineRule="auto"/>
              <w:ind w:left="0"/>
              <w:jc w:val="center"/>
              <w:rPr>
                <w:rFonts w:asciiTheme="minorHAnsi" w:hAnsiTheme="minorHAnsi" w:cstheme="minorHAnsi"/>
                <w:b/>
                <w:bCs/>
                <w:color w:val="auto"/>
              </w:rPr>
            </w:pPr>
            <w:r w:rsidRPr="008C4B00">
              <w:rPr>
                <w:rFonts w:asciiTheme="minorHAnsi" w:hAnsiTheme="minorHAnsi" w:cstheme="minorHAnsi"/>
                <w:b/>
                <w:bCs/>
                <w:color w:val="auto"/>
              </w:rPr>
              <w:t>Plot of Model Loss</w:t>
            </w:r>
          </w:p>
        </w:tc>
      </w:tr>
      <w:tr w:rsidR="008C4B00" w:rsidRPr="008C4B00" w14:paraId="5B52D837" w14:textId="77777777" w:rsidTr="003237F2">
        <w:trPr>
          <w:trHeight w:val="4252"/>
        </w:trPr>
        <w:tc>
          <w:tcPr>
            <w:tcW w:w="4524" w:type="dxa"/>
            <w:vAlign w:val="center"/>
          </w:tcPr>
          <w:p w14:paraId="448901ED" w14:textId="77777777" w:rsidR="00C26F2F" w:rsidRPr="008C4B00" w:rsidRDefault="00C26F2F" w:rsidP="004E72E2">
            <w:pPr>
              <w:pStyle w:val="ListParagraph"/>
              <w:spacing w:line="360" w:lineRule="auto"/>
              <w:ind w:left="0"/>
              <w:jc w:val="center"/>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228B2DA6" wp14:editId="5062F0D3">
                  <wp:extent cx="2500053" cy="2520000"/>
                  <wp:effectExtent l="0" t="0" r="0" b="0"/>
                  <wp:docPr id="602754619"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754619" name="Picture 1" descr="A graph with a line&#10;&#10;Description automatically generated"/>
                          <pic:cNvPicPr/>
                        </pic:nvPicPr>
                        <pic:blipFill>
                          <a:blip r:embed="rId35"/>
                          <a:stretch>
                            <a:fillRect/>
                          </a:stretch>
                        </pic:blipFill>
                        <pic:spPr>
                          <a:xfrm>
                            <a:off x="0" y="0"/>
                            <a:ext cx="2500053" cy="2520000"/>
                          </a:xfrm>
                          <a:prstGeom prst="rect">
                            <a:avLst/>
                          </a:prstGeom>
                        </pic:spPr>
                      </pic:pic>
                    </a:graphicData>
                  </a:graphic>
                </wp:inline>
              </w:drawing>
            </w:r>
          </w:p>
        </w:tc>
        <w:tc>
          <w:tcPr>
            <w:tcW w:w="4525" w:type="dxa"/>
            <w:vAlign w:val="center"/>
          </w:tcPr>
          <w:p w14:paraId="571BA9ED" w14:textId="77777777" w:rsidR="00C26F2F" w:rsidRPr="008C4B00" w:rsidRDefault="00C26F2F" w:rsidP="004E72E2">
            <w:pPr>
              <w:pStyle w:val="ListParagraph"/>
              <w:keepNext/>
              <w:spacing w:line="360" w:lineRule="auto"/>
              <w:ind w:left="0"/>
              <w:jc w:val="center"/>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7EBDBF57" wp14:editId="50627400">
                  <wp:extent cx="2688000" cy="2520000"/>
                  <wp:effectExtent l="0" t="0" r="0" b="0"/>
                  <wp:docPr id="1218193311" name="Picture 1" descr="A graph with a line going 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193311" name="Picture 1" descr="A graph with a line going up&#10;&#10;Description automatically generated"/>
                          <pic:cNvPicPr/>
                        </pic:nvPicPr>
                        <pic:blipFill>
                          <a:blip r:embed="rId36"/>
                          <a:stretch>
                            <a:fillRect/>
                          </a:stretch>
                        </pic:blipFill>
                        <pic:spPr>
                          <a:xfrm>
                            <a:off x="0" y="0"/>
                            <a:ext cx="2688000" cy="2520000"/>
                          </a:xfrm>
                          <a:prstGeom prst="rect">
                            <a:avLst/>
                          </a:prstGeom>
                        </pic:spPr>
                      </pic:pic>
                    </a:graphicData>
                  </a:graphic>
                </wp:inline>
              </w:drawing>
            </w:r>
          </w:p>
        </w:tc>
      </w:tr>
    </w:tbl>
    <w:p w14:paraId="143D9E22" w14:textId="1D071060" w:rsidR="00C26F2F" w:rsidRPr="008C4B00" w:rsidRDefault="00C26F2F" w:rsidP="004E72E2">
      <w:pPr>
        <w:pStyle w:val="Caption"/>
        <w:spacing w:line="360" w:lineRule="auto"/>
        <w:jc w:val="center"/>
        <w:rPr>
          <w:rFonts w:asciiTheme="minorHAnsi" w:hAnsiTheme="minorHAnsi" w:cstheme="minorHAnsi"/>
          <w:color w:val="auto"/>
        </w:rPr>
      </w:pPr>
      <w:bookmarkStart w:id="49" w:name="_Toc146048679"/>
      <w:r w:rsidRPr="008C4B00">
        <w:rPr>
          <w:rFonts w:asciiTheme="minorHAnsi" w:hAnsiTheme="minorHAnsi" w:cstheme="minorHAnsi"/>
          <w:color w:val="auto"/>
        </w:rPr>
        <w:t xml:space="preserve">Table </w:t>
      </w:r>
      <w:r w:rsidR="00D925BF">
        <w:rPr>
          <w:rFonts w:asciiTheme="minorHAnsi" w:hAnsiTheme="minorHAnsi" w:cstheme="minorHAnsi"/>
          <w:color w:val="auto"/>
        </w:rPr>
        <w:fldChar w:fldCharType="begin"/>
      </w:r>
      <w:r w:rsidR="00D925BF">
        <w:rPr>
          <w:rFonts w:asciiTheme="minorHAnsi" w:hAnsiTheme="minorHAnsi" w:cstheme="minorHAnsi"/>
          <w:color w:val="auto"/>
        </w:rPr>
        <w:instrText xml:space="preserve"> SEQ Table \* ARABIC </w:instrText>
      </w:r>
      <w:r w:rsidR="00D925BF">
        <w:rPr>
          <w:rFonts w:asciiTheme="minorHAnsi" w:hAnsiTheme="minorHAnsi" w:cstheme="minorHAnsi"/>
          <w:color w:val="auto"/>
        </w:rPr>
        <w:fldChar w:fldCharType="separate"/>
      </w:r>
      <w:r w:rsidR="00D925BF">
        <w:rPr>
          <w:rFonts w:asciiTheme="minorHAnsi" w:hAnsiTheme="minorHAnsi" w:cstheme="minorHAnsi"/>
          <w:noProof/>
          <w:color w:val="auto"/>
        </w:rPr>
        <w:t>8</w:t>
      </w:r>
      <w:r w:rsidR="00D925BF">
        <w:rPr>
          <w:rFonts w:asciiTheme="minorHAnsi" w:hAnsiTheme="minorHAnsi" w:cstheme="minorHAnsi"/>
          <w:color w:val="auto"/>
        </w:rPr>
        <w:fldChar w:fldCharType="end"/>
      </w:r>
      <w:r w:rsidRPr="008C4B00">
        <w:rPr>
          <w:rFonts w:asciiTheme="minorHAnsi" w:hAnsiTheme="minorHAnsi" w:cstheme="minorHAnsi"/>
          <w:color w:val="auto"/>
        </w:rPr>
        <w:t xml:space="preserve"> - MLP Results with hyperparameter tuning.</w:t>
      </w:r>
      <w:bookmarkEnd w:id="49"/>
    </w:p>
    <w:p w14:paraId="1AE84443" w14:textId="77777777" w:rsidR="00C26F2F" w:rsidRPr="008C4B00" w:rsidRDefault="00C26F2F" w:rsidP="004E72E2">
      <w:pPr>
        <w:pStyle w:val="ListParagraph"/>
        <w:spacing w:line="360" w:lineRule="auto"/>
        <w:ind w:left="360"/>
        <w:jc w:val="both"/>
        <w:rPr>
          <w:rFonts w:asciiTheme="minorHAnsi" w:hAnsiTheme="minorHAnsi" w:cstheme="minorHAnsi"/>
          <w:color w:val="auto"/>
        </w:rPr>
      </w:pPr>
    </w:p>
    <w:p w14:paraId="0FCA2995" w14:textId="1249D0A4" w:rsidR="00C26F2F" w:rsidRPr="008C4B00" w:rsidRDefault="00C87D5A" w:rsidP="004E72E2">
      <w:pPr>
        <w:pStyle w:val="Heading2"/>
        <w:numPr>
          <w:ilvl w:val="1"/>
          <w:numId w:val="35"/>
        </w:numPr>
        <w:spacing w:line="360" w:lineRule="auto"/>
        <w:jc w:val="both"/>
        <w:rPr>
          <w:rFonts w:asciiTheme="minorHAnsi" w:hAnsiTheme="minorHAnsi" w:cstheme="minorHAnsi"/>
          <w:color w:val="auto"/>
        </w:rPr>
      </w:pPr>
      <w:bookmarkStart w:id="50" w:name="_Toc146039353"/>
      <w:r w:rsidRPr="008C4B00">
        <w:rPr>
          <w:rFonts w:asciiTheme="minorHAnsi" w:hAnsiTheme="minorHAnsi" w:cstheme="minorHAnsi"/>
          <w:color w:val="auto"/>
        </w:rPr>
        <w:t>Analysis of Selected Variables</w:t>
      </w:r>
      <w:bookmarkEnd w:id="50"/>
    </w:p>
    <w:p w14:paraId="54AC14C0" w14:textId="418A5A9B" w:rsidR="00AF27FD" w:rsidRPr="008C4B00" w:rsidRDefault="00C26F2F"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O</w:t>
      </w:r>
      <w:r w:rsidR="007C062E" w:rsidRPr="008C4B00">
        <w:rPr>
          <w:rFonts w:asciiTheme="minorHAnsi" w:hAnsiTheme="minorHAnsi" w:cstheme="minorHAnsi"/>
          <w:color w:val="auto"/>
        </w:rPr>
        <w:t xml:space="preserve">nce all the algorithms had been </w:t>
      </w:r>
      <w:r w:rsidR="00B55354" w:rsidRPr="008C4B00">
        <w:rPr>
          <w:rFonts w:asciiTheme="minorHAnsi" w:hAnsiTheme="minorHAnsi" w:cstheme="minorHAnsi"/>
          <w:color w:val="auto"/>
        </w:rPr>
        <w:t>tested,</w:t>
      </w:r>
      <w:r w:rsidR="007C062E" w:rsidRPr="008C4B00">
        <w:rPr>
          <w:rFonts w:asciiTheme="minorHAnsi" w:hAnsiTheme="minorHAnsi" w:cstheme="minorHAnsi"/>
          <w:color w:val="auto"/>
        </w:rPr>
        <w:t xml:space="preserve"> the</w:t>
      </w:r>
      <w:r w:rsidR="001D1047" w:rsidRPr="008C4B00">
        <w:rPr>
          <w:rFonts w:asciiTheme="minorHAnsi" w:hAnsiTheme="minorHAnsi" w:cstheme="minorHAnsi"/>
          <w:color w:val="auto"/>
        </w:rPr>
        <w:t xml:space="preserve"> </w:t>
      </w:r>
      <w:r w:rsidR="00937028" w:rsidRPr="008C4B00">
        <w:rPr>
          <w:rFonts w:asciiTheme="minorHAnsi" w:hAnsiTheme="minorHAnsi" w:cstheme="minorHAnsi"/>
          <w:color w:val="auto"/>
        </w:rPr>
        <w:t>models</w:t>
      </w:r>
      <w:r w:rsidR="001D1047" w:rsidRPr="008C4B00">
        <w:rPr>
          <w:rFonts w:asciiTheme="minorHAnsi" w:hAnsiTheme="minorHAnsi" w:cstheme="minorHAnsi"/>
          <w:color w:val="auto"/>
        </w:rPr>
        <w:t xml:space="preserve"> with the best results were </w:t>
      </w:r>
      <w:r w:rsidR="00C86132" w:rsidRPr="008C4B00">
        <w:rPr>
          <w:rFonts w:asciiTheme="minorHAnsi" w:hAnsiTheme="minorHAnsi" w:cstheme="minorHAnsi"/>
          <w:color w:val="auto"/>
        </w:rPr>
        <w:t xml:space="preserve">run against the </w:t>
      </w:r>
      <w:r w:rsidR="00323BF5" w:rsidRPr="008C4B00">
        <w:rPr>
          <w:rFonts w:asciiTheme="minorHAnsi" w:hAnsiTheme="minorHAnsi" w:cstheme="minorHAnsi"/>
          <w:color w:val="auto"/>
        </w:rPr>
        <w:t xml:space="preserve">independent </w:t>
      </w:r>
      <w:r w:rsidR="00B55354" w:rsidRPr="008C4B00">
        <w:rPr>
          <w:rFonts w:asciiTheme="minorHAnsi" w:hAnsiTheme="minorHAnsi" w:cstheme="minorHAnsi"/>
          <w:color w:val="auto"/>
        </w:rPr>
        <w:t xml:space="preserve">variables selected as part of the </w:t>
      </w:r>
      <w:r w:rsidR="00826D79" w:rsidRPr="008C4B00">
        <w:rPr>
          <w:rFonts w:asciiTheme="minorHAnsi" w:hAnsiTheme="minorHAnsi" w:cstheme="minorHAnsi"/>
          <w:color w:val="auto"/>
        </w:rPr>
        <w:t xml:space="preserve">research paper.  The </w:t>
      </w:r>
      <w:r w:rsidR="00AF27FD" w:rsidRPr="008C4B00">
        <w:rPr>
          <w:rFonts w:asciiTheme="minorHAnsi" w:hAnsiTheme="minorHAnsi" w:cstheme="minorHAnsi"/>
          <w:color w:val="auto"/>
        </w:rPr>
        <w:t>result</w:t>
      </w:r>
      <w:r w:rsidR="00826D79" w:rsidRPr="008C4B00">
        <w:rPr>
          <w:rFonts w:asciiTheme="minorHAnsi" w:hAnsiTheme="minorHAnsi" w:cstheme="minorHAnsi"/>
          <w:color w:val="auto"/>
        </w:rPr>
        <w:t>s</w:t>
      </w:r>
      <w:r w:rsidR="00AF27FD" w:rsidRPr="008C4B00">
        <w:rPr>
          <w:rFonts w:asciiTheme="minorHAnsi" w:hAnsiTheme="minorHAnsi" w:cstheme="minorHAnsi"/>
          <w:color w:val="auto"/>
        </w:rPr>
        <w:t xml:space="preserve"> for each algorithm </w:t>
      </w:r>
      <w:r w:rsidR="00B374DC" w:rsidRPr="008C4B00">
        <w:rPr>
          <w:rFonts w:asciiTheme="minorHAnsi" w:hAnsiTheme="minorHAnsi" w:cstheme="minorHAnsi"/>
          <w:color w:val="auto"/>
        </w:rPr>
        <w:t>by</w:t>
      </w:r>
      <w:r w:rsidR="00826D79" w:rsidRPr="008C4B00">
        <w:rPr>
          <w:rFonts w:asciiTheme="minorHAnsi" w:hAnsiTheme="minorHAnsi" w:cstheme="minorHAnsi"/>
          <w:color w:val="auto"/>
        </w:rPr>
        <w:t xml:space="preserve"> the </w:t>
      </w:r>
      <w:r w:rsidR="008F6198" w:rsidRPr="008C4B00">
        <w:rPr>
          <w:rFonts w:asciiTheme="minorHAnsi" w:hAnsiTheme="minorHAnsi" w:cstheme="minorHAnsi"/>
          <w:color w:val="auto"/>
        </w:rPr>
        <w:t xml:space="preserve">relevant </w:t>
      </w:r>
      <w:r w:rsidR="00B374DC" w:rsidRPr="008C4B00">
        <w:rPr>
          <w:rFonts w:asciiTheme="minorHAnsi" w:hAnsiTheme="minorHAnsi" w:cstheme="minorHAnsi"/>
          <w:color w:val="auto"/>
        </w:rPr>
        <w:t xml:space="preserve">variable </w:t>
      </w:r>
      <w:r w:rsidR="002E45B3" w:rsidRPr="008C4B00">
        <w:rPr>
          <w:rFonts w:asciiTheme="minorHAnsi" w:hAnsiTheme="minorHAnsi" w:cstheme="minorHAnsi"/>
          <w:color w:val="auto"/>
        </w:rPr>
        <w:t>are</w:t>
      </w:r>
      <w:r w:rsidR="000628A0" w:rsidRPr="008C4B00">
        <w:rPr>
          <w:rFonts w:asciiTheme="minorHAnsi" w:hAnsiTheme="minorHAnsi" w:cstheme="minorHAnsi"/>
          <w:color w:val="auto"/>
        </w:rPr>
        <w:t xml:space="preserve"> displayed in Table </w:t>
      </w:r>
      <w:r w:rsidR="00016668" w:rsidRPr="008C4B00">
        <w:rPr>
          <w:rFonts w:asciiTheme="minorHAnsi" w:hAnsiTheme="minorHAnsi" w:cstheme="minorHAnsi"/>
          <w:color w:val="auto"/>
        </w:rPr>
        <w:t>9</w:t>
      </w:r>
      <w:r w:rsidR="000628A0" w:rsidRPr="008C4B00">
        <w:rPr>
          <w:rFonts w:asciiTheme="minorHAnsi" w:hAnsiTheme="minorHAnsi" w:cstheme="minorHAnsi"/>
          <w:color w:val="auto"/>
        </w:rPr>
        <w:t xml:space="preserve"> below</w:t>
      </w:r>
      <w:r w:rsidR="001C2329" w:rsidRPr="008C4B00">
        <w:rPr>
          <w:rFonts w:asciiTheme="minorHAnsi" w:hAnsiTheme="minorHAnsi" w:cstheme="minorHAnsi"/>
          <w:color w:val="auto"/>
        </w:rPr>
        <w:t xml:space="preserve"> and will be discussed in detail in the following </w:t>
      </w:r>
      <w:r w:rsidR="00B1540A" w:rsidRPr="008C4B00">
        <w:rPr>
          <w:rFonts w:asciiTheme="minorHAnsi" w:hAnsiTheme="minorHAnsi" w:cstheme="minorHAnsi"/>
          <w:color w:val="auto"/>
        </w:rPr>
        <w:t>chapter.</w:t>
      </w:r>
    </w:p>
    <w:p w14:paraId="1FB22CC0" w14:textId="77777777" w:rsidR="00D2593E" w:rsidRPr="008C4B00" w:rsidRDefault="00D2593E" w:rsidP="004E72E2">
      <w:pPr>
        <w:pStyle w:val="ListParagraph"/>
        <w:spacing w:line="360" w:lineRule="auto"/>
        <w:ind w:left="360"/>
        <w:jc w:val="both"/>
        <w:rPr>
          <w:rFonts w:asciiTheme="minorHAnsi" w:hAnsiTheme="minorHAnsi" w:cstheme="minorHAnsi"/>
          <w:color w:val="auto"/>
        </w:rPr>
      </w:pPr>
    </w:p>
    <w:p w14:paraId="0A61896E" w14:textId="77777777" w:rsidR="000628A0" w:rsidRPr="008C4B00" w:rsidRDefault="000628A0" w:rsidP="004E72E2">
      <w:pPr>
        <w:pStyle w:val="ListParagraph"/>
        <w:keepNext/>
        <w:spacing w:line="360" w:lineRule="auto"/>
        <w:ind w:left="360"/>
        <w:jc w:val="center"/>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0D583AED" wp14:editId="51C704FC">
            <wp:extent cx="4459188" cy="1095375"/>
            <wp:effectExtent l="0" t="0" r="0" b="0"/>
            <wp:docPr id="20144297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29738" name="Picture 2"/>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461664" cy="1095983"/>
                    </a:xfrm>
                    <a:prstGeom prst="rect">
                      <a:avLst/>
                    </a:prstGeom>
                    <a:noFill/>
                    <a:ln>
                      <a:noFill/>
                    </a:ln>
                  </pic:spPr>
                </pic:pic>
              </a:graphicData>
            </a:graphic>
          </wp:inline>
        </w:drawing>
      </w:r>
    </w:p>
    <w:p w14:paraId="10B28F61" w14:textId="6F400D01" w:rsidR="000628A0" w:rsidRPr="008C4B00" w:rsidRDefault="000628A0" w:rsidP="004E72E2">
      <w:pPr>
        <w:pStyle w:val="Caption"/>
        <w:spacing w:line="360" w:lineRule="auto"/>
        <w:jc w:val="center"/>
        <w:rPr>
          <w:rFonts w:asciiTheme="minorHAnsi" w:hAnsiTheme="minorHAnsi" w:cstheme="minorHAnsi"/>
          <w:color w:val="auto"/>
        </w:rPr>
      </w:pPr>
      <w:bookmarkStart w:id="51" w:name="_Toc146048680"/>
      <w:r w:rsidRPr="008C4B00">
        <w:rPr>
          <w:rFonts w:asciiTheme="minorHAnsi" w:hAnsiTheme="minorHAnsi" w:cstheme="minorHAnsi"/>
          <w:color w:val="auto"/>
        </w:rPr>
        <w:t xml:space="preserve">Table </w:t>
      </w:r>
      <w:r w:rsidR="00D925BF">
        <w:rPr>
          <w:rFonts w:asciiTheme="minorHAnsi" w:hAnsiTheme="minorHAnsi" w:cstheme="minorHAnsi"/>
          <w:color w:val="auto"/>
        </w:rPr>
        <w:fldChar w:fldCharType="begin"/>
      </w:r>
      <w:r w:rsidR="00D925BF">
        <w:rPr>
          <w:rFonts w:asciiTheme="minorHAnsi" w:hAnsiTheme="minorHAnsi" w:cstheme="minorHAnsi"/>
          <w:color w:val="auto"/>
        </w:rPr>
        <w:instrText xml:space="preserve"> SEQ Table \* ARABIC </w:instrText>
      </w:r>
      <w:r w:rsidR="00D925BF">
        <w:rPr>
          <w:rFonts w:asciiTheme="minorHAnsi" w:hAnsiTheme="minorHAnsi" w:cstheme="minorHAnsi"/>
          <w:color w:val="auto"/>
        </w:rPr>
        <w:fldChar w:fldCharType="separate"/>
      </w:r>
      <w:r w:rsidR="00D925BF">
        <w:rPr>
          <w:rFonts w:asciiTheme="minorHAnsi" w:hAnsiTheme="minorHAnsi" w:cstheme="minorHAnsi"/>
          <w:noProof/>
          <w:color w:val="auto"/>
        </w:rPr>
        <w:t>9</w:t>
      </w:r>
      <w:r w:rsidR="00D925BF">
        <w:rPr>
          <w:rFonts w:asciiTheme="minorHAnsi" w:hAnsiTheme="minorHAnsi" w:cstheme="minorHAnsi"/>
          <w:color w:val="auto"/>
        </w:rPr>
        <w:fldChar w:fldCharType="end"/>
      </w:r>
      <w:r w:rsidRPr="008C4B00">
        <w:rPr>
          <w:rFonts w:asciiTheme="minorHAnsi" w:hAnsiTheme="minorHAnsi" w:cstheme="minorHAnsi"/>
          <w:color w:val="auto"/>
        </w:rPr>
        <w:t xml:space="preserve"> - Accuracy Scores by Algorithm</w:t>
      </w:r>
      <w:r w:rsidR="00DA0DC4" w:rsidRPr="008C4B00">
        <w:rPr>
          <w:rFonts w:asciiTheme="minorHAnsi" w:hAnsiTheme="minorHAnsi" w:cstheme="minorHAnsi"/>
          <w:color w:val="auto"/>
        </w:rPr>
        <w:t xml:space="preserve"> and by Target Variable</w:t>
      </w:r>
      <w:bookmarkEnd w:id="51"/>
    </w:p>
    <w:p w14:paraId="69198FE4" w14:textId="5F3287B4" w:rsidR="0095363C" w:rsidRPr="008C4B00" w:rsidRDefault="00F23AD3"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Reviewing the results of the analysis of all the algorithms </w:t>
      </w:r>
      <w:r w:rsidR="00010137" w:rsidRPr="008C4B00">
        <w:rPr>
          <w:rFonts w:asciiTheme="minorHAnsi" w:hAnsiTheme="minorHAnsi" w:cstheme="minorHAnsi"/>
          <w:color w:val="auto"/>
        </w:rPr>
        <w:t xml:space="preserve">it is possible to make </w:t>
      </w:r>
      <w:r w:rsidR="00CD4877" w:rsidRPr="008C4B00">
        <w:rPr>
          <w:rFonts w:asciiTheme="minorHAnsi" w:hAnsiTheme="minorHAnsi" w:cstheme="minorHAnsi"/>
          <w:color w:val="auto"/>
        </w:rPr>
        <w:t>s</w:t>
      </w:r>
      <w:r w:rsidR="00010137" w:rsidRPr="008C4B00">
        <w:rPr>
          <w:rFonts w:asciiTheme="minorHAnsi" w:hAnsiTheme="minorHAnsi" w:cstheme="minorHAnsi"/>
          <w:color w:val="auto"/>
        </w:rPr>
        <w:t>ome ob</w:t>
      </w:r>
      <w:r w:rsidR="00314B7E" w:rsidRPr="008C4B00">
        <w:rPr>
          <w:rFonts w:asciiTheme="minorHAnsi" w:hAnsiTheme="minorHAnsi" w:cstheme="minorHAnsi"/>
          <w:color w:val="auto"/>
        </w:rPr>
        <w:t>servations.</w:t>
      </w:r>
      <w:r w:rsidR="00B66F98" w:rsidRPr="008C4B00">
        <w:rPr>
          <w:rFonts w:asciiTheme="minorHAnsi" w:hAnsiTheme="minorHAnsi" w:cstheme="minorHAnsi"/>
          <w:color w:val="auto"/>
        </w:rPr>
        <w:t xml:space="preserve"> </w:t>
      </w:r>
      <w:r w:rsidR="009C462A" w:rsidRPr="008C4B00">
        <w:rPr>
          <w:rFonts w:asciiTheme="minorHAnsi" w:hAnsiTheme="minorHAnsi" w:cstheme="minorHAnsi"/>
          <w:color w:val="auto"/>
        </w:rPr>
        <w:t xml:space="preserve"> Looki</w:t>
      </w:r>
      <w:r w:rsidR="00B66F98" w:rsidRPr="008C4B00">
        <w:rPr>
          <w:rFonts w:asciiTheme="minorHAnsi" w:hAnsiTheme="minorHAnsi" w:cstheme="minorHAnsi"/>
          <w:color w:val="auto"/>
        </w:rPr>
        <w:t xml:space="preserve">ng each variable on its own, for example, Gender, </w:t>
      </w:r>
      <w:r w:rsidR="001D7534" w:rsidRPr="008C4B00">
        <w:rPr>
          <w:rFonts w:asciiTheme="minorHAnsi" w:hAnsiTheme="minorHAnsi" w:cstheme="minorHAnsi"/>
          <w:color w:val="auto"/>
        </w:rPr>
        <w:t xml:space="preserve">Algorithm 4 Random Forest provides the highest level of accuracy, whilst </w:t>
      </w:r>
      <w:r w:rsidR="005F74A6" w:rsidRPr="008C4B00">
        <w:rPr>
          <w:rFonts w:asciiTheme="minorHAnsi" w:hAnsiTheme="minorHAnsi" w:cstheme="minorHAnsi"/>
          <w:color w:val="auto"/>
        </w:rPr>
        <w:t>Algorithm 2 - Decision Tre</w:t>
      </w:r>
      <w:r w:rsidR="008852F4" w:rsidRPr="008C4B00">
        <w:rPr>
          <w:rFonts w:asciiTheme="minorHAnsi" w:hAnsiTheme="minorHAnsi" w:cstheme="minorHAnsi"/>
          <w:color w:val="auto"/>
        </w:rPr>
        <w:t>e</w:t>
      </w:r>
      <w:r w:rsidR="005F74A6" w:rsidRPr="008C4B00">
        <w:rPr>
          <w:rFonts w:asciiTheme="minorHAnsi" w:hAnsiTheme="minorHAnsi" w:cstheme="minorHAnsi"/>
          <w:color w:val="auto"/>
        </w:rPr>
        <w:t>s is</w:t>
      </w:r>
      <w:r w:rsidR="00D2396A" w:rsidRPr="008C4B00">
        <w:rPr>
          <w:rFonts w:asciiTheme="minorHAnsi" w:hAnsiTheme="minorHAnsi" w:cstheme="minorHAnsi"/>
          <w:color w:val="auto"/>
        </w:rPr>
        <w:t xml:space="preserve"> </w:t>
      </w:r>
      <w:r w:rsidR="005F74A6" w:rsidRPr="008C4B00">
        <w:rPr>
          <w:rFonts w:asciiTheme="minorHAnsi" w:hAnsiTheme="minorHAnsi" w:cstheme="minorHAnsi"/>
          <w:color w:val="auto"/>
        </w:rPr>
        <w:t xml:space="preserve">least accurate at </w:t>
      </w:r>
      <w:r w:rsidR="00C3687F" w:rsidRPr="008C4B00">
        <w:rPr>
          <w:rFonts w:asciiTheme="minorHAnsi" w:hAnsiTheme="minorHAnsi" w:cstheme="minorHAnsi"/>
          <w:color w:val="auto"/>
        </w:rPr>
        <w:t>51.95%</w:t>
      </w:r>
      <w:r w:rsidR="00D2396A" w:rsidRPr="008C4B00">
        <w:rPr>
          <w:rFonts w:asciiTheme="minorHAnsi" w:hAnsiTheme="minorHAnsi" w:cstheme="minorHAnsi"/>
          <w:color w:val="auto"/>
        </w:rPr>
        <w:t xml:space="preserve">.  For studied_credits, </w:t>
      </w:r>
      <w:r w:rsidR="00580928" w:rsidRPr="008C4B00">
        <w:rPr>
          <w:rFonts w:asciiTheme="minorHAnsi" w:hAnsiTheme="minorHAnsi" w:cstheme="minorHAnsi"/>
          <w:color w:val="auto"/>
        </w:rPr>
        <w:t>3 algorithms give the same level of accuracy - namely Decision Trees, Support Vector Machines and Random Forests.  Algorithm5 on the other hand, the MLP network fa</w:t>
      </w:r>
      <w:r w:rsidR="00C56B7A" w:rsidRPr="008C4B00">
        <w:rPr>
          <w:rFonts w:asciiTheme="minorHAnsi" w:hAnsiTheme="minorHAnsi" w:cstheme="minorHAnsi"/>
          <w:color w:val="auto"/>
        </w:rPr>
        <w:t xml:space="preserve">ils to give any degree of accuracy in respect of its results.  </w:t>
      </w:r>
      <w:r w:rsidR="007C135F" w:rsidRPr="008C4B00">
        <w:rPr>
          <w:rFonts w:asciiTheme="minorHAnsi" w:hAnsiTheme="minorHAnsi" w:cstheme="minorHAnsi"/>
          <w:color w:val="auto"/>
        </w:rPr>
        <w:t>In contrast,</w:t>
      </w:r>
      <w:r w:rsidR="00C56B7A" w:rsidRPr="008C4B00">
        <w:rPr>
          <w:rFonts w:asciiTheme="minorHAnsi" w:hAnsiTheme="minorHAnsi" w:cstheme="minorHAnsi"/>
          <w:color w:val="auto"/>
        </w:rPr>
        <w:t xml:space="preserve"> the variable for tenure </w:t>
      </w:r>
      <w:r w:rsidR="007C135F" w:rsidRPr="008C4B00">
        <w:rPr>
          <w:rFonts w:asciiTheme="minorHAnsi" w:hAnsiTheme="minorHAnsi" w:cstheme="minorHAnsi"/>
          <w:color w:val="auto"/>
        </w:rPr>
        <w:t>has it</w:t>
      </w:r>
      <w:r w:rsidR="00D43299" w:rsidRPr="008C4B00">
        <w:rPr>
          <w:rFonts w:asciiTheme="minorHAnsi" w:hAnsiTheme="minorHAnsi" w:cstheme="minorHAnsi"/>
          <w:color w:val="auto"/>
        </w:rPr>
        <w:t>s</w:t>
      </w:r>
      <w:r w:rsidR="007C135F" w:rsidRPr="008C4B00">
        <w:rPr>
          <w:rFonts w:asciiTheme="minorHAnsi" w:hAnsiTheme="minorHAnsi" w:cstheme="minorHAnsi"/>
          <w:color w:val="auto"/>
        </w:rPr>
        <w:t xml:space="preserve"> strongest performance in MLP, wh</w:t>
      </w:r>
      <w:r w:rsidR="009650DA" w:rsidRPr="008C4B00">
        <w:rPr>
          <w:rFonts w:asciiTheme="minorHAnsi" w:hAnsiTheme="minorHAnsi" w:cstheme="minorHAnsi"/>
          <w:color w:val="auto"/>
        </w:rPr>
        <w:t>ist results in all other variables are well below</w:t>
      </w:r>
      <w:r w:rsidR="00C018A7" w:rsidRPr="008C4B00">
        <w:rPr>
          <w:rFonts w:asciiTheme="minorHAnsi" w:hAnsiTheme="minorHAnsi" w:cstheme="minorHAnsi"/>
          <w:color w:val="auto"/>
        </w:rPr>
        <w:t>,</w:t>
      </w:r>
      <w:r w:rsidR="009650DA" w:rsidRPr="008C4B00">
        <w:rPr>
          <w:rFonts w:asciiTheme="minorHAnsi" w:hAnsiTheme="minorHAnsi" w:cstheme="minorHAnsi"/>
          <w:color w:val="auto"/>
        </w:rPr>
        <w:t xml:space="preserve"> with just one result (Decision Trees) achieving an accuracy result of </w:t>
      </w:r>
      <w:r w:rsidR="008C18D7" w:rsidRPr="008C4B00">
        <w:rPr>
          <w:rFonts w:asciiTheme="minorHAnsi" w:hAnsiTheme="minorHAnsi" w:cstheme="minorHAnsi"/>
          <w:color w:val="auto"/>
        </w:rPr>
        <w:t>just over 10%.</w:t>
      </w:r>
    </w:p>
    <w:p w14:paraId="33BEF149" w14:textId="77777777" w:rsidR="000E426B" w:rsidRPr="008C4B00" w:rsidRDefault="000E426B" w:rsidP="004E72E2">
      <w:pPr>
        <w:pStyle w:val="ListParagraph"/>
        <w:spacing w:line="360" w:lineRule="auto"/>
        <w:ind w:left="360"/>
        <w:jc w:val="both"/>
        <w:rPr>
          <w:rFonts w:asciiTheme="minorHAnsi" w:hAnsiTheme="minorHAnsi" w:cstheme="minorHAnsi"/>
          <w:color w:val="auto"/>
        </w:rPr>
      </w:pPr>
    </w:p>
    <w:p w14:paraId="5F6B7A6F" w14:textId="1F929758" w:rsidR="000E426B" w:rsidRPr="008C4B00" w:rsidRDefault="000E426B"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The initial results in Table 9 show that three Algorithms, 2</w:t>
      </w:r>
      <w:r w:rsidR="0080215D" w:rsidRPr="008C4B00">
        <w:rPr>
          <w:rFonts w:asciiTheme="minorHAnsi" w:hAnsiTheme="minorHAnsi" w:cstheme="minorHAnsi"/>
          <w:color w:val="auto"/>
        </w:rPr>
        <w:t xml:space="preserve"> </w:t>
      </w:r>
      <w:r w:rsidRPr="008C4B00">
        <w:rPr>
          <w:rFonts w:asciiTheme="minorHAnsi" w:hAnsiTheme="minorHAnsi" w:cstheme="minorHAnsi"/>
          <w:color w:val="auto"/>
        </w:rPr>
        <w:t>and 4 receive</w:t>
      </w:r>
      <w:r w:rsidR="0080215D" w:rsidRPr="008C4B00">
        <w:rPr>
          <w:rFonts w:asciiTheme="minorHAnsi" w:hAnsiTheme="minorHAnsi" w:cstheme="minorHAnsi"/>
          <w:color w:val="auto"/>
        </w:rPr>
        <w:t>d</w:t>
      </w:r>
      <w:r w:rsidRPr="008C4B00">
        <w:rPr>
          <w:rFonts w:asciiTheme="minorHAnsi" w:hAnsiTheme="minorHAnsi" w:cstheme="minorHAnsi"/>
          <w:color w:val="auto"/>
        </w:rPr>
        <w:t xml:space="preserve"> the same accuracy result for studied_credits.</w:t>
      </w:r>
      <w:r w:rsidR="00752684" w:rsidRPr="008C4B00">
        <w:rPr>
          <w:rFonts w:asciiTheme="minorHAnsi" w:hAnsiTheme="minorHAnsi" w:cstheme="minorHAnsi"/>
          <w:color w:val="auto"/>
        </w:rPr>
        <w:t xml:space="preserve">  The author sought advice</w:t>
      </w:r>
      <w:r w:rsidR="00F43A60" w:rsidRPr="008C4B00">
        <w:rPr>
          <w:rFonts w:asciiTheme="minorHAnsi" w:hAnsiTheme="minorHAnsi" w:cstheme="minorHAnsi"/>
          <w:color w:val="auto"/>
        </w:rPr>
        <w:t xml:space="preserve"> on how to test for </w:t>
      </w:r>
      <w:r w:rsidR="001020B7" w:rsidRPr="008C4B00">
        <w:rPr>
          <w:rFonts w:asciiTheme="minorHAnsi" w:hAnsiTheme="minorHAnsi" w:cstheme="minorHAnsi"/>
          <w:color w:val="auto"/>
        </w:rPr>
        <w:t>statistical</w:t>
      </w:r>
      <w:r w:rsidR="00F43A60" w:rsidRPr="008C4B00">
        <w:rPr>
          <w:rFonts w:asciiTheme="minorHAnsi" w:hAnsiTheme="minorHAnsi" w:cstheme="minorHAnsi"/>
          <w:color w:val="auto"/>
        </w:rPr>
        <w:t xml:space="preserve"> </w:t>
      </w:r>
      <w:r w:rsidR="00FA0CAB" w:rsidRPr="008C4B00">
        <w:rPr>
          <w:rFonts w:asciiTheme="minorHAnsi" w:hAnsiTheme="minorHAnsi" w:cstheme="minorHAnsi"/>
          <w:color w:val="auto"/>
        </w:rPr>
        <w:t>alignment or difference.  The dataset was not suitable for an ANOVA analysis to be carried out</w:t>
      </w:r>
      <w:r w:rsidR="003E7AC7" w:rsidRPr="008C4B00">
        <w:rPr>
          <w:rFonts w:asciiTheme="minorHAnsi" w:hAnsiTheme="minorHAnsi" w:cstheme="minorHAnsi"/>
          <w:color w:val="auto"/>
        </w:rPr>
        <w:t xml:space="preserve"> - mainly in terms of the randomness of the sample</w:t>
      </w:r>
      <w:r w:rsidR="00286E38" w:rsidRPr="008C4B00">
        <w:rPr>
          <w:rFonts w:asciiTheme="minorHAnsi" w:hAnsiTheme="minorHAnsi" w:cstheme="minorHAnsi"/>
          <w:color w:val="auto"/>
        </w:rPr>
        <w:t xml:space="preserve"> </w:t>
      </w:r>
      <w:r w:rsidR="00286E38" w:rsidRPr="008C4B00">
        <w:rPr>
          <w:rFonts w:asciiTheme="minorHAnsi" w:hAnsiTheme="minorHAnsi" w:cstheme="minorHAnsi"/>
          <w:color w:val="auto"/>
        </w:rPr>
        <w:fldChar w:fldCharType="begin"/>
      </w:r>
      <w:r w:rsidR="00286E38" w:rsidRPr="008C4B00">
        <w:rPr>
          <w:rFonts w:asciiTheme="minorHAnsi" w:hAnsiTheme="minorHAnsi" w:cstheme="minorHAnsi"/>
          <w:color w:val="auto"/>
        </w:rPr>
        <w:instrText xml:space="preserve"> ADDIN ZOTERO_ITEM CSL_CITATION {"citationID":"fqbIE0QM","properties":{"formattedCitation":"({\\i{}One-way ANOVA - An introduction to when you should run this test and the test hypothesis | Laerd Statistics}, no date)","plainCitation":"(One-way ANOVA - An introduction to when you should run this test and the test hypothesis | Laerd Statistics, no date)","noteIndex":0},"citationItems":[{"id":459,"uris":["http://zotero.org/users/11537704/items/DPNKLXRG"],"itemData":{"id":459,"type":"webpage","title":"One-way ANOVA - An introduction to when you should run this test and the test hypothesis | Laerd Statistics","URL":"https://statistics.laerd.com/statistical-guides/one-way-anova-statistical-guide.php","accessed":{"date-parts":[["2023",9,18]]}}}],"schema":"https://github.com/citation-style-language/schema/raw/master/csl-citation.json"} </w:instrText>
      </w:r>
      <w:r w:rsidR="00286E38" w:rsidRPr="008C4B00">
        <w:rPr>
          <w:rFonts w:asciiTheme="minorHAnsi" w:hAnsiTheme="minorHAnsi" w:cstheme="minorHAnsi"/>
          <w:color w:val="auto"/>
        </w:rPr>
        <w:fldChar w:fldCharType="separate"/>
      </w:r>
      <w:r w:rsidR="00286E38" w:rsidRPr="008C4B00">
        <w:rPr>
          <w:color w:val="auto"/>
          <w:szCs w:val="24"/>
        </w:rPr>
        <w:t>(</w:t>
      </w:r>
      <w:r w:rsidR="00286E38" w:rsidRPr="008C4B00">
        <w:rPr>
          <w:i/>
          <w:iCs/>
          <w:color w:val="auto"/>
          <w:szCs w:val="24"/>
        </w:rPr>
        <w:t>One-way ANOVA - An introduction to when you should run this test and the test hypothesis | Laerd Statistics</w:t>
      </w:r>
      <w:r w:rsidR="00286E38" w:rsidRPr="008C4B00">
        <w:rPr>
          <w:color w:val="auto"/>
          <w:szCs w:val="24"/>
        </w:rPr>
        <w:t>, no date)</w:t>
      </w:r>
      <w:r w:rsidR="00286E38" w:rsidRPr="008C4B00">
        <w:rPr>
          <w:rFonts w:asciiTheme="minorHAnsi" w:hAnsiTheme="minorHAnsi" w:cstheme="minorHAnsi"/>
          <w:color w:val="auto"/>
        </w:rPr>
        <w:fldChar w:fldCharType="end"/>
      </w:r>
      <w:r w:rsidR="003E7AC7" w:rsidRPr="008C4B00">
        <w:rPr>
          <w:rFonts w:asciiTheme="minorHAnsi" w:hAnsiTheme="minorHAnsi" w:cstheme="minorHAnsi"/>
          <w:color w:val="auto"/>
        </w:rPr>
        <w:t>.</w:t>
      </w:r>
      <w:r w:rsidRPr="008C4B00">
        <w:rPr>
          <w:rFonts w:asciiTheme="minorHAnsi" w:hAnsiTheme="minorHAnsi" w:cstheme="minorHAnsi"/>
          <w:color w:val="auto"/>
        </w:rPr>
        <w:t xml:space="preserve">  A further subset of the OULAD dataset was created using the same sampling strategy as before - </w:t>
      </w:r>
      <w:r w:rsidR="006C6BB9" w:rsidRPr="008C4B00">
        <w:rPr>
          <w:rFonts w:asciiTheme="minorHAnsi" w:hAnsiTheme="minorHAnsi" w:cstheme="minorHAnsi"/>
          <w:color w:val="auto"/>
        </w:rPr>
        <w:t xml:space="preserve">taking one module over one semester as the sample group.  </w:t>
      </w:r>
      <w:r w:rsidR="00A5056D" w:rsidRPr="008C4B00">
        <w:rPr>
          <w:rFonts w:asciiTheme="minorHAnsi" w:hAnsiTheme="minorHAnsi" w:cstheme="minorHAnsi"/>
          <w:color w:val="auto"/>
        </w:rPr>
        <w:t xml:space="preserve">The idea being </w:t>
      </w:r>
      <w:r w:rsidR="00796960" w:rsidRPr="008C4B00">
        <w:rPr>
          <w:rFonts w:asciiTheme="minorHAnsi" w:hAnsiTheme="minorHAnsi" w:cstheme="minorHAnsi"/>
          <w:color w:val="auto"/>
        </w:rPr>
        <w:t xml:space="preserve">that for </w:t>
      </w:r>
      <w:r w:rsidR="00A5056D" w:rsidRPr="008C4B00">
        <w:rPr>
          <w:rFonts w:asciiTheme="minorHAnsi" w:hAnsiTheme="minorHAnsi" w:cstheme="minorHAnsi"/>
          <w:color w:val="auto"/>
        </w:rPr>
        <w:t>the test group of data to confirm if there is any</w:t>
      </w:r>
      <w:r w:rsidR="00796960" w:rsidRPr="008C4B00">
        <w:rPr>
          <w:rFonts w:asciiTheme="minorHAnsi" w:hAnsiTheme="minorHAnsi" w:cstheme="minorHAnsi"/>
          <w:color w:val="auto"/>
        </w:rPr>
        <w:t xml:space="preserve"> clear over of under fitting of the data, or some other anomaly easily shown. </w:t>
      </w:r>
      <w:r w:rsidR="00574FA3" w:rsidRPr="008C4B00">
        <w:rPr>
          <w:rFonts w:asciiTheme="minorHAnsi" w:hAnsiTheme="minorHAnsi" w:cstheme="minorHAnsi"/>
          <w:color w:val="auto"/>
        </w:rPr>
        <w:t xml:space="preserve"> The test group of data was larger than the initial module.  </w:t>
      </w:r>
      <w:r w:rsidR="006C6BB9" w:rsidRPr="008C4B00">
        <w:rPr>
          <w:rFonts w:asciiTheme="minorHAnsi" w:hAnsiTheme="minorHAnsi" w:cstheme="minorHAnsi"/>
          <w:color w:val="auto"/>
        </w:rPr>
        <w:t>The results of the initial run and the test results are outlined below.</w:t>
      </w:r>
    </w:p>
    <w:p w14:paraId="46F0F99F" w14:textId="77777777" w:rsidR="00712A43" w:rsidRPr="008C4B00" w:rsidRDefault="00712A43" w:rsidP="004E72E2">
      <w:pPr>
        <w:pStyle w:val="ListParagraph"/>
        <w:spacing w:line="360" w:lineRule="auto"/>
        <w:ind w:left="360"/>
        <w:jc w:val="both"/>
        <w:rPr>
          <w:rFonts w:asciiTheme="minorHAnsi" w:hAnsiTheme="minorHAnsi" w:cstheme="minorHAnsi"/>
          <w:color w:val="auto"/>
        </w:rPr>
      </w:pPr>
    </w:p>
    <w:p w14:paraId="4C13BD50" w14:textId="7D322B6A" w:rsidR="00FD4DDE" w:rsidRPr="008C4B00" w:rsidRDefault="00712A43" w:rsidP="004E72E2">
      <w:pPr>
        <w:pStyle w:val="ListParagraph"/>
        <w:spacing w:line="360" w:lineRule="auto"/>
        <w:ind w:left="360"/>
        <w:jc w:val="center"/>
        <w:rPr>
          <w:rFonts w:asciiTheme="minorHAnsi" w:hAnsiTheme="minorHAnsi" w:cstheme="minorHAnsi"/>
          <w:color w:val="auto"/>
        </w:rPr>
      </w:pPr>
      <w:r w:rsidRPr="008C4B00">
        <w:rPr>
          <w:noProof/>
          <w:color w:val="auto"/>
        </w:rPr>
        <w:drawing>
          <wp:inline distT="0" distB="0" distL="0" distR="0" wp14:anchorId="08B88BE7" wp14:editId="1900C8A4">
            <wp:extent cx="5406233" cy="956435"/>
            <wp:effectExtent l="0" t="0" r="4445" b="0"/>
            <wp:docPr id="1370243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243386" name="Picture 1"/>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406233" cy="956435"/>
                    </a:xfrm>
                    <a:prstGeom prst="rect">
                      <a:avLst/>
                    </a:prstGeom>
                    <a:noFill/>
                    <a:ln>
                      <a:noFill/>
                    </a:ln>
                  </pic:spPr>
                </pic:pic>
              </a:graphicData>
            </a:graphic>
          </wp:inline>
        </w:drawing>
      </w:r>
    </w:p>
    <w:p w14:paraId="0D328F4E" w14:textId="4E2E113B" w:rsidR="00712A43" w:rsidRPr="008C4B00" w:rsidRDefault="00712A43" w:rsidP="004E72E2">
      <w:pPr>
        <w:pStyle w:val="Caption"/>
        <w:keepNext/>
        <w:spacing w:line="360" w:lineRule="auto"/>
        <w:jc w:val="center"/>
        <w:rPr>
          <w:color w:val="auto"/>
        </w:rPr>
      </w:pPr>
      <w:bookmarkStart w:id="52" w:name="_Toc146048681"/>
      <w:r w:rsidRPr="008C4B00">
        <w:rPr>
          <w:color w:val="auto"/>
        </w:rPr>
        <w:t xml:space="preserve">Table </w:t>
      </w:r>
      <w:r w:rsidR="00D925BF">
        <w:rPr>
          <w:color w:val="auto"/>
        </w:rPr>
        <w:fldChar w:fldCharType="begin"/>
      </w:r>
      <w:r w:rsidR="00D925BF">
        <w:rPr>
          <w:color w:val="auto"/>
        </w:rPr>
        <w:instrText xml:space="preserve"> SEQ Table \* ARABIC </w:instrText>
      </w:r>
      <w:r w:rsidR="00D925BF">
        <w:rPr>
          <w:color w:val="auto"/>
        </w:rPr>
        <w:fldChar w:fldCharType="separate"/>
      </w:r>
      <w:r w:rsidR="00D925BF">
        <w:rPr>
          <w:noProof/>
          <w:color w:val="auto"/>
        </w:rPr>
        <w:t>10</w:t>
      </w:r>
      <w:r w:rsidR="00D925BF">
        <w:rPr>
          <w:color w:val="auto"/>
        </w:rPr>
        <w:fldChar w:fldCharType="end"/>
      </w:r>
      <w:r w:rsidRPr="008C4B00">
        <w:rPr>
          <w:color w:val="auto"/>
        </w:rPr>
        <w:t>- Initial results v's Test results</w:t>
      </w:r>
      <w:bookmarkEnd w:id="52"/>
    </w:p>
    <w:p w14:paraId="6C8C9905" w14:textId="77777777" w:rsidR="006929DD" w:rsidRDefault="006929DD" w:rsidP="004E72E2">
      <w:pPr>
        <w:pStyle w:val="ListParagraph"/>
        <w:spacing w:line="360" w:lineRule="auto"/>
        <w:ind w:left="360"/>
        <w:jc w:val="both"/>
        <w:rPr>
          <w:rFonts w:asciiTheme="minorHAnsi" w:hAnsiTheme="minorHAnsi" w:cstheme="minorHAnsi"/>
          <w:color w:val="auto"/>
        </w:rPr>
      </w:pPr>
    </w:p>
    <w:p w14:paraId="2658C469" w14:textId="421FA558" w:rsidR="006929DD" w:rsidRDefault="001758C7"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lastRenderedPageBreak/>
        <w:t>As can be seen</w:t>
      </w:r>
      <w:r w:rsidR="00B520BA">
        <w:rPr>
          <w:rFonts w:asciiTheme="minorHAnsi" w:hAnsiTheme="minorHAnsi" w:cstheme="minorHAnsi"/>
          <w:color w:val="auto"/>
        </w:rPr>
        <w:t xml:space="preserve"> </w:t>
      </w:r>
      <w:r w:rsidR="00830F61">
        <w:rPr>
          <w:rFonts w:asciiTheme="minorHAnsi" w:hAnsiTheme="minorHAnsi" w:cstheme="minorHAnsi"/>
          <w:color w:val="auto"/>
        </w:rPr>
        <w:t xml:space="preserve">in the results for </w:t>
      </w:r>
      <w:r w:rsidR="00B520BA">
        <w:rPr>
          <w:rFonts w:asciiTheme="minorHAnsi" w:hAnsiTheme="minorHAnsi" w:cstheme="minorHAnsi"/>
          <w:color w:val="auto"/>
        </w:rPr>
        <w:t xml:space="preserve">the </w:t>
      </w:r>
      <w:r w:rsidR="008F5DBD">
        <w:rPr>
          <w:rFonts w:asciiTheme="minorHAnsi" w:hAnsiTheme="minorHAnsi" w:cstheme="minorHAnsi"/>
          <w:color w:val="auto"/>
        </w:rPr>
        <w:t>variable gender, the test data</w:t>
      </w:r>
      <w:r w:rsidR="008964A7">
        <w:rPr>
          <w:rFonts w:asciiTheme="minorHAnsi" w:hAnsiTheme="minorHAnsi" w:cstheme="minorHAnsi"/>
          <w:color w:val="auto"/>
        </w:rPr>
        <w:t>set</w:t>
      </w:r>
      <w:r w:rsidR="008F5DBD">
        <w:rPr>
          <w:rFonts w:asciiTheme="minorHAnsi" w:hAnsiTheme="minorHAnsi" w:cstheme="minorHAnsi"/>
          <w:color w:val="auto"/>
        </w:rPr>
        <w:t xml:space="preserve"> shows </w:t>
      </w:r>
      <w:r w:rsidR="008964A7">
        <w:rPr>
          <w:rFonts w:asciiTheme="minorHAnsi" w:hAnsiTheme="minorHAnsi" w:cstheme="minorHAnsi"/>
          <w:color w:val="auto"/>
        </w:rPr>
        <w:t xml:space="preserve">considerable higher results, than the initial tests did, with </w:t>
      </w:r>
      <w:r w:rsidR="00DB43C1">
        <w:rPr>
          <w:rFonts w:asciiTheme="minorHAnsi" w:hAnsiTheme="minorHAnsi" w:cstheme="minorHAnsi"/>
          <w:color w:val="auto"/>
        </w:rPr>
        <w:t>the highest accuracy of 79.33% being reached across four of the five algorithms.  The outlier in terms of results is the SVM algorithm, with a result of 20.67%</w:t>
      </w:r>
      <w:r>
        <w:rPr>
          <w:rFonts w:asciiTheme="minorHAnsi" w:hAnsiTheme="minorHAnsi" w:cstheme="minorHAnsi"/>
          <w:color w:val="auto"/>
        </w:rPr>
        <w:t>.  The test data result is significantly below that achieved in the initial tests of 57.14%</w:t>
      </w:r>
    </w:p>
    <w:p w14:paraId="130FFA9C" w14:textId="77777777" w:rsidR="006929DD" w:rsidRDefault="006929DD" w:rsidP="004E72E2">
      <w:pPr>
        <w:pStyle w:val="ListParagraph"/>
        <w:spacing w:line="360" w:lineRule="auto"/>
        <w:ind w:left="360"/>
        <w:jc w:val="both"/>
        <w:rPr>
          <w:rFonts w:asciiTheme="minorHAnsi" w:hAnsiTheme="minorHAnsi" w:cstheme="minorHAnsi"/>
          <w:color w:val="auto"/>
        </w:rPr>
      </w:pPr>
    </w:p>
    <w:p w14:paraId="2A27456D" w14:textId="1F98E981" w:rsidR="009353D3" w:rsidRDefault="00830F61" w:rsidP="004E72E2">
      <w:pPr>
        <w:pStyle w:val="ListParagraph"/>
        <w:spacing w:line="360" w:lineRule="auto"/>
        <w:ind w:left="360"/>
        <w:jc w:val="both"/>
        <w:rPr>
          <w:rFonts w:asciiTheme="minorHAnsi" w:hAnsiTheme="minorHAnsi" w:cstheme="minorHAnsi"/>
          <w:color w:val="auto"/>
        </w:rPr>
      </w:pPr>
      <w:r>
        <w:rPr>
          <w:rFonts w:asciiTheme="minorHAnsi" w:hAnsiTheme="minorHAnsi" w:cstheme="minorHAnsi"/>
          <w:color w:val="auto"/>
        </w:rPr>
        <w:t>In respect of</w:t>
      </w:r>
      <w:r w:rsidR="003112BD" w:rsidRPr="008C4B00">
        <w:rPr>
          <w:rFonts w:asciiTheme="minorHAnsi" w:hAnsiTheme="minorHAnsi" w:cstheme="minorHAnsi"/>
          <w:color w:val="auto"/>
        </w:rPr>
        <w:t xml:space="preserve"> the </w:t>
      </w:r>
      <w:r w:rsidR="0028331A">
        <w:rPr>
          <w:rFonts w:asciiTheme="minorHAnsi" w:hAnsiTheme="minorHAnsi" w:cstheme="minorHAnsi"/>
          <w:color w:val="auto"/>
        </w:rPr>
        <w:t xml:space="preserve">variable </w:t>
      </w:r>
      <w:r w:rsidR="00391177" w:rsidRPr="008C4B00">
        <w:rPr>
          <w:rFonts w:asciiTheme="minorHAnsi" w:hAnsiTheme="minorHAnsi" w:cstheme="minorHAnsi"/>
          <w:color w:val="auto"/>
        </w:rPr>
        <w:t>studied_credits</w:t>
      </w:r>
      <w:r w:rsidR="0028331A">
        <w:rPr>
          <w:rFonts w:asciiTheme="minorHAnsi" w:hAnsiTheme="minorHAnsi" w:cstheme="minorHAnsi"/>
          <w:color w:val="auto"/>
        </w:rPr>
        <w:t xml:space="preserve">, again the results </w:t>
      </w:r>
      <w:r w:rsidR="00C10A3A">
        <w:rPr>
          <w:rFonts w:asciiTheme="minorHAnsi" w:hAnsiTheme="minorHAnsi" w:cstheme="minorHAnsi"/>
          <w:color w:val="auto"/>
        </w:rPr>
        <w:t xml:space="preserve">using the test data </w:t>
      </w:r>
      <w:r w:rsidR="0028331A">
        <w:rPr>
          <w:rFonts w:asciiTheme="minorHAnsi" w:hAnsiTheme="minorHAnsi" w:cstheme="minorHAnsi"/>
          <w:color w:val="auto"/>
        </w:rPr>
        <w:t xml:space="preserve">are </w:t>
      </w:r>
      <w:r w:rsidR="00391177" w:rsidRPr="008C4B00">
        <w:rPr>
          <w:rFonts w:asciiTheme="minorHAnsi" w:hAnsiTheme="minorHAnsi" w:cstheme="minorHAnsi"/>
          <w:color w:val="auto"/>
        </w:rPr>
        <w:t xml:space="preserve">consistently the same </w:t>
      </w:r>
      <w:r w:rsidR="00C10A3A">
        <w:rPr>
          <w:rFonts w:asciiTheme="minorHAnsi" w:hAnsiTheme="minorHAnsi" w:cstheme="minorHAnsi"/>
          <w:color w:val="auto"/>
        </w:rPr>
        <w:t>for</w:t>
      </w:r>
      <w:r w:rsidR="009353D3">
        <w:rPr>
          <w:rFonts w:asciiTheme="minorHAnsi" w:hAnsiTheme="minorHAnsi" w:cstheme="minorHAnsi"/>
          <w:color w:val="auto"/>
        </w:rPr>
        <w:t xml:space="preserve"> </w:t>
      </w:r>
      <w:r w:rsidR="0015434E" w:rsidRPr="008C4B00">
        <w:rPr>
          <w:rFonts w:asciiTheme="minorHAnsi" w:hAnsiTheme="minorHAnsi" w:cstheme="minorHAnsi"/>
          <w:color w:val="auto"/>
        </w:rPr>
        <w:t>a</w:t>
      </w:r>
      <w:r w:rsidR="00E535D4" w:rsidRPr="008C4B00">
        <w:rPr>
          <w:rFonts w:asciiTheme="minorHAnsi" w:hAnsiTheme="minorHAnsi" w:cstheme="minorHAnsi"/>
          <w:color w:val="auto"/>
        </w:rPr>
        <w:t>lgorithm</w:t>
      </w:r>
      <w:r w:rsidR="000071EB" w:rsidRPr="008C4B00">
        <w:rPr>
          <w:rFonts w:asciiTheme="minorHAnsi" w:hAnsiTheme="minorHAnsi" w:cstheme="minorHAnsi"/>
          <w:color w:val="auto"/>
        </w:rPr>
        <w:t>s</w:t>
      </w:r>
      <w:r w:rsidR="00E535D4" w:rsidRPr="008C4B00">
        <w:rPr>
          <w:rFonts w:asciiTheme="minorHAnsi" w:hAnsiTheme="minorHAnsi" w:cstheme="minorHAnsi"/>
          <w:color w:val="auto"/>
        </w:rPr>
        <w:t xml:space="preserve"> </w:t>
      </w:r>
      <w:r w:rsidR="00FD06AC">
        <w:rPr>
          <w:rFonts w:asciiTheme="minorHAnsi" w:hAnsiTheme="minorHAnsi" w:cstheme="minorHAnsi"/>
          <w:color w:val="auto"/>
        </w:rPr>
        <w:t>two</w:t>
      </w:r>
      <w:r w:rsidR="00E535D4" w:rsidRPr="008C4B00">
        <w:rPr>
          <w:rFonts w:asciiTheme="minorHAnsi" w:hAnsiTheme="minorHAnsi" w:cstheme="minorHAnsi"/>
          <w:color w:val="auto"/>
        </w:rPr>
        <w:t xml:space="preserve"> and </w:t>
      </w:r>
      <w:r w:rsidR="00FD06AC">
        <w:rPr>
          <w:rFonts w:asciiTheme="minorHAnsi" w:hAnsiTheme="minorHAnsi" w:cstheme="minorHAnsi"/>
          <w:color w:val="auto"/>
        </w:rPr>
        <w:t>four</w:t>
      </w:r>
      <w:r w:rsidR="000071EB" w:rsidRPr="008C4B00">
        <w:rPr>
          <w:rFonts w:asciiTheme="minorHAnsi" w:hAnsiTheme="minorHAnsi" w:cstheme="minorHAnsi"/>
          <w:color w:val="auto"/>
        </w:rPr>
        <w:t>.  Algorithm 3 also has the same result</w:t>
      </w:r>
      <w:r w:rsidR="00946C10">
        <w:rPr>
          <w:rFonts w:asciiTheme="minorHAnsi" w:hAnsiTheme="minorHAnsi" w:cstheme="minorHAnsi"/>
          <w:color w:val="auto"/>
        </w:rPr>
        <w:t xml:space="preserve"> of 92%</w:t>
      </w:r>
      <w:r w:rsidR="006929DD">
        <w:rPr>
          <w:rFonts w:asciiTheme="minorHAnsi" w:hAnsiTheme="minorHAnsi" w:cstheme="minorHAnsi"/>
          <w:color w:val="auto"/>
        </w:rPr>
        <w:t xml:space="preserve"> for </w:t>
      </w:r>
      <w:r w:rsidR="00684987" w:rsidRPr="008C4B00">
        <w:rPr>
          <w:rFonts w:asciiTheme="minorHAnsi" w:hAnsiTheme="minorHAnsi" w:cstheme="minorHAnsi"/>
          <w:color w:val="auto"/>
        </w:rPr>
        <w:t>studied_credits</w:t>
      </w:r>
      <w:r w:rsidR="00946C10">
        <w:rPr>
          <w:rFonts w:asciiTheme="minorHAnsi" w:hAnsiTheme="minorHAnsi" w:cstheme="minorHAnsi"/>
          <w:color w:val="auto"/>
        </w:rPr>
        <w:t xml:space="preserve">, again a significant increase </w:t>
      </w:r>
      <w:r w:rsidR="007B746F">
        <w:rPr>
          <w:rFonts w:asciiTheme="minorHAnsi" w:hAnsiTheme="minorHAnsi" w:cstheme="minorHAnsi"/>
          <w:color w:val="auto"/>
        </w:rPr>
        <w:t>against the highest accuracy score from the initial tests completed.  Again, the neural network MLP performed poorly in the tests</w:t>
      </w:r>
      <w:r w:rsidR="00507D07">
        <w:rPr>
          <w:rFonts w:asciiTheme="minorHAnsi" w:hAnsiTheme="minorHAnsi" w:cstheme="minorHAnsi"/>
          <w:color w:val="auto"/>
        </w:rPr>
        <w:t xml:space="preserve"> even with using a larger dataset.</w:t>
      </w:r>
      <w:r w:rsidR="00C01A71" w:rsidRPr="00C01A71">
        <w:rPr>
          <w:rFonts w:asciiTheme="minorHAnsi" w:hAnsiTheme="minorHAnsi" w:cstheme="minorHAnsi"/>
          <w:color w:val="auto"/>
        </w:rPr>
        <w:t xml:space="preserve"> </w:t>
      </w:r>
      <w:r w:rsidR="00C01A71">
        <w:rPr>
          <w:rFonts w:asciiTheme="minorHAnsi" w:hAnsiTheme="minorHAnsi" w:cstheme="minorHAnsi"/>
          <w:color w:val="auto"/>
        </w:rPr>
        <w:t xml:space="preserve"> An interesting point to note is that although the accuracy </w:t>
      </w:r>
      <w:r w:rsidR="00F73964">
        <w:rPr>
          <w:rFonts w:asciiTheme="minorHAnsi" w:hAnsiTheme="minorHAnsi" w:cstheme="minorHAnsi"/>
          <w:color w:val="auto"/>
        </w:rPr>
        <w:t>score was 0.00% in both tests, the loss score for</w:t>
      </w:r>
      <w:r w:rsidR="00B23686">
        <w:rPr>
          <w:rFonts w:asciiTheme="minorHAnsi" w:hAnsiTheme="minorHAnsi" w:cstheme="minorHAnsi"/>
          <w:color w:val="auto"/>
        </w:rPr>
        <w:t xml:space="preserve"> the larger dataset did see</w:t>
      </w:r>
      <w:r w:rsidR="00240F77" w:rsidRPr="00B23686">
        <w:rPr>
          <w:rFonts w:asciiTheme="minorHAnsi" w:hAnsiTheme="minorHAnsi" w:cstheme="minorHAnsi"/>
          <w:color w:val="auto"/>
        </w:rPr>
        <w:t xml:space="preserve"> an improvement</w:t>
      </w:r>
      <w:r w:rsidR="00720B70">
        <w:rPr>
          <w:rFonts w:asciiTheme="minorHAnsi" w:hAnsiTheme="minorHAnsi" w:cstheme="minorHAnsi"/>
          <w:color w:val="auto"/>
        </w:rPr>
        <w:t xml:space="preserve"> - see Table 11</w:t>
      </w:r>
      <w:r w:rsidR="00D925BF">
        <w:rPr>
          <w:rFonts w:asciiTheme="minorHAnsi" w:hAnsiTheme="minorHAnsi" w:cstheme="minorHAnsi"/>
          <w:color w:val="auto"/>
        </w:rPr>
        <w:t>.</w:t>
      </w:r>
    </w:p>
    <w:p w14:paraId="094BB723" w14:textId="77777777" w:rsidR="00A66B6D" w:rsidRDefault="00A66B6D" w:rsidP="004E72E2">
      <w:pPr>
        <w:pStyle w:val="ListParagraph"/>
        <w:spacing w:line="360" w:lineRule="auto"/>
        <w:ind w:left="360"/>
        <w:jc w:val="both"/>
        <w:rPr>
          <w:rFonts w:asciiTheme="minorHAnsi" w:hAnsiTheme="minorHAnsi" w:cstheme="minorHAnsi"/>
          <w:color w:val="auto"/>
        </w:rPr>
      </w:pPr>
    </w:p>
    <w:p w14:paraId="5A53EB6C" w14:textId="77777777" w:rsidR="00D925BF" w:rsidRDefault="00712000" w:rsidP="00D925BF">
      <w:pPr>
        <w:pStyle w:val="ListParagraph"/>
        <w:keepNext/>
        <w:spacing w:line="360" w:lineRule="auto"/>
        <w:ind w:left="360"/>
        <w:jc w:val="center"/>
      </w:pPr>
      <w:r w:rsidRPr="00712000">
        <w:rPr>
          <w:noProof/>
        </w:rPr>
        <w:drawing>
          <wp:inline distT="0" distB="0" distL="0" distR="0" wp14:anchorId="6BD44FEB" wp14:editId="3CA1E8FE">
            <wp:extent cx="5181600" cy="771525"/>
            <wp:effectExtent l="0" t="0" r="0" b="9525"/>
            <wp:docPr id="19981039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81600" cy="771525"/>
                    </a:xfrm>
                    <a:prstGeom prst="rect">
                      <a:avLst/>
                    </a:prstGeom>
                    <a:noFill/>
                    <a:ln>
                      <a:noFill/>
                    </a:ln>
                  </pic:spPr>
                </pic:pic>
              </a:graphicData>
            </a:graphic>
          </wp:inline>
        </w:drawing>
      </w:r>
    </w:p>
    <w:p w14:paraId="06551FF4" w14:textId="7BEB8BD2" w:rsidR="00712000" w:rsidRPr="004C3913" w:rsidRDefault="00D925BF" w:rsidP="00D925BF">
      <w:pPr>
        <w:pStyle w:val="Caption"/>
        <w:jc w:val="center"/>
        <w:rPr>
          <w:rFonts w:asciiTheme="minorHAnsi" w:hAnsiTheme="minorHAnsi" w:cstheme="minorHAnsi"/>
          <w:color w:val="auto"/>
        </w:rPr>
      </w:pPr>
      <w:bookmarkStart w:id="53" w:name="_Toc146048682"/>
      <w:r w:rsidRPr="004C3913">
        <w:rPr>
          <w:color w:val="auto"/>
        </w:rPr>
        <w:t xml:space="preserve">Table </w:t>
      </w:r>
      <w:r w:rsidRPr="004C3913">
        <w:rPr>
          <w:color w:val="auto"/>
        </w:rPr>
        <w:fldChar w:fldCharType="begin"/>
      </w:r>
      <w:r w:rsidRPr="004C3913">
        <w:rPr>
          <w:color w:val="auto"/>
        </w:rPr>
        <w:instrText xml:space="preserve"> SEQ Table \* ARABIC </w:instrText>
      </w:r>
      <w:r w:rsidRPr="004C3913">
        <w:rPr>
          <w:color w:val="auto"/>
        </w:rPr>
        <w:fldChar w:fldCharType="separate"/>
      </w:r>
      <w:r w:rsidRPr="004C3913">
        <w:rPr>
          <w:noProof/>
          <w:color w:val="auto"/>
        </w:rPr>
        <w:t>11</w:t>
      </w:r>
      <w:r w:rsidRPr="004C3913">
        <w:rPr>
          <w:color w:val="auto"/>
        </w:rPr>
        <w:fldChar w:fldCharType="end"/>
      </w:r>
      <w:r w:rsidRPr="004C3913">
        <w:rPr>
          <w:color w:val="auto"/>
        </w:rPr>
        <w:t xml:space="preserve"> - Loss results for Algorithm 5 - MLP</w:t>
      </w:r>
      <w:bookmarkEnd w:id="53"/>
    </w:p>
    <w:p w14:paraId="4028C027" w14:textId="77777777" w:rsidR="00712000" w:rsidRPr="004C3913" w:rsidRDefault="00712000" w:rsidP="004E72E2">
      <w:pPr>
        <w:pStyle w:val="ListParagraph"/>
        <w:spacing w:line="360" w:lineRule="auto"/>
        <w:ind w:left="360"/>
        <w:jc w:val="both"/>
        <w:rPr>
          <w:rFonts w:asciiTheme="minorHAnsi" w:hAnsiTheme="minorHAnsi" w:cstheme="minorHAnsi"/>
          <w:color w:val="auto"/>
        </w:rPr>
      </w:pPr>
    </w:p>
    <w:p w14:paraId="159E2C38" w14:textId="1977FB9D" w:rsidR="008D1E5B" w:rsidRDefault="008D1E5B" w:rsidP="004E72E2">
      <w:pPr>
        <w:pStyle w:val="ListParagraph"/>
        <w:spacing w:line="360" w:lineRule="auto"/>
        <w:ind w:left="360"/>
        <w:jc w:val="both"/>
        <w:rPr>
          <w:rFonts w:asciiTheme="minorHAnsi" w:hAnsiTheme="minorHAnsi" w:cstheme="minorHAnsi"/>
          <w:color w:val="auto"/>
        </w:rPr>
      </w:pPr>
      <w:r>
        <w:rPr>
          <w:rFonts w:asciiTheme="minorHAnsi" w:hAnsiTheme="minorHAnsi" w:cstheme="minorHAnsi"/>
          <w:color w:val="auto"/>
        </w:rPr>
        <w:t xml:space="preserve">The final variable analysed using the test dataset is the variable tenure.  </w:t>
      </w:r>
      <w:r w:rsidR="00C11FA0">
        <w:rPr>
          <w:rFonts w:asciiTheme="minorHAnsi" w:hAnsiTheme="minorHAnsi" w:cstheme="minorHAnsi"/>
          <w:color w:val="auto"/>
        </w:rPr>
        <w:t xml:space="preserve">The results displayed are interesting.  Algorithm 5 shows a marked improvement on the earlier test </w:t>
      </w:r>
      <w:r w:rsidR="00300629">
        <w:rPr>
          <w:rFonts w:asciiTheme="minorHAnsi" w:hAnsiTheme="minorHAnsi" w:cstheme="minorHAnsi"/>
          <w:color w:val="auto"/>
        </w:rPr>
        <w:t xml:space="preserve">- </w:t>
      </w:r>
      <w:r w:rsidR="00C11FA0">
        <w:rPr>
          <w:rFonts w:asciiTheme="minorHAnsi" w:hAnsiTheme="minorHAnsi" w:cstheme="minorHAnsi"/>
          <w:color w:val="auto"/>
        </w:rPr>
        <w:t xml:space="preserve">an increase </w:t>
      </w:r>
      <w:r w:rsidR="00300629">
        <w:rPr>
          <w:rFonts w:asciiTheme="minorHAnsi" w:hAnsiTheme="minorHAnsi" w:cstheme="minorHAnsi"/>
          <w:color w:val="auto"/>
        </w:rPr>
        <w:t>from</w:t>
      </w:r>
      <w:r w:rsidR="00C11FA0">
        <w:rPr>
          <w:rFonts w:asciiTheme="minorHAnsi" w:hAnsiTheme="minorHAnsi" w:cstheme="minorHAnsi"/>
          <w:color w:val="auto"/>
        </w:rPr>
        <w:t xml:space="preserve"> 42.86% to 79.33%</w:t>
      </w:r>
      <w:r w:rsidR="00300629">
        <w:rPr>
          <w:rFonts w:asciiTheme="minorHAnsi" w:hAnsiTheme="minorHAnsi" w:cstheme="minorHAnsi"/>
          <w:color w:val="auto"/>
        </w:rPr>
        <w:t xml:space="preserve"> is displayed</w:t>
      </w:r>
      <w:r w:rsidR="00E21B55">
        <w:rPr>
          <w:rFonts w:asciiTheme="minorHAnsi" w:hAnsiTheme="minorHAnsi" w:cstheme="minorHAnsi"/>
          <w:color w:val="auto"/>
        </w:rPr>
        <w:t xml:space="preserve"> between the two different datasets</w:t>
      </w:r>
      <w:r w:rsidR="00C3547A">
        <w:rPr>
          <w:rFonts w:asciiTheme="minorHAnsi" w:hAnsiTheme="minorHAnsi" w:cstheme="minorHAnsi"/>
          <w:color w:val="auto"/>
        </w:rPr>
        <w:t xml:space="preserve">.  </w:t>
      </w:r>
      <w:r w:rsidR="00300629">
        <w:rPr>
          <w:rFonts w:asciiTheme="minorHAnsi" w:hAnsiTheme="minorHAnsi" w:cstheme="minorHAnsi"/>
          <w:color w:val="auto"/>
        </w:rPr>
        <w:t>In contrast, algorithms 1, 2, 3 and 4 all see a marked decrease in the accuracy result for this variable.</w:t>
      </w:r>
    </w:p>
    <w:p w14:paraId="2B0281E3" w14:textId="77777777" w:rsidR="008D1E5B" w:rsidRDefault="008D1E5B" w:rsidP="004E72E2">
      <w:pPr>
        <w:pStyle w:val="ListParagraph"/>
        <w:spacing w:line="360" w:lineRule="auto"/>
        <w:ind w:left="360"/>
        <w:jc w:val="both"/>
        <w:rPr>
          <w:rFonts w:asciiTheme="minorHAnsi" w:hAnsiTheme="minorHAnsi" w:cstheme="minorHAnsi"/>
          <w:color w:val="auto"/>
        </w:rPr>
      </w:pPr>
    </w:p>
    <w:p w14:paraId="74246B4D" w14:textId="093460F9" w:rsidR="00E535D4" w:rsidRPr="008C4B00" w:rsidRDefault="00C82360"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The outcomes of the results will be discussed in more detail in the following </w:t>
      </w:r>
      <w:r w:rsidR="00300629">
        <w:rPr>
          <w:rFonts w:asciiTheme="minorHAnsi" w:hAnsiTheme="minorHAnsi" w:cstheme="minorHAnsi"/>
          <w:color w:val="auto"/>
        </w:rPr>
        <w:t>chapter</w:t>
      </w:r>
      <w:r w:rsidRPr="008C4B00">
        <w:rPr>
          <w:rFonts w:asciiTheme="minorHAnsi" w:hAnsiTheme="minorHAnsi" w:cstheme="minorHAnsi"/>
          <w:color w:val="auto"/>
        </w:rPr>
        <w:t>.</w:t>
      </w:r>
    </w:p>
    <w:p w14:paraId="4538A607" w14:textId="77777777" w:rsidR="00533CD4" w:rsidRDefault="00533CD4">
      <w:pPr>
        <w:rPr>
          <w:rFonts w:asciiTheme="minorHAnsi" w:eastAsia="Times New Roman" w:hAnsiTheme="minorHAnsi" w:cstheme="minorHAnsi"/>
          <w:color w:val="auto"/>
          <w:sz w:val="34"/>
        </w:rPr>
      </w:pPr>
      <w:r>
        <w:rPr>
          <w:rFonts w:asciiTheme="minorHAnsi" w:hAnsiTheme="minorHAnsi" w:cstheme="minorHAnsi"/>
          <w:color w:val="auto"/>
        </w:rPr>
        <w:br w:type="page"/>
      </w:r>
    </w:p>
    <w:p w14:paraId="409010B1" w14:textId="51765F73" w:rsidR="002A54CB" w:rsidRPr="008C4B00" w:rsidRDefault="002A54CB" w:rsidP="004E72E2">
      <w:pPr>
        <w:pStyle w:val="Heading1"/>
        <w:numPr>
          <w:ilvl w:val="0"/>
          <w:numId w:val="35"/>
        </w:numPr>
        <w:spacing w:line="360" w:lineRule="auto"/>
        <w:jc w:val="both"/>
        <w:rPr>
          <w:rFonts w:asciiTheme="minorHAnsi" w:hAnsiTheme="minorHAnsi" w:cstheme="minorHAnsi"/>
          <w:color w:val="auto"/>
        </w:rPr>
      </w:pPr>
      <w:bookmarkStart w:id="54" w:name="_Toc146039354"/>
      <w:r w:rsidRPr="008C4B00">
        <w:rPr>
          <w:rFonts w:asciiTheme="minorHAnsi" w:hAnsiTheme="minorHAnsi" w:cstheme="minorHAnsi"/>
          <w:color w:val="auto"/>
        </w:rPr>
        <w:lastRenderedPageBreak/>
        <w:t xml:space="preserve">Chapter </w:t>
      </w:r>
      <w:r w:rsidR="00462B8A" w:rsidRPr="008C4B00">
        <w:rPr>
          <w:rFonts w:asciiTheme="minorHAnsi" w:hAnsiTheme="minorHAnsi" w:cstheme="minorHAnsi"/>
          <w:color w:val="auto"/>
        </w:rPr>
        <w:t>6</w:t>
      </w:r>
      <w:r w:rsidRPr="008C4B00">
        <w:rPr>
          <w:rFonts w:asciiTheme="minorHAnsi" w:hAnsiTheme="minorHAnsi" w:cstheme="minorHAnsi"/>
          <w:color w:val="auto"/>
        </w:rPr>
        <w:t>: Discussion</w:t>
      </w:r>
      <w:bookmarkEnd w:id="54"/>
    </w:p>
    <w:p w14:paraId="03B96D1E" w14:textId="3B361D3F" w:rsidR="00472B16" w:rsidRPr="008C4B00" w:rsidRDefault="0003682B"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The methodology that was outlined in Chapter 4 was applied to each of the five algorithms selected for analysis</w:t>
      </w:r>
      <w:r w:rsidR="00AF27FD" w:rsidRPr="008C4B00">
        <w:rPr>
          <w:rFonts w:asciiTheme="minorHAnsi" w:hAnsiTheme="minorHAnsi" w:cstheme="minorHAnsi"/>
          <w:color w:val="auto"/>
        </w:rPr>
        <w:t xml:space="preserve"> with the implementation and results being discussed Chapter 5.</w:t>
      </w:r>
      <w:r w:rsidR="000E426B" w:rsidRPr="008C4B00">
        <w:rPr>
          <w:rFonts w:asciiTheme="minorHAnsi" w:hAnsiTheme="minorHAnsi" w:cstheme="minorHAnsi"/>
          <w:color w:val="auto"/>
        </w:rPr>
        <w:t xml:space="preserve">  </w:t>
      </w:r>
      <w:r w:rsidR="005C4527">
        <w:rPr>
          <w:rFonts w:asciiTheme="minorHAnsi" w:hAnsiTheme="minorHAnsi" w:cstheme="minorHAnsi"/>
          <w:color w:val="auto"/>
        </w:rPr>
        <w:t>T</w:t>
      </w:r>
      <w:r w:rsidR="00A845F2" w:rsidRPr="008C4B00">
        <w:rPr>
          <w:rFonts w:asciiTheme="minorHAnsi" w:hAnsiTheme="minorHAnsi" w:cstheme="minorHAnsi"/>
          <w:color w:val="auto"/>
        </w:rPr>
        <w:t xml:space="preserve">he results of the </w:t>
      </w:r>
      <w:r w:rsidR="00D04BB3" w:rsidRPr="008C4B00">
        <w:rPr>
          <w:rFonts w:asciiTheme="minorHAnsi" w:hAnsiTheme="minorHAnsi" w:cstheme="minorHAnsi"/>
          <w:color w:val="auto"/>
        </w:rPr>
        <w:t xml:space="preserve">overall </w:t>
      </w:r>
      <w:r w:rsidR="001A514A" w:rsidRPr="008C4B00">
        <w:rPr>
          <w:rFonts w:asciiTheme="minorHAnsi" w:hAnsiTheme="minorHAnsi" w:cstheme="minorHAnsi"/>
          <w:color w:val="auto"/>
        </w:rPr>
        <w:t>analysis</w:t>
      </w:r>
      <w:r w:rsidR="00D55221" w:rsidRPr="008C4B00">
        <w:rPr>
          <w:rFonts w:asciiTheme="minorHAnsi" w:hAnsiTheme="minorHAnsi" w:cstheme="minorHAnsi"/>
          <w:color w:val="auto"/>
        </w:rPr>
        <w:t xml:space="preserve"> </w:t>
      </w:r>
      <w:r w:rsidR="005C4527">
        <w:rPr>
          <w:rFonts w:asciiTheme="minorHAnsi" w:hAnsiTheme="minorHAnsi" w:cstheme="minorHAnsi"/>
          <w:color w:val="auto"/>
        </w:rPr>
        <w:t>ca</w:t>
      </w:r>
      <w:r w:rsidR="00D55221" w:rsidRPr="008C4B00">
        <w:rPr>
          <w:rFonts w:asciiTheme="minorHAnsi" w:hAnsiTheme="minorHAnsi" w:cstheme="minorHAnsi"/>
          <w:color w:val="auto"/>
        </w:rPr>
        <w:t>in</w:t>
      </w:r>
      <w:r w:rsidR="005C4527">
        <w:rPr>
          <w:rFonts w:asciiTheme="minorHAnsi" w:hAnsiTheme="minorHAnsi" w:cstheme="minorHAnsi"/>
          <w:color w:val="auto"/>
        </w:rPr>
        <w:t xml:space="preserve"> be seen in</w:t>
      </w:r>
      <w:r w:rsidR="00D55221" w:rsidRPr="008C4B00">
        <w:rPr>
          <w:rFonts w:asciiTheme="minorHAnsi" w:hAnsiTheme="minorHAnsi" w:cstheme="minorHAnsi"/>
          <w:color w:val="auto"/>
        </w:rPr>
        <w:t xml:space="preserve"> Table 10</w:t>
      </w:r>
      <w:r w:rsidR="001A514A" w:rsidRPr="008C4B00">
        <w:rPr>
          <w:rFonts w:asciiTheme="minorHAnsi" w:hAnsiTheme="minorHAnsi" w:cstheme="minorHAnsi"/>
          <w:color w:val="auto"/>
        </w:rPr>
        <w:t>,</w:t>
      </w:r>
      <w:r w:rsidR="006F72A6">
        <w:rPr>
          <w:rFonts w:asciiTheme="minorHAnsi" w:hAnsiTheme="minorHAnsi" w:cstheme="minorHAnsi"/>
          <w:color w:val="auto"/>
        </w:rPr>
        <w:t xml:space="preserve"> displaying that </w:t>
      </w:r>
      <w:r w:rsidR="001A514A" w:rsidRPr="008C4B00">
        <w:rPr>
          <w:rFonts w:asciiTheme="minorHAnsi" w:hAnsiTheme="minorHAnsi" w:cstheme="minorHAnsi"/>
          <w:color w:val="auto"/>
        </w:rPr>
        <w:t>the</w:t>
      </w:r>
      <w:r w:rsidR="00472B16" w:rsidRPr="008C4B00">
        <w:rPr>
          <w:rFonts w:asciiTheme="minorHAnsi" w:hAnsiTheme="minorHAnsi" w:cstheme="minorHAnsi"/>
          <w:color w:val="auto"/>
        </w:rPr>
        <w:t xml:space="preserve"> most </w:t>
      </w:r>
      <w:r w:rsidR="00C54C6C" w:rsidRPr="008C4B00">
        <w:rPr>
          <w:rFonts w:asciiTheme="minorHAnsi" w:hAnsiTheme="minorHAnsi" w:cstheme="minorHAnsi"/>
          <w:color w:val="auto"/>
        </w:rPr>
        <w:t>consistent</w:t>
      </w:r>
      <w:r w:rsidR="00472B16" w:rsidRPr="008C4B00">
        <w:rPr>
          <w:rFonts w:asciiTheme="minorHAnsi" w:hAnsiTheme="minorHAnsi" w:cstheme="minorHAnsi"/>
          <w:color w:val="auto"/>
        </w:rPr>
        <w:t xml:space="preserve"> algorithm was </w:t>
      </w:r>
      <w:r w:rsidR="005A7FFA" w:rsidRPr="008C4B00">
        <w:rPr>
          <w:rFonts w:asciiTheme="minorHAnsi" w:hAnsiTheme="minorHAnsi" w:cstheme="minorHAnsi"/>
          <w:color w:val="auto"/>
        </w:rPr>
        <w:t>Algorithm</w:t>
      </w:r>
      <w:r w:rsidR="00AF411F" w:rsidRPr="008C4B00">
        <w:rPr>
          <w:rFonts w:asciiTheme="minorHAnsi" w:hAnsiTheme="minorHAnsi" w:cstheme="minorHAnsi"/>
          <w:color w:val="auto"/>
        </w:rPr>
        <w:t xml:space="preserve"> 4 - Random Forest as it </w:t>
      </w:r>
      <w:r w:rsidR="005A7FFA" w:rsidRPr="008C4B00">
        <w:rPr>
          <w:rFonts w:asciiTheme="minorHAnsi" w:hAnsiTheme="minorHAnsi" w:cstheme="minorHAnsi"/>
          <w:color w:val="auto"/>
        </w:rPr>
        <w:t xml:space="preserve">achieved </w:t>
      </w:r>
      <w:r w:rsidR="003900AF" w:rsidRPr="008C4B00">
        <w:rPr>
          <w:rFonts w:asciiTheme="minorHAnsi" w:hAnsiTheme="minorHAnsi" w:cstheme="minorHAnsi"/>
          <w:color w:val="auto"/>
        </w:rPr>
        <w:t>the highest results for two variables - n</w:t>
      </w:r>
      <w:r w:rsidR="00827A3E" w:rsidRPr="008C4B00">
        <w:rPr>
          <w:rFonts w:asciiTheme="minorHAnsi" w:hAnsiTheme="minorHAnsi" w:cstheme="minorHAnsi"/>
          <w:color w:val="auto"/>
        </w:rPr>
        <w:t>otably g</w:t>
      </w:r>
      <w:r w:rsidR="003900AF" w:rsidRPr="008C4B00">
        <w:rPr>
          <w:rFonts w:asciiTheme="minorHAnsi" w:hAnsiTheme="minorHAnsi" w:cstheme="minorHAnsi"/>
          <w:color w:val="auto"/>
        </w:rPr>
        <w:t xml:space="preserve">ender and </w:t>
      </w:r>
      <w:r w:rsidR="000B10BD" w:rsidRPr="008C4B00">
        <w:rPr>
          <w:rFonts w:asciiTheme="minorHAnsi" w:hAnsiTheme="minorHAnsi" w:cstheme="minorHAnsi"/>
          <w:color w:val="auto"/>
        </w:rPr>
        <w:t xml:space="preserve">studied credits.  </w:t>
      </w:r>
      <w:r w:rsidR="002C4FC0" w:rsidRPr="008C4B00">
        <w:rPr>
          <w:rFonts w:asciiTheme="minorHAnsi" w:hAnsiTheme="minorHAnsi" w:cstheme="minorHAnsi"/>
          <w:color w:val="auto"/>
        </w:rPr>
        <w:t xml:space="preserve">For the tenure variable, </w:t>
      </w:r>
      <w:r w:rsidR="001171F6" w:rsidRPr="008C4B00">
        <w:rPr>
          <w:rFonts w:asciiTheme="minorHAnsi" w:hAnsiTheme="minorHAnsi" w:cstheme="minorHAnsi"/>
          <w:color w:val="auto"/>
        </w:rPr>
        <w:t>Algorithm</w:t>
      </w:r>
      <w:r w:rsidR="002C4FC0" w:rsidRPr="008C4B00">
        <w:rPr>
          <w:rFonts w:asciiTheme="minorHAnsi" w:hAnsiTheme="minorHAnsi" w:cstheme="minorHAnsi"/>
          <w:color w:val="auto"/>
        </w:rPr>
        <w:t xml:space="preserve"> 5 was the most accurate, although </w:t>
      </w:r>
      <w:r w:rsidR="000B6446" w:rsidRPr="008C4B00">
        <w:rPr>
          <w:rFonts w:asciiTheme="minorHAnsi" w:hAnsiTheme="minorHAnsi" w:cstheme="minorHAnsi"/>
          <w:color w:val="auto"/>
        </w:rPr>
        <w:t>r</w:t>
      </w:r>
      <w:r w:rsidR="00EC3441" w:rsidRPr="008C4B00">
        <w:rPr>
          <w:rFonts w:asciiTheme="minorHAnsi" w:hAnsiTheme="minorHAnsi" w:cstheme="minorHAnsi"/>
          <w:color w:val="auto"/>
        </w:rPr>
        <w:t>esults were not above the</w:t>
      </w:r>
      <w:r w:rsidR="005903C6" w:rsidRPr="008C4B00">
        <w:rPr>
          <w:rFonts w:asciiTheme="minorHAnsi" w:hAnsiTheme="minorHAnsi" w:cstheme="minorHAnsi"/>
          <w:color w:val="auto"/>
        </w:rPr>
        <w:t xml:space="preserve"> 50</w:t>
      </w:r>
      <w:r w:rsidR="000B6446" w:rsidRPr="008C4B00">
        <w:rPr>
          <w:rFonts w:asciiTheme="minorHAnsi" w:hAnsiTheme="minorHAnsi" w:cstheme="minorHAnsi"/>
          <w:color w:val="auto"/>
        </w:rPr>
        <w:t>%</w:t>
      </w:r>
      <w:r w:rsidR="00EC3441" w:rsidRPr="008C4B00">
        <w:rPr>
          <w:rFonts w:asciiTheme="minorHAnsi" w:hAnsiTheme="minorHAnsi" w:cstheme="minorHAnsi"/>
          <w:color w:val="auto"/>
        </w:rPr>
        <w:t xml:space="preserve"> accuracy level</w:t>
      </w:r>
      <w:r w:rsidR="006F72A6">
        <w:rPr>
          <w:rFonts w:asciiTheme="minorHAnsi" w:hAnsiTheme="minorHAnsi" w:cstheme="minorHAnsi"/>
          <w:color w:val="auto"/>
        </w:rPr>
        <w:t xml:space="preserve"> on the initial test</w:t>
      </w:r>
      <w:r w:rsidR="00EC3441" w:rsidRPr="008C4B00">
        <w:rPr>
          <w:rFonts w:asciiTheme="minorHAnsi" w:hAnsiTheme="minorHAnsi" w:cstheme="minorHAnsi"/>
          <w:color w:val="auto"/>
        </w:rPr>
        <w:t>.</w:t>
      </w:r>
      <w:r w:rsidR="00D04BB3" w:rsidRPr="008C4B00">
        <w:rPr>
          <w:rFonts w:asciiTheme="minorHAnsi" w:hAnsiTheme="minorHAnsi" w:cstheme="minorHAnsi"/>
          <w:color w:val="auto"/>
        </w:rPr>
        <w:t xml:space="preserve">  However, it’s necessary to </w:t>
      </w:r>
      <w:r w:rsidR="00EA6424" w:rsidRPr="008C4B00">
        <w:rPr>
          <w:rFonts w:asciiTheme="minorHAnsi" w:hAnsiTheme="minorHAnsi" w:cstheme="minorHAnsi"/>
          <w:color w:val="auto"/>
        </w:rPr>
        <w:t>review</w:t>
      </w:r>
      <w:r w:rsidR="00D04BB3" w:rsidRPr="008C4B00">
        <w:rPr>
          <w:rFonts w:asciiTheme="minorHAnsi" w:hAnsiTheme="minorHAnsi" w:cstheme="minorHAnsi"/>
          <w:color w:val="auto"/>
        </w:rPr>
        <w:t xml:space="preserve"> the analysi</w:t>
      </w:r>
      <w:r w:rsidR="00B868CD" w:rsidRPr="008C4B00">
        <w:rPr>
          <w:rFonts w:asciiTheme="minorHAnsi" w:hAnsiTheme="minorHAnsi" w:cstheme="minorHAnsi"/>
          <w:color w:val="auto"/>
        </w:rPr>
        <w:t xml:space="preserve">s based on the research questions </w:t>
      </w:r>
      <w:r w:rsidR="00EA6424" w:rsidRPr="008C4B00">
        <w:rPr>
          <w:rFonts w:asciiTheme="minorHAnsi" w:hAnsiTheme="minorHAnsi" w:cstheme="minorHAnsi"/>
          <w:color w:val="auto"/>
        </w:rPr>
        <w:t xml:space="preserve">posed in </w:t>
      </w:r>
      <w:r w:rsidR="004447A0">
        <w:rPr>
          <w:rFonts w:asciiTheme="minorHAnsi" w:hAnsiTheme="minorHAnsi" w:cstheme="minorHAnsi"/>
          <w:color w:val="auto"/>
        </w:rPr>
        <w:t>C</w:t>
      </w:r>
      <w:r w:rsidR="00EA6424" w:rsidRPr="008C4B00">
        <w:rPr>
          <w:rFonts w:asciiTheme="minorHAnsi" w:hAnsiTheme="minorHAnsi" w:cstheme="minorHAnsi"/>
          <w:color w:val="auto"/>
        </w:rPr>
        <w:t>hapter 2.</w:t>
      </w:r>
    </w:p>
    <w:p w14:paraId="09591809" w14:textId="63C66B65" w:rsidR="008E6ECF" w:rsidRPr="008C4B00" w:rsidRDefault="008E6ECF" w:rsidP="004E72E2">
      <w:pPr>
        <w:spacing w:line="360" w:lineRule="auto"/>
        <w:jc w:val="both"/>
        <w:rPr>
          <w:rFonts w:asciiTheme="minorHAnsi" w:hAnsiTheme="minorHAnsi" w:cstheme="minorHAnsi"/>
          <w:color w:val="auto"/>
        </w:rPr>
      </w:pPr>
    </w:p>
    <w:p w14:paraId="50658D72" w14:textId="0EADC0BB" w:rsidR="00EA6424" w:rsidRPr="008C4B00" w:rsidRDefault="00EA6424" w:rsidP="004E72E2">
      <w:pPr>
        <w:pStyle w:val="Heading2"/>
        <w:numPr>
          <w:ilvl w:val="1"/>
          <w:numId w:val="35"/>
        </w:numPr>
        <w:spacing w:line="360" w:lineRule="auto"/>
        <w:jc w:val="both"/>
        <w:rPr>
          <w:rFonts w:asciiTheme="minorHAnsi" w:hAnsiTheme="minorHAnsi" w:cstheme="minorHAnsi"/>
          <w:color w:val="auto"/>
        </w:rPr>
      </w:pPr>
      <w:bookmarkStart w:id="55" w:name="_Toc146039355"/>
      <w:r w:rsidRPr="008C4B00">
        <w:rPr>
          <w:rFonts w:asciiTheme="minorHAnsi" w:hAnsiTheme="minorHAnsi" w:cstheme="minorHAnsi"/>
          <w:color w:val="auto"/>
        </w:rPr>
        <w:t>Objective 1 - Gender Variable</w:t>
      </w:r>
      <w:bookmarkEnd w:id="55"/>
    </w:p>
    <w:p w14:paraId="295509F8" w14:textId="0839F32E" w:rsidR="008E6ECF" w:rsidRPr="008C4B00" w:rsidRDefault="003302EA"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As a brief </w:t>
      </w:r>
      <w:r w:rsidR="003E657F">
        <w:rPr>
          <w:rFonts w:asciiTheme="minorHAnsi" w:hAnsiTheme="minorHAnsi" w:cstheme="minorHAnsi"/>
          <w:color w:val="auto"/>
        </w:rPr>
        <w:t>reminder</w:t>
      </w:r>
      <w:r w:rsidRPr="008C4B00">
        <w:rPr>
          <w:rFonts w:asciiTheme="minorHAnsi" w:hAnsiTheme="minorHAnsi" w:cstheme="minorHAnsi"/>
          <w:color w:val="auto"/>
        </w:rPr>
        <w:t xml:space="preserve">, </w:t>
      </w:r>
      <w:r w:rsidR="00A15C44">
        <w:rPr>
          <w:rFonts w:asciiTheme="minorHAnsi" w:hAnsiTheme="minorHAnsi" w:cstheme="minorHAnsi"/>
          <w:color w:val="auto"/>
        </w:rPr>
        <w:t>O</w:t>
      </w:r>
      <w:r w:rsidRPr="008C4B00">
        <w:rPr>
          <w:rFonts w:asciiTheme="minorHAnsi" w:hAnsiTheme="minorHAnsi" w:cstheme="minorHAnsi"/>
          <w:color w:val="auto"/>
        </w:rPr>
        <w:t>bjective</w:t>
      </w:r>
      <w:r w:rsidR="003E657F">
        <w:rPr>
          <w:rFonts w:asciiTheme="minorHAnsi" w:hAnsiTheme="minorHAnsi" w:cstheme="minorHAnsi"/>
          <w:color w:val="auto"/>
        </w:rPr>
        <w:t xml:space="preserve"> </w:t>
      </w:r>
      <w:r w:rsidR="00A15C44">
        <w:rPr>
          <w:rFonts w:asciiTheme="minorHAnsi" w:hAnsiTheme="minorHAnsi" w:cstheme="minorHAnsi"/>
          <w:color w:val="auto"/>
        </w:rPr>
        <w:t>1</w:t>
      </w:r>
      <w:r w:rsidRPr="008C4B00">
        <w:rPr>
          <w:rFonts w:asciiTheme="minorHAnsi" w:hAnsiTheme="minorHAnsi" w:cstheme="minorHAnsi"/>
          <w:color w:val="auto"/>
        </w:rPr>
        <w:t xml:space="preserve"> </w:t>
      </w:r>
      <w:r w:rsidR="009F4856" w:rsidRPr="008C4B00">
        <w:rPr>
          <w:rFonts w:asciiTheme="minorHAnsi" w:hAnsiTheme="minorHAnsi" w:cstheme="minorHAnsi"/>
          <w:color w:val="auto"/>
        </w:rPr>
        <w:t xml:space="preserve">asked if an </w:t>
      </w:r>
      <w:r w:rsidR="00AD469A" w:rsidRPr="008C4B00">
        <w:rPr>
          <w:rFonts w:asciiTheme="minorHAnsi" w:hAnsiTheme="minorHAnsi" w:cstheme="minorHAnsi"/>
          <w:color w:val="auto"/>
        </w:rPr>
        <w:t>employee’s</w:t>
      </w:r>
      <w:r w:rsidR="009F4856" w:rsidRPr="008C4B00">
        <w:rPr>
          <w:rFonts w:asciiTheme="minorHAnsi" w:hAnsiTheme="minorHAnsi" w:cstheme="minorHAnsi"/>
          <w:color w:val="auto"/>
        </w:rPr>
        <w:t xml:space="preserve"> gender </w:t>
      </w:r>
      <w:r w:rsidR="00A15C44">
        <w:rPr>
          <w:rFonts w:asciiTheme="minorHAnsi" w:hAnsiTheme="minorHAnsi" w:cstheme="minorHAnsi"/>
          <w:color w:val="auto"/>
        </w:rPr>
        <w:t>C</w:t>
      </w:r>
      <w:r w:rsidR="009F4856" w:rsidRPr="008C4B00">
        <w:rPr>
          <w:rFonts w:asciiTheme="minorHAnsi" w:hAnsiTheme="minorHAnsi" w:cstheme="minorHAnsi"/>
          <w:color w:val="auto"/>
        </w:rPr>
        <w:t>ould provide a reference point for</w:t>
      </w:r>
      <w:r w:rsidR="00CB0B14" w:rsidRPr="008C4B00">
        <w:rPr>
          <w:rFonts w:asciiTheme="minorHAnsi" w:hAnsiTheme="minorHAnsi" w:cstheme="minorHAnsi"/>
          <w:color w:val="auto"/>
        </w:rPr>
        <w:t xml:space="preserve"> data analysis carried out as part of the </w:t>
      </w:r>
      <w:r w:rsidR="009F4856" w:rsidRPr="008C4B00">
        <w:rPr>
          <w:rFonts w:asciiTheme="minorHAnsi" w:hAnsiTheme="minorHAnsi" w:cstheme="minorHAnsi"/>
          <w:color w:val="auto"/>
        </w:rPr>
        <w:t xml:space="preserve">succession planning </w:t>
      </w:r>
      <w:r w:rsidR="00CB0B14" w:rsidRPr="008C4B00">
        <w:rPr>
          <w:rFonts w:asciiTheme="minorHAnsi" w:hAnsiTheme="minorHAnsi" w:cstheme="minorHAnsi"/>
          <w:color w:val="auto"/>
        </w:rPr>
        <w:t>process.</w:t>
      </w:r>
    </w:p>
    <w:p w14:paraId="588209AA" w14:textId="77777777" w:rsidR="008E6ECF" w:rsidRPr="008C4B00" w:rsidRDefault="008E6ECF" w:rsidP="004E72E2">
      <w:pPr>
        <w:pStyle w:val="ListParagraph"/>
        <w:spacing w:line="360" w:lineRule="auto"/>
        <w:ind w:left="360"/>
        <w:jc w:val="both"/>
        <w:rPr>
          <w:rFonts w:asciiTheme="minorHAnsi" w:hAnsiTheme="minorHAnsi" w:cstheme="minorHAnsi"/>
          <w:color w:val="auto"/>
        </w:rPr>
      </w:pPr>
    </w:p>
    <w:p w14:paraId="769869FC" w14:textId="3627569F" w:rsidR="00346338" w:rsidRPr="008C4B00" w:rsidRDefault="000C472E"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Using</w:t>
      </w:r>
      <w:r w:rsidR="00BD6405" w:rsidRPr="008C4B00">
        <w:rPr>
          <w:rFonts w:asciiTheme="minorHAnsi" w:hAnsiTheme="minorHAnsi" w:cstheme="minorHAnsi"/>
          <w:color w:val="auto"/>
        </w:rPr>
        <w:t xml:space="preserve"> the initial dataset, and then the test dataset, Random Forest proved to be the </w:t>
      </w:r>
      <w:r w:rsidR="001D2B56" w:rsidRPr="008C4B00">
        <w:rPr>
          <w:rFonts w:asciiTheme="minorHAnsi" w:hAnsiTheme="minorHAnsi" w:cstheme="minorHAnsi"/>
          <w:color w:val="auto"/>
        </w:rPr>
        <w:t>most accurate predictor of success using gender, with a 63.64% result in the initial test, and 79.33 % when the test data was applied.</w:t>
      </w:r>
      <w:r w:rsidR="00F65858" w:rsidRPr="008C4B00">
        <w:rPr>
          <w:rFonts w:asciiTheme="minorHAnsi" w:hAnsiTheme="minorHAnsi" w:cstheme="minorHAnsi"/>
          <w:color w:val="auto"/>
        </w:rPr>
        <w:t xml:space="preserve"> </w:t>
      </w:r>
      <w:r w:rsidR="0061117C" w:rsidRPr="008C4B00">
        <w:rPr>
          <w:rFonts w:asciiTheme="minorHAnsi" w:hAnsiTheme="minorHAnsi" w:cstheme="minorHAnsi"/>
          <w:color w:val="auto"/>
        </w:rPr>
        <w:t xml:space="preserve"> What is interesting about these results is that Algorithms 4 </w:t>
      </w:r>
      <w:r w:rsidR="00574FA3" w:rsidRPr="008C4B00">
        <w:rPr>
          <w:rFonts w:asciiTheme="minorHAnsi" w:hAnsiTheme="minorHAnsi" w:cstheme="minorHAnsi"/>
          <w:color w:val="auto"/>
        </w:rPr>
        <w:t>and 5</w:t>
      </w:r>
      <w:r w:rsidR="0061117C" w:rsidRPr="008C4B00">
        <w:rPr>
          <w:rFonts w:asciiTheme="minorHAnsi" w:hAnsiTheme="minorHAnsi" w:cstheme="minorHAnsi"/>
          <w:color w:val="auto"/>
        </w:rPr>
        <w:t xml:space="preserve"> gave the same percentage accuracy during initial analysis.</w:t>
      </w:r>
      <w:r w:rsidR="003001C3" w:rsidRPr="008C4B00">
        <w:rPr>
          <w:rFonts w:asciiTheme="minorHAnsi" w:hAnsiTheme="minorHAnsi" w:cstheme="minorHAnsi"/>
          <w:color w:val="auto"/>
        </w:rPr>
        <w:t xml:space="preserve">  The difference in results between the initial data and the test data could be </w:t>
      </w:r>
      <w:r w:rsidR="00D4158E" w:rsidRPr="008C4B00">
        <w:rPr>
          <w:rFonts w:asciiTheme="minorHAnsi" w:hAnsiTheme="minorHAnsi" w:cstheme="minorHAnsi"/>
          <w:color w:val="auto"/>
        </w:rPr>
        <w:t>because of</w:t>
      </w:r>
      <w:r w:rsidR="003001C3" w:rsidRPr="008C4B00">
        <w:rPr>
          <w:rFonts w:asciiTheme="minorHAnsi" w:hAnsiTheme="minorHAnsi" w:cstheme="minorHAnsi"/>
          <w:color w:val="auto"/>
        </w:rPr>
        <w:t xml:space="preserve"> scale, with the initial dataset being more realistic in style for the environment proposed for the completed model.  </w:t>
      </w:r>
      <w:r w:rsidR="007170D5" w:rsidRPr="008C4B00">
        <w:rPr>
          <w:rFonts w:asciiTheme="minorHAnsi" w:hAnsiTheme="minorHAnsi" w:cstheme="minorHAnsi"/>
          <w:color w:val="auto"/>
        </w:rPr>
        <w:t xml:space="preserve">As part of future work in respect of this research, the author would propose to </w:t>
      </w:r>
      <w:r w:rsidR="00933AFA" w:rsidRPr="008C4B00">
        <w:rPr>
          <w:rFonts w:asciiTheme="minorHAnsi" w:hAnsiTheme="minorHAnsi" w:cstheme="minorHAnsi"/>
          <w:color w:val="auto"/>
        </w:rPr>
        <w:t xml:space="preserve">confirm within the Jupyter notebook if the data is </w:t>
      </w:r>
      <w:r w:rsidR="00D4158E" w:rsidRPr="008C4B00">
        <w:rPr>
          <w:rFonts w:asciiTheme="minorHAnsi" w:hAnsiTheme="minorHAnsi" w:cstheme="minorHAnsi"/>
          <w:color w:val="auto"/>
        </w:rPr>
        <w:t xml:space="preserve">overfitting or </w:t>
      </w:r>
      <w:r w:rsidR="007674E9" w:rsidRPr="008C4B00">
        <w:rPr>
          <w:rFonts w:asciiTheme="minorHAnsi" w:hAnsiTheme="minorHAnsi" w:cstheme="minorHAnsi"/>
          <w:color w:val="auto"/>
        </w:rPr>
        <w:t>underfitting and</w:t>
      </w:r>
      <w:r w:rsidR="00346338" w:rsidRPr="008C4B00">
        <w:rPr>
          <w:rFonts w:asciiTheme="minorHAnsi" w:hAnsiTheme="minorHAnsi" w:cstheme="minorHAnsi"/>
          <w:color w:val="auto"/>
        </w:rPr>
        <w:t xml:space="preserve"> adjust accordingly.</w:t>
      </w:r>
      <w:r w:rsidR="00151AB5" w:rsidRPr="008C4B00">
        <w:rPr>
          <w:rFonts w:asciiTheme="minorHAnsi" w:hAnsiTheme="minorHAnsi" w:cstheme="minorHAnsi"/>
          <w:color w:val="auto"/>
        </w:rPr>
        <w:t xml:space="preserve">  </w:t>
      </w:r>
      <w:r w:rsidR="00346338" w:rsidRPr="008C4B00">
        <w:rPr>
          <w:rFonts w:asciiTheme="minorHAnsi" w:hAnsiTheme="minorHAnsi" w:cstheme="minorHAnsi"/>
          <w:color w:val="auto"/>
        </w:rPr>
        <w:t xml:space="preserve">Strangely, the SVM algorithm performed </w:t>
      </w:r>
      <w:r w:rsidR="007674E9" w:rsidRPr="008C4B00">
        <w:rPr>
          <w:rFonts w:asciiTheme="minorHAnsi" w:hAnsiTheme="minorHAnsi" w:cstheme="minorHAnsi"/>
          <w:color w:val="auto"/>
        </w:rPr>
        <w:t>adequately</w:t>
      </w:r>
      <w:r w:rsidR="00346338" w:rsidRPr="008C4B00">
        <w:rPr>
          <w:rFonts w:asciiTheme="minorHAnsi" w:hAnsiTheme="minorHAnsi" w:cstheme="minorHAnsi"/>
          <w:color w:val="auto"/>
        </w:rPr>
        <w:t xml:space="preserve"> in the smaller dataset, but</w:t>
      </w:r>
      <w:r w:rsidR="007674E9" w:rsidRPr="008C4B00">
        <w:rPr>
          <w:rFonts w:asciiTheme="minorHAnsi" w:hAnsiTheme="minorHAnsi" w:cstheme="minorHAnsi"/>
          <w:color w:val="auto"/>
        </w:rPr>
        <w:t xml:space="preserve"> with the least amount of accuracy with the larger test dataset</w:t>
      </w:r>
      <w:r w:rsidR="008138BB" w:rsidRPr="008C4B00">
        <w:rPr>
          <w:rFonts w:asciiTheme="minorHAnsi" w:hAnsiTheme="minorHAnsi" w:cstheme="minorHAnsi"/>
          <w:color w:val="auto"/>
        </w:rPr>
        <w:t>, despite using a parameter grid to identify the most appropriate variables for analys</w:t>
      </w:r>
      <w:r w:rsidR="0015441C" w:rsidRPr="008C4B00">
        <w:rPr>
          <w:rFonts w:asciiTheme="minorHAnsi" w:hAnsiTheme="minorHAnsi" w:cstheme="minorHAnsi"/>
          <w:color w:val="auto"/>
        </w:rPr>
        <w:t xml:space="preserve">is.  </w:t>
      </w:r>
    </w:p>
    <w:p w14:paraId="55A7A2DF" w14:textId="77777777" w:rsidR="007E5BD4" w:rsidRPr="008C4B00" w:rsidRDefault="007E5BD4" w:rsidP="004E72E2">
      <w:pPr>
        <w:pStyle w:val="ListParagraph"/>
        <w:spacing w:line="360" w:lineRule="auto"/>
        <w:ind w:left="360"/>
        <w:jc w:val="both"/>
        <w:rPr>
          <w:rFonts w:asciiTheme="minorHAnsi" w:hAnsiTheme="minorHAnsi" w:cstheme="minorHAnsi"/>
          <w:color w:val="auto"/>
        </w:rPr>
      </w:pPr>
    </w:p>
    <w:p w14:paraId="1C8BFA97" w14:textId="7C6F773F" w:rsidR="00686926" w:rsidRPr="008C4B00" w:rsidRDefault="004F010D" w:rsidP="004E72E2">
      <w:pPr>
        <w:pStyle w:val="ListParagraph"/>
        <w:keepNext/>
        <w:spacing w:line="360" w:lineRule="auto"/>
        <w:ind w:left="360"/>
        <w:jc w:val="center"/>
        <w:rPr>
          <w:color w:val="auto"/>
        </w:rPr>
      </w:pPr>
      <w:r w:rsidRPr="008C4B00">
        <w:rPr>
          <w:noProof/>
          <w:color w:val="auto"/>
        </w:rPr>
        <w:lastRenderedPageBreak/>
        <w:drawing>
          <wp:inline distT="0" distB="0" distL="0" distR="0" wp14:anchorId="5B3EB588" wp14:editId="7D740EAD">
            <wp:extent cx="5752465" cy="1952625"/>
            <wp:effectExtent l="0" t="0" r="635" b="9525"/>
            <wp:docPr id="2122365451" name="Chart 1">
              <a:extLst xmlns:a="http://schemas.openxmlformats.org/drawingml/2006/main">
                <a:ext uri="{FF2B5EF4-FFF2-40B4-BE49-F238E27FC236}">
                  <a16:creationId xmlns:a16="http://schemas.microsoft.com/office/drawing/2014/main" id="{969CAE62-5457-E72F-9CE7-4868A7CD19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7AFEF1A" w14:textId="60699A48" w:rsidR="00080941" w:rsidRPr="008C4B00" w:rsidRDefault="00686926" w:rsidP="004E72E2">
      <w:pPr>
        <w:pStyle w:val="Caption"/>
        <w:spacing w:line="360" w:lineRule="auto"/>
        <w:jc w:val="center"/>
        <w:rPr>
          <w:rFonts w:asciiTheme="minorHAnsi" w:hAnsiTheme="minorHAnsi" w:cstheme="minorHAnsi"/>
          <w:color w:val="auto"/>
        </w:rPr>
      </w:pPr>
      <w:bookmarkStart w:id="56" w:name="_Toc145970527"/>
      <w:r w:rsidRPr="008C4B00">
        <w:rPr>
          <w:color w:val="auto"/>
        </w:rPr>
        <w:t xml:space="preserve">Figure </w:t>
      </w:r>
      <w:r w:rsidRPr="008C4B00">
        <w:rPr>
          <w:color w:val="auto"/>
        </w:rPr>
        <w:fldChar w:fldCharType="begin"/>
      </w:r>
      <w:r w:rsidRPr="008C4B00">
        <w:rPr>
          <w:color w:val="auto"/>
        </w:rPr>
        <w:instrText xml:space="preserve"> SEQ Figure \* ARABIC </w:instrText>
      </w:r>
      <w:r w:rsidRPr="008C4B00">
        <w:rPr>
          <w:color w:val="auto"/>
        </w:rPr>
        <w:fldChar w:fldCharType="separate"/>
      </w:r>
      <w:r w:rsidR="00D11CE9" w:rsidRPr="008C4B00">
        <w:rPr>
          <w:noProof/>
          <w:color w:val="auto"/>
        </w:rPr>
        <w:t>7</w:t>
      </w:r>
      <w:r w:rsidRPr="008C4B00">
        <w:rPr>
          <w:color w:val="auto"/>
        </w:rPr>
        <w:fldChar w:fldCharType="end"/>
      </w:r>
      <w:r w:rsidRPr="008C4B00">
        <w:rPr>
          <w:color w:val="auto"/>
        </w:rPr>
        <w:t xml:space="preserve"> - Graph of Results by Gender</w:t>
      </w:r>
      <w:r w:rsidR="00FE7D09" w:rsidRPr="008C4B00">
        <w:rPr>
          <w:color w:val="auto"/>
        </w:rPr>
        <w:t>.</w:t>
      </w:r>
      <w:bookmarkEnd w:id="56"/>
    </w:p>
    <w:p w14:paraId="34592DD9" w14:textId="77777777" w:rsidR="008A57B6" w:rsidRDefault="008A57B6" w:rsidP="004E72E2">
      <w:pPr>
        <w:pStyle w:val="ListParagraph"/>
        <w:spacing w:line="360" w:lineRule="auto"/>
        <w:ind w:left="360"/>
        <w:jc w:val="both"/>
        <w:rPr>
          <w:rFonts w:asciiTheme="minorHAnsi" w:hAnsiTheme="minorHAnsi" w:cstheme="minorHAnsi"/>
          <w:color w:val="auto"/>
        </w:rPr>
      </w:pPr>
    </w:p>
    <w:p w14:paraId="6D6E9B5D" w14:textId="77777777" w:rsidR="002503E0" w:rsidRPr="008C4B00" w:rsidRDefault="003531A8" w:rsidP="002503E0">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Several</w:t>
      </w:r>
      <w:r w:rsidR="00902FAC" w:rsidRPr="008C4B00">
        <w:rPr>
          <w:rFonts w:asciiTheme="minorHAnsi" w:hAnsiTheme="minorHAnsi" w:cstheme="minorHAnsi"/>
          <w:color w:val="auto"/>
        </w:rPr>
        <w:t xml:space="preserve"> l</w:t>
      </w:r>
      <w:r w:rsidR="00080941" w:rsidRPr="008C4B00">
        <w:rPr>
          <w:rFonts w:asciiTheme="minorHAnsi" w:hAnsiTheme="minorHAnsi" w:cstheme="minorHAnsi"/>
          <w:color w:val="auto"/>
        </w:rPr>
        <w:t>imitations</w:t>
      </w:r>
      <w:r w:rsidR="00902FAC" w:rsidRPr="008C4B00">
        <w:rPr>
          <w:rFonts w:asciiTheme="minorHAnsi" w:hAnsiTheme="minorHAnsi" w:cstheme="minorHAnsi"/>
          <w:color w:val="auto"/>
        </w:rPr>
        <w:t xml:space="preserve"> have been </w:t>
      </w:r>
      <w:r w:rsidR="00853BDA" w:rsidRPr="008C4B00">
        <w:rPr>
          <w:rFonts w:asciiTheme="minorHAnsi" w:hAnsiTheme="minorHAnsi" w:cstheme="minorHAnsi"/>
          <w:color w:val="auto"/>
        </w:rPr>
        <w:t xml:space="preserve">identified </w:t>
      </w:r>
      <w:r w:rsidR="00465089" w:rsidRPr="008C4B00">
        <w:rPr>
          <w:rFonts w:asciiTheme="minorHAnsi" w:hAnsiTheme="minorHAnsi" w:cstheme="minorHAnsi"/>
          <w:color w:val="auto"/>
        </w:rPr>
        <w:t>in respect of this va</w:t>
      </w:r>
      <w:r w:rsidR="009B710F" w:rsidRPr="008C4B00">
        <w:rPr>
          <w:rFonts w:asciiTheme="minorHAnsi" w:hAnsiTheme="minorHAnsi" w:cstheme="minorHAnsi"/>
          <w:color w:val="auto"/>
        </w:rPr>
        <w:t>riable</w:t>
      </w:r>
      <w:r w:rsidR="00DF5AF4" w:rsidRPr="008C4B00">
        <w:rPr>
          <w:rFonts w:asciiTheme="minorHAnsi" w:hAnsiTheme="minorHAnsi" w:cstheme="minorHAnsi"/>
          <w:color w:val="auto"/>
        </w:rPr>
        <w:t xml:space="preserve"> such as it not being </w:t>
      </w:r>
      <w:r w:rsidR="00853BDA" w:rsidRPr="008C4B00">
        <w:rPr>
          <w:rFonts w:asciiTheme="minorHAnsi" w:hAnsiTheme="minorHAnsi" w:cstheme="minorHAnsi"/>
          <w:color w:val="auto"/>
        </w:rPr>
        <w:t xml:space="preserve">possible to compare results gained </w:t>
      </w:r>
      <w:r w:rsidR="00F32575" w:rsidRPr="008C4B00">
        <w:rPr>
          <w:rFonts w:asciiTheme="minorHAnsi" w:hAnsiTheme="minorHAnsi" w:cstheme="minorHAnsi"/>
          <w:color w:val="auto"/>
        </w:rPr>
        <w:t xml:space="preserve">with any previous work or research in this area, as the author was unable to locate </w:t>
      </w:r>
      <w:r w:rsidR="0017029D" w:rsidRPr="008C4B00">
        <w:rPr>
          <w:rFonts w:asciiTheme="minorHAnsi" w:hAnsiTheme="minorHAnsi" w:cstheme="minorHAnsi"/>
          <w:color w:val="auto"/>
        </w:rPr>
        <w:t>a similar study</w:t>
      </w:r>
      <w:r w:rsidR="00DF5AF4" w:rsidRPr="008C4B00">
        <w:rPr>
          <w:rFonts w:asciiTheme="minorHAnsi" w:hAnsiTheme="minorHAnsi" w:cstheme="minorHAnsi"/>
          <w:color w:val="auto"/>
        </w:rPr>
        <w:t xml:space="preserve"> using learning demographic data for analysis.  </w:t>
      </w:r>
      <w:r w:rsidR="00761E76" w:rsidRPr="008C4B00">
        <w:rPr>
          <w:rFonts w:asciiTheme="minorHAnsi" w:hAnsiTheme="minorHAnsi" w:cstheme="minorHAnsi"/>
          <w:color w:val="auto"/>
        </w:rPr>
        <w:t>In addition, u</w:t>
      </w:r>
      <w:r w:rsidR="0017029D" w:rsidRPr="008C4B00">
        <w:rPr>
          <w:rFonts w:asciiTheme="minorHAnsi" w:hAnsiTheme="minorHAnsi" w:cstheme="minorHAnsi"/>
          <w:color w:val="auto"/>
        </w:rPr>
        <w:t>sing</w:t>
      </w:r>
      <w:r w:rsidR="00221464">
        <w:rPr>
          <w:rFonts w:asciiTheme="minorHAnsi" w:hAnsiTheme="minorHAnsi" w:cstheme="minorHAnsi"/>
          <w:color w:val="auto"/>
        </w:rPr>
        <w:t xml:space="preserve"> an</w:t>
      </w:r>
      <w:r w:rsidR="0017029D" w:rsidRPr="008C4B00">
        <w:rPr>
          <w:rFonts w:asciiTheme="minorHAnsi" w:hAnsiTheme="minorHAnsi" w:cstheme="minorHAnsi"/>
          <w:color w:val="auto"/>
        </w:rPr>
        <w:t xml:space="preserve"> openly available data</w:t>
      </w:r>
      <w:r w:rsidR="007D474B" w:rsidRPr="008C4B00">
        <w:rPr>
          <w:rFonts w:asciiTheme="minorHAnsi" w:hAnsiTheme="minorHAnsi" w:cstheme="minorHAnsi"/>
          <w:color w:val="auto"/>
        </w:rPr>
        <w:t xml:space="preserve"> set - OULA</w:t>
      </w:r>
      <w:r w:rsidR="00761E76" w:rsidRPr="008C4B00">
        <w:rPr>
          <w:rFonts w:asciiTheme="minorHAnsi" w:hAnsiTheme="minorHAnsi" w:cstheme="minorHAnsi"/>
          <w:color w:val="auto"/>
        </w:rPr>
        <w:t xml:space="preserve">D is </w:t>
      </w:r>
      <w:r w:rsidR="007D474B" w:rsidRPr="008C4B00">
        <w:rPr>
          <w:rFonts w:asciiTheme="minorHAnsi" w:hAnsiTheme="minorHAnsi" w:cstheme="minorHAnsi"/>
          <w:color w:val="auto"/>
        </w:rPr>
        <w:t xml:space="preserve">not fully reflective </w:t>
      </w:r>
      <w:r w:rsidR="00761E76" w:rsidRPr="008C4B00">
        <w:rPr>
          <w:rFonts w:asciiTheme="minorHAnsi" w:hAnsiTheme="minorHAnsi" w:cstheme="minorHAnsi"/>
          <w:color w:val="auto"/>
        </w:rPr>
        <w:t xml:space="preserve">or representative </w:t>
      </w:r>
      <w:r w:rsidR="007D474B" w:rsidRPr="008C4B00">
        <w:rPr>
          <w:rFonts w:asciiTheme="minorHAnsi" w:hAnsiTheme="minorHAnsi" w:cstheme="minorHAnsi"/>
          <w:color w:val="auto"/>
        </w:rPr>
        <w:t xml:space="preserve">of the </w:t>
      </w:r>
      <w:r w:rsidR="00186FD4" w:rsidRPr="008C4B00">
        <w:rPr>
          <w:rFonts w:asciiTheme="minorHAnsi" w:hAnsiTheme="minorHAnsi" w:cstheme="minorHAnsi"/>
          <w:color w:val="auto"/>
        </w:rPr>
        <w:t>employee population within the work environment.  The timeframe is also not current</w:t>
      </w:r>
      <w:r w:rsidR="00221464">
        <w:rPr>
          <w:rFonts w:asciiTheme="minorHAnsi" w:hAnsiTheme="minorHAnsi" w:cstheme="minorHAnsi"/>
          <w:color w:val="auto"/>
        </w:rPr>
        <w:t xml:space="preserve"> in terms of validity</w:t>
      </w:r>
      <w:r w:rsidR="00186FD4" w:rsidRPr="008C4B00">
        <w:rPr>
          <w:rFonts w:asciiTheme="minorHAnsi" w:hAnsiTheme="minorHAnsi" w:cstheme="minorHAnsi"/>
          <w:color w:val="auto"/>
        </w:rPr>
        <w:t xml:space="preserve">, </w:t>
      </w:r>
      <w:r w:rsidR="005B2FC9" w:rsidRPr="008C4B00">
        <w:rPr>
          <w:rFonts w:asciiTheme="minorHAnsi" w:hAnsiTheme="minorHAnsi" w:cstheme="minorHAnsi"/>
          <w:color w:val="auto"/>
        </w:rPr>
        <w:t xml:space="preserve">as the contents of the dataset </w:t>
      </w:r>
      <w:r w:rsidR="00304AB8" w:rsidRPr="008C4B00">
        <w:rPr>
          <w:rFonts w:asciiTheme="minorHAnsi" w:hAnsiTheme="minorHAnsi" w:cstheme="minorHAnsi"/>
          <w:color w:val="auto"/>
        </w:rPr>
        <w:t xml:space="preserve">was released </w:t>
      </w:r>
      <w:r w:rsidR="004C453B" w:rsidRPr="008C4B00">
        <w:rPr>
          <w:rFonts w:asciiTheme="minorHAnsi" w:hAnsiTheme="minorHAnsi" w:cstheme="minorHAnsi"/>
          <w:color w:val="auto"/>
        </w:rPr>
        <w:t xml:space="preserve">in </w:t>
      </w:r>
      <w:r w:rsidR="00267FC1" w:rsidRPr="008C4B00">
        <w:rPr>
          <w:rFonts w:asciiTheme="minorHAnsi" w:hAnsiTheme="minorHAnsi" w:cstheme="minorHAnsi"/>
          <w:color w:val="auto"/>
        </w:rPr>
        <w:t>2017 but</w:t>
      </w:r>
      <w:r w:rsidR="004C453B" w:rsidRPr="008C4B00">
        <w:rPr>
          <w:rFonts w:asciiTheme="minorHAnsi" w:hAnsiTheme="minorHAnsi" w:cstheme="minorHAnsi"/>
          <w:color w:val="auto"/>
        </w:rPr>
        <w:t xml:space="preserve"> relate to the </w:t>
      </w:r>
      <w:r w:rsidR="00267FC1" w:rsidRPr="008C4B00">
        <w:rPr>
          <w:rFonts w:asciiTheme="minorHAnsi" w:hAnsiTheme="minorHAnsi" w:cstheme="minorHAnsi"/>
          <w:color w:val="auto"/>
        </w:rPr>
        <w:t>time</w:t>
      </w:r>
      <w:r w:rsidR="004C453B" w:rsidRPr="008C4B00">
        <w:rPr>
          <w:rFonts w:asciiTheme="minorHAnsi" w:hAnsiTheme="minorHAnsi" w:cstheme="minorHAnsi"/>
          <w:color w:val="auto"/>
        </w:rPr>
        <w:t xml:space="preserve"> </w:t>
      </w:r>
      <w:r w:rsidR="00267FC1" w:rsidRPr="008C4B00">
        <w:rPr>
          <w:rFonts w:asciiTheme="minorHAnsi" w:hAnsiTheme="minorHAnsi" w:cstheme="minorHAnsi"/>
          <w:color w:val="auto"/>
        </w:rPr>
        <w:t xml:space="preserve">frame </w:t>
      </w:r>
      <w:r w:rsidR="004C453B" w:rsidRPr="008C4B00">
        <w:rPr>
          <w:rFonts w:asciiTheme="minorHAnsi" w:hAnsiTheme="minorHAnsi" w:cstheme="minorHAnsi"/>
          <w:color w:val="auto"/>
        </w:rPr>
        <w:t>2013 to 2014.</w:t>
      </w:r>
      <w:r w:rsidR="001A05AC" w:rsidRPr="008C4B00">
        <w:rPr>
          <w:rFonts w:asciiTheme="minorHAnsi" w:hAnsiTheme="minorHAnsi" w:cstheme="minorHAnsi"/>
          <w:color w:val="auto"/>
        </w:rPr>
        <w:t xml:space="preserve">  </w:t>
      </w:r>
      <w:r w:rsidR="00267FC1" w:rsidRPr="008C4B00">
        <w:rPr>
          <w:rFonts w:asciiTheme="minorHAnsi" w:hAnsiTheme="minorHAnsi" w:cstheme="minorHAnsi"/>
          <w:color w:val="auto"/>
        </w:rPr>
        <w:t>Focusing</w:t>
      </w:r>
      <w:r w:rsidR="00CB6A31" w:rsidRPr="008C4B00">
        <w:rPr>
          <w:rFonts w:asciiTheme="minorHAnsi" w:hAnsiTheme="minorHAnsi" w:cstheme="minorHAnsi"/>
          <w:color w:val="auto"/>
        </w:rPr>
        <w:t xml:space="preserve"> specifically</w:t>
      </w:r>
      <w:r w:rsidR="001A05AC" w:rsidRPr="008C4B00">
        <w:rPr>
          <w:rFonts w:asciiTheme="minorHAnsi" w:hAnsiTheme="minorHAnsi" w:cstheme="minorHAnsi"/>
          <w:color w:val="auto"/>
        </w:rPr>
        <w:t xml:space="preserve"> on demographic </w:t>
      </w:r>
      <w:r w:rsidR="00CB6A31" w:rsidRPr="008C4B00">
        <w:rPr>
          <w:rFonts w:asciiTheme="minorHAnsi" w:hAnsiTheme="minorHAnsi" w:cstheme="minorHAnsi"/>
          <w:color w:val="auto"/>
        </w:rPr>
        <w:t>features</w:t>
      </w:r>
      <w:r w:rsidR="001A05AC" w:rsidRPr="008C4B00">
        <w:rPr>
          <w:rFonts w:asciiTheme="minorHAnsi" w:hAnsiTheme="minorHAnsi" w:cstheme="minorHAnsi"/>
          <w:color w:val="auto"/>
        </w:rPr>
        <w:t xml:space="preserve"> such as gender / studied_credits / tenure could unnecessarily import a bias into </w:t>
      </w:r>
      <w:r w:rsidR="00267FC1" w:rsidRPr="008C4B00">
        <w:rPr>
          <w:rFonts w:asciiTheme="minorHAnsi" w:hAnsiTheme="minorHAnsi" w:cstheme="minorHAnsi"/>
          <w:color w:val="auto"/>
        </w:rPr>
        <w:t>interpretation of results with, in this instance, a larger number of males being present over females.</w:t>
      </w:r>
      <w:r w:rsidR="00BC78BC" w:rsidRPr="008C4B00">
        <w:rPr>
          <w:rFonts w:asciiTheme="minorHAnsi" w:hAnsiTheme="minorHAnsi" w:cstheme="minorHAnsi"/>
          <w:color w:val="auto"/>
        </w:rPr>
        <w:t xml:space="preserve">  The dataset also does not </w:t>
      </w:r>
      <w:r w:rsidR="009412B1" w:rsidRPr="008C4B00">
        <w:rPr>
          <w:rFonts w:asciiTheme="minorHAnsi" w:hAnsiTheme="minorHAnsi" w:cstheme="minorHAnsi"/>
          <w:color w:val="auto"/>
        </w:rPr>
        <w:t>consider</w:t>
      </w:r>
      <w:r w:rsidR="00BC78BC" w:rsidRPr="008C4B00">
        <w:rPr>
          <w:rFonts w:asciiTheme="minorHAnsi" w:hAnsiTheme="minorHAnsi" w:cstheme="minorHAnsi"/>
          <w:color w:val="auto"/>
        </w:rPr>
        <w:t xml:space="preserve"> the wider definition of gender that is accepted with HR circles </w:t>
      </w:r>
      <w:r w:rsidR="009412B1" w:rsidRPr="008C4B00">
        <w:rPr>
          <w:rFonts w:asciiTheme="minorHAnsi" w:hAnsiTheme="minorHAnsi" w:cstheme="minorHAnsi"/>
          <w:color w:val="auto"/>
        </w:rPr>
        <w:t>in 2023.</w:t>
      </w:r>
      <w:r w:rsidR="009B5AA1" w:rsidRPr="008C4B00">
        <w:rPr>
          <w:rFonts w:asciiTheme="minorHAnsi" w:hAnsiTheme="minorHAnsi" w:cstheme="minorHAnsi"/>
          <w:color w:val="auto"/>
        </w:rPr>
        <w:t xml:space="preserve">  In addition, </w:t>
      </w:r>
      <w:r w:rsidR="00653783" w:rsidRPr="008C4B00">
        <w:rPr>
          <w:rFonts w:asciiTheme="minorHAnsi" w:hAnsiTheme="minorHAnsi" w:cstheme="minorHAnsi"/>
          <w:color w:val="auto"/>
        </w:rPr>
        <w:t xml:space="preserve">the author suspects that some degree of overfitting or underfitting is present in the larger </w:t>
      </w:r>
      <w:r w:rsidR="00221464">
        <w:rPr>
          <w:rFonts w:asciiTheme="minorHAnsi" w:hAnsiTheme="minorHAnsi" w:cstheme="minorHAnsi"/>
          <w:color w:val="auto"/>
        </w:rPr>
        <w:t>t</w:t>
      </w:r>
      <w:r w:rsidR="00653783" w:rsidRPr="008C4B00">
        <w:rPr>
          <w:rFonts w:asciiTheme="minorHAnsi" w:hAnsiTheme="minorHAnsi" w:cstheme="minorHAnsi"/>
          <w:color w:val="auto"/>
        </w:rPr>
        <w:t xml:space="preserve">est dataset as the results are the same across 3 distinct </w:t>
      </w:r>
      <w:r w:rsidR="003C32C3" w:rsidRPr="008C4B00">
        <w:rPr>
          <w:rFonts w:asciiTheme="minorHAnsi" w:hAnsiTheme="minorHAnsi" w:cstheme="minorHAnsi"/>
          <w:color w:val="auto"/>
        </w:rPr>
        <w:t>algorithm groups</w:t>
      </w:r>
      <w:r w:rsidR="00221464">
        <w:rPr>
          <w:rFonts w:asciiTheme="minorHAnsi" w:hAnsiTheme="minorHAnsi" w:cstheme="minorHAnsi"/>
          <w:color w:val="auto"/>
        </w:rPr>
        <w:t>, and further analysis will need to be conducted to confirm if this is the case, or if there is another reason for the similar results.</w:t>
      </w:r>
      <w:r w:rsidR="00854224">
        <w:rPr>
          <w:rFonts w:asciiTheme="minorHAnsi" w:hAnsiTheme="minorHAnsi" w:cstheme="minorHAnsi"/>
          <w:color w:val="auto"/>
        </w:rPr>
        <w:t xml:space="preserve">  </w:t>
      </w:r>
      <w:r w:rsidR="003C32C3" w:rsidRPr="008C4B00">
        <w:rPr>
          <w:rFonts w:asciiTheme="minorHAnsi" w:hAnsiTheme="minorHAnsi" w:cstheme="minorHAnsi"/>
          <w:color w:val="auto"/>
        </w:rPr>
        <w:t xml:space="preserve">Finally, the </w:t>
      </w:r>
      <w:r w:rsidR="00AA4C78" w:rsidRPr="008C4B00">
        <w:rPr>
          <w:rFonts w:asciiTheme="minorHAnsi" w:hAnsiTheme="minorHAnsi" w:cstheme="minorHAnsi"/>
          <w:color w:val="auto"/>
        </w:rPr>
        <w:t>author’s own inexperience in data analytics must</w:t>
      </w:r>
      <w:r w:rsidR="00221464">
        <w:rPr>
          <w:rFonts w:asciiTheme="minorHAnsi" w:hAnsiTheme="minorHAnsi" w:cstheme="minorHAnsi"/>
          <w:color w:val="auto"/>
        </w:rPr>
        <w:t xml:space="preserve"> also</w:t>
      </w:r>
      <w:r w:rsidR="00AA4C78" w:rsidRPr="008C4B00">
        <w:rPr>
          <w:rFonts w:asciiTheme="minorHAnsi" w:hAnsiTheme="minorHAnsi" w:cstheme="minorHAnsi"/>
          <w:color w:val="auto"/>
        </w:rPr>
        <w:t xml:space="preserve"> be </w:t>
      </w:r>
      <w:r w:rsidR="005940EB" w:rsidRPr="008C4B00">
        <w:rPr>
          <w:rFonts w:asciiTheme="minorHAnsi" w:hAnsiTheme="minorHAnsi" w:cstheme="minorHAnsi"/>
          <w:color w:val="auto"/>
        </w:rPr>
        <w:t>considered</w:t>
      </w:r>
      <w:r w:rsidR="00AA4C78" w:rsidRPr="008C4B00">
        <w:rPr>
          <w:rFonts w:asciiTheme="minorHAnsi" w:hAnsiTheme="minorHAnsi" w:cstheme="minorHAnsi"/>
          <w:color w:val="auto"/>
        </w:rPr>
        <w:t xml:space="preserve"> in terms of fully understanding the results and opportunities for improvement</w:t>
      </w:r>
      <w:r w:rsidR="005940EB" w:rsidRPr="008C4B00">
        <w:rPr>
          <w:rFonts w:asciiTheme="minorHAnsi" w:hAnsiTheme="minorHAnsi" w:cstheme="minorHAnsi"/>
          <w:color w:val="auto"/>
        </w:rPr>
        <w:t xml:space="preserve"> identified </w:t>
      </w:r>
      <w:r w:rsidR="00D400C8">
        <w:rPr>
          <w:rFonts w:asciiTheme="minorHAnsi" w:hAnsiTheme="minorHAnsi" w:cstheme="minorHAnsi"/>
          <w:color w:val="auto"/>
        </w:rPr>
        <w:t>as part of</w:t>
      </w:r>
      <w:r w:rsidR="005940EB" w:rsidRPr="008C4B00">
        <w:rPr>
          <w:rFonts w:asciiTheme="minorHAnsi" w:hAnsiTheme="minorHAnsi" w:cstheme="minorHAnsi"/>
          <w:color w:val="auto"/>
        </w:rPr>
        <w:t xml:space="preserve"> this research</w:t>
      </w:r>
      <w:r w:rsidR="00AA4C78" w:rsidRPr="008C4B00">
        <w:rPr>
          <w:rFonts w:asciiTheme="minorHAnsi" w:hAnsiTheme="minorHAnsi" w:cstheme="minorHAnsi"/>
          <w:color w:val="auto"/>
        </w:rPr>
        <w:t>.</w:t>
      </w:r>
      <w:r w:rsidR="002503E0">
        <w:rPr>
          <w:rFonts w:asciiTheme="minorHAnsi" w:hAnsiTheme="minorHAnsi" w:cstheme="minorHAnsi"/>
          <w:color w:val="auto"/>
        </w:rPr>
        <w:t xml:space="preserve">  </w:t>
      </w:r>
      <w:r w:rsidR="002503E0" w:rsidRPr="008C4B00">
        <w:rPr>
          <w:rFonts w:asciiTheme="minorHAnsi" w:hAnsiTheme="minorHAnsi" w:cstheme="minorHAnsi"/>
          <w:color w:val="auto"/>
        </w:rPr>
        <w:t>Limitations are also present within the algorithms selected for analysis such as:</w:t>
      </w:r>
    </w:p>
    <w:p w14:paraId="474B26C9" w14:textId="77777777" w:rsidR="002503E0" w:rsidRPr="008C4B00" w:rsidRDefault="002503E0" w:rsidP="002503E0">
      <w:pPr>
        <w:pStyle w:val="ListParagraph"/>
        <w:numPr>
          <w:ilvl w:val="0"/>
          <w:numId w:val="48"/>
        </w:numPr>
        <w:spacing w:line="360" w:lineRule="auto"/>
        <w:jc w:val="both"/>
        <w:rPr>
          <w:rFonts w:asciiTheme="minorHAnsi" w:hAnsiTheme="minorHAnsi" w:cstheme="minorHAnsi"/>
          <w:color w:val="auto"/>
        </w:rPr>
      </w:pPr>
      <w:r w:rsidRPr="008C4B00">
        <w:rPr>
          <w:rFonts w:asciiTheme="minorHAnsi" w:hAnsiTheme="minorHAnsi" w:cstheme="minorHAnsi"/>
          <w:color w:val="auto"/>
        </w:rPr>
        <w:t>Algorithm 1 - Linear Regression -the inclusion of too many features may affect the outcome of the model.</w:t>
      </w:r>
    </w:p>
    <w:p w14:paraId="291BCB5B" w14:textId="77777777" w:rsidR="002503E0" w:rsidRPr="008C4B00" w:rsidRDefault="002503E0" w:rsidP="002503E0">
      <w:pPr>
        <w:pStyle w:val="ListParagraph"/>
        <w:numPr>
          <w:ilvl w:val="0"/>
          <w:numId w:val="48"/>
        </w:numPr>
        <w:spacing w:line="360" w:lineRule="auto"/>
        <w:jc w:val="both"/>
        <w:rPr>
          <w:rFonts w:asciiTheme="minorHAnsi" w:hAnsiTheme="minorHAnsi" w:cstheme="minorHAnsi"/>
          <w:color w:val="auto"/>
        </w:rPr>
      </w:pPr>
      <w:r w:rsidRPr="008C4B00">
        <w:rPr>
          <w:rFonts w:asciiTheme="minorHAnsi" w:hAnsiTheme="minorHAnsi" w:cstheme="minorHAnsi"/>
          <w:color w:val="auto"/>
        </w:rPr>
        <w:t>Algorithm 2 - Decision Tree - does not work well with outliers, which are key to the analysis of this dataset.</w:t>
      </w:r>
    </w:p>
    <w:p w14:paraId="2A552FD6" w14:textId="77777777" w:rsidR="002503E0" w:rsidRPr="008C4B00" w:rsidRDefault="002503E0" w:rsidP="002503E0">
      <w:pPr>
        <w:pStyle w:val="ListParagraph"/>
        <w:numPr>
          <w:ilvl w:val="0"/>
          <w:numId w:val="48"/>
        </w:numPr>
        <w:spacing w:line="360" w:lineRule="auto"/>
        <w:jc w:val="both"/>
        <w:rPr>
          <w:rFonts w:asciiTheme="minorHAnsi" w:hAnsiTheme="minorHAnsi" w:cstheme="minorHAnsi"/>
          <w:color w:val="auto"/>
        </w:rPr>
      </w:pPr>
      <w:r w:rsidRPr="008C4B00">
        <w:rPr>
          <w:rFonts w:asciiTheme="minorHAnsi" w:hAnsiTheme="minorHAnsi" w:cstheme="minorHAnsi"/>
          <w:color w:val="auto"/>
        </w:rPr>
        <w:t>Algorithm 3 - Support Vector Machines (SVM) - works best for binary classification, so it may struggle with non-binary classification models such as that in use for this research.</w:t>
      </w:r>
    </w:p>
    <w:p w14:paraId="2118ED0D" w14:textId="77777777" w:rsidR="002503E0" w:rsidRPr="008C4B00" w:rsidRDefault="002503E0" w:rsidP="002503E0">
      <w:pPr>
        <w:pStyle w:val="ListParagraph"/>
        <w:numPr>
          <w:ilvl w:val="0"/>
          <w:numId w:val="48"/>
        </w:numPr>
        <w:spacing w:line="360" w:lineRule="auto"/>
        <w:jc w:val="both"/>
        <w:rPr>
          <w:rFonts w:asciiTheme="minorHAnsi" w:hAnsiTheme="minorHAnsi" w:cstheme="minorHAnsi"/>
          <w:color w:val="auto"/>
        </w:rPr>
      </w:pPr>
      <w:r w:rsidRPr="008C4B00">
        <w:rPr>
          <w:rFonts w:asciiTheme="minorHAnsi" w:hAnsiTheme="minorHAnsi" w:cstheme="minorHAnsi"/>
          <w:color w:val="auto"/>
        </w:rPr>
        <w:lastRenderedPageBreak/>
        <w:t>Algorithm 4 - Random Forest - this model was slow to run, due to the size of the dataset.  Once the larger test dataset was applied, it took a noticeably longer time for the results to be displayed.  This will need to be considered when considering future study or application of these models.</w:t>
      </w:r>
    </w:p>
    <w:p w14:paraId="544ACA10" w14:textId="77777777" w:rsidR="002503E0" w:rsidRPr="008C4B00" w:rsidRDefault="002503E0" w:rsidP="002503E0">
      <w:pPr>
        <w:pStyle w:val="ListParagraph"/>
        <w:numPr>
          <w:ilvl w:val="0"/>
          <w:numId w:val="48"/>
        </w:numPr>
        <w:spacing w:line="360" w:lineRule="auto"/>
        <w:jc w:val="both"/>
        <w:rPr>
          <w:rFonts w:asciiTheme="minorHAnsi" w:hAnsiTheme="minorHAnsi" w:cstheme="minorHAnsi"/>
          <w:color w:val="auto"/>
        </w:rPr>
      </w:pPr>
      <w:r w:rsidRPr="008C4B00">
        <w:rPr>
          <w:rFonts w:asciiTheme="minorHAnsi" w:hAnsiTheme="minorHAnsi" w:cstheme="minorHAnsi"/>
          <w:color w:val="auto"/>
        </w:rPr>
        <w:t xml:space="preserve">Algorithm5 - Multi-Layer Perceptron (MLP) was noticeably the least accurate of all the models selected when completing an analysis of the gender variable. </w:t>
      </w:r>
    </w:p>
    <w:p w14:paraId="5ED8D651" w14:textId="77777777" w:rsidR="00080941" w:rsidRPr="008C4B00" w:rsidRDefault="00080941" w:rsidP="004E72E2">
      <w:pPr>
        <w:pStyle w:val="ListParagraph"/>
        <w:spacing w:line="360" w:lineRule="auto"/>
        <w:ind w:left="360"/>
        <w:jc w:val="both"/>
        <w:rPr>
          <w:rFonts w:asciiTheme="minorHAnsi" w:hAnsiTheme="minorHAnsi" w:cstheme="minorHAnsi"/>
          <w:color w:val="auto"/>
        </w:rPr>
      </w:pPr>
    </w:p>
    <w:p w14:paraId="501397C1" w14:textId="3243019D" w:rsidR="00E020CA" w:rsidRPr="008C4B00" w:rsidRDefault="00C87020" w:rsidP="004E72E2">
      <w:pPr>
        <w:pStyle w:val="ListParagraph"/>
        <w:spacing w:line="360" w:lineRule="auto"/>
        <w:ind w:left="360"/>
        <w:jc w:val="both"/>
        <w:rPr>
          <w:color w:val="auto"/>
        </w:rPr>
      </w:pPr>
      <w:r w:rsidRPr="008C4B00">
        <w:rPr>
          <w:rFonts w:asciiTheme="minorHAnsi" w:hAnsiTheme="minorHAnsi" w:cstheme="minorHAnsi"/>
          <w:color w:val="auto"/>
        </w:rPr>
        <w:t>Several</w:t>
      </w:r>
      <w:r w:rsidR="00626587" w:rsidRPr="008C4B00">
        <w:rPr>
          <w:rFonts w:asciiTheme="minorHAnsi" w:hAnsiTheme="minorHAnsi" w:cstheme="minorHAnsi"/>
          <w:color w:val="auto"/>
        </w:rPr>
        <w:t xml:space="preserve"> oppo</w:t>
      </w:r>
      <w:r w:rsidRPr="008C4B00">
        <w:rPr>
          <w:rFonts w:asciiTheme="minorHAnsi" w:hAnsiTheme="minorHAnsi" w:cstheme="minorHAnsi"/>
          <w:color w:val="auto"/>
        </w:rPr>
        <w:t>rtunities for f</w:t>
      </w:r>
      <w:r w:rsidR="00080941" w:rsidRPr="008C4B00">
        <w:rPr>
          <w:rFonts w:asciiTheme="minorHAnsi" w:hAnsiTheme="minorHAnsi" w:cstheme="minorHAnsi"/>
          <w:color w:val="auto"/>
        </w:rPr>
        <w:t>uture work</w:t>
      </w:r>
      <w:r w:rsidR="005D51D7" w:rsidRPr="008C4B00">
        <w:rPr>
          <w:rFonts w:asciiTheme="minorHAnsi" w:hAnsiTheme="minorHAnsi" w:cstheme="minorHAnsi"/>
          <w:color w:val="auto"/>
        </w:rPr>
        <w:t xml:space="preserve"> </w:t>
      </w:r>
      <w:r w:rsidRPr="008C4B00">
        <w:rPr>
          <w:rFonts w:asciiTheme="minorHAnsi" w:hAnsiTheme="minorHAnsi" w:cstheme="minorHAnsi"/>
          <w:color w:val="auto"/>
        </w:rPr>
        <w:t xml:space="preserve">were </w:t>
      </w:r>
      <w:r w:rsidR="00686926" w:rsidRPr="008C4B00">
        <w:rPr>
          <w:rFonts w:asciiTheme="minorHAnsi" w:hAnsiTheme="minorHAnsi" w:cstheme="minorHAnsi"/>
          <w:color w:val="auto"/>
        </w:rPr>
        <w:t xml:space="preserve">identified </w:t>
      </w:r>
      <w:r w:rsidR="005D51D7" w:rsidRPr="008C4B00">
        <w:rPr>
          <w:rFonts w:asciiTheme="minorHAnsi" w:hAnsiTheme="minorHAnsi" w:cstheme="minorHAnsi"/>
          <w:color w:val="auto"/>
        </w:rPr>
        <w:t xml:space="preserve">within this </w:t>
      </w:r>
      <w:r w:rsidR="00887143" w:rsidRPr="008C4B00">
        <w:rPr>
          <w:rFonts w:asciiTheme="minorHAnsi" w:hAnsiTheme="minorHAnsi" w:cstheme="minorHAnsi"/>
          <w:color w:val="auto"/>
        </w:rPr>
        <w:t xml:space="preserve">research </w:t>
      </w:r>
      <w:r w:rsidR="005D51D7" w:rsidRPr="008C4B00">
        <w:rPr>
          <w:rFonts w:asciiTheme="minorHAnsi" w:hAnsiTheme="minorHAnsi" w:cstheme="minorHAnsi"/>
          <w:color w:val="auto"/>
        </w:rPr>
        <w:t>objective inc</w:t>
      </w:r>
      <w:r w:rsidRPr="008C4B00">
        <w:rPr>
          <w:rFonts w:asciiTheme="minorHAnsi" w:hAnsiTheme="minorHAnsi" w:cstheme="minorHAnsi"/>
          <w:color w:val="auto"/>
        </w:rPr>
        <w:t xml:space="preserve">luding the need </w:t>
      </w:r>
      <w:r w:rsidRPr="008C4B00">
        <w:rPr>
          <w:color w:val="auto"/>
        </w:rPr>
        <w:t xml:space="preserve">to validate the findings against real data from the company as opposed to a freely available open dataset.  As noted in the limitations above, the </w:t>
      </w:r>
      <w:r w:rsidR="001A0C11" w:rsidRPr="008C4B00">
        <w:rPr>
          <w:color w:val="auto"/>
        </w:rPr>
        <w:t>models will need to be tested in ‘real world’ conditions to see if they will be robust for future use</w:t>
      </w:r>
      <w:r w:rsidR="00B57341" w:rsidRPr="008C4B00">
        <w:rPr>
          <w:color w:val="auto"/>
        </w:rPr>
        <w:t xml:space="preserve"> with company data</w:t>
      </w:r>
      <w:r w:rsidR="001A0C11" w:rsidRPr="008C4B00">
        <w:rPr>
          <w:color w:val="auto"/>
        </w:rPr>
        <w:t xml:space="preserve">. </w:t>
      </w:r>
      <w:r w:rsidR="00C35EFB" w:rsidRPr="008C4B00">
        <w:rPr>
          <w:color w:val="auto"/>
        </w:rPr>
        <w:t xml:space="preserve"> Whilst this second phase of study is underway, the o</w:t>
      </w:r>
      <w:r w:rsidR="00E020CA" w:rsidRPr="008C4B00">
        <w:rPr>
          <w:rFonts w:asciiTheme="minorHAnsi" w:hAnsiTheme="minorHAnsi" w:cstheme="minorHAnsi"/>
          <w:color w:val="auto"/>
        </w:rPr>
        <w:t>pportuni</w:t>
      </w:r>
      <w:r w:rsidR="00C35EFB" w:rsidRPr="008C4B00">
        <w:rPr>
          <w:rFonts w:asciiTheme="minorHAnsi" w:hAnsiTheme="minorHAnsi" w:cstheme="minorHAnsi"/>
          <w:color w:val="auto"/>
        </w:rPr>
        <w:t>ty</w:t>
      </w:r>
      <w:r w:rsidR="00E020CA" w:rsidRPr="008C4B00">
        <w:rPr>
          <w:rFonts w:asciiTheme="minorHAnsi" w:hAnsiTheme="minorHAnsi" w:cstheme="minorHAnsi"/>
          <w:color w:val="auto"/>
        </w:rPr>
        <w:t xml:space="preserve"> exist</w:t>
      </w:r>
      <w:r w:rsidR="00C35EFB" w:rsidRPr="008C4B00">
        <w:rPr>
          <w:rFonts w:asciiTheme="minorHAnsi" w:hAnsiTheme="minorHAnsi" w:cstheme="minorHAnsi"/>
          <w:color w:val="auto"/>
        </w:rPr>
        <w:t>s</w:t>
      </w:r>
      <w:r w:rsidR="00E020CA" w:rsidRPr="008C4B00">
        <w:rPr>
          <w:rFonts w:asciiTheme="minorHAnsi" w:hAnsiTheme="minorHAnsi" w:cstheme="minorHAnsi"/>
          <w:color w:val="auto"/>
        </w:rPr>
        <w:t xml:space="preserve"> to</w:t>
      </w:r>
      <w:r w:rsidR="00C35EFB" w:rsidRPr="008C4B00">
        <w:rPr>
          <w:rFonts w:asciiTheme="minorHAnsi" w:hAnsiTheme="minorHAnsi" w:cstheme="minorHAnsi"/>
          <w:color w:val="auto"/>
        </w:rPr>
        <w:t xml:space="preserve"> confirm if the data is falling victim to </w:t>
      </w:r>
      <w:r w:rsidR="00E020CA" w:rsidRPr="008C4B00">
        <w:rPr>
          <w:rFonts w:asciiTheme="minorHAnsi" w:hAnsiTheme="minorHAnsi" w:cstheme="minorHAnsi"/>
          <w:color w:val="auto"/>
        </w:rPr>
        <w:t>over</w:t>
      </w:r>
      <w:r w:rsidR="00291B79" w:rsidRPr="008C4B00">
        <w:rPr>
          <w:rFonts w:asciiTheme="minorHAnsi" w:hAnsiTheme="minorHAnsi" w:cstheme="minorHAnsi"/>
          <w:color w:val="auto"/>
        </w:rPr>
        <w:t>fitting or underfitting</w:t>
      </w:r>
      <w:r w:rsidR="00EF2B05" w:rsidRPr="008C4B00">
        <w:rPr>
          <w:rFonts w:asciiTheme="minorHAnsi" w:hAnsiTheme="minorHAnsi" w:cstheme="minorHAnsi"/>
          <w:color w:val="auto"/>
        </w:rPr>
        <w:t xml:space="preserve"> </w:t>
      </w:r>
      <w:r w:rsidR="00C35EFB" w:rsidRPr="008C4B00">
        <w:rPr>
          <w:rFonts w:asciiTheme="minorHAnsi" w:hAnsiTheme="minorHAnsi" w:cstheme="minorHAnsi"/>
          <w:color w:val="auto"/>
        </w:rPr>
        <w:t>during analysis</w:t>
      </w:r>
      <w:r w:rsidR="00B57341" w:rsidRPr="008C4B00">
        <w:rPr>
          <w:rFonts w:asciiTheme="minorHAnsi" w:hAnsiTheme="minorHAnsi" w:cstheme="minorHAnsi"/>
          <w:color w:val="auto"/>
        </w:rPr>
        <w:t xml:space="preserve"> as outlined above</w:t>
      </w:r>
      <w:r w:rsidR="0069232F">
        <w:rPr>
          <w:rFonts w:asciiTheme="minorHAnsi" w:hAnsiTheme="minorHAnsi" w:cstheme="minorHAnsi"/>
          <w:color w:val="auto"/>
        </w:rPr>
        <w:t>, or if there is some other re</w:t>
      </w:r>
      <w:r w:rsidR="00894679">
        <w:rPr>
          <w:rFonts w:asciiTheme="minorHAnsi" w:hAnsiTheme="minorHAnsi" w:cstheme="minorHAnsi"/>
          <w:color w:val="auto"/>
        </w:rPr>
        <w:t>ason for the same results across</w:t>
      </w:r>
      <w:r w:rsidR="00177D47">
        <w:rPr>
          <w:rFonts w:asciiTheme="minorHAnsi" w:hAnsiTheme="minorHAnsi" w:cstheme="minorHAnsi"/>
          <w:color w:val="auto"/>
        </w:rPr>
        <w:t xml:space="preserve"> two models in the initial dataset and four models in the larger test dataset</w:t>
      </w:r>
      <w:r w:rsidR="00C35EFB" w:rsidRPr="008C4B00">
        <w:rPr>
          <w:rFonts w:asciiTheme="minorHAnsi" w:hAnsiTheme="minorHAnsi" w:cstheme="minorHAnsi"/>
          <w:color w:val="auto"/>
        </w:rPr>
        <w:t>.</w:t>
      </w:r>
      <w:r w:rsidR="00AC2A98">
        <w:rPr>
          <w:rFonts w:asciiTheme="minorHAnsi" w:hAnsiTheme="minorHAnsi" w:cstheme="minorHAnsi"/>
          <w:color w:val="auto"/>
        </w:rPr>
        <w:t xml:space="preserve">  Further study will also be needed to understand why Algorithm 3 performed so badly on the larger test dataset.</w:t>
      </w:r>
      <w:r w:rsidR="00C35EFB" w:rsidRPr="008C4B00">
        <w:rPr>
          <w:rFonts w:asciiTheme="minorHAnsi" w:hAnsiTheme="minorHAnsi" w:cstheme="minorHAnsi"/>
          <w:color w:val="auto"/>
        </w:rPr>
        <w:t xml:space="preserve">  </w:t>
      </w:r>
    </w:p>
    <w:p w14:paraId="55F9DEF1" w14:textId="77777777" w:rsidR="00853AEE" w:rsidRPr="008C4B00" w:rsidRDefault="00853AEE" w:rsidP="004E72E2">
      <w:pPr>
        <w:pStyle w:val="ListParagraph"/>
        <w:spacing w:line="360" w:lineRule="auto"/>
        <w:ind w:left="360"/>
        <w:jc w:val="both"/>
        <w:rPr>
          <w:rFonts w:asciiTheme="minorHAnsi" w:hAnsiTheme="minorHAnsi" w:cstheme="minorHAnsi"/>
          <w:color w:val="auto"/>
        </w:rPr>
      </w:pPr>
    </w:p>
    <w:p w14:paraId="7EAD3998" w14:textId="7336F2DA" w:rsidR="00465089" w:rsidRPr="008C4B00" w:rsidRDefault="001020B7"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Based on the points outlined </w:t>
      </w:r>
      <w:r w:rsidR="007E5BD4" w:rsidRPr="008C4B00">
        <w:rPr>
          <w:rFonts w:asciiTheme="minorHAnsi" w:hAnsiTheme="minorHAnsi" w:cstheme="minorHAnsi"/>
          <w:color w:val="auto"/>
        </w:rPr>
        <w:t>above, the</w:t>
      </w:r>
      <w:r w:rsidR="009B710F" w:rsidRPr="008C4B00">
        <w:rPr>
          <w:rFonts w:asciiTheme="minorHAnsi" w:hAnsiTheme="minorHAnsi" w:cstheme="minorHAnsi"/>
          <w:color w:val="auto"/>
        </w:rPr>
        <w:t xml:space="preserve"> author can confirm that it is possible to accurately predict succession planning using gender as the target variable.</w:t>
      </w:r>
    </w:p>
    <w:p w14:paraId="736CD54C" w14:textId="77777777" w:rsidR="00151AB5" w:rsidRPr="008C4B00" w:rsidRDefault="00151AB5" w:rsidP="004E72E2">
      <w:pPr>
        <w:pStyle w:val="ListParagraph"/>
        <w:spacing w:line="360" w:lineRule="auto"/>
        <w:ind w:left="360"/>
        <w:jc w:val="both"/>
        <w:rPr>
          <w:rFonts w:asciiTheme="minorHAnsi" w:hAnsiTheme="minorHAnsi" w:cstheme="minorHAnsi"/>
          <w:color w:val="auto"/>
        </w:rPr>
      </w:pPr>
    </w:p>
    <w:p w14:paraId="178B8006" w14:textId="6CF91CC0" w:rsidR="00C62FF4" w:rsidRPr="008C4B00" w:rsidRDefault="00C62FF4" w:rsidP="004E72E2">
      <w:pPr>
        <w:pStyle w:val="Heading2"/>
        <w:numPr>
          <w:ilvl w:val="1"/>
          <w:numId w:val="35"/>
        </w:numPr>
        <w:spacing w:line="360" w:lineRule="auto"/>
        <w:jc w:val="both"/>
        <w:rPr>
          <w:rFonts w:asciiTheme="minorHAnsi" w:hAnsiTheme="minorHAnsi" w:cstheme="minorHAnsi"/>
          <w:color w:val="auto"/>
        </w:rPr>
      </w:pPr>
      <w:bookmarkStart w:id="57" w:name="_Toc146039356"/>
      <w:r w:rsidRPr="008C4B00">
        <w:rPr>
          <w:rFonts w:asciiTheme="minorHAnsi" w:hAnsiTheme="minorHAnsi" w:cstheme="minorHAnsi"/>
          <w:color w:val="auto"/>
        </w:rPr>
        <w:t>Objective 2 - Studied_Credits Variable</w:t>
      </w:r>
      <w:bookmarkEnd w:id="57"/>
    </w:p>
    <w:p w14:paraId="74852734" w14:textId="617CB095" w:rsidR="00C62FF4" w:rsidRPr="008C4B00" w:rsidRDefault="0015007E"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To recap, </w:t>
      </w:r>
      <w:r w:rsidR="00797C89">
        <w:rPr>
          <w:rFonts w:asciiTheme="minorHAnsi" w:hAnsiTheme="minorHAnsi" w:cstheme="minorHAnsi"/>
          <w:color w:val="auto"/>
        </w:rPr>
        <w:t>O</w:t>
      </w:r>
      <w:r w:rsidR="00C62FF4" w:rsidRPr="008C4B00">
        <w:rPr>
          <w:rFonts w:asciiTheme="minorHAnsi" w:hAnsiTheme="minorHAnsi" w:cstheme="minorHAnsi"/>
          <w:color w:val="auto"/>
        </w:rPr>
        <w:t xml:space="preserve">bjective 2 </w:t>
      </w:r>
      <w:r w:rsidRPr="008C4B00">
        <w:rPr>
          <w:rFonts w:asciiTheme="minorHAnsi" w:hAnsiTheme="minorHAnsi" w:cstheme="minorHAnsi"/>
          <w:color w:val="auto"/>
        </w:rPr>
        <w:t xml:space="preserve">of this research paper </w:t>
      </w:r>
      <w:r w:rsidR="00F3423E" w:rsidRPr="008C4B00">
        <w:rPr>
          <w:rFonts w:asciiTheme="minorHAnsi" w:hAnsiTheme="minorHAnsi" w:cstheme="minorHAnsi"/>
          <w:color w:val="auto"/>
        </w:rPr>
        <w:t xml:space="preserve">queries if it is possible to use </w:t>
      </w:r>
      <w:r w:rsidR="00C62FF4" w:rsidRPr="008C4B00">
        <w:rPr>
          <w:rFonts w:asciiTheme="minorHAnsi" w:hAnsiTheme="minorHAnsi" w:cstheme="minorHAnsi"/>
          <w:color w:val="auto"/>
        </w:rPr>
        <w:t xml:space="preserve">studied_credits as a substitute for </w:t>
      </w:r>
      <w:r w:rsidR="00C83692" w:rsidRPr="008C4B00">
        <w:rPr>
          <w:rFonts w:asciiTheme="minorHAnsi" w:hAnsiTheme="minorHAnsi" w:cstheme="minorHAnsi"/>
          <w:color w:val="auto"/>
        </w:rPr>
        <w:t xml:space="preserve">the </w:t>
      </w:r>
      <w:r w:rsidR="00C62FF4" w:rsidRPr="008C4B00">
        <w:rPr>
          <w:rFonts w:asciiTheme="minorHAnsi" w:hAnsiTheme="minorHAnsi" w:cstheme="minorHAnsi"/>
          <w:color w:val="auto"/>
        </w:rPr>
        <w:t>number of courses completed</w:t>
      </w:r>
      <w:r w:rsidR="00C83692" w:rsidRPr="008C4B00">
        <w:rPr>
          <w:rFonts w:asciiTheme="minorHAnsi" w:hAnsiTheme="minorHAnsi" w:cstheme="minorHAnsi"/>
          <w:color w:val="auto"/>
        </w:rPr>
        <w:t xml:space="preserve">, and </w:t>
      </w:r>
      <w:r w:rsidR="00F3423E" w:rsidRPr="008C4B00">
        <w:rPr>
          <w:rFonts w:asciiTheme="minorHAnsi" w:hAnsiTheme="minorHAnsi" w:cstheme="minorHAnsi"/>
          <w:color w:val="auto"/>
        </w:rPr>
        <w:t xml:space="preserve">to identify </w:t>
      </w:r>
      <w:r w:rsidR="00C62FF4" w:rsidRPr="008C4B00">
        <w:rPr>
          <w:rFonts w:asciiTheme="minorHAnsi" w:hAnsiTheme="minorHAnsi" w:cstheme="minorHAnsi"/>
          <w:color w:val="auto"/>
        </w:rPr>
        <w:t>what</w:t>
      </w:r>
      <w:r w:rsidR="00797C89">
        <w:rPr>
          <w:rFonts w:asciiTheme="minorHAnsi" w:hAnsiTheme="minorHAnsi" w:cstheme="minorHAnsi"/>
          <w:color w:val="auto"/>
        </w:rPr>
        <w:t xml:space="preserve"> (if any)</w:t>
      </w:r>
      <w:r w:rsidR="00C62FF4" w:rsidRPr="008C4B00">
        <w:rPr>
          <w:rFonts w:asciiTheme="minorHAnsi" w:hAnsiTheme="minorHAnsi" w:cstheme="minorHAnsi"/>
          <w:color w:val="auto"/>
        </w:rPr>
        <w:t xml:space="preserve"> machine learning algorithm </w:t>
      </w:r>
      <w:r w:rsidR="00CB3C41" w:rsidRPr="008C4B00">
        <w:rPr>
          <w:rFonts w:asciiTheme="minorHAnsi" w:hAnsiTheme="minorHAnsi" w:cstheme="minorHAnsi"/>
          <w:color w:val="auto"/>
        </w:rPr>
        <w:t>c</w:t>
      </w:r>
      <w:r w:rsidR="00C83692" w:rsidRPr="008C4B00">
        <w:rPr>
          <w:rFonts w:asciiTheme="minorHAnsi" w:hAnsiTheme="minorHAnsi" w:cstheme="minorHAnsi"/>
          <w:color w:val="auto"/>
        </w:rPr>
        <w:t xml:space="preserve">ould provide the most </w:t>
      </w:r>
      <w:r w:rsidR="00C62FF4" w:rsidRPr="008C4B00">
        <w:rPr>
          <w:rFonts w:asciiTheme="minorHAnsi" w:hAnsiTheme="minorHAnsi" w:cstheme="minorHAnsi"/>
          <w:color w:val="auto"/>
        </w:rPr>
        <w:t>accurate measure for succession planning</w:t>
      </w:r>
      <w:r w:rsidR="00C83692" w:rsidRPr="008C4B00">
        <w:rPr>
          <w:rFonts w:asciiTheme="minorHAnsi" w:hAnsiTheme="minorHAnsi" w:cstheme="minorHAnsi"/>
          <w:color w:val="auto"/>
        </w:rPr>
        <w:t>.</w:t>
      </w:r>
    </w:p>
    <w:p w14:paraId="1CEA63E6" w14:textId="4B9315A6" w:rsidR="00AD469A" w:rsidRPr="008C4B00" w:rsidRDefault="00AD469A" w:rsidP="004E72E2">
      <w:pPr>
        <w:pStyle w:val="ListParagraph"/>
        <w:spacing w:line="360" w:lineRule="auto"/>
        <w:ind w:left="360"/>
        <w:jc w:val="both"/>
        <w:rPr>
          <w:rFonts w:asciiTheme="minorHAnsi" w:hAnsiTheme="minorHAnsi" w:cstheme="minorHAnsi"/>
          <w:color w:val="auto"/>
        </w:rPr>
      </w:pPr>
    </w:p>
    <w:p w14:paraId="68D034DB" w14:textId="6633FD26" w:rsidR="0048376D" w:rsidRDefault="00D1705F"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Figure 8 below shows the accuracy results with studied_credits as the independent variable use</w:t>
      </w:r>
      <w:r w:rsidR="00797C89">
        <w:rPr>
          <w:rFonts w:asciiTheme="minorHAnsi" w:hAnsiTheme="minorHAnsi" w:cstheme="minorHAnsi"/>
          <w:color w:val="auto"/>
        </w:rPr>
        <w:t>d</w:t>
      </w:r>
      <w:r w:rsidRPr="008C4B00">
        <w:rPr>
          <w:rFonts w:asciiTheme="minorHAnsi" w:hAnsiTheme="minorHAnsi" w:cstheme="minorHAnsi"/>
          <w:color w:val="auto"/>
        </w:rPr>
        <w:t xml:space="preserve"> in the selected algorithms</w:t>
      </w:r>
      <w:r w:rsidR="00540E83">
        <w:rPr>
          <w:rFonts w:asciiTheme="minorHAnsi" w:hAnsiTheme="minorHAnsi" w:cstheme="minorHAnsi"/>
          <w:color w:val="auto"/>
        </w:rPr>
        <w:t xml:space="preserve"> for analysis</w:t>
      </w:r>
      <w:r w:rsidRPr="008C4B00">
        <w:rPr>
          <w:rFonts w:asciiTheme="minorHAnsi" w:hAnsiTheme="minorHAnsi" w:cstheme="minorHAnsi"/>
          <w:color w:val="auto"/>
        </w:rPr>
        <w:t xml:space="preserve">.  </w:t>
      </w:r>
      <w:r w:rsidR="007C622F" w:rsidRPr="008C4B00">
        <w:rPr>
          <w:rFonts w:asciiTheme="minorHAnsi" w:hAnsiTheme="minorHAnsi" w:cstheme="minorHAnsi"/>
          <w:color w:val="auto"/>
        </w:rPr>
        <w:t xml:space="preserve">In terms of the initial results, </w:t>
      </w:r>
      <w:r w:rsidR="00B77E80" w:rsidRPr="008C4B00">
        <w:rPr>
          <w:rFonts w:asciiTheme="minorHAnsi" w:hAnsiTheme="minorHAnsi" w:cstheme="minorHAnsi"/>
          <w:color w:val="auto"/>
        </w:rPr>
        <w:t>algorithms</w:t>
      </w:r>
      <w:r w:rsidR="007C622F" w:rsidRPr="008C4B00">
        <w:rPr>
          <w:rFonts w:asciiTheme="minorHAnsi" w:hAnsiTheme="minorHAnsi" w:cstheme="minorHAnsi"/>
          <w:color w:val="auto"/>
        </w:rPr>
        <w:t xml:space="preserve"> 2 and 4, Decision Trees and Random Forest </w:t>
      </w:r>
      <w:r w:rsidR="00B117D6" w:rsidRPr="008C4B00">
        <w:rPr>
          <w:rFonts w:asciiTheme="minorHAnsi" w:hAnsiTheme="minorHAnsi" w:cstheme="minorHAnsi"/>
          <w:color w:val="auto"/>
        </w:rPr>
        <w:t xml:space="preserve">respectively, provide the most </w:t>
      </w:r>
      <w:r w:rsidR="0085238E" w:rsidRPr="008C4B00">
        <w:rPr>
          <w:rFonts w:asciiTheme="minorHAnsi" w:hAnsiTheme="minorHAnsi" w:cstheme="minorHAnsi"/>
          <w:color w:val="auto"/>
        </w:rPr>
        <w:t xml:space="preserve">consistent </w:t>
      </w:r>
      <w:r w:rsidR="00B117D6" w:rsidRPr="008C4B00">
        <w:rPr>
          <w:rFonts w:asciiTheme="minorHAnsi" w:hAnsiTheme="minorHAnsi" w:cstheme="minorHAnsi"/>
          <w:color w:val="auto"/>
        </w:rPr>
        <w:t>result</w:t>
      </w:r>
      <w:r w:rsidR="00B77E80" w:rsidRPr="008C4B00">
        <w:rPr>
          <w:rFonts w:asciiTheme="minorHAnsi" w:hAnsiTheme="minorHAnsi" w:cstheme="minorHAnsi"/>
          <w:color w:val="auto"/>
        </w:rPr>
        <w:t xml:space="preserve"> at 70.13%</w:t>
      </w:r>
      <w:r w:rsidR="00B117D6" w:rsidRPr="008C4B00">
        <w:rPr>
          <w:rFonts w:asciiTheme="minorHAnsi" w:hAnsiTheme="minorHAnsi" w:cstheme="minorHAnsi"/>
          <w:color w:val="auto"/>
        </w:rPr>
        <w:t xml:space="preserve">.  </w:t>
      </w:r>
      <w:r w:rsidR="0048376D" w:rsidRPr="008C4B00">
        <w:rPr>
          <w:rFonts w:asciiTheme="minorHAnsi" w:hAnsiTheme="minorHAnsi" w:cstheme="minorHAnsi"/>
          <w:color w:val="auto"/>
        </w:rPr>
        <w:t xml:space="preserve">The most inaccurate result was received by </w:t>
      </w:r>
      <w:r w:rsidR="00B732F5">
        <w:rPr>
          <w:rFonts w:asciiTheme="minorHAnsi" w:hAnsiTheme="minorHAnsi" w:cstheme="minorHAnsi"/>
          <w:color w:val="auto"/>
        </w:rPr>
        <w:t>A</w:t>
      </w:r>
      <w:r w:rsidR="0048376D" w:rsidRPr="008C4B00">
        <w:rPr>
          <w:rFonts w:asciiTheme="minorHAnsi" w:hAnsiTheme="minorHAnsi" w:cstheme="minorHAnsi"/>
          <w:color w:val="auto"/>
        </w:rPr>
        <w:t>lgorithm 5 - MLP which returned a 0</w:t>
      </w:r>
      <w:r w:rsidR="00F975B6" w:rsidRPr="008C4B00">
        <w:rPr>
          <w:rFonts w:asciiTheme="minorHAnsi" w:hAnsiTheme="minorHAnsi" w:cstheme="minorHAnsi"/>
          <w:color w:val="auto"/>
        </w:rPr>
        <w:t>.00% accuracy</w:t>
      </w:r>
      <w:r w:rsidR="00B732F5">
        <w:rPr>
          <w:rFonts w:asciiTheme="minorHAnsi" w:hAnsiTheme="minorHAnsi" w:cstheme="minorHAnsi"/>
          <w:color w:val="auto"/>
        </w:rPr>
        <w:t>.  Table 11 outlin</w:t>
      </w:r>
      <w:r w:rsidR="00FD279A">
        <w:rPr>
          <w:rFonts w:asciiTheme="minorHAnsi" w:hAnsiTheme="minorHAnsi" w:cstheme="minorHAnsi"/>
          <w:color w:val="auto"/>
        </w:rPr>
        <w:t xml:space="preserve">ed that although the accuracy score was still 0.00%, there was an improvement on the loss score when re-run using a larger dataset.  This </w:t>
      </w:r>
      <w:r w:rsidR="00865A86" w:rsidRPr="008C4B00">
        <w:rPr>
          <w:rFonts w:asciiTheme="minorHAnsi" w:hAnsiTheme="minorHAnsi" w:cstheme="minorHAnsi"/>
          <w:color w:val="auto"/>
        </w:rPr>
        <w:t>can be interpreted as being either an issue with the data on which the model is run, or that the model is a poor choice for analysis</w:t>
      </w:r>
      <w:r w:rsidR="007D56D5" w:rsidRPr="008C4B00">
        <w:rPr>
          <w:rFonts w:asciiTheme="minorHAnsi" w:hAnsiTheme="minorHAnsi" w:cstheme="minorHAnsi"/>
          <w:color w:val="auto"/>
        </w:rPr>
        <w:t xml:space="preserve"> of this variable</w:t>
      </w:r>
      <w:r w:rsidR="00865A86" w:rsidRPr="008C4B00">
        <w:rPr>
          <w:rFonts w:asciiTheme="minorHAnsi" w:hAnsiTheme="minorHAnsi" w:cstheme="minorHAnsi"/>
          <w:color w:val="auto"/>
        </w:rPr>
        <w:t xml:space="preserve">.  As other </w:t>
      </w:r>
      <w:r w:rsidR="006E53A8" w:rsidRPr="008C4B00">
        <w:rPr>
          <w:rFonts w:asciiTheme="minorHAnsi" w:hAnsiTheme="minorHAnsi" w:cstheme="minorHAnsi"/>
          <w:color w:val="auto"/>
        </w:rPr>
        <w:t xml:space="preserve">variables within the dataset achieve a much higher accuracy result, the author </w:t>
      </w:r>
      <w:r w:rsidR="00973390" w:rsidRPr="008C4B00">
        <w:rPr>
          <w:rFonts w:asciiTheme="minorHAnsi" w:hAnsiTheme="minorHAnsi" w:cstheme="minorHAnsi"/>
          <w:color w:val="auto"/>
        </w:rPr>
        <w:t>can</w:t>
      </w:r>
      <w:r w:rsidR="006E53A8" w:rsidRPr="008C4B00">
        <w:rPr>
          <w:rFonts w:asciiTheme="minorHAnsi" w:hAnsiTheme="minorHAnsi" w:cstheme="minorHAnsi"/>
          <w:color w:val="auto"/>
        </w:rPr>
        <w:t xml:space="preserve"> </w:t>
      </w:r>
      <w:r w:rsidR="00335189" w:rsidRPr="008C4B00">
        <w:rPr>
          <w:rFonts w:asciiTheme="minorHAnsi" w:hAnsiTheme="minorHAnsi" w:cstheme="minorHAnsi"/>
          <w:color w:val="auto"/>
        </w:rPr>
        <w:t>suppose</w:t>
      </w:r>
      <w:r w:rsidR="006E53A8" w:rsidRPr="008C4B00">
        <w:rPr>
          <w:rFonts w:asciiTheme="minorHAnsi" w:hAnsiTheme="minorHAnsi" w:cstheme="minorHAnsi"/>
          <w:color w:val="auto"/>
        </w:rPr>
        <w:t xml:space="preserve"> </w:t>
      </w:r>
      <w:r w:rsidR="006E53A8" w:rsidRPr="008C4B00">
        <w:rPr>
          <w:rFonts w:asciiTheme="minorHAnsi" w:hAnsiTheme="minorHAnsi" w:cstheme="minorHAnsi"/>
          <w:color w:val="auto"/>
        </w:rPr>
        <w:lastRenderedPageBreak/>
        <w:t xml:space="preserve">that the model is not a </w:t>
      </w:r>
      <w:r w:rsidR="006665E1" w:rsidRPr="008C4B00">
        <w:rPr>
          <w:rFonts w:asciiTheme="minorHAnsi" w:hAnsiTheme="minorHAnsi" w:cstheme="minorHAnsi"/>
          <w:color w:val="auto"/>
        </w:rPr>
        <w:t xml:space="preserve">good </w:t>
      </w:r>
      <w:r w:rsidR="006E53A8" w:rsidRPr="008C4B00">
        <w:rPr>
          <w:rFonts w:asciiTheme="minorHAnsi" w:hAnsiTheme="minorHAnsi" w:cstheme="minorHAnsi"/>
          <w:color w:val="auto"/>
        </w:rPr>
        <w:t xml:space="preserve">fit for </w:t>
      </w:r>
      <w:r w:rsidR="00973390" w:rsidRPr="008C4B00">
        <w:rPr>
          <w:rFonts w:asciiTheme="minorHAnsi" w:hAnsiTheme="minorHAnsi" w:cstheme="minorHAnsi"/>
          <w:color w:val="auto"/>
        </w:rPr>
        <w:t>this variable</w:t>
      </w:r>
      <w:r w:rsidR="00FD279A">
        <w:rPr>
          <w:rFonts w:asciiTheme="minorHAnsi" w:hAnsiTheme="minorHAnsi" w:cstheme="minorHAnsi"/>
          <w:color w:val="auto"/>
        </w:rPr>
        <w:t xml:space="preserve"> - at a minimum, further analysis will need to be completed to understand what specifically is happening in Algorithm 5</w:t>
      </w:r>
      <w:r w:rsidR="00973390" w:rsidRPr="008C4B00">
        <w:rPr>
          <w:rFonts w:asciiTheme="minorHAnsi" w:hAnsiTheme="minorHAnsi" w:cstheme="minorHAnsi"/>
          <w:color w:val="auto"/>
        </w:rPr>
        <w:t>.</w:t>
      </w:r>
      <w:r w:rsidR="00BE3796" w:rsidRPr="008C4B00">
        <w:rPr>
          <w:rFonts w:asciiTheme="minorHAnsi" w:hAnsiTheme="minorHAnsi" w:cstheme="minorHAnsi"/>
          <w:color w:val="auto"/>
        </w:rPr>
        <w:t xml:space="preserve">  Finally, </w:t>
      </w:r>
      <w:r w:rsidR="00FD279A">
        <w:rPr>
          <w:rFonts w:asciiTheme="minorHAnsi" w:hAnsiTheme="minorHAnsi" w:cstheme="minorHAnsi"/>
          <w:color w:val="auto"/>
        </w:rPr>
        <w:t>A</w:t>
      </w:r>
      <w:r w:rsidR="00BE3796" w:rsidRPr="008C4B00">
        <w:rPr>
          <w:rFonts w:asciiTheme="minorHAnsi" w:hAnsiTheme="minorHAnsi" w:cstheme="minorHAnsi"/>
          <w:color w:val="auto"/>
        </w:rPr>
        <w:t xml:space="preserve">lgorithm 1 on Logistic </w:t>
      </w:r>
      <w:r w:rsidR="001B4A51" w:rsidRPr="008C4B00">
        <w:rPr>
          <w:rFonts w:asciiTheme="minorHAnsi" w:hAnsiTheme="minorHAnsi" w:cstheme="minorHAnsi"/>
          <w:color w:val="auto"/>
        </w:rPr>
        <w:t>R</w:t>
      </w:r>
      <w:r w:rsidR="00BE3796" w:rsidRPr="008C4B00">
        <w:rPr>
          <w:rFonts w:asciiTheme="minorHAnsi" w:hAnsiTheme="minorHAnsi" w:cstheme="minorHAnsi"/>
          <w:color w:val="auto"/>
        </w:rPr>
        <w:t xml:space="preserve">egression </w:t>
      </w:r>
      <w:r w:rsidR="00F3113A" w:rsidRPr="008C4B00">
        <w:rPr>
          <w:rFonts w:asciiTheme="minorHAnsi" w:hAnsiTheme="minorHAnsi" w:cstheme="minorHAnsi"/>
          <w:color w:val="auto"/>
        </w:rPr>
        <w:t xml:space="preserve">performed quite well with an accuracy result of </w:t>
      </w:r>
      <w:r w:rsidR="00AA4C78" w:rsidRPr="008C4B00">
        <w:rPr>
          <w:rFonts w:asciiTheme="minorHAnsi" w:hAnsiTheme="minorHAnsi" w:cstheme="minorHAnsi"/>
          <w:color w:val="auto"/>
        </w:rPr>
        <w:t>nearly 67%</w:t>
      </w:r>
      <w:r w:rsidR="00FD279A">
        <w:rPr>
          <w:rFonts w:asciiTheme="minorHAnsi" w:hAnsiTheme="minorHAnsi" w:cstheme="minorHAnsi"/>
          <w:color w:val="auto"/>
        </w:rPr>
        <w:t xml:space="preserve"> in the initial test, rising to 79.33% with the larger dataset.</w:t>
      </w:r>
    </w:p>
    <w:p w14:paraId="6E643C1C" w14:textId="77777777" w:rsidR="00F2601F" w:rsidRPr="008C4B00" w:rsidRDefault="00F2601F" w:rsidP="004E72E2">
      <w:pPr>
        <w:pStyle w:val="ListParagraph"/>
        <w:spacing w:line="360" w:lineRule="auto"/>
        <w:ind w:left="360"/>
        <w:jc w:val="both"/>
        <w:rPr>
          <w:rFonts w:asciiTheme="minorHAnsi" w:hAnsiTheme="minorHAnsi" w:cstheme="minorHAnsi"/>
          <w:color w:val="auto"/>
        </w:rPr>
      </w:pPr>
    </w:p>
    <w:p w14:paraId="7AB0144F" w14:textId="77777777" w:rsidR="00797C89" w:rsidRPr="008C4B00" w:rsidRDefault="00797C89" w:rsidP="00797C89">
      <w:pPr>
        <w:pStyle w:val="ListParagraph"/>
        <w:spacing w:line="360" w:lineRule="auto"/>
        <w:ind w:left="360"/>
        <w:rPr>
          <w:rFonts w:asciiTheme="minorHAnsi" w:hAnsiTheme="minorHAnsi" w:cstheme="minorHAnsi"/>
          <w:color w:val="auto"/>
        </w:rPr>
      </w:pPr>
      <w:r w:rsidRPr="008C4B00">
        <w:rPr>
          <w:noProof/>
          <w:color w:val="auto"/>
        </w:rPr>
        <w:drawing>
          <wp:inline distT="0" distB="0" distL="0" distR="0" wp14:anchorId="634772DE" wp14:editId="470E886A">
            <wp:extent cx="5476875" cy="2543175"/>
            <wp:effectExtent l="0" t="0" r="9525" b="9525"/>
            <wp:docPr id="1791553512" name="Chart 1">
              <a:extLst xmlns:a="http://schemas.openxmlformats.org/drawingml/2006/main">
                <a:ext uri="{FF2B5EF4-FFF2-40B4-BE49-F238E27FC236}">
                  <a16:creationId xmlns:a16="http://schemas.microsoft.com/office/drawing/2014/main" id="{89A71F66-F383-8685-EE85-57D2C1CBAA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0082385" w14:textId="77777777" w:rsidR="00797C89" w:rsidRPr="008C4B00" w:rsidRDefault="00797C89" w:rsidP="00797C89">
      <w:pPr>
        <w:pStyle w:val="Caption"/>
        <w:spacing w:line="360" w:lineRule="auto"/>
        <w:jc w:val="center"/>
        <w:rPr>
          <w:rFonts w:asciiTheme="minorHAnsi" w:hAnsiTheme="minorHAnsi" w:cstheme="minorHAnsi"/>
          <w:color w:val="auto"/>
        </w:rPr>
      </w:pPr>
      <w:bookmarkStart w:id="58" w:name="_Toc145970528"/>
      <w:r w:rsidRPr="008C4B00">
        <w:rPr>
          <w:color w:val="auto"/>
        </w:rPr>
        <w:t xml:space="preserve">Figure </w:t>
      </w:r>
      <w:r w:rsidRPr="008C4B00">
        <w:rPr>
          <w:color w:val="auto"/>
        </w:rPr>
        <w:fldChar w:fldCharType="begin"/>
      </w:r>
      <w:r w:rsidRPr="008C4B00">
        <w:rPr>
          <w:color w:val="auto"/>
        </w:rPr>
        <w:instrText xml:space="preserve"> SEQ Figure \* ARABIC </w:instrText>
      </w:r>
      <w:r w:rsidRPr="008C4B00">
        <w:rPr>
          <w:color w:val="auto"/>
        </w:rPr>
        <w:fldChar w:fldCharType="separate"/>
      </w:r>
      <w:r w:rsidRPr="008C4B00">
        <w:rPr>
          <w:noProof/>
          <w:color w:val="auto"/>
        </w:rPr>
        <w:t>8</w:t>
      </w:r>
      <w:r w:rsidRPr="008C4B00">
        <w:rPr>
          <w:color w:val="auto"/>
        </w:rPr>
        <w:fldChar w:fldCharType="end"/>
      </w:r>
      <w:r w:rsidRPr="008C4B00">
        <w:rPr>
          <w:color w:val="auto"/>
        </w:rPr>
        <w:t xml:space="preserve"> - Graph of Results by Studied_Credits.</w:t>
      </w:r>
      <w:bookmarkEnd w:id="58"/>
    </w:p>
    <w:p w14:paraId="086F1FEE" w14:textId="77777777" w:rsidR="00973390" w:rsidRPr="008C4B00" w:rsidRDefault="00973390" w:rsidP="004E72E2">
      <w:pPr>
        <w:pStyle w:val="ListParagraph"/>
        <w:spacing w:line="360" w:lineRule="auto"/>
        <w:ind w:left="360"/>
        <w:jc w:val="both"/>
        <w:rPr>
          <w:rFonts w:asciiTheme="minorHAnsi" w:hAnsiTheme="minorHAnsi" w:cstheme="minorHAnsi"/>
          <w:color w:val="auto"/>
        </w:rPr>
      </w:pPr>
    </w:p>
    <w:p w14:paraId="1DA0C1E5" w14:textId="0EBD94C1" w:rsidR="00E73BAA" w:rsidRPr="008C4B00" w:rsidRDefault="00645D2F" w:rsidP="00FD279A">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When implement</w:t>
      </w:r>
      <w:r w:rsidR="0048133F" w:rsidRPr="008C4B00">
        <w:rPr>
          <w:rFonts w:asciiTheme="minorHAnsi" w:hAnsiTheme="minorHAnsi" w:cstheme="minorHAnsi"/>
          <w:color w:val="auto"/>
        </w:rPr>
        <w:t>ing</w:t>
      </w:r>
      <w:r w:rsidRPr="008C4B00">
        <w:rPr>
          <w:rFonts w:asciiTheme="minorHAnsi" w:hAnsiTheme="minorHAnsi" w:cstheme="minorHAnsi"/>
          <w:color w:val="auto"/>
        </w:rPr>
        <w:t xml:space="preserve"> the second larger dataframe, the results</w:t>
      </w:r>
      <w:r w:rsidR="006125C7" w:rsidRPr="008C4B00">
        <w:rPr>
          <w:rFonts w:asciiTheme="minorHAnsi" w:hAnsiTheme="minorHAnsi" w:cstheme="minorHAnsi"/>
          <w:color w:val="auto"/>
        </w:rPr>
        <w:t xml:space="preserve"> </w:t>
      </w:r>
      <w:r w:rsidR="00042CF9" w:rsidRPr="008C4B00">
        <w:rPr>
          <w:rFonts w:asciiTheme="minorHAnsi" w:hAnsiTheme="minorHAnsi" w:cstheme="minorHAnsi"/>
          <w:color w:val="auto"/>
        </w:rPr>
        <w:t xml:space="preserve">received were </w:t>
      </w:r>
      <w:r w:rsidR="001D773E" w:rsidRPr="008C4B00">
        <w:rPr>
          <w:rFonts w:asciiTheme="minorHAnsi" w:hAnsiTheme="minorHAnsi" w:cstheme="minorHAnsi"/>
          <w:color w:val="auto"/>
        </w:rPr>
        <w:t>the same across algorithms 2, 3 and 4</w:t>
      </w:r>
      <w:r w:rsidR="009B690C" w:rsidRPr="008C4B00">
        <w:rPr>
          <w:rFonts w:asciiTheme="minorHAnsi" w:hAnsiTheme="minorHAnsi" w:cstheme="minorHAnsi"/>
          <w:color w:val="auto"/>
        </w:rPr>
        <w:t>, which was not the case with the first dataset.  This leads the author to suspect that the data may potentially be overfittin</w:t>
      </w:r>
      <w:r w:rsidR="0085238E" w:rsidRPr="008C4B00">
        <w:rPr>
          <w:rFonts w:asciiTheme="minorHAnsi" w:hAnsiTheme="minorHAnsi" w:cstheme="minorHAnsi"/>
          <w:color w:val="auto"/>
        </w:rPr>
        <w:t>g based on the high degree of accuracy received.</w:t>
      </w:r>
      <w:r w:rsidR="00042CF9" w:rsidRPr="008C4B00">
        <w:rPr>
          <w:rFonts w:asciiTheme="minorHAnsi" w:hAnsiTheme="minorHAnsi" w:cstheme="minorHAnsi"/>
          <w:color w:val="auto"/>
        </w:rPr>
        <w:t xml:space="preserve"> </w:t>
      </w:r>
    </w:p>
    <w:p w14:paraId="73429F71" w14:textId="77777777" w:rsidR="008A57B6" w:rsidRDefault="008A57B6" w:rsidP="004E72E2">
      <w:pPr>
        <w:pStyle w:val="ListParagraph"/>
        <w:spacing w:line="360" w:lineRule="auto"/>
        <w:ind w:left="360"/>
        <w:jc w:val="both"/>
        <w:rPr>
          <w:rFonts w:asciiTheme="minorHAnsi" w:hAnsiTheme="minorHAnsi" w:cstheme="minorHAnsi"/>
          <w:color w:val="auto"/>
        </w:rPr>
      </w:pPr>
    </w:p>
    <w:p w14:paraId="578D1D38" w14:textId="00C14976" w:rsidR="00097685" w:rsidRPr="008C4B00" w:rsidRDefault="00AA4C78"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In terms of limitations, those outlined in the previous section would also apply here</w:t>
      </w:r>
      <w:r w:rsidR="00097685" w:rsidRPr="008C4B00">
        <w:rPr>
          <w:rFonts w:asciiTheme="minorHAnsi" w:hAnsiTheme="minorHAnsi" w:cstheme="minorHAnsi"/>
          <w:color w:val="auto"/>
        </w:rPr>
        <w:t xml:space="preserve"> in that </w:t>
      </w:r>
      <w:r w:rsidR="00A42841">
        <w:rPr>
          <w:rFonts w:asciiTheme="minorHAnsi" w:hAnsiTheme="minorHAnsi" w:cstheme="minorHAnsi"/>
          <w:color w:val="auto"/>
        </w:rPr>
        <w:t xml:space="preserve">real </w:t>
      </w:r>
      <w:r w:rsidR="00097685" w:rsidRPr="008C4B00">
        <w:rPr>
          <w:rFonts w:asciiTheme="minorHAnsi" w:hAnsiTheme="minorHAnsi" w:cstheme="minorHAnsi"/>
          <w:color w:val="auto"/>
        </w:rPr>
        <w:t xml:space="preserve">data from the company will need to be </w:t>
      </w:r>
      <w:r w:rsidR="00882BE6" w:rsidRPr="008C4B00">
        <w:rPr>
          <w:rFonts w:asciiTheme="minorHAnsi" w:hAnsiTheme="minorHAnsi" w:cstheme="minorHAnsi"/>
          <w:color w:val="auto"/>
        </w:rPr>
        <w:t>imported</w:t>
      </w:r>
      <w:r w:rsidR="00097685" w:rsidRPr="008C4B00">
        <w:rPr>
          <w:rFonts w:asciiTheme="minorHAnsi" w:hAnsiTheme="minorHAnsi" w:cstheme="minorHAnsi"/>
          <w:color w:val="auto"/>
        </w:rPr>
        <w:t xml:space="preserve"> to test the model for accuracy </w:t>
      </w:r>
      <w:r w:rsidR="00A13180" w:rsidRPr="008C4B00">
        <w:rPr>
          <w:rFonts w:asciiTheme="minorHAnsi" w:hAnsiTheme="minorHAnsi" w:cstheme="minorHAnsi"/>
          <w:color w:val="auto"/>
        </w:rPr>
        <w:t xml:space="preserve">to confirm if there is </w:t>
      </w:r>
      <w:r w:rsidR="00A42841">
        <w:rPr>
          <w:rFonts w:asciiTheme="minorHAnsi" w:hAnsiTheme="minorHAnsi" w:cstheme="minorHAnsi"/>
          <w:color w:val="auto"/>
        </w:rPr>
        <w:t xml:space="preserve">any potential </w:t>
      </w:r>
      <w:r w:rsidR="00A13180" w:rsidRPr="008C4B00">
        <w:rPr>
          <w:rFonts w:asciiTheme="minorHAnsi" w:hAnsiTheme="minorHAnsi" w:cstheme="minorHAnsi"/>
          <w:color w:val="auto"/>
        </w:rPr>
        <w:t xml:space="preserve">application outside of </w:t>
      </w:r>
      <w:r w:rsidR="00B1593F" w:rsidRPr="008C4B00">
        <w:rPr>
          <w:rFonts w:asciiTheme="minorHAnsi" w:hAnsiTheme="minorHAnsi" w:cstheme="minorHAnsi"/>
          <w:color w:val="auto"/>
        </w:rPr>
        <w:t>this research</w:t>
      </w:r>
      <w:r w:rsidR="00097685" w:rsidRPr="008C4B00">
        <w:rPr>
          <w:rFonts w:asciiTheme="minorHAnsi" w:hAnsiTheme="minorHAnsi" w:cstheme="minorHAnsi"/>
          <w:color w:val="auto"/>
        </w:rPr>
        <w:t>.</w:t>
      </w:r>
      <w:r w:rsidR="00FE4E43" w:rsidRPr="008C4B00">
        <w:rPr>
          <w:rFonts w:asciiTheme="minorHAnsi" w:hAnsiTheme="minorHAnsi" w:cstheme="minorHAnsi"/>
          <w:color w:val="auto"/>
        </w:rPr>
        <w:t xml:space="preserve">  With the lack of </w:t>
      </w:r>
      <w:r w:rsidR="001B4EAA">
        <w:rPr>
          <w:rFonts w:asciiTheme="minorHAnsi" w:hAnsiTheme="minorHAnsi" w:cstheme="minorHAnsi"/>
          <w:color w:val="auto"/>
        </w:rPr>
        <w:t>prior</w:t>
      </w:r>
      <w:r w:rsidR="00FE4E43" w:rsidRPr="008C4B00">
        <w:rPr>
          <w:rFonts w:asciiTheme="minorHAnsi" w:hAnsiTheme="minorHAnsi" w:cstheme="minorHAnsi"/>
          <w:color w:val="auto"/>
        </w:rPr>
        <w:t xml:space="preserve"> research</w:t>
      </w:r>
      <w:r w:rsidR="001B4EAA">
        <w:rPr>
          <w:rFonts w:asciiTheme="minorHAnsi" w:hAnsiTheme="minorHAnsi" w:cstheme="minorHAnsi"/>
          <w:color w:val="auto"/>
        </w:rPr>
        <w:t xml:space="preserve"> or learning</w:t>
      </w:r>
      <w:r w:rsidR="00FE4E43" w:rsidRPr="008C4B00">
        <w:rPr>
          <w:rFonts w:asciiTheme="minorHAnsi" w:hAnsiTheme="minorHAnsi" w:cstheme="minorHAnsi"/>
          <w:color w:val="auto"/>
        </w:rPr>
        <w:t xml:space="preserve"> in this area, it is hard to compare the results received for </w:t>
      </w:r>
      <w:r w:rsidR="00C61172" w:rsidRPr="008C4B00">
        <w:rPr>
          <w:rFonts w:asciiTheme="minorHAnsi" w:hAnsiTheme="minorHAnsi" w:cstheme="minorHAnsi"/>
          <w:color w:val="auto"/>
        </w:rPr>
        <w:t>model effectiveness.</w:t>
      </w:r>
      <w:r w:rsidR="00097685" w:rsidRPr="008C4B00">
        <w:rPr>
          <w:rFonts w:asciiTheme="minorHAnsi" w:hAnsiTheme="minorHAnsi" w:cstheme="minorHAnsi"/>
          <w:color w:val="auto"/>
        </w:rPr>
        <w:t xml:space="preserve">  </w:t>
      </w:r>
      <w:r w:rsidR="00D22C49" w:rsidRPr="008C4B00">
        <w:rPr>
          <w:rFonts w:asciiTheme="minorHAnsi" w:hAnsiTheme="minorHAnsi" w:cstheme="minorHAnsi"/>
          <w:color w:val="auto"/>
        </w:rPr>
        <w:t>Also,</w:t>
      </w:r>
      <w:r w:rsidR="00EB0478" w:rsidRPr="008C4B00">
        <w:rPr>
          <w:rFonts w:asciiTheme="minorHAnsi" w:hAnsiTheme="minorHAnsi" w:cstheme="minorHAnsi"/>
          <w:color w:val="auto"/>
        </w:rPr>
        <w:t xml:space="preserve"> as </w:t>
      </w:r>
      <w:r w:rsidR="001B4EAA">
        <w:rPr>
          <w:rFonts w:asciiTheme="minorHAnsi" w:hAnsiTheme="minorHAnsi" w:cstheme="minorHAnsi"/>
          <w:color w:val="auto"/>
        </w:rPr>
        <w:t>A</w:t>
      </w:r>
      <w:r w:rsidR="00EB0478" w:rsidRPr="008C4B00">
        <w:rPr>
          <w:rFonts w:asciiTheme="minorHAnsi" w:hAnsiTheme="minorHAnsi" w:cstheme="minorHAnsi"/>
          <w:color w:val="auto"/>
        </w:rPr>
        <w:t xml:space="preserve">lgorithm 4 was implemented, the time taken to complete the analysis </w:t>
      </w:r>
      <w:r w:rsidR="001B4EAA">
        <w:rPr>
          <w:rFonts w:asciiTheme="minorHAnsi" w:hAnsiTheme="minorHAnsi" w:cstheme="minorHAnsi"/>
          <w:color w:val="auto"/>
        </w:rPr>
        <w:t xml:space="preserve">was </w:t>
      </w:r>
      <w:r w:rsidR="00EB0478" w:rsidRPr="008C4B00">
        <w:rPr>
          <w:rFonts w:asciiTheme="minorHAnsi" w:hAnsiTheme="minorHAnsi" w:cstheme="minorHAnsi"/>
          <w:color w:val="auto"/>
        </w:rPr>
        <w:t xml:space="preserve">more noticeable in the larger test dataset which had </w:t>
      </w:r>
      <w:r w:rsidR="00C61172" w:rsidRPr="008C4B00">
        <w:rPr>
          <w:rFonts w:asciiTheme="minorHAnsi" w:hAnsiTheme="minorHAnsi" w:cstheme="minorHAnsi"/>
          <w:color w:val="auto"/>
        </w:rPr>
        <w:t>more than</w:t>
      </w:r>
      <w:r w:rsidR="00EB0478" w:rsidRPr="008C4B00">
        <w:rPr>
          <w:rFonts w:asciiTheme="minorHAnsi" w:hAnsiTheme="minorHAnsi" w:cstheme="minorHAnsi"/>
          <w:color w:val="auto"/>
        </w:rPr>
        <w:t xml:space="preserve"> </w:t>
      </w:r>
      <w:r w:rsidR="00402C6F" w:rsidRPr="008C4B00">
        <w:rPr>
          <w:rFonts w:asciiTheme="minorHAnsi" w:hAnsiTheme="minorHAnsi" w:cstheme="minorHAnsi"/>
          <w:color w:val="auto"/>
        </w:rPr>
        <w:t xml:space="preserve">800 rows of </w:t>
      </w:r>
      <w:r w:rsidR="00D11CE9" w:rsidRPr="008C4B00">
        <w:rPr>
          <w:rFonts w:asciiTheme="minorHAnsi" w:hAnsiTheme="minorHAnsi" w:cstheme="minorHAnsi"/>
          <w:color w:val="auto"/>
        </w:rPr>
        <w:t>code</w:t>
      </w:r>
      <w:r w:rsidR="00C81BCE">
        <w:rPr>
          <w:rFonts w:asciiTheme="minorHAnsi" w:hAnsiTheme="minorHAnsi" w:cstheme="minorHAnsi"/>
          <w:color w:val="auto"/>
        </w:rPr>
        <w:t xml:space="preserve">.  This </w:t>
      </w:r>
      <w:r w:rsidR="00A13180" w:rsidRPr="008C4B00">
        <w:rPr>
          <w:rFonts w:asciiTheme="minorHAnsi" w:hAnsiTheme="minorHAnsi" w:cstheme="minorHAnsi"/>
          <w:color w:val="auto"/>
        </w:rPr>
        <w:t xml:space="preserve">should be considered </w:t>
      </w:r>
      <w:r w:rsidR="00870FCB" w:rsidRPr="008C4B00">
        <w:rPr>
          <w:rFonts w:asciiTheme="minorHAnsi" w:hAnsiTheme="minorHAnsi" w:cstheme="minorHAnsi"/>
          <w:color w:val="auto"/>
        </w:rPr>
        <w:t>if the intention is to test the model on larger datasets</w:t>
      </w:r>
      <w:r w:rsidR="001B5012">
        <w:rPr>
          <w:rFonts w:asciiTheme="minorHAnsi" w:hAnsiTheme="minorHAnsi" w:cstheme="minorHAnsi"/>
          <w:color w:val="auto"/>
        </w:rPr>
        <w:t xml:space="preserve"> and should be planned for accordingly</w:t>
      </w:r>
      <w:r w:rsidR="00870FCB" w:rsidRPr="008C4B00">
        <w:rPr>
          <w:rFonts w:asciiTheme="minorHAnsi" w:hAnsiTheme="minorHAnsi" w:cstheme="minorHAnsi"/>
          <w:color w:val="auto"/>
        </w:rPr>
        <w:t>.</w:t>
      </w:r>
    </w:p>
    <w:p w14:paraId="2C16BB00" w14:textId="77777777" w:rsidR="00097685" w:rsidRPr="008C4B00" w:rsidRDefault="00097685" w:rsidP="004E72E2">
      <w:pPr>
        <w:pStyle w:val="ListParagraph"/>
        <w:spacing w:line="360" w:lineRule="auto"/>
        <w:ind w:left="360"/>
        <w:jc w:val="both"/>
        <w:rPr>
          <w:rFonts w:asciiTheme="minorHAnsi" w:hAnsiTheme="minorHAnsi" w:cstheme="minorHAnsi"/>
          <w:color w:val="auto"/>
        </w:rPr>
      </w:pPr>
    </w:p>
    <w:p w14:paraId="590FE9C2" w14:textId="305545BE" w:rsidR="00272F93" w:rsidRPr="008C4B00" w:rsidRDefault="00097685"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In terms of future work, </w:t>
      </w:r>
      <w:r w:rsidR="007E40AD" w:rsidRPr="008C4B00">
        <w:rPr>
          <w:rFonts w:asciiTheme="minorHAnsi" w:hAnsiTheme="minorHAnsi" w:cstheme="minorHAnsi"/>
          <w:color w:val="auto"/>
        </w:rPr>
        <w:t xml:space="preserve">more analysis </w:t>
      </w:r>
      <w:r w:rsidRPr="008C4B00">
        <w:rPr>
          <w:rFonts w:asciiTheme="minorHAnsi" w:hAnsiTheme="minorHAnsi" w:cstheme="minorHAnsi"/>
          <w:color w:val="auto"/>
        </w:rPr>
        <w:t xml:space="preserve">will need to take place on the </w:t>
      </w:r>
      <w:r w:rsidR="00A7397A" w:rsidRPr="008C4B00">
        <w:rPr>
          <w:rFonts w:asciiTheme="minorHAnsi" w:hAnsiTheme="minorHAnsi" w:cstheme="minorHAnsi"/>
          <w:color w:val="auto"/>
        </w:rPr>
        <w:t>algorithms</w:t>
      </w:r>
      <w:r w:rsidRPr="008C4B00">
        <w:rPr>
          <w:rFonts w:asciiTheme="minorHAnsi" w:hAnsiTheme="minorHAnsi" w:cstheme="minorHAnsi"/>
          <w:color w:val="auto"/>
        </w:rPr>
        <w:t xml:space="preserve"> to understand</w:t>
      </w:r>
      <w:r w:rsidR="007E40AD" w:rsidRPr="008C4B00">
        <w:rPr>
          <w:rFonts w:asciiTheme="minorHAnsi" w:hAnsiTheme="minorHAnsi" w:cstheme="minorHAnsi"/>
          <w:color w:val="auto"/>
        </w:rPr>
        <w:t xml:space="preserve"> </w:t>
      </w:r>
      <w:r w:rsidR="00AF6814" w:rsidRPr="008C4B00">
        <w:rPr>
          <w:rFonts w:asciiTheme="minorHAnsi" w:hAnsiTheme="minorHAnsi" w:cstheme="minorHAnsi"/>
          <w:color w:val="auto"/>
        </w:rPr>
        <w:t xml:space="preserve">how </w:t>
      </w:r>
      <w:r w:rsidR="007E40AD" w:rsidRPr="008C4B00">
        <w:rPr>
          <w:rFonts w:asciiTheme="minorHAnsi" w:hAnsiTheme="minorHAnsi" w:cstheme="minorHAnsi"/>
          <w:color w:val="auto"/>
        </w:rPr>
        <w:t xml:space="preserve">better accuracy was </w:t>
      </w:r>
      <w:r w:rsidR="00AE3E04" w:rsidRPr="008C4B00">
        <w:rPr>
          <w:rFonts w:asciiTheme="minorHAnsi" w:hAnsiTheme="minorHAnsi" w:cstheme="minorHAnsi"/>
          <w:color w:val="auto"/>
        </w:rPr>
        <w:t>achieved with one</w:t>
      </w:r>
      <w:r w:rsidR="00AF6814" w:rsidRPr="008C4B00">
        <w:rPr>
          <w:rFonts w:asciiTheme="minorHAnsi" w:hAnsiTheme="minorHAnsi" w:cstheme="minorHAnsi"/>
          <w:color w:val="auto"/>
        </w:rPr>
        <w:t xml:space="preserve"> model (70.13%)</w:t>
      </w:r>
      <w:r w:rsidR="00AE3E04" w:rsidRPr="008C4B00">
        <w:rPr>
          <w:rFonts w:asciiTheme="minorHAnsi" w:hAnsiTheme="minorHAnsi" w:cstheme="minorHAnsi"/>
          <w:color w:val="auto"/>
        </w:rPr>
        <w:t xml:space="preserve">, and a 0.00% accuracy was recorded </w:t>
      </w:r>
      <w:r w:rsidR="00AE3E04" w:rsidRPr="008C4B00">
        <w:rPr>
          <w:rFonts w:asciiTheme="minorHAnsi" w:hAnsiTheme="minorHAnsi" w:cstheme="minorHAnsi"/>
          <w:color w:val="auto"/>
        </w:rPr>
        <w:lastRenderedPageBreak/>
        <w:t xml:space="preserve">with the final </w:t>
      </w:r>
      <w:r w:rsidR="00A7397A" w:rsidRPr="008C4B00">
        <w:rPr>
          <w:rFonts w:asciiTheme="minorHAnsi" w:hAnsiTheme="minorHAnsi" w:cstheme="minorHAnsi"/>
          <w:color w:val="auto"/>
        </w:rPr>
        <w:t>model</w:t>
      </w:r>
      <w:r w:rsidR="00AE3E04" w:rsidRPr="008C4B00">
        <w:rPr>
          <w:rFonts w:asciiTheme="minorHAnsi" w:hAnsiTheme="minorHAnsi" w:cstheme="minorHAnsi"/>
          <w:color w:val="auto"/>
        </w:rPr>
        <w:t xml:space="preserve"> tested</w:t>
      </w:r>
      <w:r w:rsidR="00AF6814" w:rsidRPr="008C4B00">
        <w:rPr>
          <w:rFonts w:asciiTheme="minorHAnsi" w:hAnsiTheme="minorHAnsi" w:cstheme="minorHAnsi"/>
          <w:color w:val="auto"/>
        </w:rPr>
        <w:t xml:space="preserve"> (algorithm 5)</w:t>
      </w:r>
      <w:r w:rsidR="00AE3E04" w:rsidRPr="008C4B00">
        <w:rPr>
          <w:rFonts w:asciiTheme="minorHAnsi" w:hAnsiTheme="minorHAnsi" w:cstheme="minorHAnsi"/>
          <w:color w:val="auto"/>
        </w:rPr>
        <w:t xml:space="preserve">.  </w:t>
      </w:r>
      <w:r w:rsidR="00AF6814" w:rsidRPr="008C4B00">
        <w:rPr>
          <w:rFonts w:asciiTheme="minorHAnsi" w:hAnsiTheme="minorHAnsi" w:cstheme="minorHAnsi"/>
          <w:color w:val="auto"/>
        </w:rPr>
        <w:t xml:space="preserve">If the opportunity arises for further work in this area using real data from the </w:t>
      </w:r>
      <w:r w:rsidR="0085157D" w:rsidRPr="008C4B00">
        <w:rPr>
          <w:rFonts w:asciiTheme="minorHAnsi" w:hAnsiTheme="minorHAnsi" w:cstheme="minorHAnsi"/>
          <w:color w:val="auto"/>
        </w:rPr>
        <w:t xml:space="preserve">from the company, </w:t>
      </w:r>
      <w:r w:rsidR="005C0B26" w:rsidRPr="008C4B00">
        <w:rPr>
          <w:rFonts w:asciiTheme="minorHAnsi" w:hAnsiTheme="minorHAnsi" w:cstheme="minorHAnsi"/>
          <w:color w:val="auto"/>
        </w:rPr>
        <w:t xml:space="preserve">it is important to consider the </w:t>
      </w:r>
      <w:r w:rsidR="00FA7F03" w:rsidRPr="008C4B00">
        <w:rPr>
          <w:rFonts w:asciiTheme="minorHAnsi" w:hAnsiTheme="minorHAnsi" w:cstheme="minorHAnsi"/>
          <w:color w:val="auto"/>
        </w:rPr>
        <w:t xml:space="preserve">ethical implications of doing </w:t>
      </w:r>
      <w:r w:rsidR="00D22C49" w:rsidRPr="008C4B00">
        <w:rPr>
          <w:rFonts w:asciiTheme="minorHAnsi" w:hAnsiTheme="minorHAnsi" w:cstheme="minorHAnsi"/>
          <w:color w:val="auto"/>
        </w:rPr>
        <w:t>so and</w:t>
      </w:r>
      <w:r w:rsidR="00FA7F03" w:rsidRPr="008C4B00">
        <w:rPr>
          <w:rFonts w:asciiTheme="minorHAnsi" w:hAnsiTheme="minorHAnsi" w:cstheme="minorHAnsi"/>
          <w:color w:val="auto"/>
        </w:rPr>
        <w:t xml:space="preserve"> try to limit </w:t>
      </w:r>
      <w:r w:rsidR="00404658" w:rsidRPr="008C4B00">
        <w:rPr>
          <w:rFonts w:asciiTheme="minorHAnsi" w:hAnsiTheme="minorHAnsi" w:cstheme="minorHAnsi"/>
          <w:color w:val="auto"/>
        </w:rPr>
        <w:t xml:space="preserve">any potential bias that could potentially arise.  </w:t>
      </w:r>
      <w:r w:rsidR="00E124A9" w:rsidRPr="008C4B00">
        <w:rPr>
          <w:rFonts w:asciiTheme="minorHAnsi" w:hAnsiTheme="minorHAnsi" w:cstheme="minorHAnsi"/>
          <w:color w:val="auto"/>
        </w:rPr>
        <w:t xml:space="preserve">By implementing a parameter grid to allow for hyper parameter turning to take place, there is still clearly scope for the </w:t>
      </w:r>
      <w:r w:rsidR="004D6D5D" w:rsidRPr="008C4B00">
        <w:rPr>
          <w:rFonts w:asciiTheme="minorHAnsi" w:hAnsiTheme="minorHAnsi" w:cstheme="minorHAnsi"/>
          <w:color w:val="auto"/>
        </w:rPr>
        <w:t xml:space="preserve">hyperparameters to be further tuned to potentially achieve even higher levels of </w:t>
      </w:r>
      <w:r w:rsidR="00D22C49" w:rsidRPr="008C4B00">
        <w:rPr>
          <w:rFonts w:asciiTheme="minorHAnsi" w:hAnsiTheme="minorHAnsi" w:cstheme="minorHAnsi"/>
          <w:color w:val="auto"/>
        </w:rPr>
        <w:t>accuracy.</w:t>
      </w:r>
      <w:r w:rsidR="00870FCB" w:rsidRPr="008C4B00">
        <w:rPr>
          <w:rFonts w:asciiTheme="minorHAnsi" w:hAnsiTheme="minorHAnsi" w:cstheme="minorHAnsi"/>
          <w:color w:val="auto"/>
        </w:rPr>
        <w:t xml:space="preserve"> </w:t>
      </w:r>
      <w:r w:rsidR="00272F93" w:rsidRPr="008C4B00">
        <w:rPr>
          <w:rFonts w:asciiTheme="minorHAnsi" w:hAnsiTheme="minorHAnsi" w:cstheme="minorHAnsi"/>
          <w:color w:val="auto"/>
        </w:rPr>
        <w:t xml:space="preserve"> As with the previous </w:t>
      </w:r>
      <w:r w:rsidR="00AF6814" w:rsidRPr="008C4B00">
        <w:rPr>
          <w:rFonts w:asciiTheme="minorHAnsi" w:hAnsiTheme="minorHAnsi" w:cstheme="minorHAnsi"/>
          <w:color w:val="auto"/>
        </w:rPr>
        <w:t>variable</w:t>
      </w:r>
      <w:r w:rsidR="00272F93" w:rsidRPr="008C4B00">
        <w:rPr>
          <w:rFonts w:asciiTheme="minorHAnsi" w:hAnsiTheme="minorHAnsi" w:cstheme="minorHAnsi"/>
          <w:color w:val="auto"/>
        </w:rPr>
        <w:t xml:space="preserve">, it is curious that the ensemble model created with the Random Forest classifier consistently performed the best across studied_credits and gender.  The author would suggest </w:t>
      </w:r>
      <w:r w:rsidR="00AF6814" w:rsidRPr="008C4B00">
        <w:rPr>
          <w:rFonts w:asciiTheme="minorHAnsi" w:hAnsiTheme="minorHAnsi" w:cstheme="minorHAnsi"/>
          <w:color w:val="auto"/>
        </w:rPr>
        <w:t xml:space="preserve">further work in this </w:t>
      </w:r>
      <w:r w:rsidR="00272F93" w:rsidRPr="008C4B00">
        <w:rPr>
          <w:rFonts w:asciiTheme="minorHAnsi" w:hAnsiTheme="minorHAnsi" w:cstheme="minorHAnsi"/>
          <w:color w:val="auto"/>
        </w:rPr>
        <w:t xml:space="preserve">area </w:t>
      </w:r>
      <w:r w:rsidR="00AF6814" w:rsidRPr="008C4B00">
        <w:rPr>
          <w:rFonts w:asciiTheme="minorHAnsi" w:hAnsiTheme="minorHAnsi" w:cstheme="minorHAnsi"/>
          <w:color w:val="auto"/>
        </w:rPr>
        <w:t xml:space="preserve">as an additional opportunity </w:t>
      </w:r>
      <w:r w:rsidR="00272F93" w:rsidRPr="008C4B00">
        <w:rPr>
          <w:rFonts w:asciiTheme="minorHAnsi" w:hAnsiTheme="minorHAnsi" w:cstheme="minorHAnsi"/>
          <w:color w:val="auto"/>
        </w:rPr>
        <w:t xml:space="preserve">for future </w:t>
      </w:r>
      <w:r w:rsidR="009A40A7">
        <w:rPr>
          <w:rFonts w:asciiTheme="minorHAnsi" w:hAnsiTheme="minorHAnsi" w:cstheme="minorHAnsi"/>
          <w:color w:val="auto"/>
        </w:rPr>
        <w:t>analysis</w:t>
      </w:r>
      <w:r w:rsidR="00272F93" w:rsidRPr="008C4B00">
        <w:rPr>
          <w:rFonts w:asciiTheme="minorHAnsi" w:hAnsiTheme="minorHAnsi" w:cstheme="minorHAnsi"/>
          <w:color w:val="auto"/>
        </w:rPr>
        <w:t>.</w:t>
      </w:r>
    </w:p>
    <w:p w14:paraId="193B2CDD" w14:textId="77777777" w:rsidR="00AD469A" w:rsidRPr="008C4B00" w:rsidRDefault="00AD469A" w:rsidP="004E72E2">
      <w:pPr>
        <w:pStyle w:val="ListParagraph"/>
        <w:spacing w:line="360" w:lineRule="auto"/>
        <w:ind w:left="360"/>
        <w:jc w:val="both"/>
        <w:rPr>
          <w:rFonts w:asciiTheme="minorHAnsi" w:hAnsiTheme="minorHAnsi" w:cstheme="minorHAnsi"/>
          <w:color w:val="auto"/>
        </w:rPr>
      </w:pPr>
    </w:p>
    <w:p w14:paraId="2D864A5E" w14:textId="5E056D6E" w:rsidR="00AA4C78" w:rsidRPr="008C4B00" w:rsidRDefault="00AA4C78"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Overall</w:t>
      </w:r>
      <w:r w:rsidR="00AF6814" w:rsidRPr="008C4B00">
        <w:rPr>
          <w:rFonts w:asciiTheme="minorHAnsi" w:hAnsiTheme="minorHAnsi" w:cstheme="minorHAnsi"/>
          <w:color w:val="auto"/>
        </w:rPr>
        <w:t xml:space="preserve"> based on the analysis completed as part of this research paper</w:t>
      </w:r>
      <w:r w:rsidRPr="008C4B00">
        <w:rPr>
          <w:rFonts w:asciiTheme="minorHAnsi" w:hAnsiTheme="minorHAnsi" w:cstheme="minorHAnsi"/>
          <w:color w:val="auto"/>
        </w:rPr>
        <w:t>, it</w:t>
      </w:r>
      <w:r w:rsidR="00AF6814" w:rsidRPr="008C4B00">
        <w:rPr>
          <w:rFonts w:asciiTheme="minorHAnsi" w:hAnsiTheme="minorHAnsi" w:cstheme="minorHAnsi"/>
          <w:color w:val="auto"/>
        </w:rPr>
        <w:t xml:space="preserve"> i</w:t>
      </w:r>
      <w:r w:rsidRPr="008C4B00">
        <w:rPr>
          <w:rFonts w:asciiTheme="minorHAnsi" w:hAnsiTheme="minorHAnsi" w:cstheme="minorHAnsi"/>
          <w:color w:val="auto"/>
        </w:rPr>
        <w:t xml:space="preserve">s possible to say that Studied_Credits is a strong </w:t>
      </w:r>
      <w:r w:rsidR="00E33ED1" w:rsidRPr="008C4B00">
        <w:rPr>
          <w:rFonts w:asciiTheme="minorHAnsi" w:hAnsiTheme="minorHAnsi" w:cstheme="minorHAnsi"/>
          <w:color w:val="auto"/>
        </w:rPr>
        <w:t xml:space="preserve">variable across all the models tested.  As such, </w:t>
      </w:r>
      <w:r w:rsidR="002163C3" w:rsidRPr="008C4B00">
        <w:rPr>
          <w:rFonts w:asciiTheme="minorHAnsi" w:hAnsiTheme="minorHAnsi" w:cstheme="minorHAnsi"/>
          <w:color w:val="auto"/>
        </w:rPr>
        <w:t xml:space="preserve">it may be considered </w:t>
      </w:r>
      <w:r w:rsidR="008A3C4A">
        <w:rPr>
          <w:rFonts w:asciiTheme="minorHAnsi" w:hAnsiTheme="minorHAnsi" w:cstheme="minorHAnsi"/>
          <w:color w:val="auto"/>
        </w:rPr>
        <w:t xml:space="preserve">when planning </w:t>
      </w:r>
      <w:r w:rsidR="00097685" w:rsidRPr="008C4B00">
        <w:rPr>
          <w:rFonts w:asciiTheme="minorHAnsi" w:hAnsiTheme="minorHAnsi" w:cstheme="minorHAnsi"/>
          <w:color w:val="auto"/>
        </w:rPr>
        <w:t>for succession planning.</w:t>
      </w:r>
    </w:p>
    <w:p w14:paraId="0B2BD83C" w14:textId="77777777" w:rsidR="00AA4C78" w:rsidRPr="008C4B00" w:rsidRDefault="00AA4C78" w:rsidP="004E72E2">
      <w:pPr>
        <w:pStyle w:val="ListParagraph"/>
        <w:spacing w:line="360" w:lineRule="auto"/>
        <w:ind w:left="360"/>
        <w:jc w:val="both"/>
        <w:rPr>
          <w:rFonts w:asciiTheme="minorHAnsi" w:hAnsiTheme="minorHAnsi" w:cstheme="minorHAnsi"/>
          <w:color w:val="auto"/>
        </w:rPr>
      </w:pPr>
    </w:p>
    <w:p w14:paraId="6D445A2B" w14:textId="20FD1AB0" w:rsidR="00C62FF4" w:rsidRPr="008C4B00" w:rsidRDefault="00C62FF4" w:rsidP="004E72E2">
      <w:pPr>
        <w:pStyle w:val="Heading2"/>
        <w:numPr>
          <w:ilvl w:val="1"/>
          <w:numId w:val="35"/>
        </w:numPr>
        <w:spacing w:line="360" w:lineRule="auto"/>
        <w:jc w:val="both"/>
        <w:rPr>
          <w:rFonts w:asciiTheme="minorHAnsi" w:hAnsiTheme="minorHAnsi" w:cstheme="minorHAnsi"/>
          <w:color w:val="auto"/>
        </w:rPr>
      </w:pPr>
      <w:bookmarkStart w:id="59" w:name="_Toc146039357"/>
      <w:r w:rsidRPr="008C4B00">
        <w:rPr>
          <w:rFonts w:asciiTheme="minorHAnsi" w:hAnsiTheme="minorHAnsi" w:cstheme="minorHAnsi"/>
          <w:color w:val="auto"/>
        </w:rPr>
        <w:t>Objective 3 - Tenure Variable</w:t>
      </w:r>
      <w:bookmarkEnd w:id="59"/>
    </w:p>
    <w:p w14:paraId="74B1A8F1" w14:textId="40357799" w:rsidR="00D91AF5" w:rsidRDefault="00D11CE9"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The final o</w:t>
      </w:r>
      <w:r w:rsidR="00D91AF5" w:rsidRPr="008C4B00">
        <w:rPr>
          <w:rFonts w:asciiTheme="minorHAnsi" w:hAnsiTheme="minorHAnsi" w:cstheme="minorHAnsi"/>
          <w:color w:val="auto"/>
        </w:rPr>
        <w:t>bjective</w:t>
      </w:r>
      <w:r w:rsidRPr="008C4B00">
        <w:rPr>
          <w:rFonts w:asciiTheme="minorHAnsi" w:hAnsiTheme="minorHAnsi" w:cstheme="minorHAnsi"/>
          <w:color w:val="auto"/>
        </w:rPr>
        <w:t xml:space="preserve"> of this research paper, Objective </w:t>
      </w:r>
      <w:r w:rsidR="00D91AF5" w:rsidRPr="008C4B00">
        <w:rPr>
          <w:rFonts w:asciiTheme="minorHAnsi" w:hAnsiTheme="minorHAnsi" w:cstheme="minorHAnsi"/>
          <w:color w:val="auto"/>
        </w:rPr>
        <w:t>3</w:t>
      </w:r>
      <w:r w:rsidRPr="008C4B00">
        <w:rPr>
          <w:rFonts w:asciiTheme="minorHAnsi" w:hAnsiTheme="minorHAnsi" w:cstheme="minorHAnsi"/>
          <w:color w:val="auto"/>
        </w:rPr>
        <w:t xml:space="preserve"> queries if an e</w:t>
      </w:r>
      <w:r w:rsidR="00D91AF5" w:rsidRPr="008C4B00">
        <w:rPr>
          <w:rFonts w:asciiTheme="minorHAnsi" w:hAnsiTheme="minorHAnsi" w:cstheme="minorHAnsi"/>
          <w:color w:val="auto"/>
        </w:rPr>
        <w:t>mployee</w:t>
      </w:r>
      <w:r w:rsidR="00AF6814" w:rsidRPr="008C4B00">
        <w:rPr>
          <w:rFonts w:asciiTheme="minorHAnsi" w:hAnsiTheme="minorHAnsi" w:cstheme="minorHAnsi"/>
          <w:color w:val="auto"/>
        </w:rPr>
        <w:t>’s</w:t>
      </w:r>
      <w:r w:rsidR="00D91AF5" w:rsidRPr="008C4B00">
        <w:rPr>
          <w:rFonts w:asciiTheme="minorHAnsi" w:hAnsiTheme="minorHAnsi" w:cstheme="minorHAnsi"/>
          <w:color w:val="auto"/>
        </w:rPr>
        <w:t xml:space="preserve"> tenure </w:t>
      </w:r>
      <w:r w:rsidRPr="008C4B00">
        <w:rPr>
          <w:rFonts w:asciiTheme="minorHAnsi" w:hAnsiTheme="minorHAnsi" w:cstheme="minorHAnsi"/>
          <w:color w:val="auto"/>
        </w:rPr>
        <w:t xml:space="preserve">within the company </w:t>
      </w:r>
      <w:r w:rsidR="00AF6814" w:rsidRPr="008C4B00">
        <w:rPr>
          <w:rFonts w:asciiTheme="minorHAnsi" w:hAnsiTheme="minorHAnsi" w:cstheme="minorHAnsi"/>
          <w:color w:val="auto"/>
        </w:rPr>
        <w:t xml:space="preserve">may </w:t>
      </w:r>
      <w:r w:rsidR="00D91AF5" w:rsidRPr="008C4B00">
        <w:rPr>
          <w:rFonts w:asciiTheme="minorHAnsi" w:hAnsiTheme="minorHAnsi" w:cstheme="minorHAnsi"/>
          <w:color w:val="auto"/>
        </w:rPr>
        <w:t>have an impact on a succession planning</w:t>
      </w:r>
      <w:r w:rsidR="00AF6814" w:rsidRPr="008C4B00">
        <w:rPr>
          <w:rFonts w:asciiTheme="minorHAnsi" w:hAnsiTheme="minorHAnsi" w:cstheme="minorHAnsi"/>
          <w:color w:val="auto"/>
        </w:rPr>
        <w:t xml:space="preserve">. </w:t>
      </w:r>
      <w:r w:rsidRPr="008C4B00">
        <w:rPr>
          <w:rFonts w:asciiTheme="minorHAnsi" w:hAnsiTheme="minorHAnsi" w:cstheme="minorHAnsi"/>
          <w:color w:val="auto"/>
        </w:rPr>
        <w:t xml:space="preserve"> </w:t>
      </w:r>
      <w:r w:rsidR="005E7E6C" w:rsidRPr="008C4B00">
        <w:rPr>
          <w:rFonts w:asciiTheme="minorHAnsi" w:hAnsiTheme="minorHAnsi" w:cstheme="minorHAnsi"/>
          <w:color w:val="auto"/>
        </w:rPr>
        <w:t>Figure 9 displays the results of</w:t>
      </w:r>
      <w:r w:rsidR="00D10A92" w:rsidRPr="008C4B00">
        <w:rPr>
          <w:rFonts w:asciiTheme="minorHAnsi" w:hAnsiTheme="minorHAnsi" w:cstheme="minorHAnsi"/>
          <w:color w:val="auto"/>
        </w:rPr>
        <w:t xml:space="preserve"> the variable tenure in </w:t>
      </w:r>
      <w:r w:rsidR="00A55D1E" w:rsidRPr="008C4B00">
        <w:rPr>
          <w:rFonts w:asciiTheme="minorHAnsi" w:hAnsiTheme="minorHAnsi" w:cstheme="minorHAnsi"/>
          <w:color w:val="auto"/>
        </w:rPr>
        <w:t>all</w:t>
      </w:r>
      <w:r w:rsidR="00D10A92" w:rsidRPr="008C4B00">
        <w:rPr>
          <w:rFonts w:asciiTheme="minorHAnsi" w:hAnsiTheme="minorHAnsi" w:cstheme="minorHAnsi"/>
          <w:color w:val="auto"/>
        </w:rPr>
        <w:t xml:space="preserve"> the algorithms selected for analysis.  Across all the five models, t</w:t>
      </w:r>
      <w:r w:rsidR="00201513" w:rsidRPr="008C4B00">
        <w:rPr>
          <w:rFonts w:asciiTheme="minorHAnsi" w:hAnsiTheme="minorHAnsi" w:cstheme="minorHAnsi"/>
          <w:color w:val="auto"/>
        </w:rPr>
        <w:t>he variable performed poorly, with algorithm 5 being the most acc</w:t>
      </w:r>
      <w:r w:rsidR="00A55D1E" w:rsidRPr="008C4B00">
        <w:rPr>
          <w:rFonts w:asciiTheme="minorHAnsi" w:hAnsiTheme="minorHAnsi" w:cstheme="minorHAnsi"/>
          <w:color w:val="auto"/>
        </w:rPr>
        <w:t>urate with a result of 42.86%</w:t>
      </w:r>
      <w:r w:rsidR="007D0CB7">
        <w:rPr>
          <w:rFonts w:asciiTheme="minorHAnsi" w:hAnsiTheme="minorHAnsi" w:cstheme="minorHAnsi"/>
          <w:color w:val="auto"/>
        </w:rPr>
        <w:t xml:space="preserve"> in initial tests</w:t>
      </w:r>
      <w:r w:rsidR="00A55D1E" w:rsidRPr="008C4B00">
        <w:rPr>
          <w:rFonts w:asciiTheme="minorHAnsi" w:hAnsiTheme="minorHAnsi" w:cstheme="minorHAnsi"/>
          <w:color w:val="auto"/>
        </w:rPr>
        <w:t>.  What is even more interesting, is that the results for the larger test dataset were eve</w:t>
      </w:r>
      <w:r w:rsidR="00563A6E" w:rsidRPr="008C4B00">
        <w:rPr>
          <w:rFonts w:asciiTheme="minorHAnsi" w:hAnsiTheme="minorHAnsi" w:cstheme="minorHAnsi"/>
          <w:color w:val="auto"/>
        </w:rPr>
        <w:t>n</w:t>
      </w:r>
      <w:r w:rsidR="00A55D1E" w:rsidRPr="008C4B00">
        <w:rPr>
          <w:rFonts w:asciiTheme="minorHAnsi" w:hAnsiTheme="minorHAnsi" w:cstheme="minorHAnsi"/>
          <w:color w:val="auto"/>
        </w:rPr>
        <w:t xml:space="preserve"> less accurate than the small</w:t>
      </w:r>
      <w:r w:rsidR="00563A6E" w:rsidRPr="008C4B00">
        <w:rPr>
          <w:rFonts w:asciiTheme="minorHAnsi" w:hAnsiTheme="minorHAnsi" w:cstheme="minorHAnsi"/>
          <w:color w:val="auto"/>
        </w:rPr>
        <w:t xml:space="preserve">er </w:t>
      </w:r>
      <w:r w:rsidR="00A55D1E" w:rsidRPr="008C4B00">
        <w:rPr>
          <w:rFonts w:asciiTheme="minorHAnsi" w:hAnsiTheme="minorHAnsi" w:cstheme="minorHAnsi"/>
          <w:color w:val="auto"/>
        </w:rPr>
        <w:t>original dataset</w:t>
      </w:r>
      <w:r w:rsidR="007D0CB7">
        <w:rPr>
          <w:rFonts w:asciiTheme="minorHAnsi" w:hAnsiTheme="minorHAnsi" w:cstheme="minorHAnsi"/>
          <w:color w:val="auto"/>
        </w:rPr>
        <w:t>, apart from Algorithm 5 where a result of 79.33% was achieved</w:t>
      </w:r>
      <w:r w:rsidR="00A55D1E" w:rsidRPr="008C4B00">
        <w:rPr>
          <w:rFonts w:asciiTheme="minorHAnsi" w:hAnsiTheme="minorHAnsi" w:cstheme="minorHAnsi"/>
          <w:color w:val="auto"/>
        </w:rPr>
        <w:t xml:space="preserve">.  Further analysis </w:t>
      </w:r>
      <w:r w:rsidR="00563A6E" w:rsidRPr="008C4B00">
        <w:rPr>
          <w:rFonts w:asciiTheme="minorHAnsi" w:hAnsiTheme="minorHAnsi" w:cstheme="minorHAnsi"/>
          <w:color w:val="auto"/>
        </w:rPr>
        <w:t>sh</w:t>
      </w:r>
      <w:r w:rsidR="00A55D1E" w:rsidRPr="008C4B00">
        <w:rPr>
          <w:rFonts w:asciiTheme="minorHAnsi" w:hAnsiTheme="minorHAnsi" w:cstheme="minorHAnsi"/>
          <w:color w:val="auto"/>
        </w:rPr>
        <w:t>ould be performed to confirm if the data is being overfitted or underfitted</w:t>
      </w:r>
      <w:r w:rsidR="002A459A">
        <w:rPr>
          <w:rFonts w:asciiTheme="minorHAnsi" w:hAnsiTheme="minorHAnsi" w:cstheme="minorHAnsi"/>
          <w:color w:val="auto"/>
        </w:rPr>
        <w:t xml:space="preserve">, or if another method of parameter tuning may be more </w:t>
      </w:r>
      <w:r w:rsidR="00E11857">
        <w:rPr>
          <w:rFonts w:asciiTheme="minorHAnsi" w:hAnsiTheme="minorHAnsi" w:cstheme="minorHAnsi"/>
          <w:color w:val="auto"/>
        </w:rPr>
        <w:t>suitable.</w:t>
      </w:r>
      <w:r w:rsidR="00A55D1E" w:rsidRPr="008C4B00">
        <w:rPr>
          <w:rFonts w:asciiTheme="minorHAnsi" w:hAnsiTheme="minorHAnsi" w:cstheme="minorHAnsi"/>
          <w:color w:val="auto"/>
        </w:rPr>
        <w:t xml:space="preserve">  The author acknowledges that this variable</w:t>
      </w:r>
      <w:r w:rsidR="00E11857">
        <w:rPr>
          <w:rFonts w:asciiTheme="minorHAnsi" w:hAnsiTheme="minorHAnsi" w:cstheme="minorHAnsi"/>
          <w:color w:val="auto"/>
        </w:rPr>
        <w:t xml:space="preserve"> (tenure)</w:t>
      </w:r>
      <w:r w:rsidR="00A55D1E" w:rsidRPr="008C4B00">
        <w:rPr>
          <w:rFonts w:asciiTheme="minorHAnsi" w:hAnsiTheme="minorHAnsi" w:cstheme="minorHAnsi"/>
          <w:color w:val="auto"/>
        </w:rPr>
        <w:t xml:space="preserve"> is the only one that was created using </w:t>
      </w:r>
      <w:r w:rsidR="00563A6E" w:rsidRPr="008C4B00">
        <w:rPr>
          <w:rFonts w:asciiTheme="minorHAnsi" w:hAnsiTheme="minorHAnsi" w:cstheme="minorHAnsi"/>
          <w:color w:val="auto"/>
        </w:rPr>
        <w:t>synthetic random</w:t>
      </w:r>
      <w:r w:rsidR="00A55D1E" w:rsidRPr="008C4B00">
        <w:rPr>
          <w:rFonts w:asciiTheme="minorHAnsi" w:hAnsiTheme="minorHAnsi" w:cstheme="minorHAnsi"/>
          <w:color w:val="auto"/>
        </w:rPr>
        <w:t xml:space="preserve"> data.  It would be interesting to </w:t>
      </w:r>
      <w:r w:rsidR="00563A6E" w:rsidRPr="008C4B00">
        <w:rPr>
          <w:rFonts w:asciiTheme="minorHAnsi" w:hAnsiTheme="minorHAnsi" w:cstheme="minorHAnsi"/>
          <w:color w:val="auto"/>
        </w:rPr>
        <w:t>see</w:t>
      </w:r>
      <w:r w:rsidR="00A55D1E" w:rsidRPr="008C4B00">
        <w:rPr>
          <w:rFonts w:asciiTheme="minorHAnsi" w:hAnsiTheme="minorHAnsi" w:cstheme="minorHAnsi"/>
          <w:color w:val="auto"/>
        </w:rPr>
        <w:t xml:space="preserve"> if, when retesting with live data, the level of accuracy </w:t>
      </w:r>
      <w:r w:rsidR="0095403F">
        <w:rPr>
          <w:rFonts w:asciiTheme="minorHAnsi" w:hAnsiTheme="minorHAnsi" w:cstheme="minorHAnsi"/>
          <w:color w:val="auto"/>
        </w:rPr>
        <w:t xml:space="preserve">reacts differently. </w:t>
      </w:r>
      <w:r w:rsidR="00A55D1E" w:rsidRPr="008C4B00">
        <w:rPr>
          <w:rFonts w:asciiTheme="minorHAnsi" w:hAnsiTheme="minorHAnsi" w:cstheme="minorHAnsi"/>
          <w:color w:val="auto"/>
        </w:rPr>
        <w:t xml:space="preserve"> </w:t>
      </w:r>
    </w:p>
    <w:p w14:paraId="603059BF" w14:textId="77777777" w:rsidR="00A25566" w:rsidRDefault="00A25566" w:rsidP="004E72E2">
      <w:pPr>
        <w:spacing w:line="360" w:lineRule="auto"/>
        <w:ind w:left="360"/>
        <w:jc w:val="both"/>
        <w:rPr>
          <w:rFonts w:asciiTheme="minorHAnsi" w:hAnsiTheme="minorHAnsi" w:cstheme="minorHAnsi"/>
          <w:color w:val="auto"/>
        </w:rPr>
      </w:pPr>
    </w:p>
    <w:p w14:paraId="1932A1A6" w14:textId="045F1042" w:rsidR="00D11CE9" w:rsidRPr="008C4B00" w:rsidRDefault="001975A1" w:rsidP="004E72E2">
      <w:pPr>
        <w:keepNext/>
        <w:spacing w:line="360" w:lineRule="auto"/>
        <w:ind w:left="360"/>
        <w:jc w:val="center"/>
        <w:rPr>
          <w:color w:val="auto"/>
        </w:rPr>
      </w:pPr>
      <w:r w:rsidRPr="008C4B00">
        <w:rPr>
          <w:noProof/>
          <w:color w:val="auto"/>
        </w:rPr>
        <w:lastRenderedPageBreak/>
        <w:drawing>
          <wp:inline distT="0" distB="0" distL="0" distR="0" wp14:anchorId="4DFF6CFF" wp14:editId="00103727">
            <wp:extent cx="5486400" cy="2209800"/>
            <wp:effectExtent l="0" t="0" r="0" b="0"/>
            <wp:docPr id="1689588181" name="Chart 1">
              <a:extLst xmlns:a="http://schemas.openxmlformats.org/drawingml/2006/main">
                <a:ext uri="{FF2B5EF4-FFF2-40B4-BE49-F238E27FC236}">
                  <a16:creationId xmlns:a16="http://schemas.microsoft.com/office/drawing/2014/main" id="{01C023B6-2DA4-81EC-6A2B-E65A7F4887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170162A" w14:textId="7BBF159A" w:rsidR="00D11CE9" w:rsidRPr="008C4B00" w:rsidRDefault="00D11CE9" w:rsidP="004E72E2">
      <w:pPr>
        <w:pStyle w:val="Caption"/>
        <w:spacing w:line="360" w:lineRule="auto"/>
        <w:jc w:val="center"/>
        <w:rPr>
          <w:rFonts w:asciiTheme="minorHAnsi" w:hAnsiTheme="minorHAnsi" w:cstheme="minorHAnsi"/>
          <w:color w:val="auto"/>
        </w:rPr>
      </w:pPr>
      <w:bookmarkStart w:id="60" w:name="_Toc145970529"/>
      <w:r w:rsidRPr="008C4B00">
        <w:rPr>
          <w:color w:val="auto"/>
        </w:rPr>
        <w:t xml:space="preserve">Figure </w:t>
      </w:r>
      <w:r w:rsidRPr="008C4B00">
        <w:rPr>
          <w:color w:val="auto"/>
        </w:rPr>
        <w:fldChar w:fldCharType="begin"/>
      </w:r>
      <w:r w:rsidRPr="008C4B00">
        <w:rPr>
          <w:color w:val="auto"/>
        </w:rPr>
        <w:instrText xml:space="preserve"> SEQ Figure \* ARABIC </w:instrText>
      </w:r>
      <w:r w:rsidRPr="008C4B00">
        <w:rPr>
          <w:color w:val="auto"/>
        </w:rPr>
        <w:fldChar w:fldCharType="separate"/>
      </w:r>
      <w:r w:rsidRPr="008C4B00">
        <w:rPr>
          <w:noProof/>
          <w:color w:val="auto"/>
        </w:rPr>
        <w:t>9</w:t>
      </w:r>
      <w:r w:rsidRPr="008C4B00">
        <w:rPr>
          <w:color w:val="auto"/>
        </w:rPr>
        <w:fldChar w:fldCharType="end"/>
      </w:r>
      <w:r w:rsidRPr="008C4B00">
        <w:rPr>
          <w:color w:val="auto"/>
        </w:rPr>
        <w:t xml:space="preserve"> - Graph of Results by Tenure</w:t>
      </w:r>
      <w:bookmarkEnd w:id="60"/>
    </w:p>
    <w:p w14:paraId="59AF7377" w14:textId="314C837A" w:rsidR="00CB2377" w:rsidRPr="008C4B00" w:rsidRDefault="00CB2377"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Another point to note is that algorithm 5, achieved a higher degree of accuracy using tenure </w:t>
      </w:r>
      <w:r w:rsidR="001975A1" w:rsidRPr="008C4B00">
        <w:rPr>
          <w:rFonts w:asciiTheme="minorHAnsi" w:hAnsiTheme="minorHAnsi" w:cstheme="minorHAnsi"/>
          <w:color w:val="auto"/>
        </w:rPr>
        <w:t>than</w:t>
      </w:r>
      <w:r w:rsidRPr="008C4B00">
        <w:rPr>
          <w:rFonts w:asciiTheme="minorHAnsi" w:hAnsiTheme="minorHAnsi" w:cstheme="minorHAnsi"/>
          <w:color w:val="auto"/>
        </w:rPr>
        <w:t xml:space="preserve"> any other variable tested as part of this research.  </w:t>
      </w:r>
      <w:r w:rsidR="00A84D45" w:rsidRPr="008C4B00">
        <w:rPr>
          <w:rFonts w:asciiTheme="minorHAnsi" w:hAnsiTheme="minorHAnsi" w:cstheme="minorHAnsi"/>
          <w:color w:val="auto"/>
        </w:rPr>
        <w:t>I</w:t>
      </w:r>
      <w:r w:rsidRPr="008C4B00">
        <w:rPr>
          <w:rFonts w:asciiTheme="minorHAnsi" w:hAnsiTheme="minorHAnsi" w:cstheme="minorHAnsi"/>
          <w:color w:val="auto"/>
        </w:rPr>
        <w:t>t will be necessary to confirm if this remains the case when the model is retested with real data</w:t>
      </w:r>
      <w:r w:rsidR="00A84D45" w:rsidRPr="008C4B00">
        <w:rPr>
          <w:rFonts w:asciiTheme="minorHAnsi" w:hAnsiTheme="minorHAnsi" w:cstheme="minorHAnsi"/>
          <w:color w:val="auto"/>
        </w:rPr>
        <w:t xml:space="preserve">, and indeed will be necessary to understand why </w:t>
      </w:r>
      <w:r w:rsidR="00FA67C3" w:rsidRPr="008C4B00">
        <w:rPr>
          <w:rFonts w:asciiTheme="minorHAnsi" w:hAnsiTheme="minorHAnsi" w:cstheme="minorHAnsi"/>
          <w:color w:val="auto"/>
        </w:rPr>
        <w:t xml:space="preserve">a relatively high accuracy result was </w:t>
      </w:r>
      <w:r w:rsidR="002230B2" w:rsidRPr="008C4B00">
        <w:rPr>
          <w:rFonts w:asciiTheme="minorHAnsi" w:hAnsiTheme="minorHAnsi" w:cstheme="minorHAnsi"/>
          <w:color w:val="auto"/>
        </w:rPr>
        <w:t>achieved</w:t>
      </w:r>
      <w:r w:rsidR="00FA67C3" w:rsidRPr="008C4B00">
        <w:rPr>
          <w:rFonts w:asciiTheme="minorHAnsi" w:hAnsiTheme="minorHAnsi" w:cstheme="minorHAnsi"/>
          <w:color w:val="auto"/>
        </w:rPr>
        <w:t xml:space="preserve"> for this variable that was not seen</w:t>
      </w:r>
      <w:r w:rsidR="00F053EA" w:rsidRPr="008C4B00">
        <w:rPr>
          <w:rFonts w:asciiTheme="minorHAnsi" w:hAnsiTheme="minorHAnsi" w:cstheme="minorHAnsi"/>
          <w:color w:val="auto"/>
        </w:rPr>
        <w:t xml:space="preserve"> with the other variables</w:t>
      </w:r>
      <w:r w:rsidR="00BD4560">
        <w:rPr>
          <w:rFonts w:asciiTheme="minorHAnsi" w:hAnsiTheme="minorHAnsi" w:cstheme="minorHAnsi"/>
          <w:color w:val="auto"/>
        </w:rPr>
        <w:t xml:space="preserve"> </w:t>
      </w:r>
      <w:r w:rsidR="00BD4560" w:rsidRPr="008C4B00">
        <w:rPr>
          <w:rFonts w:asciiTheme="minorHAnsi" w:hAnsiTheme="minorHAnsi" w:cstheme="minorHAnsi"/>
          <w:color w:val="auto"/>
        </w:rPr>
        <w:t>selected</w:t>
      </w:r>
      <w:r w:rsidRPr="008C4B00">
        <w:rPr>
          <w:rFonts w:asciiTheme="minorHAnsi" w:hAnsiTheme="minorHAnsi" w:cstheme="minorHAnsi"/>
          <w:color w:val="auto"/>
        </w:rPr>
        <w:t>.  Although hyperparameter tuning was carried out across all algorithms, and a parameter grid was applied to the data, more focus is clearly needed to improve performance</w:t>
      </w:r>
      <w:r w:rsidR="00105DEB" w:rsidRPr="008C4B00">
        <w:rPr>
          <w:rFonts w:asciiTheme="minorHAnsi" w:hAnsiTheme="minorHAnsi" w:cstheme="minorHAnsi"/>
          <w:color w:val="auto"/>
        </w:rPr>
        <w:t xml:space="preserve"> across all algorithms </w:t>
      </w:r>
      <w:r w:rsidR="00A54227" w:rsidRPr="008C4B00">
        <w:rPr>
          <w:rFonts w:asciiTheme="minorHAnsi" w:hAnsiTheme="minorHAnsi" w:cstheme="minorHAnsi"/>
          <w:color w:val="auto"/>
        </w:rPr>
        <w:t>selected for analysis</w:t>
      </w:r>
      <w:r w:rsidRPr="008C4B00">
        <w:rPr>
          <w:rFonts w:asciiTheme="minorHAnsi" w:hAnsiTheme="minorHAnsi" w:cstheme="minorHAnsi"/>
          <w:color w:val="auto"/>
        </w:rPr>
        <w:t>.  Perhaps a different method of tuning will need to be considered</w:t>
      </w:r>
      <w:r w:rsidR="00A54227" w:rsidRPr="008C4B00">
        <w:rPr>
          <w:rFonts w:asciiTheme="minorHAnsi" w:hAnsiTheme="minorHAnsi" w:cstheme="minorHAnsi"/>
          <w:color w:val="auto"/>
        </w:rPr>
        <w:t xml:space="preserve"> also as part of opportunities for future work.</w:t>
      </w:r>
    </w:p>
    <w:p w14:paraId="5571745B" w14:textId="5F5C9FE8" w:rsidR="00D11CE9" w:rsidRPr="008C4B00" w:rsidRDefault="00BD4560" w:rsidP="004E72E2">
      <w:pPr>
        <w:spacing w:line="360" w:lineRule="auto"/>
        <w:ind w:left="360"/>
        <w:jc w:val="both"/>
        <w:rPr>
          <w:rFonts w:asciiTheme="minorHAnsi" w:hAnsiTheme="minorHAnsi" w:cstheme="minorHAnsi"/>
          <w:color w:val="auto"/>
        </w:rPr>
      </w:pPr>
      <w:r>
        <w:rPr>
          <w:rFonts w:asciiTheme="minorHAnsi" w:hAnsiTheme="minorHAnsi" w:cstheme="minorHAnsi"/>
          <w:color w:val="auto"/>
        </w:rPr>
        <w:t xml:space="preserve"> </w:t>
      </w:r>
    </w:p>
    <w:p w14:paraId="5C40C11D" w14:textId="4ABFA45D" w:rsidR="000D106F" w:rsidRPr="008C4B00" w:rsidRDefault="000D106F"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In terms of limitations, </w:t>
      </w:r>
      <w:r w:rsidR="00E7117A" w:rsidRPr="008C4B00">
        <w:rPr>
          <w:rFonts w:asciiTheme="minorHAnsi" w:hAnsiTheme="minorHAnsi" w:cstheme="minorHAnsi"/>
          <w:color w:val="auto"/>
        </w:rPr>
        <w:t xml:space="preserve">the implications of </w:t>
      </w:r>
      <w:r w:rsidR="002867FB" w:rsidRPr="008C4B00">
        <w:rPr>
          <w:rFonts w:asciiTheme="minorHAnsi" w:hAnsiTheme="minorHAnsi" w:cstheme="minorHAnsi"/>
          <w:color w:val="auto"/>
        </w:rPr>
        <w:t>not using real world data, especially in terms of the value of the tenure column</w:t>
      </w:r>
      <w:r w:rsidR="00E7117A" w:rsidRPr="008C4B00">
        <w:rPr>
          <w:rFonts w:asciiTheme="minorHAnsi" w:hAnsiTheme="minorHAnsi" w:cstheme="minorHAnsi"/>
          <w:color w:val="auto"/>
        </w:rPr>
        <w:t xml:space="preserve"> will need to be considered. </w:t>
      </w:r>
      <w:r w:rsidR="00F053EA" w:rsidRPr="008C4B00">
        <w:rPr>
          <w:rFonts w:asciiTheme="minorHAnsi" w:hAnsiTheme="minorHAnsi" w:cstheme="minorHAnsi"/>
          <w:color w:val="auto"/>
        </w:rPr>
        <w:t xml:space="preserve"> </w:t>
      </w:r>
      <w:r w:rsidR="00A54227" w:rsidRPr="008C4B00">
        <w:rPr>
          <w:rFonts w:asciiTheme="minorHAnsi" w:hAnsiTheme="minorHAnsi" w:cstheme="minorHAnsi"/>
          <w:color w:val="auto"/>
        </w:rPr>
        <w:t>In addition, a</w:t>
      </w:r>
      <w:r w:rsidR="00F053EA" w:rsidRPr="008C4B00">
        <w:rPr>
          <w:rFonts w:asciiTheme="minorHAnsi" w:hAnsiTheme="minorHAnsi" w:cstheme="minorHAnsi"/>
          <w:color w:val="auto"/>
        </w:rPr>
        <w:t>ccuracy</w:t>
      </w:r>
      <w:r w:rsidR="00A54227" w:rsidRPr="008C4B00">
        <w:rPr>
          <w:rFonts w:asciiTheme="minorHAnsi" w:hAnsiTheme="minorHAnsi" w:cstheme="minorHAnsi"/>
          <w:color w:val="auto"/>
        </w:rPr>
        <w:t xml:space="preserve"> of the algorithm</w:t>
      </w:r>
      <w:r w:rsidR="00F053EA" w:rsidRPr="008C4B00">
        <w:rPr>
          <w:rFonts w:asciiTheme="minorHAnsi" w:hAnsiTheme="minorHAnsi" w:cstheme="minorHAnsi"/>
          <w:color w:val="auto"/>
        </w:rPr>
        <w:t xml:space="preserve"> is not the </w:t>
      </w:r>
      <w:r w:rsidR="002230B2" w:rsidRPr="008C4B00">
        <w:rPr>
          <w:rFonts w:asciiTheme="minorHAnsi" w:hAnsiTheme="minorHAnsi" w:cstheme="minorHAnsi"/>
          <w:color w:val="auto"/>
        </w:rPr>
        <w:t xml:space="preserve">only </w:t>
      </w:r>
      <w:r w:rsidR="00CD6C67" w:rsidRPr="008C4B00">
        <w:rPr>
          <w:rFonts w:asciiTheme="minorHAnsi" w:hAnsiTheme="minorHAnsi" w:cstheme="minorHAnsi"/>
          <w:color w:val="auto"/>
        </w:rPr>
        <w:t>measure of how a model performs, and potentially it is not the most appropriate measure in this instance.</w:t>
      </w:r>
      <w:r w:rsidR="00A54227" w:rsidRPr="008C4B00">
        <w:rPr>
          <w:rFonts w:asciiTheme="minorHAnsi" w:hAnsiTheme="minorHAnsi" w:cstheme="minorHAnsi"/>
          <w:color w:val="auto"/>
        </w:rPr>
        <w:t xml:space="preserve">  This point will need to be considered in any additional future work on this topic. </w:t>
      </w:r>
      <w:r w:rsidR="00FD3C69" w:rsidRPr="008C4B00">
        <w:rPr>
          <w:rFonts w:asciiTheme="minorHAnsi" w:hAnsiTheme="minorHAnsi" w:cstheme="minorHAnsi"/>
          <w:color w:val="auto"/>
        </w:rPr>
        <w:t xml:space="preserve"> </w:t>
      </w:r>
      <w:r w:rsidR="0034265B" w:rsidRPr="008C4B00">
        <w:rPr>
          <w:rFonts w:asciiTheme="minorHAnsi" w:hAnsiTheme="minorHAnsi" w:cstheme="minorHAnsi"/>
          <w:color w:val="auto"/>
        </w:rPr>
        <w:t>Other general l</w:t>
      </w:r>
      <w:r w:rsidR="00C8712A" w:rsidRPr="008C4B00">
        <w:rPr>
          <w:rFonts w:asciiTheme="minorHAnsi" w:hAnsiTheme="minorHAnsi" w:cstheme="minorHAnsi"/>
          <w:color w:val="auto"/>
        </w:rPr>
        <w:t xml:space="preserve">imitations and opportunities already identified as part of objectives </w:t>
      </w:r>
      <w:r w:rsidR="0034265B" w:rsidRPr="008C4B00">
        <w:rPr>
          <w:rFonts w:asciiTheme="minorHAnsi" w:hAnsiTheme="minorHAnsi" w:cstheme="minorHAnsi"/>
          <w:color w:val="auto"/>
        </w:rPr>
        <w:t>one and two above should also be considered here.</w:t>
      </w:r>
    </w:p>
    <w:p w14:paraId="77586840" w14:textId="77777777" w:rsidR="0034265B" w:rsidRPr="008C4B00" w:rsidRDefault="0034265B" w:rsidP="004E72E2">
      <w:pPr>
        <w:spacing w:line="360" w:lineRule="auto"/>
        <w:ind w:left="360"/>
        <w:jc w:val="both"/>
        <w:rPr>
          <w:rFonts w:asciiTheme="minorHAnsi" w:hAnsiTheme="minorHAnsi" w:cstheme="minorHAnsi"/>
          <w:color w:val="auto"/>
        </w:rPr>
      </w:pPr>
    </w:p>
    <w:p w14:paraId="5B73738B" w14:textId="49468C95" w:rsidR="0034265B" w:rsidRPr="008C4B00" w:rsidRDefault="0034265B"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Overall, based on the analysis carried out to date, tenure does not appear to be a good measure to aid succession planning.</w:t>
      </w:r>
    </w:p>
    <w:p w14:paraId="13CD9FCA" w14:textId="77777777" w:rsidR="000D69A0" w:rsidRDefault="000D69A0" w:rsidP="004E72E2">
      <w:pPr>
        <w:spacing w:line="360" w:lineRule="auto"/>
        <w:ind w:left="360"/>
        <w:jc w:val="both"/>
        <w:rPr>
          <w:rFonts w:asciiTheme="minorHAnsi" w:hAnsiTheme="minorHAnsi" w:cstheme="minorHAnsi"/>
          <w:color w:val="auto"/>
        </w:rPr>
      </w:pPr>
    </w:p>
    <w:p w14:paraId="3C20A872" w14:textId="77777777" w:rsidR="000D69A0" w:rsidRPr="00B20765" w:rsidRDefault="000D69A0" w:rsidP="000D69A0">
      <w:pPr>
        <w:pStyle w:val="Heading2"/>
        <w:numPr>
          <w:ilvl w:val="1"/>
          <w:numId w:val="35"/>
        </w:numPr>
        <w:spacing w:line="360" w:lineRule="auto"/>
        <w:jc w:val="both"/>
        <w:rPr>
          <w:rFonts w:asciiTheme="minorHAnsi" w:hAnsiTheme="minorHAnsi" w:cstheme="minorHAnsi"/>
          <w:color w:val="auto"/>
        </w:rPr>
      </w:pPr>
      <w:r w:rsidRPr="00B20765">
        <w:rPr>
          <w:rFonts w:asciiTheme="minorHAnsi" w:hAnsiTheme="minorHAnsi" w:cstheme="minorHAnsi"/>
          <w:color w:val="auto"/>
        </w:rPr>
        <w:lastRenderedPageBreak/>
        <w:t>General Observations</w:t>
      </w:r>
    </w:p>
    <w:p w14:paraId="61987FEF" w14:textId="77777777" w:rsidR="00CD1C7C" w:rsidRDefault="00BC5AAD" w:rsidP="00CD1C7C">
      <w:pPr>
        <w:spacing w:line="360" w:lineRule="auto"/>
        <w:ind w:left="360"/>
        <w:jc w:val="both"/>
        <w:rPr>
          <w:rFonts w:asciiTheme="minorHAnsi" w:hAnsiTheme="minorHAnsi" w:cstheme="minorHAnsi"/>
          <w:color w:val="auto"/>
        </w:rPr>
      </w:pPr>
      <w:r>
        <w:rPr>
          <w:rFonts w:asciiTheme="minorHAnsi" w:hAnsiTheme="minorHAnsi" w:cstheme="minorHAnsi"/>
          <w:color w:val="auto"/>
        </w:rPr>
        <w:t>Several</w:t>
      </w:r>
      <w:r w:rsidR="004C0332">
        <w:rPr>
          <w:rFonts w:asciiTheme="minorHAnsi" w:hAnsiTheme="minorHAnsi" w:cstheme="minorHAnsi"/>
          <w:color w:val="auto"/>
        </w:rPr>
        <w:t xml:space="preserve"> unstructured interviews were carried out with </w:t>
      </w:r>
      <w:r w:rsidR="008703DB">
        <w:rPr>
          <w:rFonts w:asciiTheme="minorHAnsi" w:hAnsiTheme="minorHAnsi" w:cstheme="minorHAnsi"/>
          <w:color w:val="auto"/>
        </w:rPr>
        <w:t>senior colleagues within the Company as p</w:t>
      </w:r>
      <w:r w:rsidR="00C2605D">
        <w:rPr>
          <w:rFonts w:asciiTheme="minorHAnsi" w:hAnsiTheme="minorHAnsi" w:cstheme="minorHAnsi"/>
          <w:color w:val="auto"/>
        </w:rPr>
        <w:t xml:space="preserve">rimary research </w:t>
      </w:r>
      <w:r w:rsidR="008703DB">
        <w:rPr>
          <w:rFonts w:asciiTheme="minorHAnsi" w:hAnsiTheme="minorHAnsi" w:cstheme="minorHAnsi"/>
          <w:color w:val="auto"/>
        </w:rPr>
        <w:t>for this work.  As outlined previously, the interviews were carried ou</w:t>
      </w:r>
      <w:r>
        <w:rPr>
          <w:rFonts w:asciiTheme="minorHAnsi" w:hAnsiTheme="minorHAnsi" w:cstheme="minorHAnsi"/>
          <w:color w:val="auto"/>
        </w:rPr>
        <w:t xml:space="preserve">t with colleagues </w:t>
      </w:r>
      <w:r w:rsidR="005B370D">
        <w:rPr>
          <w:rFonts w:asciiTheme="minorHAnsi" w:hAnsiTheme="minorHAnsi" w:cstheme="minorHAnsi"/>
          <w:color w:val="auto"/>
        </w:rPr>
        <w:t xml:space="preserve">having </w:t>
      </w:r>
      <w:r>
        <w:rPr>
          <w:rFonts w:asciiTheme="minorHAnsi" w:hAnsiTheme="minorHAnsi" w:cstheme="minorHAnsi"/>
          <w:color w:val="auto"/>
        </w:rPr>
        <w:t xml:space="preserve">a </w:t>
      </w:r>
      <w:r w:rsidR="00FE5CF4">
        <w:rPr>
          <w:rFonts w:asciiTheme="minorHAnsi" w:hAnsiTheme="minorHAnsi" w:cstheme="minorHAnsi"/>
          <w:color w:val="auto"/>
        </w:rPr>
        <w:t>variety</w:t>
      </w:r>
      <w:r>
        <w:rPr>
          <w:rFonts w:asciiTheme="minorHAnsi" w:hAnsiTheme="minorHAnsi" w:cstheme="minorHAnsi"/>
          <w:color w:val="auto"/>
        </w:rPr>
        <w:t xml:space="preserve"> of experience in different </w:t>
      </w:r>
      <w:r w:rsidR="005B370D">
        <w:rPr>
          <w:rFonts w:asciiTheme="minorHAnsi" w:hAnsiTheme="minorHAnsi" w:cstheme="minorHAnsi"/>
          <w:color w:val="auto"/>
        </w:rPr>
        <w:t>geographical areas as well as external companies</w:t>
      </w:r>
      <w:r w:rsidR="00A04199">
        <w:rPr>
          <w:rFonts w:asciiTheme="minorHAnsi" w:hAnsiTheme="minorHAnsi" w:cstheme="minorHAnsi"/>
          <w:color w:val="auto"/>
        </w:rPr>
        <w:t xml:space="preserve"> to minimise any potential bias </w:t>
      </w:r>
      <w:r w:rsidR="005B370D">
        <w:rPr>
          <w:rFonts w:asciiTheme="minorHAnsi" w:hAnsiTheme="minorHAnsi" w:cstheme="minorHAnsi"/>
          <w:color w:val="auto"/>
        </w:rPr>
        <w:t xml:space="preserve">being included.  It was interesting to note that the </w:t>
      </w:r>
      <w:r w:rsidR="00104ED8">
        <w:rPr>
          <w:rFonts w:asciiTheme="minorHAnsi" w:hAnsiTheme="minorHAnsi" w:cstheme="minorHAnsi"/>
          <w:color w:val="auto"/>
        </w:rPr>
        <w:t>approach</w:t>
      </w:r>
      <w:r w:rsidR="005B370D">
        <w:rPr>
          <w:rFonts w:asciiTheme="minorHAnsi" w:hAnsiTheme="minorHAnsi" w:cstheme="minorHAnsi"/>
          <w:color w:val="auto"/>
        </w:rPr>
        <w:t xml:space="preserve"> to succession planning</w:t>
      </w:r>
      <w:r w:rsidR="00401A1D">
        <w:rPr>
          <w:rFonts w:asciiTheme="minorHAnsi" w:hAnsiTheme="minorHAnsi" w:cstheme="minorHAnsi"/>
          <w:color w:val="auto"/>
        </w:rPr>
        <w:t xml:space="preserve"> outlined in interviews A and B were largely the same, despite different populations and seniority of roles being considered.</w:t>
      </w:r>
      <w:r w:rsidR="00030A55">
        <w:rPr>
          <w:rFonts w:asciiTheme="minorHAnsi" w:hAnsiTheme="minorHAnsi" w:cstheme="minorHAnsi"/>
          <w:color w:val="auto"/>
        </w:rPr>
        <w:t xml:space="preserve">  For context, Interview</w:t>
      </w:r>
      <w:r w:rsidR="00013406">
        <w:rPr>
          <w:rFonts w:asciiTheme="minorHAnsi" w:hAnsiTheme="minorHAnsi" w:cstheme="minorHAnsi"/>
          <w:color w:val="auto"/>
        </w:rPr>
        <w:t>ee</w:t>
      </w:r>
      <w:r w:rsidR="00030A55">
        <w:rPr>
          <w:rFonts w:asciiTheme="minorHAnsi" w:hAnsiTheme="minorHAnsi" w:cstheme="minorHAnsi"/>
          <w:color w:val="auto"/>
        </w:rPr>
        <w:t xml:space="preserve"> A carries manages succession planning for the manufacturing section of the company</w:t>
      </w:r>
      <w:r w:rsidR="00013406">
        <w:rPr>
          <w:rFonts w:asciiTheme="minorHAnsi" w:hAnsiTheme="minorHAnsi" w:cstheme="minorHAnsi"/>
          <w:color w:val="auto"/>
        </w:rPr>
        <w:t xml:space="preserve"> across a wide geographical area in Europe, A</w:t>
      </w:r>
      <w:r w:rsidR="000E515C">
        <w:rPr>
          <w:rFonts w:asciiTheme="minorHAnsi" w:hAnsiTheme="minorHAnsi" w:cstheme="minorHAnsi"/>
          <w:color w:val="auto"/>
        </w:rPr>
        <w:t xml:space="preserve">sia, </w:t>
      </w:r>
      <w:r w:rsidR="00104ED8">
        <w:rPr>
          <w:rFonts w:asciiTheme="minorHAnsi" w:hAnsiTheme="minorHAnsi" w:cstheme="minorHAnsi"/>
          <w:color w:val="auto"/>
        </w:rPr>
        <w:t>Africa,</w:t>
      </w:r>
      <w:r w:rsidR="000E515C">
        <w:rPr>
          <w:rFonts w:asciiTheme="minorHAnsi" w:hAnsiTheme="minorHAnsi" w:cstheme="minorHAnsi"/>
          <w:color w:val="auto"/>
        </w:rPr>
        <w:t xml:space="preserve"> and Latin America.</w:t>
      </w:r>
      <w:r w:rsidR="00340C71">
        <w:rPr>
          <w:rFonts w:asciiTheme="minorHAnsi" w:hAnsiTheme="minorHAnsi" w:cstheme="minorHAnsi"/>
          <w:color w:val="auto"/>
        </w:rPr>
        <w:t xml:space="preserve">  </w:t>
      </w:r>
      <w:r w:rsidR="00A86A83">
        <w:rPr>
          <w:rFonts w:asciiTheme="minorHAnsi" w:hAnsiTheme="minorHAnsi" w:cstheme="minorHAnsi"/>
          <w:color w:val="auto"/>
        </w:rPr>
        <w:t>Skills for each role are governed by a framework</w:t>
      </w:r>
      <w:r w:rsidR="003E5370">
        <w:rPr>
          <w:rFonts w:asciiTheme="minorHAnsi" w:hAnsiTheme="minorHAnsi" w:cstheme="minorHAnsi"/>
          <w:color w:val="auto"/>
        </w:rPr>
        <w:t>, and employees are upskilled accordingly.</w:t>
      </w:r>
      <w:r w:rsidR="000E515C">
        <w:rPr>
          <w:rFonts w:asciiTheme="minorHAnsi" w:hAnsiTheme="minorHAnsi" w:cstheme="minorHAnsi"/>
          <w:color w:val="auto"/>
        </w:rPr>
        <w:t xml:space="preserve">  </w:t>
      </w:r>
      <w:r w:rsidR="00030A55">
        <w:rPr>
          <w:rFonts w:asciiTheme="minorHAnsi" w:hAnsiTheme="minorHAnsi" w:cstheme="minorHAnsi"/>
          <w:color w:val="auto"/>
        </w:rPr>
        <w:t>Interview</w:t>
      </w:r>
      <w:r w:rsidR="00013406">
        <w:rPr>
          <w:rFonts w:asciiTheme="minorHAnsi" w:hAnsiTheme="minorHAnsi" w:cstheme="minorHAnsi"/>
          <w:color w:val="auto"/>
        </w:rPr>
        <w:t xml:space="preserve">ee B completes the same process, but for very senior roles within </w:t>
      </w:r>
      <w:r w:rsidR="00104ED8">
        <w:rPr>
          <w:rFonts w:asciiTheme="minorHAnsi" w:hAnsiTheme="minorHAnsi" w:cstheme="minorHAnsi"/>
          <w:color w:val="auto"/>
        </w:rPr>
        <w:t>Europe only.</w:t>
      </w:r>
      <w:r w:rsidR="00BC26DB">
        <w:rPr>
          <w:rFonts w:asciiTheme="minorHAnsi" w:hAnsiTheme="minorHAnsi" w:cstheme="minorHAnsi"/>
          <w:color w:val="auto"/>
        </w:rPr>
        <w:t xml:space="preserve">  </w:t>
      </w:r>
    </w:p>
    <w:p w14:paraId="2D9458AA" w14:textId="77777777" w:rsidR="00CD1C7C" w:rsidRDefault="00CD1C7C" w:rsidP="00CD1C7C">
      <w:pPr>
        <w:spacing w:line="360" w:lineRule="auto"/>
        <w:ind w:left="360"/>
        <w:jc w:val="both"/>
        <w:rPr>
          <w:rFonts w:asciiTheme="minorHAnsi" w:hAnsiTheme="minorHAnsi" w:cstheme="minorHAnsi"/>
          <w:color w:val="auto"/>
        </w:rPr>
      </w:pPr>
    </w:p>
    <w:p w14:paraId="5FA6B8AC" w14:textId="77777777" w:rsidR="00874585" w:rsidRDefault="00BC26DB" w:rsidP="000D69A0">
      <w:pPr>
        <w:spacing w:line="360" w:lineRule="auto"/>
        <w:ind w:left="360"/>
        <w:jc w:val="both"/>
        <w:rPr>
          <w:rFonts w:asciiTheme="minorHAnsi" w:hAnsiTheme="minorHAnsi" w:cstheme="minorHAnsi"/>
          <w:color w:val="auto"/>
        </w:rPr>
      </w:pPr>
      <w:r>
        <w:rPr>
          <w:rFonts w:asciiTheme="minorHAnsi" w:hAnsiTheme="minorHAnsi" w:cstheme="minorHAnsi"/>
          <w:color w:val="auto"/>
        </w:rPr>
        <w:t xml:space="preserve">The process of working closely with HR is </w:t>
      </w:r>
      <w:r w:rsidR="00B32ADB">
        <w:rPr>
          <w:rFonts w:asciiTheme="minorHAnsi" w:hAnsiTheme="minorHAnsi" w:cstheme="minorHAnsi"/>
          <w:color w:val="auto"/>
        </w:rPr>
        <w:t>mimicked</w:t>
      </w:r>
      <w:r>
        <w:rPr>
          <w:rFonts w:asciiTheme="minorHAnsi" w:hAnsiTheme="minorHAnsi" w:cstheme="minorHAnsi"/>
          <w:color w:val="auto"/>
        </w:rPr>
        <w:t xml:space="preserve"> in both interview</w:t>
      </w:r>
      <w:r w:rsidR="00B32ADB">
        <w:rPr>
          <w:rFonts w:asciiTheme="minorHAnsi" w:hAnsiTheme="minorHAnsi" w:cstheme="minorHAnsi"/>
          <w:color w:val="auto"/>
        </w:rPr>
        <w:t>s</w:t>
      </w:r>
      <w:r w:rsidR="007C3F2B">
        <w:rPr>
          <w:rFonts w:asciiTheme="minorHAnsi" w:hAnsiTheme="minorHAnsi" w:cstheme="minorHAnsi"/>
          <w:color w:val="auto"/>
        </w:rPr>
        <w:t xml:space="preserve"> and inputs are </w:t>
      </w:r>
      <w:r w:rsidR="00D21B6F">
        <w:rPr>
          <w:rFonts w:asciiTheme="minorHAnsi" w:hAnsiTheme="minorHAnsi" w:cstheme="minorHAnsi"/>
          <w:color w:val="auto"/>
        </w:rPr>
        <w:t xml:space="preserve">captured based on impressions from discussions with managers and in development conversations.  There is a degree of change taking place in both </w:t>
      </w:r>
      <w:r w:rsidR="00206850">
        <w:rPr>
          <w:rFonts w:asciiTheme="minorHAnsi" w:hAnsiTheme="minorHAnsi" w:cstheme="minorHAnsi"/>
          <w:color w:val="auto"/>
        </w:rPr>
        <w:t>regions</w:t>
      </w:r>
      <w:r w:rsidR="00D21B6F">
        <w:rPr>
          <w:rFonts w:asciiTheme="minorHAnsi" w:hAnsiTheme="minorHAnsi" w:cstheme="minorHAnsi"/>
          <w:color w:val="auto"/>
        </w:rPr>
        <w:t xml:space="preserve">, but in different ways.  Interviewee A reports using </w:t>
      </w:r>
      <w:r w:rsidR="00C2559C">
        <w:rPr>
          <w:rFonts w:asciiTheme="minorHAnsi" w:hAnsiTheme="minorHAnsi" w:cstheme="minorHAnsi"/>
          <w:color w:val="auto"/>
        </w:rPr>
        <w:t xml:space="preserve">a standardised process with inputs </w:t>
      </w:r>
      <w:r w:rsidR="00206850">
        <w:rPr>
          <w:rFonts w:asciiTheme="minorHAnsi" w:hAnsiTheme="minorHAnsi" w:cstheme="minorHAnsi"/>
          <w:color w:val="auto"/>
        </w:rPr>
        <w:t xml:space="preserve">collected and </w:t>
      </w:r>
      <w:r w:rsidR="005E7B8C">
        <w:rPr>
          <w:rFonts w:asciiTheme="minorHAnsi" w:hAnsiTheme="minorHAnsi" w:cstheme="minorHAnsi"/>
          <w:color w:val="auto"/>
        </w:rPr>
        <w:t xml:space="preserve">transferred into a Dashboard for review using automated tools.  Interviewee B on the other hand reports an evolving process where </w:t>
      </w:r>
      <w:r w:rsidR="00A520C5">
        <w:rPr>
          <w:rFonts w:asciiTheme="minorHAnsi" w:hAnsiTheme="minorHAnsi" w:cstheme="minorHAnsi"/>
          <w:color w:val="auto"/>
        </w:rPr>
        <w:t xml:space="preserve">employees are </w:t>
      </w:r>
      <w:r w:rsidR="00F03981">
        <w:rPr>
          <w:rFonts w:asciiTheme="minorHAnsi" w:hAnsiTheme="minorHAnsi" w:cstheme="minorHAnsi"/>
          <w:color w:val="auto"/>
        </w:rPr>
        <w:t xml:space="preserve">identified and measured against </w:t>
      </w:r>
      <w:r w:rsidR="00CD1C7C">
        <w:rPr>
          <w:rFonts w:asciiTheme="minorHAnsi" w:hAnsiTheme="minorHAnsi" w:cstheme="minorHAnsi"/>
          <w:color w:val="auto"/>
        </w:rPr>
        <w:t>several</w:t>
      </w:r>
      <w:r w:rsidR="00F03981">
        <w:rPr>
          <w:rFonts w:asciiTheme="minorHAnsi" w:hAnsiTheme="minorHAnsi" w:cstheme="minorHAnsi"/>
          <w:color w:val="auto"/>
        </w:rPr>
        <w:t xml:space="preserve"> key skills for each position</w:t>
      </w:r>
      <w:r w:rsidR="00F70137">
        <w:rPr>
          <w:rFonts w:asciiTheme="minorHAnsi" w:hAnsiTheme="minorHAnsi" w:cstheme="minorHAnsi"/>
          <w:color w:val="auto"/>
        </w:rPr>
        <w:t xml:space="preserve">, their current level of </w:t>
      </w:r>
      <w:r w:rsidR="00340C71">
        <w:rPr>
          <w:rFonts w:asciiTheme="minorHAnsi" w:hAnsiTheme="minorHAnsi" w:cstheme="minorHAnsi"/>
          <w:color w:val="auto"/>
        </w:rPr>
        <w:t>experience is</w:t>
      </w:r>
      <w:r w:rsidR="00F70137">
        <w:rPr>
          <w:rFonts w:asciiTheme="minorHAnsi" w:hAnsiTheme="minorHAnsi" w:cstheme="minorHAnsi"/>
          <w:color w:val="auto"/>
        </w:rPr>
        <w:t xml:space="preserve"> graded</w:t>
      </w:r>
      <w:r w:rsidR="00CD1C7C">
        <w:rPr>
          <w:rFonts w:asciiTheme="minorHAnsi" w:hAnsiTheme="minorHAnsi" w:cstheme="minorHAnsi"/>
          <w:color w:val="auto"/>
        </w:rPr>
        <w:t xml:space="preserve"> based on the time </w:t>
      </w:r>
      <w:r w:rsidR="005832CD">
        <w:rPr>
          <w:rFonts w:asciiTheme="minorHAnsi" w:hAnsiTheme="minorHAnsi" w:cstheme="minorHAnsi"/>
          <w:color w:val="auto"/>
        </w:rPr>
        <w:t>needed to upskill</w:t>
      </w:r>
      <w:r w:rsidR="00F70137">
        <w:rPr>
          <w:rFonts w:asciiTheme="minorHAnsi" w:hAnsiTheme="minorHAnsi" w:cstheme="minorHAnsi"/>
          <w:color w:val="auto"/>
        </w:rPr>
        <w:t xml:space="preserve">, </w:t>
      </w:r>
      <w:r w:rsidR="005832CD">
        <w:rPr>
          <w:rFonts w:asciiTheme="minorHAnsi" w:hAnsiTheme="minorHAnsi" w:cstheme="minorHAnsi"/>
          <w:color w:val="auto"/>
        </w:rPr>
        <w:t>and</w:t>
      </w:r>
      <w:r w:rsidR="00F70137">
        <w:rPr>
          <w:rFonts w:asciiTheme="minorHAnsi" w:hAnsiTheme="minorHAnsi" w:cstheme="minorHAnsi"/>
          <w:color w:val="auto"/>
        </w:rPr>
        <w:t xml:space="preserve"> a plan to provide the missing </w:t>
      </w:r>
      <w:r w:rsidR="005832CD">
        <w:rPr>
          <w:rFonts w:asciiTheme="minorHAnsi" w:hAnsiTheme="minorHAnsi" w:cstheme="minorHAnsi"/>
          <w:color w:val="auto"/>
        </w:rPr>
        <w:t>skills</w:t>
      </w:r>
      <w:r w:rsidR="00F70137">
        <w:rPr>
          <w:rFonts w:asciiTheme="minorHAnsi" w:hAnsiTheme="minorHAnsi" w:cstheme="minorHAnsi"/>
          <w:color w:val="auto"/>
        </w:rPr>
        <w:t xml:space="preserve"> put in place as part of the</w:t>
      </w:r>
      <w:r w:rsidR="005832CD">
        <w:rPr>
          <w:rFonts w:asciiTheme="minorHAnsi" w:hAnsiTheme="minorHAnsi" w:cstheme="minorHAnsi"/>
          <w:color w:val="auto"/>
        </w:rPr>
        <w:t xml:space="preserve"> employees ongoing</w:t>
      </w:r>
      <w:r w:rsidR="00F70137">
        <w:rPr>
          <w:rFonts w:asciiTheme="minorHAnsi" w:hAnsiTheme="minorHAnsi" w:cstheme="minorHAnsi"/>
          <w:color w:val="auto"/>
        </w:rPr>
        <w:t xml:space="preserve"> development plan. </w:t>
      </w:r>
      <w:r w:rsidR="00874585">
        <w:rPr>
          <w:rFonts w:asciiTheme="minorHAnsi" w:hAnsiTheme="minorHAnsi" w:cstheme="minorHAnsi"/>
          <w:color w:val="auto"/>
        </w:rPr>
        <w:t xml:space="preserve"> </w:t>
      </w:r>
    </w:p>
    <w:p w14:paraId="2CB0ED8A" w14:textId="77777777" w:rsidR="00874585" w:rsidRDefault="00874585" w:rsidP="000D69A0">
      <w:pPr>
        <w:spacing w:line="360" w:lineRule="auto"/>
        <w:ind w:left="360"/>
        <w:jc w:val="both"/>
        <w:rPr>
          <w:rFonts w:asciiTheme="minorHAnsi" w:hAnsiTheme="minorHAnsi" w:cstheme="minorHAnsi"/>
          <w:color w:val="auto"/>
        </w:rPr>
      </w:pPr>
    </w:p>
    <w:p w14:paraId="0F0FD70C" w14:textId="1BE4902F" w:rsidR="00046B0A" w:rsidRDefault="00046B0A" w:rsidP="000D69A0">
      <w:pPr>
        <w:spacing w:line="360" w:lineRule="auto"/>
        <w:ind w:left="360"/>
        <w:jc w:val="both"/>
        <w:rPr>
          <w:rFonts w:asciiTheme="minorHAnsi" w:hAnsiTheme="minorHAnsi" w:cstheme="minorHAnsi"/>
          <w:color w:val="auto"/>
        </w:rPr>
      </w:pPr>
      <w:r>
        <w:rPr>
          <w:rFonts w:asciiTheme="minorHAnsi" w:hAnsiTheme="minorHAnsi" w:cstheme="minorHAnsi"/>
          <w:color w:val="auto"/>
        </w:rPr>
        <w:t xml:space="preserve">The process outlined by both participants are both very manual in </w:t>
      </w:r>
      <w:r w:rsidR="00874585">
        <w:rPr>
          <w:rFonts w:asciiTheme="minorHAnsi" w:hAnsiTheme="minorHAnsi" w:cstheme="minorHAnsi"/>
          <w:color w:val="auto"/>
        </w:rPr>
        <w:t>nature but</w:t>
      </w:r>
      <w:r>
        <w:rPr>
          <w:rFonts w:asciiTheme="minorHAnsi" w:hAnsiTheme="minorHAnsi" w:cstheme="minorHAnsi"/>
          <w:color w:val="auto"/>
        </w:rPr>
        <w:t xml:space="preserve"> do</w:t>
      </w:r>
      <w:r w:rsidR="00874585">
        <w:rPr>
          <w:rFonts w:asciiTheme="minorHAnsi" w:hAnsiTheme="minorHAnsi" w:cstheme="minorHAnsi"/>
          <w:color w:val="auto"/>
        </w:rPr>
        <w:t>es</w:t>
      </w:r>
      <w:r>
        <w:rPr>
          <w:rFonts w:asciiTheme="minorHAnsi" w:hAnsiTheme="minorHAnsi" w:cstheme="minorHAnsi"/>
          <w:color w:val="auto"/>
        </w:rPr>
        <w:t xml:space="preserve"> outline the journey HR is on as regards </w:t>
      </w:r>
      <w:r w:rsidR="00340C71">
        <w:rPr>
          <w:rFonts w:asciiTheme="minorHAnsi" w:hAnsiTheme="minorHAnsi" w:cstheme="minorHAnsi"/>
          <w:color w:val="auto"/>
        </w:rPr>
        <w:t>the need to provide data drive decisions.</w:t>
      </w:r>
      <w:r w:rsidR="00874585">
        <w:rPr>
          <w:rFonts w:asciiTheme="minorHAnsi" w:hAnsiTheme="minorHAnsi" w:cstheme="minorHAnsi"/>
          <w:color w:val="auto"/>
        </w:rPr>
        <w:t xml:space="preserve">  </w:t>
      </w:r>
      <w:r w:rsidR="00DC1C7E">
        <w:rPr>
          <w:rFonts w:asciiTheme="minorHAnsi" w:hAnsiTheme="minorHAnsi" w:cstheme="minorHAnsi"/>
          <w:color w:val="auto"/>
        </w:rPr>
        <w:t xml:space="preserve">In terms of learning data, once key skills are identified, suitable pathways to upskill can be identified, </w:t>
      </w:r>
      <w:r w:rsidR="00892702">
        <w:rPr>
          <w:rFonts w:asciiTheme="minorHAnsi" w:hAnsiTheme="minorHAnsi" w:cstheme="minorHAnsi"/>
          <w:color w:val="auto"/>
        </w:rPr>
        <w:t>learning data may be used as a method to track progress.  Interviewee C rightly points out though that</w:t>
      </w:r>
      <w:r w:rsidR="00A11F35">
        <w:rPr>
          <w:rFonts w:asciiTheme="minorHAnsi" w:hAnsiTheme="minorHAnsi" w:cstheme="minorHAnsi"/>
          <w:color w:val="auto"/>
        </w:rPr>
        <w:t xml:space="preserve"> learning data is not the only measure of readiness in terms of success</w:t>
      </w:r>
      <w:r w:rsidR="00722825">
        <w:rPr>
          <w:rFonts w:asciiTheme="minorHAnsi" w:hAnsiTheme="minorHAnsi" w:cstheme="minorHAnsi"/>
          <w:color w:val="auto"/>
        </w:rPr>
        <w:t xml:space="preserve">, and other measures such as </w:t>
      </w:r>
      <w:r w:rsidR="006A63F6">
        <w:rPr>
          <w:rFonts w:asciiTheme="minorHAnsi" w:hAnsiTheme="minorHAnsi" w:cstheme="minorHAnsi"/>
          <w:color w:val="auto"/>
        </w:rPr>
        <w:t>mobility, visibility and ability to partner are also keen indicators that need to be considered as part of succession planning.</w:t>
      </w:r>
      <w:r w:rsidR="00E65DF3">
        <w:rPr>
          <w:rFonts w:asciiTheme="minorHAnsi" w:hAnsiTheme="minorHAnsi" w:cstheme="minorHAnsi"/>
          <w:color w:val="auto"/>
        </w:rPr>
        <w:t xml:space="preserve">  Identifying suitable data points for such indicators </w:t>
      </w:r>
      <w:r w:rsidR="007230D6">
        <w:rPr>
          <w:rFonts w:asciiTheme="minorHAnsi" w:hAnsiTheme="minorHAnsi" w:cstheme="minorHAnsi"/>
          <w:color w:val="auto"/>
        </w:rPr>
        <w:t>could be considered an area of future work for this research paper.</w:t>
      </w:r>
    </w:p>
    <w:p w14:paraId="5709D2C7" w14:textId="77777777" w:rsidR="00C2605D" w:rsidRDefault="00C2605D" w:rsidP="000D69A0">
      <w:pPr>
        <w:spacing w:line="360" w:lineRule="auto"/>
        <w:ind w:left="360"/>
        <w:jc w:val="both"/>
        <w:rPr>
          <w:rFonts w:asciiTheme="minorHAnsi" w:hAnsiTheme="minorHAnsi" w:cstheme="minorHAnsi"/>
          <w:color w:val="auto"/>
        </w:rPr>
      </w:pPr>
    </w:p>
    <w:p w14:paraId="4BEAF1B5" w14:textId="4FE207E5" w:rsidR="000D69A0" w:rsidRPr="008C4B00" w:rsidRDefault="005324D5" w:rsidP="000D69A0">
      <w:pPr>
        <w:spacing w:line="360" w:lineRule="auto"/>
        <w:ind w:left="360"/>
        <w:jc w:val="both"/>
        <w:rPr>
          <w:rFonts w:asciiTheme="minorHAnsi" w:hAnsiTheme="minorHAnsi" w:cstheme="minorHAnsi"/>
          <w:color w:val="auto"/>
        </w:rPr>
      </w:pPr>
      <w:r>
        <w:rPr>
          <w:rFonts w:asciiTheme="minorHAnsi" w:hAnsiTheme="minorHAnsi" w:cstheme="minorHAnsi"/>
          <w:color w:val="auto"/>
        </w:rPr>
        <w:lastRenderedPageBreak/>
        <w:t xml:space="preserve">Additionally, identified in the </w:t>
      </w:r>
      <w:r w:rsidR="000D69A0" w:rsidRPr="008C4B00">
        <w:rPr>
          <w:rFonts w:asciiTheme="minorHAnsi" w:hAnsiTheme="minorHAnsi" w:cstheme="minorHAnsi"/>
          <w:color w:val="auto"/>
        </w:rPr>
        <w:t>literature review Tambe et al</w:t>
      </w:r>
      <w:r w:rsidR="000D69A0">
        <w:rPr>
          <w:rFonts w:asciiTheme="minorHAnsi" w:hAnsiTheme="minorHAnsi" w:cstheme="minorHAnsi"/>
          <w:color w:val="auto"/>
        </w:rPr>
        <w:t xml:space="preserve"> in their article </w:t>
      </w:r>
      <w:r w:rsidR="00E40880" w:rsidRPr="00E40880">
        <w:rPr>
          <w:rFonts w:asciiTheme="minorHAnsi" w:hAnsiTheme="minorHAnsi" w:cstheme="minorHAnsi"/>
          <w:color w:val="auto"/>
        </w:rPr>
        <w:t xml:space="preserve">Artificial Intelligence in Human Resources Management: Challenges and a Path Forward </w:t>
      </w:r>
      <w:r w:rsidR="000D69A0" w:rsidRPr="008C4B00">
        <w:rPr>
          <w:rFonts w:asciiTheme="minorHAnsi" w:hAnsiTheme="minorHAnsi" w:cstheme="minorHAnsi"/>
          <w:color w:val="auto"/>
        </w:rPr>
        <w:t>outlined the application c</w:t>
      </w:r>
      <w:r w:rsidR="000D69A0" w:rsidRPr="008C4B00">
        <w:rPr>
          <w:color w:val="auto"/>
        </w:rPr>
        <w:t>ausal discovery to investigate if machine learning algorithms using data derived from HR</w:t>
      </w:r>
      <w:r w:rsidR="00E40880">
        <w:rPr>
          <w:color w:val="auto"/>
        </w:rPr>
        <w:t xml:space="preserve"> </w:t>
      </w:r>
      <w:r w:rsidR="00E40880">
        <w:rPr>
          <w:color w:val="auto"/>
        </w:rPr>
        <w:fldChar w:fldCharType="begin"/>
      </w:r>
      <w:r w:rsidR="00E40880">
        <w:rPr>
          <w:color w:val="auto"/>
        </w:rPr>
        <w:instrText xml:space="preserve"> ADDIN ZOTERO_ITEM CSL_CITATION {"citationID":"eRa9rk0Q","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00E40880">
        <w:rPr>
          <w:color w:val="auto"/>
        </w:rPr>
        <w:fldChar w:fldCharType="separate"/>
      </w:r>
      <w:r w:rsidR="00E40880" w:rsidRPr="00E40880">
        <w:t>(Tambe, Cappelli and Yakubovich, 2019)</w:t>
      </w:r>
      <w:r w:rsidR="00E40880">
        <w:rPr>
          <w:color w:val="auto"/>
        </w:rPr>
        <w:fldChar w:fldCharType="end"/>
      </w:r>
      <w:r w:rsidR="000D69A0" w:rsidRPr="008C4B00">
        <w:rPr>
          <w:color w:val="auto"/>
        </w:rPr>
        <w:t xml:space="preserve">.  Causal discovery and newly developed causal algorithms </w:t>
      </w:r>
      <w:r w:rsidR="00E171B4">
        <w:rPr>
          <w:color w:val="auto"/>
        </w:rPr>
        <w:t xml:space="preserve">may have an </w:t>
      </w:r>
      <w:r w:rsidR="000D69A0" w:rsidRPr="008C4B00">
        <w:rPr>
          <w:color w:val="auto"/>
        </w:rPr>
        <w:t>application in the analysis of HR data</w:t>
      </w:r>
      <w:r w:rsidR="00E171B4">
        <w:rPr>
          <w:color w:val="auto"/>
        </w:rPr>
        <w:t xml:space="preserve"> supporting succession</w:t>
      </w:r>
      <w:r w:rsidR="006A63F6">
        <w:rPr>
          <w:color w:val="auto"/>
        </w:rPr>
        <w:t>,</w:t>
      </w:r>
      <w:r w:rsidR="000D69A0" w:rsidRPr="008C4B00">
        <w:rPr>
          <w:color w:val="auto"/>
        </w:rPr>
        <w:t xml:space="preserve"> as it can work with small datasets where expert knowledge is important in terms of </w:t>
      </w:r>
      <w:r w:rsidR="00E171B4">
        <w:rPr>
          <w:color w:val="auto"/>
        </w:rPr>
        <w:t xml:space="preserve">design and </w:t>
      </w:r>
      <w:r w:rsidR="000D69A0" w:rsidRPr="008C4B00">
        <w:rPr>
          <w:color w:val="auto"/>
        </w:rPr>
        <w:t>interpretation.</w:t>
      </w:r>
      <w:r>
        <w:rPr>
          <w:color w:val="auto"/>
        </w:rPr>
        <w:t xml:space="preserve">  The author considers application of such algorithms a potential area for future research.</w:t>
      </w:r>
    </w:p>
    <w:p w14:paraId="5A262DC9" w14:textId="77777777" w:rsidR="000D69A0" w:rsidRDefault="000D69A0" w:rsidP="004E72E2">
      <w:pPr>
        <w:spacing w:line="360" w:lineRule="auto"/>
        <w:ind w:left="360"/>
        <w:jc w:val="both"/>
        <w:rPr>
          <w:rFonts w:asciiTheme="minorHAnsi" w:hAnsiTheme="minorHAnsi" w:cstheme="minorHAnsi"/>
          <w:color w:val="auto"/>
        </w:rPr>
      </w:pPr>
    </w:p>
    <w:p w14:paraId="2B6F722A" w14:textId="04DC6891" w:rsidR="000D69A0" w:rsidRDefault="00CE33D9" w:rsidP="002503E0">
      <w:pPr>
        <w:spacing w:line="360" w:lineRule="auto"/>
        <w:ind w:left="360"/>
        <w:jc w:val="both"/>
        <w:rPr>
          <w:rFonts w:asciiTheme="minorHAnsi" w:hAnsiTheme="minorHAnsi" w:cstheme="minorHAnsi"/>
          <w:color w:val="auto"/>
        </w:rPr>
      </w:pPr>
      <w:r>
        <w:rPr>
          <w:rFonts w:asciiTheme="minorHAnsi" w:hAnsiTheme="minorHAnsi" w:cstheme="minorHAnsi"/>
          <w:color w:val="auto"/>
        </w:rPr>
        <w:t xml:space="preserve">In terms of limitations, </w:t>
      </w:r>
      <w:r w:rsidR="005324D5">
        <w:rPr>
          <w:rFonts w:asciiTheme="minorHAnsi" w:hAnsiTheme="minorHAnsi" w:cstheme="minorHAnsi"/>
          <w:color w:val="auto"/>
        </w:rPr>
        <w:t>as outlined previously</w:t>
      </w:r>
      <w:r>
        <w:rPr>
          <w:rFonts w:asciiTheme="minorHAnsi" w:hAnsiTheme="minorHAnsi" w:cstheme="minorHAnsi"/>
          <w:color w:val="auto"/>
        </w:rPr>
        <w:t>, this is a new area of res</w:t>
      </w:r>
      <w:r w:rsidR="00DB480A">
        <w:rPr>
          <w:rFonts w:asciiTheme="minorHAnsi" w:hAnsiTheme="minorHAnsi" w:cstheme="minorHAnsi"/>
          <w:color w:val="auto"/>
        </w:rPr>
        <w:t xml:space="preserve">earch so comparison and clarity brought </w:t>
      </w:r>
      <w:r w:rsidR="00A556ED">
        <w:rPr>
          <w:rFonts w:asciiTheme="minorHAnsi" w:hAnsiTheme="minorHAnsi" w:cstheme="minorHAnsi"/>
          <w:color w:val="auto"/>
        </w:rPr>
        <w:t xml:space="preserve">about by previous research is not easily available. </w:t>
      </w:r>
      <w:r w:rsidR="005E79D9">
        <w:rPr>
          <w:rFonts w:asciiTheme="minorHAnsi" w:hAnsiTheme="minorHAnsi" w:cstheme="minorHAnsi"/>
          <w:color w:val="auto"/>
        </w:rPr>
        <w:t xml:space="preserve"> The author has attempted to limit bias by </w:t>
      </w:r>
      <w:r w:rsidR="00950030">
        <w:rPr>
          <w:rFonts w:asciiTheme="minorHAnsi" w:hAnsiTheme="minorHAnsi" w:cstheme="minorHAnsi"/>
          <w:color w:val="auto"/>
        </w:rPr>
        <w:t>holding interviews with a range of participants with a variety of experiences as well as years working with the company.</w:t>
      </w:r>
      <w:r w:rsidR="00B91C2E">
        <w:rPr>
          <w:rFonts w:asciiTheme="minorHAnsi" w:hAnsiTheme="minorHAnsi" w:cstheme="minorHAnsi"/>
          <w:color w:val="auto"/>
        </w:rPr>
        <w:t xml:space="preserve">  It is also necessary to call out the ethical considerations that must be </w:t>
      </w:r>
      <w:r w:rsidR="00BE66BC">
        <w:rPr>
          <w:rFonts w:asciiTheme="minorHAnsi" w:hAnsiTheme="minorHAnsi" w:cstheme="minorHAnsi"/>
          <w:color w:val="auto"/>
        </w:rPr>
        <w:t>considered</w:t>
      </w:r>
      <w:r w:rsidR="005418EB">
        <w:rPr>
          <w:rFonts w:asciiTheme="minorHAnsi" w:hAnsiTheme="minorHAnsi" w:cstheme="minorHAnsi"/>
          <w:color w:val="auto"/>
        </w:rPr>
        <w:t xml:space="preserve"> in terms of privacy and </w:t>
      </w:r>
      <w:r w:rsidR="007353CA">
        <w:rPr>
          <w:rFonts w:asciiTheme="minorHAnsi" w:hAnsiTheme="minorHAnsi" w:cstheme="minorHAnsi"/>
          <w:color w:val="auto"/>
        </w:rPr>
        <w:t xml:space="preserve">impartiality in the process, which is heavily managed and influenced by </w:t>
      </w:r>
      <w:r w:rsidR="00C76AA6">
        <w:rPr>
          <w:rFonts w:asciiTheme="minorHAnsi" w:hAnsiTheme="minorHAnsi" w:cstheme="minorHAnsi"/>
          <w:color w:val="auto"/>
        </w:rPr>
        <w:t xml:space="preserve">individual opinion.   </w:t>
      </w:r>
      <w:r w:rsidR="00BE66BC">
        <w:rPr>
          <w:rFonts w:asciiTheme="minorHAnsi" w:hAnsiTheme="minorHAnsi" w:cstheme="minorHAnsi"/>
          <w:color w:val="auto"/>
        </w:rPr>
        <w:t>There is however, an ongoing drive to support decision making with data within the HR function, and the succession planning process is just one area of that.</w:t>
      </w:r>
    </w:p>
    <w:p w14:paraId="79788CE9" w14:textId="41923B2E" w:rsidR="000D69A0" w:rsidRDefault="000D69A0">
      <w:pPr>
        <w:rPr>
          <w:rFonts w:asciiTheme="minorHAnsi" w:hAnsiTheme="minorHAnsi" w:cstheme="minorHAnsi"/>
          <w:color w:val="auto"/>
        </w:rPr>
      </w:pPr>
      <w:r>
        <w:rPr>
          <w:rFonts w:asciiTheme="minorHAnsi" w:hAnsiTheme="minorHAnsi" w:cstheme="minorHAnsi"/>
          <w:color w:val="auto"/>
        </w:rPr>
        <w:br w:type="page"/>
      </w:r>
    </w:p>
    <w:p w14:paraId="452760ED" w14:textId="0F62A80C" w:rsidR="00CD0161" w:rsidRPr="008C4B00" w:rsidRDefault="002A54CB" w:rsidP="004E72E2">
      <w:pPr>
        <w:pStyle w:val="Heading1"/>
        <w:numPr>
          <w:ilvl w:val="0"/>
          <w:numId w:val="35"/>
        </w:numPr>
        <w:spacing w:line="360" w:lineRule="auto"/>
        <w:jc w:val="both"/>
        <w:rPr>
          <w:rFonts w:asciiTheme="minorHAnsi" w:hAnsiTheme="minorHAnsi" w:cstheme="minorHAnsi"/>
          <w:color w:val="auto"/>
        </w:rPr>
      </w:pPr>
      <w:bookmarkStart w:id="61" w:name="_Toc146039358"/>
      <w:r w:rsidRPr="008C4B00">
        <w:rPr>
          <w:rFonts w:asciiTheme="minorHAnsi" w:hAnsiTheme="minorHAnsi" w:cstheme="minorHAnsi"/>
          <w:color w:val="auto"/>
        </w:rPr>
        <w:lastRenderedPageBreak/>
        <w:t xml:space="preserve">Chapter </w:t>
      </w:r>
      <w:r w:rsidR="00462B8A" w:rsidRPr="008C4B00">
        <w:rPr>
          <w:rFonts w:asciiTheme="minorHAnsi" w:hAnsiTheme="minorHAnsi" w:cstheme="minorHAnsi"/>
          <w:color w:val="auto"/>
        </w:rPr>
        <w:t>7</w:t>
      </w:r>
      <w:r w:rsidRPr="008C4B00">
        <w:rPr>
          <w:rFonts w:asciiTheme="minorHAnsi" w:hAnsiTheme="minorHAnsi" w:cstheme="minorHAnsi"/>
          <w:color w:val="auto"/>
        </w:rPr>
        <w:t>: Conclusion</w:t>
      </w:r>
      <w:bookmarkEnd w:id="61"/>
    </w:p>
    <w:p w14:paraId="660B4C8F" w14:textId="5413750B" w:rsidR="00ED38B8" w:rsidRPr="008C4B00" w:rsidRDefault="00ED38B8" w:rsidP="004E72E2">
      <w:pPr>
        <w:spacing w:line="360" w:lineRule="auto"/>
        <w:ind w:left="284"/>
        <w:jc w:val="both"/>
        <w:rPr>
          <w:color w:val="auto"/>
        </w:rPr>
      </w:pPr>
      <w:r w:rsidRPr="008C4B00">
        <w:rPr>
          <w:color w:val="auto"/>
        </w:rPr>
        <w:t xml:space="preserve">This research paper was </w:t>
      </w:r>
      <w:r w:rsidR="003B4B15" w:rsidRPr="008C4B00">
        <w:rPr>
          <w:color w:val="auto"/>
        </w:rPr>
        <w:t>undertaken</w:t>
      </w:r>
      <w:r w:rsidRPr="008C4B00">
        <w:rPr>
          <w:color w:val="auto"/>
        </w:rPr>
        <w:t xml:space="preserve"> to determine if it would be possible to use learning data to support the succession planning process.  T</w:t>
      </w:r>
      <w:r w:rsidR="00085CB9" w:rsidRPr="008C4B00">
        <w:rPr>
          <w:color w:val="auto"/>
        </w:rPr>
        <w:t>hree research questions were p</w:t>
      </w:r>
      <w:r w:rsidR="00501A43" w:rsidRPr="008C4B00">
        <w:rPr>
          <w:color w:val="auto"/>
        </w:rPr>
        <w:t>r</w:t>
      </w:r>
      <w:r w:rsidR="00085CB9" w:rsidRPr="008C4B00">
        <w:rPr>
          <w:color w:val="auto"/>
        </w:rPr>
        <w:t xml:space="preserve">oposed to direct </w:t>
      </w:r>
      <w:r w:rsidR="003B4B15" w:rsidRPr="008C4B00">
        <w:rPr>
          <w:color w:val="auto"/>
        </w:rPr>
        <w:t>the</w:t>
      </w:r>
      <w:r w:rsidR="00085CB9" w:rsidRPr="008C4B00">
        <w:rPr>
          <w:color w:val="auto"/>
        </w:rPr>
        <w:t xml:space="preserve"> research</w:t>
      </w:r>
      <w:r w:rsidR="00674390" w:rsidRPr="008C4B00">
        <w:rPr>
          <w:color w:val="auto"/>
        </w:rPr>
        <w:t xml:space="preserve"> to determine if </w:t>
      </w:r>
      <w:r w:rsidR="00EE0627" w:rsidRPr="008C4B00">
        <w:rPr>
          <w:color w:val="auto"/>
        </w:rPr>
        <w:t xml:space="preserve">demographic </w:t>
      </w:r>
      <w:r w:rsidR="007A2090">
        <w:rPr>
          <w:color w:val="auto"/>
        </w:rPr>
        <w:t>variables</w:t>
      </w:r>
      <w:r w:rsidR="009A583C">
        <w:rPr>
          <w:color w:val="auto"/>
        </w:rPr>
        <w:t xml:space="preserve"> </w:t>
      </w:r>
      <w:r w:rsidR="00E948D6">
        <w:rPr>
          <w:color w:val="auto"/>
        </w:rPr>
        <w:t xml:space="preserve">linked with </w:t>
      </w:r>
      <w:r w:rsidR="003B4B15" w:rsidRPr="008C4B00">
        <w:rPr>
          <w:color w:val="auto"/>
        </w:rPr>
        <w:t>learning</w:t>
      </w:r>
      <w:r w:rsidR="00EE0627" w:rsidRPr="008C4B00">
        <w:rPr>
          <w:color w:val="auto"/>
        </w:rPr>
        <w:t xml:space="preserve"> data </w:t>
      </w:r>
      <w:r w:rsidR="00674390" w:rsidRPr="008C4B00">
        <w:rPr>
          <w:color w:val="auto"/>
        </w:rPr>
        <w:t xml:space="preserve">could </w:t>
      </w:r>
      <w:r w:rsidR="00EE0627" w:rsidRPr="008C4B00">
        <w:rPr>
          <w:color w:val="auto"/>
        </w:rPr>
        <w:t>be used as th</w:t>
      </w:r>
      <w:r w:rsidR="003B4B15" w:rsidRPr="008C4B00">
        <w:rPr>
          <w:color w:val="auto"/>
        </w:rPr>
        <w:t>e</w:t>
      </w:r>
      <w:r w:rsidR="00EE0627" w:rsidRPr="008C4B00">
        <w:rPr>
          <w:color w:val="auto"/>
        </w:rPr>
        <w:t xml:space="preserve"> basis for </w:t>
      </w:r>
      <w:r w:rsidR="00501A43" w:rsidRPr="008C4B00">
        <w:rPr>
          <w:color w:val="auto"/>
        </w:rPr>
        <w:t>analysis.</w:t>
      </w:r>
      <w:r w:rsidR="00807B90" w:rsidRPr="008C4B00">
        <w:rPr>
          <w:color w:val="auto"/>
        </w:rPr>
        <w:t xml:space="preserve">  </w:t>
      </w:r>
      <w:r w:rsidR="00534BCD" w:rsidRPr="008C4B00">
        <w:rPr>
          <w:color w:val="auto"/>
        </w:rPr>
        <w:t>Several machine learning algorithms were selected based on prior research into the area of learning analytics, specifically those studies that utilised the OULAD dataset.  Prior research gave a platform on which the study could be carried out, despite the research topics not correlating exactly.  The a</w:t>
      </w:r>
      <w:r w:rsidR="00807B90" w:rsidRPr="008C4B00">
        <w:rPr>
          <w:color w:val="auto"/>
        </w:rPr>
        <w:t>nalysis</w:t>
      </w:r>
      <w:r w:rsidR="00534BCD" w:rsidRPr="008C4B00">
        <w:rPr>
          <w:color w:val="auto"/>
        </w:rPr>
        <w:t xml:space="preserve"> that was conducted as part of this research paper </w:t>
      </w:r>
      <w:r w:rsidR="00E05F8A" w:rsidRPr="008C4B00">
        <w:rPr>
          <w:color w:val="auto"/>
        </w:rPr>
        <w:t>shows that two out of three variables</w:t>
      </w:r>
      <w:r w:rsidR="00E948D6">
        <w:rPr>
          <w:color w:val="auto"/>
        </w:rPr>
        <w:t xml:space="preserve"> identified</w:t>
      </w:r>
      <w:r w:rsidR="00E05F8A" w:rsidRPr="008C4B00">
        <w:rPr>
          <w:color w:val="auto"/>
        </w:rPr>
        <w:t xml:space="preserve"> could potentially be used to support the </w:t>
      </w:r>
      <w:r w:rsidR="00534BCD" w:rsidRPr="008C4B00">
        <w:rPr>
          <w:color w:val="auto"/>
        </w:rPr>
        <w:t>succession planning process</w:t>
      </w:r>
      <w:r w:rsidR="0099519A" w:rsidRPr="008C4B00">
        <w:rPr>
          <w:color w:val="auto"/>
        </w:rPr>
        <w:t>, namely the variables of Gender and Studied_Credits.</w:t>
      </w:r>
      <w:r w:rsidR="00534BCD" w:rsidRPr="008C4B00">
        <w:rPr>
          <w:color w:val="auto"/>
        </w:rPr>
        <w:t xml:space="preserve">  </w:t>
      </w:r>
      <w:r w:rsidR="0024471E" w:rsidRPr="008C4B00">
        <w:rPr>
          <w:color w:val="auto"/>
        </w:rPr>
        <w:t>Algorithm 4, that o</w:t>
      </w:r>
      <w:r w:rsidR="009D6A30" w:rsidRPr="008C4B00">
        <w:rPr>
          <w:color w:val="auto"/>
        </w:rPr>
        <w:t>f Random Forrest</w:t>
      </w:r>
      <w:r w:rsidR="00D23ABE" w:rsidRPr="008C4B00">
        <w:rPr>
          <w:color w:val="auto"/>
        </w:rPr>
        <w:t xml:space="preserve"> reported the highest accuracy across</w:t>
      </w:r>
      <w:r w:rsidR="004F51D5" w:rsidRPr="008C4B00">
        <w:rPr>
          <w:color w:val="auto"/>
        </w:rPr>
        <w:t xml:space="preserve"> the</w:t>
      </w:r>
      <w:r w:rsidR="009A583C">
        <w:rPr>
          <w:color w:val="auto"/>
        </w:rPr>
        <w:t>se</w:t>
      </w:r>
      <w:r w:rsidR="004F51D5" w:rsidRPr="008C4B00">
        <w:rPr>
          <w:color w:val="auto"/>
        </w:rPr>
        <w:t xml:space="preserve"> two variables</w:t>
      </w:r>
      <w:r w:rsidR="00FE70E8" w:rsidRPr="008C4B00">
        <w:rPr>
          <w:color w:val="auto"/>
        </w:rPr>
        <w:t xml:space="preserve">.  There is still the potential to improve the accuracy </w:t>
      </w:r>
      <w:r w:rsidR="006B629A">
        <w:rPr>
          <w:color w:val="auto"/>
        </w:rPr>
        <w:t xml:space="preserve">of </w:t>
      </w:r>
      <w:r w:rsidR="00FE70E8" w:rsidRPr="008C4B00">
        <w:rPr>
          <w:color w:val="auto"/>
        </w:rPr>
        <w:t>th</w:t>
      </w:r>
      <w:r w:rsidR="00E667CE" w:rsidRPr="008C4B00">
        <w:rPr>
          <w:color w:val="auto"/>
        </w:rPr>
        <w:t xml:space="preserve">e </w:t>
      </w:r>
      <w:r w:rsidR="00BE6E8F" w:rsidRPr="008C4B00">
        <w:rPr>
          <w:color w:val="auto"/>
        </w:rPr>
        <w:t>algorithm</w:t>
      </w:r>
      <w:r w:rsidR="00E667CE" w:rsidRPr="008C4B00">
        <w:rPr>
          <w:color w:val="auto"/>
        </w:rPr>
        <w:t xml:space="preserve"> by completing additional fine tuning to the </w:t>
      </w:r>
      <w:r w:rsidR="006B629A">
        <w:rPr>
          <w:color w:val="auto"/>
        </w:rPr>
        <w:t>algorithm</w:t>
      </w:r>
      <w:r w:rsidR="00E667CE" w:rsidRPr="008C4B00">
        <w:rPr>
          <w:color w:val="auto"/>
        </w:rPr>
        <w:t xml:space="preserve"> using the parameter grid that is already </w:t>
      </w:r>
      <w:r w:rsidR="006B629A">
        <w:rPr>
          <w:color w:val="auto"/>
        </w:rPr>
        <w:t xml:space="preserve">coded within the </w:t>
      </w:r>
      <w:r w:rsidR="00E667CE" w:rsidRPr="008C4B00">
        <w:rPr>
          <w:color w:val="auto"/>
        </w:rPr>
        <w:t>model.</w:t>
      </w:r>
      <w:r w:rsidR="00E948D6">
        <w:rPr>
          <w:color w:val="auto"/>
        </w:rPr>
        <w:t xml:space="preserve">  </w:t>
      </w:r>
    </w:p>
    <w:p w14:paraId="3C89C303" w14:textId="77777777" w:rsidR="00BE6E8F" w:rsidRPr="008C4B00" w:rsidRDefault="00BE6E8F" w:rsidP="004E72E2">
      <w:pPr>
        <w:spacing w:line="360" w:lineRule="auto"/>
        <w:ind w:left="284"/>
        <w:jc w:val="both"/>
        <w:rPr>
          <w:color w:val="auto"/>
        </w:rPr>
      </w:pPr>
    </w:p>
    <w:p w14:paraId="1AFF63AD" w14:textId="32549A6E" w:rsidR="00674390" w:rsidRPr="008C4B00" w:rsidRDefault="00674390" w:rsidP="004E72E2">
      <w:pPr>
        <w:spacing w:line="360" w:lineRule="auto"/>
        <w:ind w:left="284"/>
        <w:jc w:val="both"/>
        <w:rPr>
          <w:color w:val="auto"/>
        </w:rPr>
      </w:pPr>
      <w:r w:rsidRPr="008C4B00">
        <w:rPr>
          <w:color w:val="auto"/>
        </w:rPr>
        <w:t xml:space="preserve">As outlined earlier </w:t>
      </w:r>
      <w:r w:rsidR="00F8745B">
        <w:rPr>
          <w:color w:val="auto"/>
        </w:rPr>
        <w:t xml:space="preserve">in </w:t>
      </w:r>
      <w:r w:rsidR="00824E92" w:rsidRPr="008C4B00">
        <w:rPr>
          <w:color w:val="auto"/>
        </w:rPr>
        <w:t>Chapter 3</w:t>
      </w:r>
      <w:r w:rsidRPr="008C4B00">
        <w:rPr>
          <w:color w:val="auto"/>
        </w:rPr>
        <w:t xml:space="preserve">, there is pressure coming to bear on the HR </w:t>
      </w:r>
      <w:r w:rsidR="00824E92" w:rsidRPr="008C4B00">
        <w:rPr>
          <w:color w:val="auto"/>
        </w:rPr>
        <w:t>Department</w:t>
      </w:r>
      <w:r w:rsidRPr="008C4B00">
        <w:rPr>
          <w:color w:val="auto"/>
        </w:rPr>
        <w:t xml:space="preserve"> to become partners with the </w:t>
      </w:r>
      <w:r w:rsidR="00EA3C0D" w:rsidRPr="008C4B00">
        <w:rPr>
          <w:color w:val="auto"/>
        </w:rPr>
        <w:t>business and</w:t>
      </w:r>
      <w:r w:rsidRPr="008C4B00">
        <w:rPr>
          <w:color w:val="auto"/>
        </w:rPr>
        <w:t xml:space="preserve"> </w:t>
      </w:r>
      <w:r w:rsidR="00824E92" w:rsidRPr="008C4B00">
        <w:rPr>
          <w:color w:val="auto"/>
        </w:rPr>
        <w:t xml:space="preserve">learn to harness the wealth of data that is available </w:t>
      </w:r>
      <w:r w:rsidR="00EA3C0D" w:rsidRPr="008C4B00">
        <w:rPr>
          <w:color w:val="auto"/>
        </w:rPr>
        <w:t>to</w:t>
      </w:r>
      <w:r w:rsidR="00824E92" w:rsidRPr="008C4B00">
        <w:rPr>
          <w:color w:val="auto"/>
        </w:rPr>
        <w:t xml:space="preserve"> help make better business decisions. </w:t>
      </w:r>
      <w:r w:rsidR="006B629A">
        <w:rPr>
          <w:color w:val="auto"/>
        </w:rPr>
        <w:t xml:space="preserve"> This was borne out in interviews carried out</w:t>
      </w:r>
      <w:r w:rsidR="00AB2A4C">
        <w:rPr>
          <w:color w:val="auto"/>
        </w:rPr>
        <w:t xml:space="preserve"> as part of primary research.</w:t>
      </w:r>
      <w:r w:rsidR="00824E92" w:rsidRPr="008C4B00">
        <w:rPr>
          <w:color w:val="auto"/>
        </w:rPr>
        <w:t xml:space="preserve"> It is hoped that this analysis is such a first step in </w:t>
      </w:r>
      <w:r w:rsidR="00AB2A4C">
        <w:rPr>
          <w:color w:val="auto"/>
        </w:rPr>
        <w:t xml:space="preserve">this </w:t>
      </w:r>
      <w:r w:rsidR="00824E92" w:rsidRPr="008C4B00">
        <w:rPr>
          <w:color w:val="auto"/>
        </w:rPr>
        <w:t>process.  When discussing this research with colleagues in the HR field, initially there was curiosity</w:t>
      </w:r>
      <w:r w:rsidR="00A14950" w:rsidRPr="008C4B00">
        <w:rPr>
          <w:color w:val="auto"/>
        </w:rPr>
        <w:t xml:space="preserve"> at how the proposed model would work, </w:t>
      </w:r>
      <w:r w:rsidR="00460EFD" w:rsidRPr="008C4B00">
        <w:rPr>
          <w:color w:val="auto"/>
        </w:rPr>
        <w:t xml:space="preserve">especially as it had never been proposed before </w:t>
      </w:r>
      <w:r w:rsidR="004F3772" w:rsidRPr="008C4B00">
        <w:rPr>
          <w:color w:val="auto"/>
        </w:rPr>
        <w:t>within</w:t>
      </w:r>
      <w:r w:rsidR="00460EFD" w:rsidRPr="008C4B00">
        <w:rPr>
          <w:color w:val="auto"/>
        </w:rPr>
        <w:t xml:space="preserve"> the company.  </w:t>
      </w:r>
      <w:r w:rsidR="00EA3C0D" w:rsidRPr="008C4B00">
        <w:rPr>
          <w:color w:val="auto"/>
        </w:rPr>
        <w:t xml:space="preserve">Once the </w:t>
      </w:r>
      <w:r w:rsidR="001C05C5" w:rsidRPr="008C4B00">
        <w:rPr>
          <w:color w:val="auto"/>
        </w:rPr>
        <w:t>objectives were clarified,</w:t>
      </w:r>
      <w:r w:rsidR="00942B99" w:rsidRPr="008C4B00">
        <w:rPr>
          <w:color w:val="auto"/>
        </w:rPr>
        <w:t xml:space="preserve"> and the relevant variable</w:t>
      </w:r>
      <w:r w:rsidR="00AB2A4C">
        <w:rPr>
          <w:color w:val="auto"/>
        </w:rPr>
        <w:t>s</w:t>
      </w:r>
      <w:r w:rsidR="00942B99" w:rsidRPr="008C4B00">
        <w:rPr>
          <w:color w:val="auto"/>
        </w:rPr>
        <w:t xml:space="preserve"> selected, the conversation about the model became more meaningful.  </w:t>
      </w:r>
      <w:r w:rsidR="00D841D1" w:rsidRPr="008C4B00">
        <w:rPr>
          <w:color w:val="auto"/>
        </w:rPr>
        <w:t>In addition, t</w:t>
      </w:r>
      <w:r w:rsidR="00833724" w:rsidRPr="008C4B00">
        <w:rPr>
          <w:color w:val="auto"/>
        </w:rPr>
        <w:t xml:space="preserve">he selection of variable </w:t>
      </w:r>
      <w:r w:rsidR="00E37953" w:rsidRPr="008C4B00">
        <w:rPr>
          <w:color w:val="auto"/>
        </w:rPr>
        <w:t>was</w:t>
      </w:r>
      <w:r w:rsidR="00833724" w:rsidRPr="008C4B00">
        <w:rPr>
          <w:color w:val="auto"/>
        </w:rPr>
        <w:t xml:space="preserve"> confirmed as being relevant to the succession planning process</w:t>
      </w:r>
      <w:r w:rsidR="00CF2EFD" w:rsidRPr="008C4B00">
        <w:rPr>
          <w:color w:val="auto"/>
        </w:rPr>
        <w:t xml:space="preserve"> by experts</w:t>
      </w:r>
      <w:r w:rsidR="00D841D1" w:rsidRPr="008C4B00">
        <w:rPr>
          <w:color w:val="auto"/>
        </w:rPr>
        <w:t xml:space="preserve">, which allowed for a greater degree of </w:t>
      </w:r>
      <w:r w:rsidR="00E70D1E" w:rsidRPr="008C4B00">
        <w:rPr>
          <w:color w:val="auto"/>
        </w:rPr>
        <w:t xml:space="preserve">confidence on the part of the author. </w:t>
      </w:r>
    </w:p>
    <w:p w14:paraId="4EEED33A" w14:textId="77777777" w:rsidR="00674390" w:rsidRPr="008C4B00" w:rsidRDefault="00674390" w:rsidP="004E72E2">
      <w:pPr>
        <w:spacing w:line="360" w:lineRule="auto"/>
        <w:ind w:left="284"/>
        <w:jc w:val="both"/>
        <w:rPr>
          <w:color w:val="auto"/>
        </w:rPr>
      </w:pPr>
    </w:p>
    <w:p w14:paraId="5220AFF8" w14:textId="6D9CBD38" w:rsidR="00501A43" w:rsidRPr="008C4B00" w:rsidRDefault="00BE6E8F" w:rsidP="004E72E2">
      <w:pPr>
        <w:spacing w:line="360" w:lineRule="auto"/>
        <w:ind w:left="284"/>
        <w:jc w:val="both"/>
        <w:rPr>
          <w:color w:val="auto"/>
        </w:rPr>
      </w:pPr>
      <w:r w:rsidRPr="008C4B00">
        <w:rPr>
          <w:color w:val="auto"/>
        </w:rPr>
        <w:t xml:space="preserve">Having completed the analysis of the </w:t>
      </w:r>
      <w:r w:rsidR="00662E20" w:rsidRPr="008C4B00">
        <w:rPr>
          <w:color w:val="auto"/>
        </w:rPr>
        <w:t>data and</w:t>
      </w:r>
      <w:r w:rsidRPr="008C4B00">
        <w:rPr>
          <w:color w:val="auto"/>
        </w:rPr>
        <w:t xml:space="preserve"> taking on board the feedback from experts in the fi</w:t>
      </w:r>
      <w:r w:rsidR="00703443" w:rsidRPr="008C4B00">
        <w:rPr>
          <w:color w:val="auto"/>
        </w:rPr>
        <w:t xml:space="preserve">eld, an additional application of this algorithm was suggested.  As part of the talent plan within the company, it is possible to </w:t>
      </w:r>
      <w:r w:rsidR="003E660D" w:rsidRPr="008C4B00">
        <w:rPr>
          <w:color w:val="auto"/>
        </w:rPr>
        <w:t xml:space="preserve">seek ‘experiences’ outside of the </w:t>
      </w:r>
      <w:r w:rsidR="00662E20" w:rsidRPr="008C4B00">
        <w:rPr>
          <w:color w:val="auto"/>
        </w:rPr>
        <w:t>employee’s</w:t>
      </w:r>
      <w:r w:rsidR="003E660D" w:rsidRPr="008C4B00">
        <w:rPr>
          <w:color w:val="auto"/>
        </w:rPr>
        <w:t xml:space="preserve"> main roles and responsibilities.  These experiences may be temporary - for a </w:t>
      </w:r>
      <w:r w:rsidR="00662E20" w:rsidRPr="008C4B00">
        <w:rPr>
          <w:color w:val="auto"/>
        </w:rPr>
        <w:t>two-to-three-month</w:t>
      </w:r>
      <w:r w:rsidR="003E660D" w:rsidRPr="008C4B00">
        <w:rPr>
          <w:color w:val="auto"/>
        </w:rPr>
        <w:t xml:space="preserve"> period working as part of a project </w:t>
      </w:r>
      <w:r w:rsidR="00662E20" w:rsidRPr="008C4B00">
        <w:rPr>
          <w:color w:val="auto"/>
        </w:rPr>
        <w:t>group or</w:t>
      </w:r>
      <w:r w:rsidR="003E660D" w:rsidRPr="008C4B00">
        <w:rPr>
          <w:color w:val="auto"/>
        </w:rPr>
        <w:t xml:space="preserve"> may be for a longer period of up</w:t>
      </w:r>
      <w:r w:rsidR="00662E20" w:rsidRPr="008C4B00">
        <w:rPr>
          <w:color w:val="auto"/>
        </w:rPr>
        <w:t xml:space="preserve"> 12 months.</w:t>
      </w:r>
      <w:r w:rsidR="00217865" w:rsidRPr="008C4B00">
        <w:rPr>
          <w:color w:val="auto"/>
        </w:rPr>
        <w:t xml:space="preserve">  These opportunities can </w:t>
      </w:r>
      <w:r w:rsidR="00217865" w:rsidRPr="008C4B00">
        <w:rPr>
          <w:color w:val="auto"/>
        </w:rPr>
        <w:lastRenderedPageBreak/>
        <w:t>happen with short notice, as the business need develops.</w:t>
      </w:r>
      <w:r w:rsidR="00662E20" w:rsidRPr="008C4B00">
        <w:rPr>
          <w:color w:val="auto"/>
        </w:rPr>
        <w:t xml:space="preserve">  Managers sometimes struggle to identify employees w</w:t>
      </w:r>
      <w:r w:rsidR="00217865" w:rsidRPr="008C4B00">
        <w:rPr>
          <w:color w:val="auto"/>
        </w:rPr>
        <w:t xml:space="preserve">ith the relevant skills or interest to fill </w:t>
      </w:r>
      <w:r w:rsidR="00AC65F6" w:rsidRPr="008C4B00">
        <w:rPr>
          <w:color w:val="auto"/>
        </w:rPr>
        <w:t>resultant gap in their team when an ‘</w:t>
      </w:r>
      <w:r w:rsidR="00217865" w:rsidRPr="008C4B00">
        <w:rPr>
          <w:color w:val="auto"/>
        </w:rPr>
        <w:t>experience</w:t>
      </w:r>
      <w:r w:rsidR="00AC65F6" w:rsidRPr="008C4B00">
        <w:rPr>
          <w:color w:val="auto"/>
        </w:rPr>
        <w:t xml:space="preserve">’ position becomes available.  </w:t>
      </w:r>
      <w:r w:rsidR="00B37C62" w:rsidRPr="008C4B00">
        <w:rPr>
          <w:color w:val="auto"/>
        </w:rPr>
        <w:t xml:space="preserve">It has been </w:t>
      </w:r>
      <w:r w:rsidR="00824F34" w:rsidRPr="008C4B00">
        <w:rPr>
          <w:color w:val="auto"/>
        </w:rPr>
        <w:t>suggested</w:t>
      </w:r>
      <w:r w:rsidR="00B37C62" w:rsidRPr="008C4B00">
        <w:rPr>
          <w:color w:val="auto"/>
        </w:rPr>
        <w:t xml:space="preserve"> </w:t>
      </w:r>
      <w:r w:rsidR="00824F34" w:rsidRPr="008C4B00">
        <w:rPr>
          <w:color w:val="auto"/>
        </w:rPr>
        <w:t xml:space="preserve">by experts interviewed as part of this research paper, </w:t>
      </w:r>
      <w:r w:rsidR="00B37C62" w:rsidRPr="008C4B00">
        <w:rPr>
          <w:color w:val="auto"/>
        </w:rPr>
        <w:t>that this algorithm may be an additional mechanism that would aid manager and the HR department to identify</w:t>
      </w:r>
      <w:r w:rsidR="00D638F3" w:rsidRPr="008C4B00">
        <w:rPr>
          <w:color w:val="auto"/>
        </w:rPr>
        <w:t xml:space="preserve"> employees who based on their prior learnings, may be interested in tr</w:t>
      </w:r>
      <w:r w:rsidR="00961442" w:rsidRPr="008C4B00">
        <w:rPr>
          <w:color w:val="auto"/>
        </w:rPr>
        <w:t xml:space="preserve">ying a new area of work for a short period of time.  Thus, giving the employee an opportunity to try a new position, </w:t>
      </w:r>
      <w:r w:rsidR="00824F34" w:rsidRPr="008C4B00">
        <w:rPr>
          <w:color w:val="auto"/>
        </w:rPr>
        <w:t>and the manager a potential new talent to help develop.</w:t>
      </w:r>
    </w:p>
    <w:p w14:paraId="012F3738" w14:textId="77777777" w:rsidR="0037641A" w:rsidRPr="008C4B00" w:rsidRDefault="0037641A" w:rsidP="004E72E2">
      <w:pPr>
        <w:spacing w:line="360" w:lineRule="auto"/>
        <w:ind w:left="284"/>
        <w:jc w:val="both"/>
        <w:rPr>
          <w:color w:val="auto"/>
        </w:rPr>
      </w:pPr>
    </w:p>
    <w:p w14:paraId="66D2C99D" w14:textId="53645A9F" w:rsidR="0037641A" w:rsidRPr="008C4B00" w:rsidRDefault="0037641A" w:rsidP="004E72E2">
      <w:pPr>
        <w:spacing w:line="360" w:lineRule="auto"/>
        <w:ind w:left="284"/>
        <w:jc w:val="both"/>
        <w:rPr>
          <w:color w:val="auto"/>
        </w:rPr>
      </w:pPr>
      <w:r w:rsidRPr="008C4B00">
        <w:rPr>
          <w:color w:val="auto"/>
        </w:rPr>
        <w:t xml:space="preserve">All that been said, the author acknowledges that there are flaws in the implementation of </w:t>
      </w:r>
      <w:r w:rsidR="00C034DD" w:rsidRPr="008C4B00">
        <w:rPr>
          <w:color w:val="auto"/>
        </w:rPr>
        <w:t xml:space="preserve">the models, and these limitations have been covered already in the previous Chapter. </w:t>
      </w:r>
      <w:r w:rsidR="0072389C" w:rsidRPr="008C4B00">
        <w:rPr>
          <w:color w:val="auto"/>
        </w:rPr>
        <w:t xml:space="preserve"> Should the opportunity for </w:t>
      </w:r>
      <w:r w:rsidR="004104F9" w:rsidRPr="008C4B00">
        <w:rPr>
          <w:color w:val="auto"/>
        </w:rPr>
        <w:t>further</w:t>
      </w:r>
      <w:r w:rsidR="0072389C" w:rsidRPr="008C4B00">
        <w:rPr>
          <w:color w:val="auto"/>
        </w:rPr>
        <w:t xml:space="preserve"> research be give</w:t>
      </w:r>
      <w:r w:rsidR="004104F9" w:rsidRPr="008C4B00">
        <w:rPr>
          <w:color w:val="auto"/>
        </w:rPr>
        <w:t xml:space="preserve">n, further </w:t>
      </w:r>
      <w:r w:rsidR="0030567C">
        <w:rPr>
          <w:color w:val="auto"/>
        </w:rPr>
        <w:t>fin</w:t>
      </w:r>
      <w:r w:rsidR="00B653B3">
        <w:rPr>
          <w:color w:val="auto"/>
        </w:rPr>
        <w:t xml:space="preserve">e </w:t>
      </w:r>
      <w:r w:rsidR="004104F9" w:rsidRPr="008C4B00">
        <w:rPr>
          <w:color w:val="auto"/>
        </w:rPr>
        <w:t>tuning</w:t>
      </w:r>
      <w:r w:rsidR="00B653B3">
        <w:rPr>
          <w:color w:val="auto"/>
        </w:rPr>
        <w:t xml:space="preserve"> of the model</w:t>
      </w:r>
      <w:r w:rsidR="004104F9" w:rsidRPr="008C4B00">
        <w:rPr>
          <w:color w:val="auto"/>
        </w:rPr>
        <w:t xml:space="preserve"> and </w:t>
      </w:r>
      <w:r w:rsidR="00B653B3">
        <w:rPr>
          <w:color w:val="auto"/>
        </w:rPr>
        <w:t xml:space="preserve">application of </w:t>
      </w:r>
      <w:r w:rsidR="004104F9" w:rsidRPr="008C4B00">
        <w:rPr>
          <w:color w:val="auto"/>
        </w:rPr>
        <w:t>curr</w:t>
      </w:r>
      <w:r w:rsidR="00B653B3">
        <w:rPr>
          <w:color w:val="auto"/>
        </w:rPr>
        <w:t>ent live</w:t>
      </w:r>
      <w:r w:rsidR="004104F9" w:rsidRPr="008C4B00">
        <w:rPr>
          <w:color w:val="auto"/>
        </w:rPr>
        <w:t xml:space="preserve"> data should </w:t>
      </w:r>
      <w:r w:rsidR="00B653B3" w:rsidRPr="008C4B00">
        <w:rPr>
          <w:color w:val="auto"/>
        </w:rPr>
        <w:t>permit</w:t>
      </w:r>
      <w:r w:rsidR="004104F9" w:rsidRPr="008C4B00">
        <w:rPr>
          <w:color w:val="auto"/>
        </w:rPr>
        <w:t xml:space="preserve"> for a robust model that will aid the HR </w:t>
      </w:r>
      <w:r w:rsidR="00B653B3">
        <w:rPr>
          <w:color w:val="auto"/>
        </w:rPr>
        <w:t>D</w:t>
      </w:r>
      <w:r w:rsidR="004104F9" w:rsidRPr="008C4B00">
        <w:rPr>
          <w:color w:val="auto"/>
        </w:rPr>
        <w:t xml:space="preserve">epartment in the succession planning process.  As </w:t>
      </w:r>
      <w:r w:rsidR="00931C08">
        <w:rPr>
          <w:color w:val="auto"/>
        </w:rPr>
        <w:t>the content of primary i</w:t>
      </w:r>
      <w:r w:rsidR="004104F9" w:rsidRPr="008C4B00">
        <w:rPr>
          <w:color w:val="auto"/>
        </w:rPr>
        <w:t>nterview</w:t>
      </w:r>
      <w:r w:rsidR="00931C08">
        <w:rPr>
          <w:color w:val="auto"/>
        </w:rPr>
        <w:t>s confirm,</w:t>
      </w:r>
      <w:r w:rsidR="004104F9" w:rsidRPr="008C4B00">
        <w:rPr>
          <w:color w:val="auto"/>
        </w:rPr>
        <w:t xml:space="preserve"> the process of succession planning is changing, and a more holistic view of employee experiences is </w:t>
      </w:r>
      <w:r w:rsidR="00674390" w:rsidRPr="008C4B00">
        <w:rPr>
          <w:color w:val="auto"/>
        </w:rPr>
        <w:t>considered</w:t>
      </w:r>
      <w:r w:rsidR="00931C08">
        <w:rPr>
          <w:color w:val="auto"/>
        </w:rPr>
        <w:t xml:space="preserve">. </w:t>
      </w:r>
      <w:r w:rsidR="004104F9" w:rsidRPr="008C4B00">
        <w:rPr>
          <w:color w:val="auto"/>
        </w:rPr>
        <w:t xml:space="preserve"> </w:t>
      </w:r>
      <w:r w:rsidR="00931C08">
        <w:rPr>
          <w:color w:val="auto"/>
        </w:rPr>
        <w:t>H</w:t>
      </w:r>
      <w:r w:rsidR="004104F9" w:rsidRPr="008C4B00">
        <w:rPr>
          <w:color w:val="auto"/>
        </w:rPr>
        <w:t xml:space="preserve">owever, this holistic view is measured against </w:t>
      </w:r>
      <w:r w:rsidR="00E70D1E" w:rsidRPr="008C4B00">
        <w:rPr>
          <w:color w:val="auto"/>
        </w:rPr>
        <w:t>several</w:t>
      </w:r>
      <w:r w:rsidR="004104F9" w:rsidRPr="008C4B00">
        <w:rPr>
          <w:color w:val="auto"/>
        </w:rPr>
        <w:t xml:space="preserve"> clear datapoints that successful candidates must have </w:t>
      </w:r>
      <w:r w:rsidR="007C7DAD" w:rsidRPr="008C4B00">
        <w:rPr>
          <w:color w:val="auto"/>
        </w:rPr>
        <w:t>to</w:t>
      </w:r>
      <w:r w:rsidR="004104F9" w:rsidRPr="008C4B00">
        <w:rPr>
          <w:color w:val="auto"/>
        </w:rPr>
        <w:t xml:space="preserve"> progress.  These development items are across a wide spectrum of skills, but where an employee is lacking this skill, then they must be supported to develop it within a supportive learning environment.</w:t>
      </w:r>
    </w:p>
    <w:p w14:paraId="02F8FE3F" w14:textId="77777777" w:rsidR="00686926" w:rsidRPr="008C4B00" w:rsidRDefault="00686926" w:rsidP="00686926">
      <w:pPr>
        <w:rPr>
          <w:color w:val="auto"/>
        </w:rPr>
      </w:pPr>
    </w:p>
    <w:p w14:paraId="7227BCA6" w14:textId="77777777" w:rsidR="004E72E2" w:rsidRDefault="004E72E2">
      <w:pPr>
        <w:rPr>
          <w:rFonts w:asciiTheme="minorHAnsi" w:eastAsia="Times New Roman" w:hAnsiTheme="minorHAnsi" w:cstheme="minorHAnsi"/>
          <w:color w:val="auto"/>
          <w:sz w:val="34"/>
        </w:rPr>
      </w:pPr>
      <w:r>
        <w:rPr>
          <w:rFonts w:asciiTheme="minorHAnsi" w:hAnsiTheme="minorHAnsi" w:cstheme="minorHAnsi"/>
          <w:color w:val="auto"/>
        </w:rPr>
        <w:br w:type="page"/>
      </w:r>
    </w:p>
    <w:p w14:paraId="36AFE296" w14:textId="4C123929" w:rsidR="00F25D73" w:rsidRPr="008C4B00" w:rsidRDefault="00F25D73" w:rsidP="00713A30">
      <w:pPr>
        <w:pStyle w:val="Heading1"/>
        <w:numPr>
          <w:ilvl w:val="0"/>
          <w:numId w:val="35"/>
        </w:numPr>
        <w:jc w:val="both"/>
        <w:rPr>
          <w:rFonts w:asciiTheme="minorHAnsi" w:hAnsiTheme="minorHAnsi" w:cstheme="minorHAnsi"/>
          <w:color w:val="auto"/>
        </w:rPr>
      </w:pPr>
      <w:bookmarkStart w:id="62" w:name="_Toc146039359"/>
      <w:r w:rsidRPr="008C4B00">
        <w:rPr>
          <w:rFonts w:asciiTheme="minorHAnsi" w:hAnsiTheme="minorHAnsi" w:cstheme="minorHAnsi"/>
          <w:color w:val="auto"/>
        </w:rPr>
        <w:lastRenderedPageBreak/>
        <w:t xml:space="preserve">Appendix A: </w:t>
      </w:r>
      <w:r w:rsidR="00655D6C" w:rsidRPr="008C4B00">
        <w:rPr>
          <w:rFonts w:asciiTheme="minorHAnsi" w:hAnsiTheme="minorHAnsi" w:cstheme="minorHAnsi"/>
          <w:color w:val="auto"/>
        </w:rPr>
        <w:t>Plan of Work</w:t>
      </w:r>
      <w:bookmarkEnd w:id="62"/>
    </w:p>
    <w:p w14:paraId="4EB1B08C" w14:textId="77777777" w:rsidR="004E72E2" w:rsidRDefault="004E72E2">
      <w:pPr>
        <w:rPr>
          <w:color w:val="auto"/>
        </w:rPr>
      </w:pPr>
    </w:p>
    <w:p w14:paraId="449C15DB" w14:textId="77777777" w:rsidR="004E72E2" w:rsidRDefault="004E72E2">
      <w:pPr>
        <w:rPr>
          <w:color w:val="auto"/>
        </w:rPr>
      </w:pPr>
    </w:p>
    <w:p w14:paraId="30F50DA1" w14:textId="11CEC65A" w:rsidR="00175495" w:rsidRPr="008C4B00" w:rsidRDefault="00175495">
      <w:pPr>
        <w:rPr>
          <w:color w:val="auto"/>
        </w:rPr>
      </w:pPr>
      <w:r w:rsidRPr="008C4B00">
        <w:rPr>
          <w:color w:val="auto"/>
        </w:rPr>
        <w:br w:type="page"/>
      </w:r>
    </w:p>
    <w:p w14:paraId="14946AF6" w14:textId="490EC7D5" w:rsidR="00F25D73" w:rsidRPr="008C4B00" w:rsidRDefault="00F25D73" w:rsidP="00713A30">
      <w:pPr>
        <w:pStyle w:val="Heading1"/>
        <w:numPr>
          <w:ilvl w:val="0"/>
          <w:numId w:val="35"/>
        </w:numPr>
        <w:jc w:val="both"/>
        <w:rPr>
          <w:rFonts w:asciiTheme="minorHAnsi" w:hAnsiTheme="minorHAnsi" w:cstheme="minorHAnsi"/>
          <w:color w:val="auto"/>
        </w:rPr>
      </w:pPr>
      <w:bookmarkStart w:id="63" w:name="_Toc146039360"/>
      <w:r w:rsidRPr="008C4B00">
        <w:rPr>
          <w:rFonts w:asciiTheme="minorHAnsi" w:hAnsiTheme="minorHAnsi" w:cstheme="minorHAnsi"/>
          <w:color w:val="auto"/>
        </w:rPr>
        <w:lastRenderedPageBreak/>
        <w:t>Appendix B: Interview Transcript</w:t>
      </w:r>
      <w:r w:rsidR="009B3A59" w:rsidRPr="008C4B00">
        <w:rPr>
          <w:rFonts w:asciiTheme="minorHAnsi" w:hAnsiTheme="minorHAnsi" w:cstheme="minorHAnsi"/>
          <w:color w:val="auto"/>
        </w:rPr>
        <w:t>s</w:t>
      </w:r>
      <w:bookmarkEnd w:id="63"/>
    </w:p>
    <w:p w14:paraId="7E02A794" w14:textId="6FDC2479" w:rsidR="00F17B83" w:rsidRPr="008C4B00" w:rsidRDefault="00F17B83" w:rsidP="00F17B83">
      <w:pPr>
        <w:pStyle w:val="Heading1"/>
        <w:numPr>
          <w:ilvl w:val="1"/>
          <w:numId w:val="35"/>
        </w:numPr>
        <w:jc w:val="both"/>
        <w:rPr>
          <w:rFonts w:asciiTheme="minorHAnsi" w:hAnsiTheme="minorHAnsi" w:cstheme="minorHAnsi"/>
          <w:color w:val="auto"/>
        </w:rPr>
      </w:pPr>
      <w:bookmarkStart w:id="64" w:name="_Toc146039361"/>
      <w:r w:rsidRPr="008C4B00">
        <w:rPr>
          <w:rFonts w:asciiTheme="minorHAnsi" w:hAnsiTheme="minorHAnsi" w:cstheme="minorHAnsi"/>
          <w:color w:val="auto"/>
        </w:rPr>
        <w:t>Interview A</w:t>
      </w:r>
      <w:r w:rsidR="009B3A59" w:rsidRPr="008C4B00">
        <w:rPr>
          <w:rFonts w:asciiTheme="minorHAnsi" w:hAnsiTheme="minorHAnsi" w:cstheme="minorHAnsi"/>
          <w:color w:val="auto"/>
        </w:rPr>
        <w:t xml:space="preserve"> - Transcript</w:t>
      </w:r>
      <w:bookmarkEnd w:id="64"/>
    </w:p>
    <w:p w14:paraId="4C0A2CD2" w14:textId="77777777" w:rsidR="00467324" w:rsidRPr="008C4B00" w:rsidRDefault="00467324" w:rsidP="00467324">
      <w:pPr>
        <w:rPr>
          <w:color w:val="auto"/>
        </w:rPr>
      </w:pPr>
      <w:r w:rsidRPr="008C4B00">
        <w:rPr>
          <w:color w:val="auto"/>
        </w:rPr>
        <w:t>0:0:0.0 --&gt; 0:0:0.370</w:t>
      </w:r>
      <w:r w:rsidRPr="008C4B00">
        <w:rPr>
          <w:color w:val="auto"/>
        </w:rPr>
        <w:br/>
        <w:t>Interviewee A</w:t>
      </w:r>
      <w:r w:rsidRPr="008C4B00">
        <w:rPr>
          <w:color w:val="auto"/>
        </w:rPr>
        <w:br/>
        <w:t>But.</w:t>
      </w:r>
    </w:p>
    <w:p w14:paraId="3D6647AF" w14:textId="77777777" w:rsidR="00467324" w:rsidRPr="008C4B00" w:rsidRDefault="00467324" w:rsidP="00467324">
      <w:pPr>
        <w:rPr>
          <w:color w:val="auto"/>
        </w:rPr>
      </w:pPr>
      <w:r w:rsidRPr="008C4B00">
        <w:rPr>
          <w:color w:val="auto"/>
        </w:rPr>
        <w:t>0:0:-1.-410 --&gt; 0:0:3.530</w:t>
      </w:r>
      <w:r w:rsidRPr="008C4B00">
        <w:rPr>
          <w:color w:val="auto"/>
        </w:rPr>
        <w:br/>
        <w:t>Sinead Duffy</w:t>
      </w:r>
      <w:r w:rsidRPr="008C4B00">
        <w:rPr>
          <w:color w:val="auto"/>
        </w:rPr>
        <w:br/>
        <w:t>A couple of bits of it more because unfortunately, John, you are my, my.</w:t>
      </w:r>
    </w:p>
    <w:p w14:paraId="17D8E4C9" w14:textId="77777777" w:rsidR="00467324" w:rsidRPr="008C4B00" w:rsidRDefault="00467324" w:rsidP="00467324">
      <w:pPr>
        <w:rPr>
          <w:color w:val="auto"/>
        </w:rPr>
      </w:pPr>
      <w:r w:rsidRPr="008C4B00">
        <w:rPr>
          <w:color w:val="auto"/>
        </w:rPr>
        <w:t>0:0:5.340 --&gt; 0:0:7.80</w:t>
      </w:r>
      <w:r w:rsidRPr="008C4B00">
        <w:rPr>
          <w:color w:val="auto"/>
        </w:rPr>
        <w:br/>
        <w:t>Sinead Duffy</w:t>
      </w:r>
      <w:r w:rsidRPr="008C4B00">
        <w:rPr>
          <w:color w:val="auto"/>
        </w:rPr>
        <w:br/>
        <w:t>Test subject for this.</w:t>
      </w:r>
    </w:p>
    <w:p w14:paraId="76CDAF2F" w14:textId="77777777" w:rsidR="00467324" w:rsidRPr="008C4B00" w:rsidRDefault="00467324" w:rsidP="00467324">
      <w:pPr>
        <w:rPr>
          <w:color w:val="auto"/>
        </w:rPr>
      </w:pPr>
      <w:r w:rsidRPr="008C4B00">
        <w:rPr>
          <w:color w:val="auto"/>
        </w:rPr>
        <w:t>0:0:6.720 --&gt; 0:0:8.170</w:t>
      </w:r>
      <w:r w:rsidRPr="008C4B00">
        <w:rPr>
          <w:color w:val="auto"/>
        </w:rPr>
        <w:br/>
        <w:t>Interviewee A</w:t>
      </w:r>
      <w:r w:rsidRPr="008C4B00">
        <w:rPr>
          <w:color w:val="auto"/>
        </w:rPr>
        <w:br/>
        <w:t>But happy to be.</w:t>
      </w:r>
    </w:p>
    <w:p w14:paraId="4BC698CE" w14:textId="77777777" w:rsidR="00467324" w:rsidRPr="008C4B00" w:rsidRDefault="00467324" w:rsidP="00467324">
      <w:pPr>
        <w:rPr>
          <w:color w:val="auto"/>
        </w:rPr>
      </w:pPr>
      <w:r w:rsidRPr="008C4B00">
        <w:rPr>
          <w:color w:val="auto"/>
        </w:rPr>
        <w:t>0:0:8.620 --&gt; 0:0:26.970</w:t>
      </w:r>
      <w:r w:rsidRPr="008C4B00">
        <w:rPr>
          <w:color w:val="auto"/>
        </w:rPr>
        <w:br/>
        <w:t>Sinead Duffy</w:t>
      </w:r>
      <w:r w:rsidRPr="008C4B00">
        <w:rPr>
          <w:color w:val="auto"/>
        </w:rPr>
        <w:br/>
        <w:t>Thank you. And so look, as you know, I'm doing my thesis, it's it kind of moved a little bit I think from when we last talked. So what I'm kind of interested now are where the data is taking me is using learning data as a support for succession planning okay and is it possible, is it not and?</w:t>
      </w:r>
    </w:p>
    <w:p w14:paraId="1CE1050F" w14:textId="77777777" w:rsidR="00467324" w:rsidRPr="008C4B00" w:rsidRDefault="00467324" w:rsidP="00467324">
      <w:pPr>
        <w:rPr>
          <w:color w:val="auto"/>
        </w:rPr>
      </w:pPr>
      <w:r w:rsidRPr="008C4B00">
        <w:rPr>
          <w:color w:val="auto"/>
        </w:rPr>
        <w:t>0:0:28.230 --&gt; 0:0:39.370</w:t>
      </w:r>
      <w:r w:rsidRPr="008C4B00">
        <w:rPr>
          <w:color w:val="auto"/>
        </w:rPr>
        <w:br/>
        <w:t>Sinead Duffy</w:t>
      </w:r>
      <w:r w:rsidRPr="008C4B00">
        <w:rPr>
          <w:color w:val="auto"/>
        </w:rPr>
        <w:br/>
        <w:t>You know what kind of the data from a learning management system would be able to tell us in terms of, you know, both data analytics and as a support to the HR function, OK.</w:t>
      </w:r>
    </w:p>
    <w:p w14:paraId="7F8BCB57" w14:textId="77777777" w:rsidR="00467324" w:rsidRPr="008C4B00" w:rsidRDefault="00467324" w:rsidP="00467324">
      <w:pPr>
        <w:rPr>
          <w:color w:val="auto"/>
        </w:rPr>
      </w:pPr>
      <w:r w:rsidRPr="008C4B00">
        <w:rPr>
          <w:color w:val="auto"/>
        </w:rPr>
        <w:t>0:0:39.880 --&gt; 0:0:40.300</w:t>
      </w:r>
      <w:r w:rsidRPr="008C4B00">
        <w:rPr>
          <w:color w:val="auto"/>
        </w:rPr>
        <w:br/>
        <w:t>Interviewee A</w:t>
      </w:r>
      <w:r w:rsidRPr="008C4B00">
        <w:rPr>
          <w:color w:val="auto"/>
        </w:rPr>
        <w:br/>
        <w:t>Hmm.</w:t>
      </w:r>
    </w:p>
    <w:p w14:paraId="3104BFF8" w14:textId="77777777" w:rsidR="00467324" w:rsidRPr="008C4B00" w:rsidRDefault="00467324" w:rsidP="00467324">
      <w:pPr>
        <w:rPr>
          <w:color w:val="auto"/>
        </w:rPr>
      </w:pPr>
      <w:r w:rsidRPr="008C4B00">
        <w:rPr>
          <w:color w:val="auto"/>
        </w:rPr>
        <w:t>0:0:40.120 --&gt; 0:0:53.750</w:t>
      </w:r>
      <w:r w:rsidRPr="008C4B00">
        <w:rPr>
          <w:color w:val="auto"/>
        </w:rPr>
        <w:br/>
        <w:t>Sinead Duffy</w:t>
      </w:r>
      <w:r w:rsidRPr="008C4B00">
        <w:rPr>
          <w:color w:val="auto"/>
        </w:rPr>
        <w:br/>
        <w:t>Kind of. It's it's interesting, but it might help. It might not, and I'm and that's what I'm trying to understand. So basically I got around the data standardisation part of the.</w:t>
      </w:r>
    </w:p>
    <w:p w14:paraId="1E454E35" w14:textId="77777777" w:rsidR="00467324" w:rsidRPr="008C4B00" w:rsidRDefault="00467324" w:rsidP="00467324">
      <w:pPr>
        <w:rPr>
          <w:color w:val="auto"/>
        </w:rPr>
      </w:pPr>
      <w:r w:rsidRPr="008C4B00">
        <w:rPr>
          <w:color w:val="auto"/>
        </w:rPr>
        <w:t>0:0:55.10 --&gt; 0:0:57.730</w:t>
      </w:r>
      <w:r w:rsidRPr="008C4B00">
        <w:rPr>
          <w:color w:val="auto"/>
        </w:rPr>
        <w:br/>
        <w:t>Sinead Duffy</w:t>
      </w:r>
      <w:r w:rsidRPr="008C4B00">
        <w:rPr>
          <w:color w:val="auto"/>
        </w:rPr>
        <w:br/>
        <w:t>Requirement by I got a a learning analytics.</w:t>
      </w:r>
    </w:p>
    <w:p w14:paraId="63D61B2C" w14:textId="77777777" w:rsidR="00467324" w:rsidRPr="008C4B00" w:rsidRDefault="00467324" w:rsidP="00467324">
      <w:pPr>
        <w:rPr>
          <w:color w:val="auto"/>
        </w:rPr>
      </w:pPr>
      <w:r w:rsidRPr="008C4B00">
        <w:rPr>
          <w:color w:val="auto"/>
        </w:rPr>
        <w:t>0:0:58.370 --&gt; 0:1:12.140</w:t>
      </w:r>
      <w:r w:rsidRPr="008C4B00">
        <w:rPr>
          <w:color w:val="auto"/>
        </w:rPr>
        <w:br/>
        <w:t>Sinead Duffy</w:t>
      </w:r>
      <w:r w:rsidRPr="008C4B00">
        <w:rPr>
          <w:color w:val="auto"/>
        </w:rPr>
        <w:br/>
        <w:t>Data set from the Open University, so it gives you all of the standard clicks and that it takes people to click through a course and all of that. So I'm using that as a data set. But what I've done is I've added in a tenure.</w:t>
      </w:r>
    </w:p>
    <w:p w14:paraId="27DD519C" w14:textId="77777777" w:rsidR="00467324" w:rsidRPr="008C4B00" w:rsidRDefault="00467324" w:rsidP="00467324">
      <w:pPr>
        <w:rPr>
          <w:color w:val="auto"/>
        </w:rPr>
      </w:pPr>
      <w:r w:rsidRPr="008C4B00">
        <w:rPr>
          <w:color w:val="auto"/>
        </w:rPr>
        <w:lastRenderedPageBreak/>
        <w:t>0:1:13.280 --&gt; 0:1:30.920</w:t>
      </w:r>
      <w:r w:rsidRPr="008C4B00">
        <w:rPr>
          <w:color w:val="auto"/>
        </w:rPr>
        <w:br/>
        <w:t>Sinead Duffy</w:t>
      </w:r>
      <w:r w:rsidRPr="008C4B00">
        <w:rPr>
          <w:color w:val="auto"/>
        </w:rPr>
        <w:br/>
        <w:t>A quantity or a 10 year band so that we can mimic almost like what's what we have here in like in COMPANY A or in The Companywhere you've got it's an employee database and they're with us for X amount of years and it's a random number between 0 and 20.</w:t>
      </w:r>
    </w:p>
    <w:p w14:paraId="7090935A" w14:textId="77777777" w:rsidR="00467324" w:rsidRPr="008C4B00" w:rsidRDefault="00467324" w:rsidP="00467324">
      <w:pPr>
        <w:rPr>
          <w:color w:val="auto"/>
        </w:rPr>
      </w:pPr>
      <w:r w:rsidRPr="008C4B00">
        <w:rPr>
          <w:color w:val="auto"/>
        </w:rPr>
        <w:t>0:1:31.910 --&gt; 0:1:32.320</w:t>
      </w:r>
      <w:r w:rsidRPr="008C4B00">
        <w:rPr>
          <w:color w:val="auto"/>
        </w:rPr>
        <w:br/>
        <w:t>Interviewee A</w:t>
      </w:r>
      <w:r w:rsidRPr="008C4B00">
        <w:rPr>
          <w:color w:val="auto"/>
        </w:rPr>
        <w:br/>
        <w:t>All right.</w:t>
      </w:r>
    </w:p>
    <w:p w14:paraId="7571E10C" w14:textId="77777777" w:rsidR="00467324" w:rsidRPr="008C4B00" w:rsidRDefault="00467324" w:rsidP="00467324">
      <w:pPr>
        <w:rPr>
          <w:color w:val="auto"/>
        </w:rPr>
      </w:pPr>
      <w:r w:rsidRPr="008C4B00">
        <w:rPr>
          <w:color w:val="auto"/>
        </w:rPr>
        <w:t>0:1:32.780 --&gt; 0:1:34.770</w:t>
      </w:r>
      <w:r w:rsidRPr="008C4B00">
        <w:rPr>
          <w:color w:val="auto"/>
        </w:rPr>
        <w:br/>
        <w:t>Sinead Duffy</w:t>
      </w:r>
      <w:r w:rsidRPr="008C4B00">
        <w:rPr>
          <w:color w:val="auto"/>
        </w:rPr>
        <w:br/>
        <w:t>OK, so that's trying to mimic.</w:t>
      </w:r>
    </w:p>
    <w:p w14:paraId="2CD38538" w14:textId="77777777" w:rsidR="00467324" w:rsidRPr="008C4B00" w:rsidRDefault="00467324" w:rsidP="00467324">
      <w:pPr>
        <w:rPr>
          <w:color w:val="auto"/>
        </w:rPr>
      </w:pPr>
      <w:r w:rsidRPr="008C4B00">
        <w:rPr>
          <w:color w:val="auto"/>
        </w:rPr>
        <w:t>0:1:35.590 --&gt; 0:1:37.760</w:t>
      </w:r>
      <w:r w:rsidRPr="008C4B00">
        <w:rPr>
          <w:color w:val="auto"/>
        </w:rPr>
        <w:br/>
        <w:t>Sinead Duffy</w:t>
      </w:r>
      <w:r w:rsidRPr="008C4B00">
        <w:rPr>
          <w:color w:val="auto"/>
        </w:rPr>
        <w:br/>
        <w:t>Like a bit more of a head county report.</w:t>
      </w:r>
    </w:p>
    <w:p w14:paraId="49AA728F" w14:textId="77777777" w:rsidR="00467324" w:rsidRPr="008C4B00" w:rsidRDefault="00467324" w:rsidP="00467324">
      <w:pPr>
        <w:rPr>
          <w:color w:val="auto"/>
        </w:rPr>
      </w:pPr>
      <w:r w:rsidRPr="008C4B00">
        <w:rPr>
          <w:color w:val="auto"/>
        </w:rPr>
        <w:t>0:1:38.330 --&gt; 0:1:38.740</w:t>
      </w:r>
      <w:r w:rsidRPr="008C4B00">
        <w:rPr>
          <w:color w:val="auto"/>
        </w:rPr>
        <w:br/>
        <w:t>Interviewee A</w:t>
      </w:r>
      <w:r w:rsidRPr="008C4B00">
        <w:rPr>
          <w:color w:val="auto"/>
        </w:rPr>
        <w:br/>
        <w:t>Right.</w:t>
      </w:r>
    </w:p>
    <w:p w14:paraId="2AF9C126" w14:textId="77777777" w:rsidR="00467324" w:rsidRPr="008C4B00" w:rsidRDefault="00467324" w:rsidP="00467324">
      <w:pPr>
        <w:rPr>
          <w:color w:val="auto"/>
        </w:rPr>
      </w:pPr>
      <w:r w:rsidRPr="008C4B00">
        <w:rPr>
          <w:color w:val="auto"/>
        </w:rPr>
        <w:t>0:1:39.250 --&gt; 0:1:47.140</w:t>
      </w:r>
      <w:r w:rsidRPr="008C4B00">
        <w:rPr>
          <w:color w:val="auto"/>
        </w:rPr>
        <w:br/>
        <w:t>Sinead Duffy</w:t>
      </w:r>
      <w:r w:rsidRPr="008C4B00">
        <w:rPr>
          <w:color w:val="auto"/>
        </w:rPr>
        <w:br/>
        <w:t>Okay. So I suppose what I wanted, and I'm conscious that you have the like in COMPANY A, we have the.</w:t>
      </w:r>
    </w:p>
    <w:p w14:paraId="4A73A98B" w14:textId="77777777" w:rsidR="00467324" w:rsidRPr="008C4B00" w:rsidRDefault="00467324" w:rsidP="00467324">
      <w:pPr>
        <w:rPr>
          <w:color w:val="auto"/>
        </w:rPr>
      </w:pPr>
      <w:r w:rsidRPr="008C4B00">
        <w:rPr>
          <w:color w:val="auto"/>
        </w:rPr>
        <w:t>0:1:47.900 --&gt; 0:1:48.410</w:t>
      </w:r>
      <w:r w:rsidRPr="008C4B00">
        <w:rPr>
          <w:color w:val="auto"/>
        </w:rPr>
        <w:br/>
        <w:t>Interviewee A</w:t>
      </w:r>
      <w:r w:rsidRPr="008C4B00">
        <w:rPr>
          <w:color w:val="auto"/>
        </w:rPr>
        <w:br/>
        <w:t>Involved.</w:t>
      </w:r>
    </w:p>
    <w:p w14:paraId="523C1210" w14:textId="77777777" w:rsidR="00467324" w:rsidRPr="008C4B00" w:rsidRDefault="00467324" w:rsidP="00467324">
      <w:pPr>
        <w:rPr>
          <w:color w:val="auto"/>
        </w:rPr>
      </w:pPr>
      <w:r w:rsidRPr="008C4B00">
        <w:rPr>
          <w:color w:val="auto"/>
        </w:rPr>
        <w:t>0:1:49.460 --&gt; 0:2:13.820</w:t>
      </w:r>
      <w:r w:rsidRPr="008C4B00">
        <w:rPr>
          <w:color w:val="auto"/>
        </w:rPr>
        <w:br/>
        <w:t>Sinead Duffy</w:t>
      </w:r>
      <w:r w:rsidRPr="008C4B00">
        <w:rPr>
          <w:color w:val="auto"/>
        </w:rPr>
        <w:br/>
        <w:t>Neval. Yeah, which is and this is the same kind of a learning management system. So it tells you what courses you you've signed up for. You've been signed up for what's mandatory, what's not. And the only difference with this data set is that it works on studied credits. So, you know, with with her, with the universities they have, you have X amount of credits to study to get a degree.</w:t>
      </w:r>
    </w:p>
    <w:p w14:paraId="658DBE1C" w14:textId="77777777" w:rsidR="00467324" w:rsidRPr="008C4B00" w:rsidRDefault="00467324" w:rsidP="00467324">
      <w:pPr>
        <w:rPr>
          <w:color w:val="auto"/>
        </w:rPr>
      </w:pPr>
      <w:r w:rsidRPr="008C4B00">
        <w:rPr>
          <w:color w:val="auto"/>
        </w:rPr>
        <w:t>0:2:14.360 --&gt; 0:2:14.750</w:t>
      </w:r>
      <w:r w:rsidRPr="008C4B00">
        <w:rPr>
          <w:color w:val="auto"/>
        </w:rPr>
        <w:br/>
        <w:t>Interviewee A</w:t>
      </w:r>
      <w:r w:rsidRPr="008C4B00">
        <w:rPr>
          <w:color w:val="auto"/>
        </w:rPr>
        <w:br/>
        <w:t>Hmm.</w:t>
      </w:r>
    </w:p>
    <w:p w14:paraId="09C33142" w14:textId="77777777" w:rsidR="00467324" w:rsidRPr="008C4B00" w:rsidRDefault="00467324" w:rsidP="00467324">
      <w:pPr>
        <w:rPr>
          <w:color w:val="auto"/>
        </w:rPr>
      </w:pPr>
      <w:r w:rsidRPr="008C4B00">
        <w:rPr>
          <w:color w:val="auto"/>
        </w:rPr>
        <w:t>0:2:15.160 --&gt; 0:2:30.320</w:t>
      </w:r>
      <w:r w:rsidRPr="008C4B00">
        <w:rPr>
          <w:color w:val="auto"/>
        </w:rPr>
        <w:br/>
        <w:t>Sinead Duffy</w:t>
      </w:r>
      <w:r w:rsidRPr="008C4B00">
        <w:rPr>
          <w:color w:val="auto"/>
        </w:rPr>
        <w:br/>
        <w:t>That's the that's the main difference. So I've I've paired it down to like 1 module, 1 semester and it's about 300 people. Maybe 3:50 to try and mimic what would potentially be in a manufacturing environment. OK.</w:t>
      </w:r>
    </w:p>
    <w:p w14:paraId="204578D6" w14:textId="77777777" w:rsidR="00467324" w:rsidRPr="008C4B00" w:rsidRDefault="00467324" w:rsidP="00467324">
      <w:pPr>
        <w:rPr>
          <w:color w:val="auto"/>
        </w:rPr>
      </w:pPr>
      <w:r w:rsidRPr="008C4B00">
        <w:rPr>
          <w:color w:val="auto"/>
        </w:rPr>
        <w:lastRenderedPageBreak/>
        <w:t>0:2:30.180 --&gt; 0:2:30.620</w:t>
      </w:r>
      <w:r w:rsidRPr="008C4B00">
        <w:rPr>
          <w:color w:val="auto"/>
        </w:rPr>
        <w:br/>
        <w:t>Interviewee A</w:t>
      </w:r>
      <w:r w:rsidRPr="008C4B00">
        <w:rPr>
          <w:color w:val="auto"/>
        </w:rPr>
        <w:br/>
        <w:t>Right.</w:t>
      </w:r>
    </w:p>
    <w:p w14:paraId="243964A3" w14:textId="77777777" w:rsidR="00467324" w:rsidRPr="008C4B00" w:rsidRDefault="00467324" w:rsidP="00467324">
      <w:pPr>
        <w:rPr>
          <w:color w:val="auto"/>
        </w:rPr>
      </w:pPr>
      <w:r w:rsidRPr="008C4B00">
        <w:rPr>
          <w:color w:val="auto"/>
        </w:rPr>
        <w:t>0:2:31.650 --&gt; 0:2:47.580</w:t>
      </w:r>
      <w:r w:rsidRPr="008C4B00">
        <w:rPr>
          <w:color w:val="auto"/>
        </w:rPr>
        <w:br/>
        <w:t>Sinead Duffy</w:t>
      </w:r>
      <w:r w:rsidRPr="008C4B00">
        <w:rPr>
          <w:color w:val="auto"/>
        </w:rPr>
        <w:br/>
        <w:t>So I've done my best to mock up the data as best I can, and I think this is a good way for it. So we'll see. We'll see what the results come out of, but I suppose in terms of the succession, can you talk me through how the PDF process works in COMPANY A?</w:t>
      </w:r>
    </w:p>
    <w:p w14:paraId="48D69236" w14:textId="77777777" w:rsidR="00467324" w:rsidRPr="008C4B00" w:rsidRDefault="00467324" w:rsidP="00467324">
      <w:pPr>
        <w:rPr>
          <w:color w:val="auto"/>
        </w:rPr>
      </w:pPr>
      <w:r w:rsidRPr="008C4B00">
        <w:rPr>
          <w:color w:val="auto"/>
        </w:rPr>
        <w:t>0:2:50.0 --&gt; 0:2:51.150</w:t>
      </w:r>
      <w:r w:rsidRPr="008C4B00">
        <w:rPr>
          <w:color w:val="auto"/>
        </w:rPr>
        <w:br/>
        <w:t>Interviewee A</w:t>
      </w:r>
      <w:r w:rsidRPr="008C4B00">
        <w:rPr>
          <w:color w:val="auto"/>
        </w:rPr>
        <w:br/>
        <w:t>Yeah. So.</w:t>
      </w:r>
    </w:p>
    <w:p w14:paraId="6AB40904" w14:textId="77777777" w:rsidR="00467324" w:rsidRPr="008C4B00" w:rsidRDefault="00467324" w:rsidP="00467324">
      <w:pPr>
        <w:rPr>
          <w:color w:val="auto"/>
        </w:rPr>
      </w:pPr>
      <w:r w:rsidRPr="008C4B00">
        <w:rPr>
          <w:color w:val="auto"/>
        </w:rPr>
        <w:t>0:2:53.150 --&gt; 0:2:55.690</w:t>
      </w:r>
      <w:r w:rsidRPr="008C4B00">
        <w:rPr>
          <w:color w:val="auto"/>
        </w:rPr>
        <w:br/>
        <w:t>Interviewee A</w:t>
      </w:r>
      <w:r w:rsidRPr="008C4B00">
        <w:rPr>
          <w:color w:val="auto"/>
        </w:rPr>
        <w:br/>
        <w:t>Just gone through this with Vincent yesterday and.</w:t>
      </w:r>
    </w:p>
    <w:p w14:paraId="17CAD1C5" w14:textId="77777777" w:rsidR="00467324" w:rsidRPr="008C4B00" w:rsidRDefault="00467324" w:rsidP="00467324">
      <w:pPr>
        <w:rPr>
          <w:color w:val="auto"/>
        </w:rPr>
      </w:pPr>
      <w:r w:rsidRPr="008C4B00">
        <w:rPr>
          <w:color w:val="auto"/>
        </w:rPr>
        <w:t>0:2:58.180 --&gt; 0:2:58.460</w:t>
      </w:r>
      <w:r w:rsidRPr="008C4B00">
        <w:rPr>
          <w:color w:val="auto"/>
        </w:rPr>
        <w:br/>
        <w:t>Interviewee A</w:t>
      </w:r>
      <w:r w:rsidRPr="008C4B00">
        <w:rPr>
          <w:color w:val="auto"/>
        </w:rPr>
        <w:br/>
        <w:t>Ohh.</w:t>
      </w:r>
    </w:p>
    <w:p w14:paraId="5ADE3AF2" w14:textId="77777777" w:rsidR="00467324" w:rsidRPr="008C4B00" w:rsidRDefault="00467324" w:rsidP="00467324">
      <w:pPr>
        <w:rPr>
          <w:color w:val="auto"/>
        </w:rPr>
      </w:pPr>
      <w:r w:rsidRPr="008C4B00">
        <w:rPr>
          <w:color w:val="auto"/>
        </w:rPr>
        <w:t>0:3:0.340 --&gt; 0:3:0.940</w:t>
      </w:r>
      <w:r w:rsidRPr="008C4B00">
        <w:rPr>
          <w:color w:val="auto"/>
        </w:rPr>
        <w:br/>
        <w:t>Interviewee A</w:t>
      </w:r>
      <w:r w:rsidRPr="008C4B00">
        <w:rPr>
          <w:color w:val="auto"/>
        </w:rPr>
        <w:br/>
        <w:t>* ****.</w:t>
      </w:r>
    </w:p>
    <w:p w14:paraId="1A884197" w14:textId="77777777" w:rsidR="00467324" w:rsidRPr="008C4B00" w:rsidRDefault="00467324" w:rsidP="00467324">
      <w:pPr>
        <w:rPr>
          <w:color w:val="auto"/>
        </w:rPr>
      </w:pPr>
      <w:r w:rsidRPr="008C4B00">
        <w:rPr>
          <w:color w:val="auto"/>
        </w:rPr>
        <w:t>0:3:3.260 --&gt; 0:3:4.60</w:t>
      </w:r>
      <w:r w:rsidRPr="008C4B00">
        <w:rPr>
          <w:color w:val="auto"/>
        </w:rPr>
        <w:br/>
        <w:t>Interviewee A</w:t>
      </w:r>
      <w:r w:rsidRPr="008C4B00">
        <w:rPr>
          <w:color w:val="auto"/>
        </w:rPr>
        <w:br/>
        <w:t>And.</w:t>
      </w:r>
    </w:p>
    <w:p w14:paraId="7848F201" w14:textId="77777777" w:rsidR="00467324" w:rsidRPr="008C4B00" w:rsidRDefault="00467324" w:rsidP="00467324">
      <w:pPr>
        <w:rPr>
          <w:color w:val="auto"/>
        </w:rPr>
      </w:pPr>
      <w:r w:rsidRPr="008C4B00">
        <w:rPr>
          <w:color w:val="auto"/>
        </w:rPr>
        <w:t>0:3:6.220 --&gt; 0:3:17.70</w:t>
      </w:r>
      <w:r w:rsidRPr="008C4B00">
        <w:rPr>
          <w:color w:val="auto"/>
        </w:rPr>
        <w:br/>
        <w:t>Sinead Duffy</w:t>
      </w:r>
      <w:r w:rsidRPr="008C4B00">
        <w:rPr>
          <w:color w:val="auto"/>
        </w:rPr>
        <w:br/>
        <w:t>While you're looking to ask, I'm just going to confirm that you know, if you want to take withdraw from this process, that's no bother at any stage, I'll pull your, your interview and whatever you tell me out of the.</w:t>
      </w:r>
    </w:p>
    <w:p w14:paraId="2178FA64" w14:textId="77777777" w:rsidR="00467324" w:rsidRPr="008C4B00" w:rsidRDefault="00467324" w:rsidP="00467324">
      <w:pPr>
        <w:rPr>
          <w:color w:val="auto"/>
        </w:rPr>
      </w:pPr>
      <w:r w:rsidRPr="008C4B00">
        <w:rPr>
          <w:color w:val="auto"/>
        </w:rPr>
        <w:t>0:3:18.270 --&gt; 0:3:19.320</w:t>
      </w:r>
      <w:r w:rsidRPr="008C4B00">
        <w:rPr>
          <w:color w:val="auto"/>
        </w:rPr>
        <w:br/>
        <w:t>Interviewee A</w:t>
      </w:r>
      <w:r w:rsidRPr="008C4B00">
        <w:rPr>
          <w:color w:val="auto"/>
        </w:rPr>
        <w:br/>
        <w:t>Ohh you're safe enough.</w:t>
      </w:r>
    </w:p>
    <w:p w14:paraId="392A82B4" w14:textId="77777777" w:rsidR="00467324" w:rsidRPr="008C4B00" w:rsidRDefault="00467324" w:rsidP="00467324">
      <w:pPr>
        <w:rPr>
          <w:color w:val="auto"/>
        </w:rPr>
      </w:pPr>
      <w:r w:rsidRPr="008C4B00">
        <w:rPr>
          <w:color w:val="auto"/>
        </w:rPr>
        <w:t>0:3:32.790 --&gt; 0:3:33.200</w:t>
      </w:r>
      <w:r w:rsidRPr="008C4B00">
        <w:rPr>
          <w:color w:val="auto"/>
        </w:rPr>
        <w:br/>
        <w:t>Interviewee A</w:t>
      </w:r>
      <w:r w:rsidRPr="008C4B00">
        <w:rPr>
          <w:color w:val="auto"/>
        </w:rPr>
        <w:br/>
        <w:t>Ohh.</w:t>
      </w:r>
    </w:p>
    <w:p w14:paraId="2EE50BF5" w14:textId="77777777" w:rsidR="00467324" w:rsidRPr="008C4B00" w:rsidRDefault="00467324" w:rsidP="00467324">
      <w:pPr>
        <w:rPr>
          <w:color w:val="auto"/>
        </w:rPr>
      </w:pPr>
      <w:r w:rsidRPr="008C4B00">
        <w:rPr>
          <w:color w:val="auto"/>
        </w:rPr>
        <w:t>0:3:20.560 --&gt; 0:3:33.510</w:t>
      </w:r>
      <w:r w:rsidRPr="008C4B00">
        <w:rPr>
          <w:color w:val="auto"/>
        </w:rPr>
        <w:br/>
        <w:t>Sinead Duffy</w:t>
      </w:r>
      <w:r w:rsidRPr="008C4B00">
        <w:rPr>
          <w:color w:val="auto"/>
        </w:rPr>
        <w:br/>
        <w:t>But I'm going to totally like I'm using anonymous data and I'm calling it out at the front that you know I'm not sharing any proprietary information or anything like that. I'll make sure legal are okay with it before we we go any further.</w:t>
      </w:r>
    </w:p>
    <w:p w14:paraId="2408844E" w14:textId="77777777" w:rsidR="00467324" w:rsidRPr="008C4B00" w:rsidRDefault="00467324" w:rsidP="00467324">
      <w:pPr>
        <w:rPr>
          <w:color w:val="auto"/>
        </w:rPr>
      </w:pPr>
      <w:r w:rsidRPr="008C4B00">
        <w:rPr>
          <w:color w:val="auto"/>
        </w:rPr>
        <w:lastRenderedPageBreak/>
        <w:t>0:3:34.130 --&gt; 0:3:34.860</w:t>
      </w:r>
      <w:r w:rsidRPr="008C4B00">
        <w:rPr>
          <w:color w:val="auto"/>
        </w:rPr>
        <w:br/>
        <w:t>Interviewee A</w:t>
      </w:r>
      <w:r w:rsidRPr="008C4B00">
        <w:rPr>
          <w:color w:val="auto"/>
        </w:rPr>
        <w:br/>
        <w:t>Family.</w:t>
      </w:r>
    </w:p>
    <w:p w14:paraId="75C8770E" w14:textId="77777777" w:rsidR="00467324" w:rsidRPr="008C4B00" w:rsidRDefault="00467324" w:rsidP="00467324">
      <w:pPr>
        <w:rPr>
          <w:color w:val="auto"/>
        </w:rPr>
      </w:pPr>
      <w:r w:rsidRPr="008C4B00">
        <w:rPr>
          <w:color w:val="auto"/>
        </w:rPr>
        <w:t>0:3:39.950 --&gt; 0:3:40.390</w:t>
      </w:r>
      <w:r w:rsidRPr="008C4B00">
        <w:rPr>
          <w:color w:val="auto"/>
        </w:rPr>
        <w:br/>
        <w:t>Sinead Duffy</w:t>
      </w:r>
      <w:r w:rsidRPr="008C4B00">
        <w:rPr>
          <w:color w:val="auto"/>
        </w:rPr>
        <w:br/>
        <w:t>Hmm.</w:t>
      </w:r>
    </w:p>
    <w:p w14:paraId="268C424F" w14:textId="77777777" w:rsidR="00467324" w:rsidRPr="008C4B00" w:rsidRDefault="00467324" w:rsidP="00467324">
      <w:pPr>
        <w:rPr>
          <w:color w:val="auto"/>
        </w:rPr>
      </w:pPr>
      <w:r w:rsidRPr="008C4B00">
        <w:rPr>
          <w:color w:val="auto"/>
        </w:rPr>
        <w:t>0:3:36.780 --&gt; 0:3:41.880</w:t>
      </w:r>
      <w:r w:rsidRPr="008C4B00">
        <w:rPr>
          <w:color w:val="auto"/>
        </w:rPr>
        <w:br/>
        <w:t>Interviewee A</w:t>
      </w:r>
      <w:r w:rsidRPr="008C4B00">
        <w:rPr>
          <w:color w:val="auto"/>
        </w:rPr>
        <w:br/>
        <w:t>So that's our PDF calendar and for COMPANY A, so basically.</w:t>
      </w:r>
    </w:p>
    <w:p w14:paraId="6DD88BAA" w14:textId="77777777" w:rsidR="00467324" w:rsidRPr="008C4B00" w:rsidRDefault="00467324" w:rsidP="00467324">
      <w:pPr>
        <w:rPr>
          <w:color w:val="auto"/>
        </w:rPr>
      </w:pPr>
      <w:r w:rsidRPr="008C4B00">
        <w:rPr>
          <w:color w:val="auto"/>
        </w:rPr>
        <w:t>0:3:42.650 --&gt; 0:3:48.450</w:t>
      </w:r>
      <w:r w:rsidRPr="008C4B00">
        <w:rPr>
          <w:color w:val="auto"/>
        </w:rPr>
        <w:br/>
        <w:t>Interviewee A</w:t>
      </w:r>
      <w:r w:rsidRPr="008C4B00">
        <w:rPr>
          <w:color w:val="auto"/>
        </w:rPr>
        <w:br/>
        <w:t>It kind of starts in January with kind of the plans doing their work that matters most alignment. So looking at.</w:t>
      </w:r>
    </w:p>
    <w:p w14:paraId="2772F717" w14:textId="77777777" w:rsidR="00467324" w:rsidRPr="008C4B00" w:rsidRDefault="00467324" w:rsidP="00467324">
      <w:pPr>
        <w:rPr>
          <w:color w:val="auto"/>
        </w:rPr>
      </w:pPr>
      <w:r w:rsidRPr="008C4B00">
        <w:rPr>
          <w:color w:val="auto"/>
        </w:rPr>
        <w:t>0:3:49.300 --&gt; 0:3:56.350</w:t>
      </w:r>
      <w:r w:rsidRPr="008C4B00">
        <w:rPr>
          <w:color w:val="auto"/>
        </w:rPr>
        <w:br/>
        <w:t>Interviewee A</w:t>
      </w:r>
      <w:r w:rsidRPr="008C4B00">
        <w:rPr>
          <w:color w:val="auto"/>
        </w:rPr>
        <w:br/>
        <w:t>Client objectives and kind of allying with employees that the talent cards are career profiles. They ask people complete doors prior to their.</w:t>
      </w:r>
    </w:p>
    <w:p w14:paraId="007DEA6D" w14:textId="77777777" w:rsidR="00467324" w:rsidRPr="008C4B00" w:rsidRDefault="00467324" w:rsidP="00467324">
      <w:pPr>
        <w:rPr>
          <w:color w:val="auto"/>
        </w:rPr>
      </w:pPr>
      <w:r w:rsidRPr="008C4B00">
        <w:rPr>
          <w:color w:val="auto"/>
        </w:rPr>
        <w:t>0:3:57.80 --&gt; 0:4:3.630</w:t>
      </w:r>
      <w:r w:rsidRPr="008C4B00">
        <w:rPr>
          <w:color w:val="auto"/>
        </w:rPr>
        <w:br/>
        <w:t>Interviewee A</w:t>
      </w:r>
      <w:r w:rsidRPr="008C4B00">
        <w:rPr>
          <w:color w:val="auto"/>
        </w:rPr>
        <w:br/>
        <w:t>Client PDFs and then by the end of March each year. Basically all the plants are asked to complete their.</w:t>
      </w:r>
    </w:p>
    <w:p w14:paraId="79970C7E" w14:textId="77777777" w:rsidR="00467324" w:rsidRPr="008C4B00" w:rsidRDefault="00467324" w:rsidP="00467324">
      <w:pPr>
        <w:rPr>
          <w:color w:val="auto"/>
        </w:rPr>
      </w:pPr>
      <w:r w:rsidRPr="008C4B00">
        <w:rPr>
          <w:color w:val="auto"/>
        </w:rPr>
        <w:t>0:4:8.200 --&gt; 0:4:8.600</w:t>
      </w:r>
      <w:r w:rsidRPr="008C4B00">
        <w:rPr>
          <w:color w:val="auto"/>
        </w:rPr>
        <w:br/>
        <w:t>Sinead Duffy</w:t>
      </w:r>
      <w:r w:rsidRPr="008C4B00">
        <w:rPr>
          <w:color w:val="auto"/>
        </w:rPr>
        <w:br/>
        <w:t>Hmm.</w:t>
      </w:r>
    </w:p>
    <w:p w14:paraId="32C7471F" w14:textId="77777777" w:rsidR="00467324" w:rsidRPr="008C4B00" w:rsidRDefault="00467324" w:rsidP="00467324">
      <w:pPr>
        <w:rPr>
          <w:color w:val="auto"/>
        </w:rPr>
      </w:pPr>
      <w:r w:rsidRPr="008C4B00">
        <w:rPr>
          <w:color w:val="auto"/>
        </w:rPr>
        <w:t>0:4:4.330 --&gt; 0:4:15.390</w:t>
      </w:r>
      <w:r w:rsidRPr="008C4B00">
        <w:rPr>
          <w:color w:val="auto"/>
        </w:rPr>
        <w:br/>
        <w:t>Interviewee A</w:t>
      </w:r>
      <w:r w:rsidRPr="008C4B00">
        <w:rPr>
          <w:color w:val="auto"/>
        </w:rPr>
        <w:br/>
        <w:t>Their planned PDFs, right. I'll take you through the process in a second. We kind of then roll that up to kind of east and West regional kind of apps. And we also gonna do the supply chain services.</w:t>
      </w:r>
    </w:p>
    <w:p w14:paraId="22002D55" w14:textId="77777777" w:rsidR="00467324" w:rsidRPr="008C4B00" w:rsidRDefault="00467324" w:rsidP="00467324">
      <w:pPr>
        <w:rPr>
          <w:color w:val="auto"/>
        </w:rPr>
      </w:pPr>
      <w:r w:rsidRPr="008C4B00">
        <w:rPr>
          <w:color w:val="auto"/>
        </w:rPr>
        <w:t>0:4:16.200 --&gt; 0:4:28.350</w:t>
      </w:r>
      <w:r w:rsidRPr="008C4B00">
        <w:rPr>
          <w:color w:val="auto"/>
        </w:rPr>
        <w:br/>
        <w:t>Interviewee A</w:t>
      </w:r>
      <w:r w:rsidRPr="008C4B00">
        <w:rPr>
          <w:color w:val="auto"/>
        </w:rPr>
        <w:br/>
        <w:t>We then try and kind of get and we haven't been too successful on this, but kind of basically particularly supply chain where you got a lot of supply chain resource and plant and a lot of supply chain resources and supply chain services is kind of have a joint.</w:t>
      </w:r>
    </w:p>
    <w:p w14:paraId="7BD7CAC6" w14:textId="77777777" w:rsidR="00467324" w:rsidRPr="008C4B00" w:rsidRDefault="00467324" w:rsidP="00467324">
      <w:pPr>
        <w:rPr>
          <w:color w:val="auto"/>
        </w:rPr>
      </w:pPr>
      <w:r w:rsidRPr="008C4B00">
        <w:rPr>
          <w:color w:val="auto"/>
        </w:rPr>
        <w:t>0:4:29.710 --&gt; 0:4:41.500</w:t>
      </w:r>
      <w:r w:rsidRPr="008C4B00">
        <w:rPr>
          <w:color w:val="auto"/>
        </w:rPr>
        <w:br/>
        <w:t>Interviewee A</w:t>
      </w:r>
      <w:r w:rsidRPr="008C4B00">
        <w:rPr>
          <w:color w:val="auto"/>
        </w:rPr>
        <w:br/>
        <w:t>PDF to make sure kind of their sharing talent across the entire supply chain organisation and then in May we pick up the global functions and in June we kind of roll out up to kind of a COMPANY A level.</w:t>
      </w:r>
    </w:p>
    <w:p w14:paraId="208B1747" w14:textId="77777777" w:rsidR="00467324" w:rsidRPr="008C4B00" w:rsidRDefault="00467324" w:rsidP="00467324">
      <w:pPr>
        <w:rPr>
          <w:color w:val="auto"/>
        </w:rPr>
      </w:pPr>
      <w:r w:rsidRPr="008C4B00">
        <w:rPr>
          <w:color w:val="auto"/>
        </w:rPr>
        <w:t>0:4:42.230 --&gt; 0:4:42.710</w:t>
      </w:r>
      <w:r w:rsidRPr="008C4B00">
        <w:rPr>
          <w:color w:val="auto"/>
        </w:rPr>
        <w:br/>
        <w:t>Sinead Duffy</w:t>
      </w:r>
      <w:r w:rsidRPr="008C4B00">
        <w:rPr>
          <w:color w:val="auto"/>
        </w:rPr>
        <w:br/>
        <w:t>Okay.</w:t>
      </w:r>
    </w:p>
    <w:p w14:paraId="1308B053" w14:textId="77777777" w:rsidR="00467324" w:rsidRPr="008C4B00" w:rsidRDefault="00467324" w:rsidP="00467324">
      <w:pPr>
        <w:rPr>
          <w:color w:val="auto"/>
        </w:rPr>
      </w:pPr>
      <w:r w:rsidRPr="008C4B00">
        <w:rPr>
          <w:color w:val="auto"/>
        </w:rPr>
        <w:lastRenderedPageBreak/>
        <w:t>0:4:42.830 --&gt; 0:4:51.510</w:t>
      </w:r>
      <w:r w:rsidRPr="008C4B00">
        <w:rPr>
          <w:color w:val="auto"/>
        </w:rPr>
        <w:br/>
        <w:t>Interviewee A</w:t>
      </w:r>
      <w:r w:rsidRPr="008C4B00">
        <w:rPr>
          <w:color w:val="auto"/>
        </w:rPr>
        <w:br/>
        <w:t>Power to processes and it's linked to the job framework. We kind of have those formal peak career conversations in June and November and we do a.</w:t>
      </w:r>
    </w:p>
    <w:p w14:paraId="4F61161A" w14:textId="77777777" w:rsidR="00467324" w:rsidRPr="008C4B00" w:rsidRDefault="00467324" w:rsidP="00467324">
      <w:pPr>
        <w:rPr>
          <w:color w:val="auto"/>
        </w:rPr>
      </w:pPr>
      <w:r w:rsidRPr="008C4B00">
        <w:rPr>
          <w:color w:val="auto"/>
        </w:rPr>
        <w:t>0:4:52.230 --&gt; 0:5:0.400</w:t>
      </w:r>
      <w:r w:rsidRPr="008C4B00">
        <w:rPr>
          <w:color w:val="auto"/>
        </w:rPr>
        <w:br/>
        <w:t>Interviewee A</w:t>
      </w:r>
      <w:r w:rsidRPr="008C4B00">
        <w:rPr>
          <w:color w:val="auto"/>
        </w:rPr>
        <w:br/>
        <w:t>Or supposed to do and our capability PDF in August. So our PDF process really looks at kind of our current rolls.</w:t>
      </w:r>
    </w:p>
    <w:p w14:paraId="5A99B4E4" w14:textId="77777777" w:rsidR="00467324" w:rsidRPr="008C4B00" w:rsidRDefault="00467324" w:rsidP="00467324">
      <w:pPr>
        <w:rPr>
          <w:color w:val="auto"/>
        </w:rPr>
      </w:pPr>
      <w:r w:rsidRPr="008C4B00">
        <w:rPr>
          <w:color w:val="auto"/>
        </w:rPr>
        <w:t>0:5:0.860 --&gt; 0:5:1.310</w:t>
      </w:r>
      <w:r w:rsidRPr="008C4B00">
        <w:rPr>
          <w:color w:val="auto"/>
        </w:rPr>
        <w:br/>
        <w:t>Sinead Duffy</w:t>
      </w:r>
      <w:r w:rsidRPr="008C4B00">
        <w:rPr>
          <w:color w:val="auto"/>
        </w:rPr>
        <w:br/>
        <w:t>Hmm.</w:t>
      </w:r>
    </w:p>
    <w:p w14:paraId="55BD79AD" w14:textId="77777777" w:rsidR="00467324" w:rsidRPr="008C4B00" w:rsidRDefault="00467324" w:rsidP="00467324">
      <w:pPr>
        <w:rPr>
          <w:color w:val="auto"/>
        </w:rPr>
      </w:pPr>
      <w:r w:rsidRPr="008C4B00">
        <w:rPr>
          <w:color w:val="auto"/>
        </w:rPr>
        <w:t>0:5:1.160 --&gt; 0:5:18.950</w:t>
      </w:r>
      <w:r w:rsidRPr="008C4B00">
        <w:rPr>
          <w:color w:val="auto"/>
        </w:rPr>
        <w:br/>
        <w:t>Interviewee A</w:t>
      </w:r>
      <w:r w:rsidRPr="008C4B00">
        <w:rPr>
          <w:color w:val="auto"/>
        </w:rPr>
        <w:br/>
        <w:t>That kind of says have you got kind of a a succession pipeline in place to kind of plug those gaps, the idea the our capability is to kind of using the arc capability model is to identify what are the rules, the skins and the structures that we need for the future but more future looking?</w:t>
      </w:r>
    </w:p>
    <w:p w14:paraId="60F1BC6F" w14:textId="77777777" w:rsidR="00467324" w:rsidRPr="008C4B00" w:rsidRDefault="00467324" w:rsidP="00467324">
      <w:pPr>
        <w:rPr>
          <w:color w:val="auto"/>
        </w:rPr>
      </w:pPr>
      <w:r w:rsidRPr="008C4B00">
        <w:rPr>
          <w:color w:val="auto"/>
        </w:rPr>
        <w:t>0:5:19.590 --&gt; 0:5:20.40</w:t>
      </w:r>
      <w:r w:rsidRPr="008C4B00">
        <w:rPr>
          <w:color w:val="auto"/>
        </w:rPr>
        <w:br/>
        <w:t>Sinead Duffy</w:t>
      </w:r>
      <w:r w:rsidRPr="008C4B00">
        <w:rPr>
          <w:color w:val="auto"/>
        </w:rPr>
        <w:br/>
        <w:t>Okay.</w:t>
      </w:r>
    </w:p>
    <w:p w14:paraId="34D6DF51" w14:textId="77777777" w:rsidR="00467324" w:rsidRPr="008C4B00" w:rsidRDefault="00467324" w:rsidP="00467324">
      <w:pPr>
        <w:rPr>
          <w:color w:val="auto"/>
        </w:rPr>
      </w:pPr>
      <w:r w:rsidRPr="008C4B00">
        <w:rPr>
          <w:color w:val="auto"/>
        </w:rPr>
        <w:t>0:5:20.440 --&gt; 0:5:31.150</w:t>
      </w:r>
      <w:r w:rsidRPr="008C4B00">
        <w:rPr>
          <w:color w:val="auto"/>
        </w:rPr>
        <w:br/>
        <w:t>Interviewee A</w:t>
      </w:r>
      <w:r w:rsidRPr="008C4B00">
        <w:rPr>
          <w:color w:val="auto"/>
        </w:rPr>
        <w:br/>
        <w:t>And then in terms of rest of the PDF process is really kind of the back end of your own September through to October, November, it's a talent segmentation PDF where we basically turn where your.</w:t>
      </w:r>
    </w:p>
    <w:p w14:paraId="3241FCF8" w14:textId="77777777" w:rsidR="00467324" w:rsidRPr="008C4B00" w:rsidRDefault="00467324" w:rsidP="00467324">
      <w:pPr>
        <w:rPr>
          <w:color w:val="auto"/>
        </w:rPr>
      </w:pPr>
      <w:r w:rsidRPr="008C4B00">
        <w:rPr>
          <w:color w:val="auto"/>
        </w:rPr>
        <w:t>0:5:37.550 --&gt; 0:5:37.920</w:t>
      </w:r>
      <w:r w:rsidRPr="008C4B00">
        <w:rPr>
          <w:color w:val="auto"/>
        </w:rPr>
        <w:br/>
        <w:t>Sinead Duffy</w:t>
      </w:r>
      <w:r w:rsidRPr="008C4B00">
        <w:rPr>
          <w:color w:val="auto"/>
        </w:rPr>
        <w:br/>
        <w:t>M.</w:t>
      </w:r>
    </w:p>
    <w:p w14:paraId="28928811" w14:textId="77777777" w:rsidR="00467324" w:rsidRPr="008C4B00" w:rsidRDefault="00467324" w:rsidP="00467324">
      <w:pPr>
        <w:rPr>
          <w:color w:val="auto"/>
        </w:rPr>
      </w:pPr>
      <w:r w:rsidRPr="008C4B00">
        <w:rPr>
          <w:color w:val="auto"/>
        </w:rPr>
        <w:t>0:5:32.400 --&gt; 0:5:40.10</w:t>
      </w:r>
      <w:r w:rsidRPr="008C4B00">
        <w:rPr>
          <w:color w:val="auto"/>
        </w:rPr>
        <w:br/>
        <w:t>Interviewee A</w:t>
      </w:r>
      <w:r w:rsidRPr="008C4B00">
        <w:rPr>
          <w:color w:val="auto"/>
        </w:rPr>
        <w:br/>
        <w:t>But used to be hypertension casts and Cortana, and it's now obviously just high potential. And then at the back end of the year, you'll find it at the P/E.</w:t>
      </w:r>
    </w:p>
    <w:p w14:paraId="187AC314" w14:textId="77777777" w:rsidR="00467324" w:rsidRPr="008C4B00" w:rsidRDefault="00467324" w:rsidP="00467324">
      <w:pPr>
        <w:rPr>
          <w:color w:val="auto"/>
        </w:rPr>
      </w:pPr>
      <w:r w:rsidRPr="008C4B00">
        <w:rPr>
          <w:color w:val="auto"/>
        </w:rPr>
        <w:t>0:5:41.580 --&gt; 0:5:43.850</w:t>
      </w:r>
      <w:r w:rsidRPr="008C4B00">
        <w:rPr>
          <w:color w:val="auto"/>
        </w:rPr>
        <w:br/>
        <w:t>Interviewee A</w:t>
      </w:r>
      <w:r w:rsidRPr="008C4B00">
        <w:rPr>
          <w:color w:val="auto"/>
        </w:rPr>
        <w:br/>
        <w:t>PDFs in terms of that differentiation process.</w:t>
      </w:r>
    </w:p>
    <w:p w14:paraId="389A9402" w14:textId="77777777" w:rsidR="00467324" w:rsidRPr="008C4B00" w:rsidRDefault="00467324" w:rsidP="00467324">
      <w:pPr>
        <w:rPr>
          <w:color w:val="auto"/>
        </w:rPr>
      </w:pPr>
      <w:r w:rsidRPr="008C4B00">
        <w:rPr>
          <w:color w:val="auto"/>
        </w:rPr>
        <w:t>0:5:44.450 --&gt; 0:5:44.940</w:t>
      </w:r>
      <w:r w:rsidRPr="008C4B00">
        <w:rPr>
          <w:color w:val="auto"/>
        </w:rPr>
        <w:br/>
        <w:t>Sinead Duffy</w:t>
      </w:r>
      <w:r w:rsidRPr="008C4B00">
        <w:rPr>
          <w:color w:val="auto"/>
        </w:rPr>
        <w:br/>
        <w:t>Atcha.</w:t>
      </w:r>
    </w:p>
    <w:p w14:paraId="1D2CDDFB" w14:textId="77777777" w:rsidR="00467324" w:rsidRPr="008C4B00" w:rsidRDefault="00467324" w:rsidP="00467324">
      <w:pPr>
        <w:rPr>
          <w:color w:val="auto"/>
        </w:rPr>
      </w:pPr>
      <w:r w:rsidRPr="008C4B00">
        <w:rPr>
          <w:color w:val="auto"/>
        </w:rPr>
        <w:t>0:5:44.520 --&gt; 0:5:47.550</w:t>
      </w:r>
      <w:r w:rsidRPr="008C4B00">
        <w:rPr>
          <w:color w:val="auto"/>
        </w:rPr>
        <w:br/>
        <w:t>Interviewee A</w:t>
      </w:r>
      <w:r w:rsidRPr="008C4B00">
        <w:rPr>
          <w:color w:val="auto"/>
        </w:rPr>
        <w:br/>
        <w:t>What actually happens in the?</w:t>
      </w:r>
    </w:p>
    <w:p w14:paraId="5D4CA413" w14:textId="77777777" w:rsidR="00467324" w:rsidRPr="008C4B00" w:rsidRDefault="00467324" w:rsidP="00467324">
      <w:pPr>
        <w:rPr>
          <w:color w:val="auto"/>
        </w:rPr>
      </w:pPr>
      <w:r w:rsidRPr="008C4B00">
        <w:rPr>
          <w:color w:val="auto"/>
        </w:rPr>
        <w:lastRenderedPageBreak/>
        <w:t>0:5:50.700 --&gt; 0:5:51.270</w:t>
      </w:r>
      <w:r w:rsidRPr="008C4B00">
        <w:rPr>
          <w:color w:val="auto"/>
        </w:rPr>
        <w:br/>
        <w:t>Interviewee A</w:t>
      </w:r>
      <w:r w:rsidRPr="008C4B00">
        <w:rPr>
          <w:color w:val="auto"/>
        </w:rPr>
        <w:br/>
        <w:t>Compare.</w:t>
      </w:r>
    </w:p>
    <w:p w14:paraId="603F4817" w14:textId="77777777" w:rsidR="00467324" w:rsidRPr="008C4B00" w:rsidRDefault="00467324" w:rsidP="00467324">
      <w:pPr>
        <w:rPr>
          <w:color w:val="auto"/>
        </w:rPr>
      </w:pPr>
      <w:r w:rsidRPr="008C4B00">
        <w:rPr>
          <w:color w:val="auto"/>
        </w:rPr>
        <w:t>0:5:56.680 --&gt; 0:6:9.770</w:t>
      </w:r>
      <w:r w:rsidRPr="008C4B00">
        <w:rPr>
          <w:color w:val="auto"/>
        </w:rPr>
        <w:br/>
        <w:t>Interviewee A</w:t>
      </w:r>
      <w:r w:rsidRPr="008C4B00">
        <w:rPr>
          <w:color w:val="auto"/>
        </w:rPr>
        <w:br/>
        <w:t>So the objective is that basically you go to the process and you can meet your kind of current future tenant needs in terms of specific outcomes that you identify 2 to 3 candidates for each position. So you got problem with candidates.</w:t>
      </w:r>
    </w:p>
    <w:p w14:paraId="76BD765D" w14:textId="77777777" w:rsidR="00467324" w:rsidRPr="008C4B00" w:rsidRDefault="00467324" w:rsidP="00467324">
      <w:pPr>
        <w:rPr>
          <w:color w:val="auto"/>
        </w:rPr>
      </w:pPr>
      <w:r w:rsidRPr="008C4B00">
        <w:rPr>
          <w:color w:val="auto"/>
        </w:rPr>
        <w:t>0:6:10.430 --&gt; 0:6:10.850</w:t>
      </w:r>
      <w:r w:rsidRPr="008C4B00">
        <w:rPr>
          <w:color w:val="auto"/>
        </w:rPr>
        <w:br/>
        <w:t>Sinead Duffy</w:t>
      </w:r>
      <w:r w:rsidRPr="008C4B00">
        <w:rPr>
          <w:color w:val="auto"/>
        </w:rPr>
        <w:br/>
        <w:t>Umm.</w:t>
      </w:r>
    </w:p>
    <w:p w14:paraId="5D72D016" w14:textId="77777777" w:rsidR="00467324" w:rsidRPr="008C4B00" w:rsidRDefault="00467324" w:rsidP="00467324">
      <w:pPr>
        <w:rPr>
          <w:color w:val="auto"/>
        </w:rPr>
      </w:pPr>
      <w:r w:rsidRPr="008C4B00">
        <w:rPr>
          <w:color w:val="auto"/>
        </w:rPr>
        <w:t>0:6:10.640 --&gt; 0:6:18.650</w:t>
      </w:r>
      <w:r w:rsidRPr="008C4B00">
        <w:rPr>
          <w:color w:val="auto"/>
        </w:rPr>
        <w:br/>
        <w:t>Interviewee A</w:t>
      </w:r>
      <w:r w:rsidRPr="008C4B00">
        <w:rPr>
          <w:color w:val="auto"/>
        </w:rPr>
        <w:br/>
        <w:t>They need you identify want development action. So we're trying to differentiate between development for your current role and development for succession plan role.</w:t>
      </w:r>
    </w:p>
    <w:p w14:paraId="18A5B10A" w14:textId="77777777" w:rsidR="00467324" w:rsidRPr="008C4B00" w:rsidRDefault="00467324" w:rsidP="00467324">
      <w:pPr>
        <w:rPr>
          <w:color w:val="auto"/>
        </w:rPr>
      </w:pPr>
      <w:r w:rsidRPr="008C4B00">
        <w:rPr>
          <w:color w:val="auto"/>
        </w:rPr>
        <w:t>0:6:19.930 --&gt; 0:6:20.340</w:t>
      </w:r>
      <w:r w:rsidRPr="008C4B00">
        <w:rPr>
          <w:color w:val="auto"/>
        </w:rPr>
        <w:br/>
        <w:t>Sinead Duffy</w:t>
      </w:r>
      <w:r w:rsidRPr="008C4B00">
        <w:rPr>
          <w:color w:val="auto"/>
        </w:rPr>
        <w:br/>
        <w:t>Okay.</w:t>
      </w:r>
    </w:p>
    <w:p w14:paraId="27858654" w14:textId="77777777" w:rsidR="00467324" w:rsidRPr="008C4B00" w:rsidRDefault="00467324" w:rsidP="00467324">
      <w:pPr>
        <w:rPr>
          <w:color w:val="auto"/>
        </w:rPr>
      </w:pPr>
      <w:r w:rsidRPr="008C4B00">
        <w:rPr>
          <w:color w:val="auto"/>
        </w:rPr>
        <w:t>0:6:22.660 --&gt; 0:6:23.50</w:t>
      </w:r>
      <w:r w:rsidRPr="008C4B00">
        <w:rPr>
          <w:color w:val="auto"/>
        </w:rPr>
        <w:br/>
        <w:t>Sinead Duffy</w:t>
      </w:r>
      <w:r w:rsidRPr="008C4B00">
        <w:rPr>
          <w:color w:val="auto"/>
        </w:rPr>
        <w:br/>
        <w:t>Hmm.</w:t>
      </w:r>
    </w:p>
    <w:p w14:paraId="487F191C" w14:textId="77777777" w:rsidR="00467324" w:rsidRPr="008C4B00" w:rsidRDefault="00467324" w:rsidP="00467324">
      <w:pPr>
        <w:rPr>
          <w:color w:val="auto"/>
        </w:rPr>
      </w:pPr>
      <w:r w:rsidRPr="008C4B00">
        <w:rPr>
          <w:color w:val="auto"/>
        </w:rPr>
        <w:t>0:6:49.20 --&gt; 0:6:49.560</w:t>
      </w:r>
      <w:r w:rsidRPr="008C4B00">
        <w:rPr>
          <w:color w:val="auto"/>
        </w:rPr>
        <w:br/>
        <w:t>Sinead Duffy</w:t>
      </w:r>
      <w:r w:rsidRPr="008C4B00">
        <w:rPr>
          <w:color w:val="auto"/>
        </w:rPr>
        <w:br/>
        <w:t>OK.</w:t>
      </w:r>
    </w:p>
    <w:p w14:paraId="4EF323C8" w14:textId="77777777" w:rsidR="00467324" w:rsidRPr="008C4B00" w:rsidRDefault="00467324" w:rsidP="00467324">
      <w:pPr>
        <w:rPr>
          <w:color w:val="auto"/>
        </w:rPr>
      </w:pPr>
      <w:r w:rsidRPr="008C4B00">
        <w:rPr>
          <w:color w:val="auto"/>
        </w:rPr>
        <w:t>0:6:19.680 --&gt; 0:6:49.570</w:t>
      </w:r>
      <w:r w:rsidRPr="008C4B00">
        <w:rPr>
          <w:color w:val="auto"/>
        </w:rPr>
        <w:br/>
        <w:t>Interviewee A</w:t>
      </w:r>
      <w:r w:rsidRPr="008C4B00">
        <w:rPr>
          <w:color w:val="auto"/>
        </w:rPr>
        <w:br/>
        <w:t>And because they're kind of two different animals and and it's really trying to get the focus on what's the one development action that were most accelerate this person's readiness. So if there are two to five, alright, what's the gap? What do they missing in terms of the scaler and experience? And that stopped them being zero to 2 and have an identified what that is. But the one thing you can do of next 12 months that one most accelerate their readiness must have one big ticket item you can focus on. We asked it then.</w:t>
      </w:r>
    </w:p>
    <w:p w14:paraId="60B09CFA" w14:textId="77777777" w:rsidR="00467324" w:rsidRPr="008C4B00" w:rsidRDefault="00467324" w:rsidP="00467324">
      <w:pPr>
        <w:rPr>
          <w:color w:val="auto"/>
        </w:rPr>
      </w:pPr>
      <w:r w:rsidRPr="008C4B00">
        <w:rPr>
          <w:color w:val="auto"/>
        </w:rPr>
        <w:t>0:6:49.640 --&gt; 0:6:50.710</w:t>
      </w:r>
      <w:r w:rsidRPr="008C4B00">
        <w:rPr>
          <w:color w:val="auto"/>
        </w:rPr>
        <w:br/>
        <w:t>Interviewee A</w:t>
      </w:r>
      <w:r w:rsidRPr="008C4B00">
        <w:rPr>
          <w:color w:val="auto"/>
        </w:rPr>
        <w:br/>
        <w:t>Because I am.</w:t>
      </w:r>
    </w:p>
    <w:p w14:paraId="7282FD2E" w14:textId="77777777" w:rsidR="00467324" w:rsidRPr="008C4B00" w:rsidRDefault="00467324" w:rsidP="00467324">
      <w:pPr>
        <w:rPr>
          <w:color w:val="auto"/>
        </w:rPr>
      </w:pPr>
      <w:r w:rsidRPr="008C4B00">
        <w:rPr>
          <w:color w:val="auto"/>
        </w:rPr>
        <w:t>0:6:51.950 --&gt; 0:6:57.330</w:t>
      </w:r>
      <w:r w:rsidRPr="008C4B00">
        <w:rPr>
          <w:color w:val="auto"/>
        </w:rPr>
        <w:br/>
        <w:t>Interviewee A</w:t>
      </w:r>
      <w:r w:rsidRPr="008C4B00">
        <w:rPr>
          <w:color w:val="auto"/>
        </w:rPr>
        <w:br/>
        <w:t>Retention risks for the pipe, attention of cast and then we also look at there's anyone need a move.</w:t>
      </w:r>
    </w:p>
    <w:p w14:paraId="2637D02A" w14:textId="77777777" w:rsidR="00467324" w:rsidRPr="008C4B00" w:rsidRDefault="00467324" w:rsidP="00467324">
      <w:pPr>
        <w:rPr>
          <w:color w:val="auto"/>
        </w:rPr>
      </w:pPr>
      <w:r w:rsidRPr="008C4B00">
        <w:rPr>
          <w:color w:val="auto"/>
        </w:rPr>
        <w:lastRenderedPageBreak/>
        <w:t>0:6:59.350 --&gt; 0:7:2.980</w:t>
      </w:r>
      <w:r w:rsidRPr="008C4B00">
        <w:rPr>
          <w:color w:val="auto"/>
        </w:rPr>
        <w:br/>
        <w:t>Interviewee A</w:t>
      </w:r>
      <w:r w:rsidRPr="008C4B00">
        <w:rPr>
          <w:color w:val="auto"/>
        </w:rPr>
        <w:br/>
        <w:t>And and then obviously all that data gets rolled up into our PDF.</w:t>
      </w:r>
    </w:p>
    <w:p w14:paraId="463997E0" w14:textId="77777777" w:rsidR="00467324" w:rsidRPr="008C4B00" w:rsidRDefault="00467324" w:rsidP="00467324">
      <w:pPr>
        <w:rPr>
          <w:color w:val="auto"/>
        </w:rPr>
      </w:pPr>
      <w:r w:rsidRPr="008C4B00">
        <w:rPr>
          <w:color w:val="auto"/>
        </w:rPr>
        <w:t>0:7:4.760 --&gt; 0:7:6.180</w:t>
      </w:r>
      <w:r w:rsidRPr="008C4B00">
        <w:rPr>
          <w:color w:val="auto"/>
        </w:rPr>
        <w:br/>
        <w:t>Interviewee A</w:t>
      </w:r>
      <w:r w:rsidRPr="008C4B00">
        <w:rPr>
          <w:color w:val="auto"/>
        </w:rPr>
        <w:br/>
        <w:t>Dashboard reporting you seem to.</w:t>
      </w:r>
    </w:p>
    <w:p w14:paraId="2A844431" w14:textId="77777777" w:rsidR="00467324" w:rsidRPr="008C4B00" w:rsidRDefault="00467324" w:rsidP="00467324">
      <w:pPr>
        <w:rPr>
          <w:color w:val="auto"/>
        </w:rPr>
      </w:pPr>
      <w:r w:rsidRPr="008C4B00">
        <w:rPr>
          <w:color w:val="auto"/>
        </w:rPr>
        <w:t>0:7:5.190 --&gt; 0:7:6.190</w:t>
      </w:r>
      <w:r w:rsidRPr="008C4B00">
        <w:rPr>
          <w:color w:val="auto"/>
        </w:rPr>
        <w:br/>
        <w:t>Sinead Duffy</w:t>
      </w:r>
      <w:r w:rsidRPr="008C4B00">
        <w:rPr>
          <w:color w:val="auto"/>
        </w:rPr>
        <w:br/>
        <w:t>This dashboard.</w:t>
      </w:r>
    </w:p>
    <w:p w14:paraId="2F38E125" w14:textId="77777777" w:rsidR="00467324" w:rsidRPr="008C4B00" w:rsidRDefault="00467324" w:rsidP="00467324">
      <w:pPr>
        <w:rPr>
          <w:color w:val="auto"/>
        </w:rPr>
      </w:pPr>
      <w:r w:rsidRPr="008C4B00">
        <w:rPr>
          <w:color w:val="auto"/>
        </w:rPr>
        <w:t>0:7:7.480 --&gt; 0:7:11.630</w:t>
      </w:r>
      <w:r w:rsidRPr="008C4B00">
        <w:rPr>
          <w:color w:val="auto"/>
        </w:rPr>
        <w:br/>
        <w:t>Interviewee A</w:t>
      </w:r>
      <w:r w:rsidRPr="008C4B00">
        <w:rPr>
          <w:color w:val="auto"/>
        </w:rPr>
        <w:br/>
        <w:t>In terms of what the guys covering the agenda is?</w:t>
      </w:r>
    </w:p>
    <w:p w14:paraId="34221E03" w14:textId="77777777" w:rsidR="00467324" w:rsidRPr="008C4B00" w:rsidRDefault="00467324" w:rsidP="00467324">
      <w:pPr>
        <w:rPr>
          <w:color w:val="auto"/>
        </w:rPr>
      </w:pPr>
      <w:r w:rsidRPr="008C4B00">
        <w:rPr>
          <w:color w:val="auto"/>
        </w:rPr>
        <w:t>0:7:12.400 --&gt; 0:7:28.560</w:t>
      </w:r>
      <w:r w:rsidRPr="008C4B00">
        <w:rPr>
          <w:color w:val="auto"/>
        </w:rPr>
        <w:br/>
        <w:t>Interviewee A</w:t>
      </w:r>
      <w:r w:rsidRPr="008C4B00">
        <w:rPr>
          <w:color w:val="auto"/>
        </w:rPr>
        <w:br/>
        <w:t>Just gonna fly betterments to it. First one is kind of just looking at the data you have so you know what's your percent ready nose, percent ready now female percent. The rules. They got two or more candidates. And so just really kind of doing assessment in terms of how we doing.</w:t>
      </w:r>
    </w:p>
    <w:p w14:paraId="1BE61D34" w14:textId="77777777" w:rsidR="00467324" w:rsidRPr="008C4B00" w:rsidRDefault="00467324" w:rsidP="00467324">
      <w:pPr>
        <w:rPr>
          <w:color w:val="auto"/>
        </w:rPr>
      </w:pPr>
      <w:r w:rsidRPr="008C4B00">
        <w:rPr>
          <w:color w:val="auto"/>
        </w:rPr>
        <w:t>0:7:44.470 --&gt; 0:7:44.990</w:t>
      </w:r>
      <w:r w:rsidRPr="008C4B00">
        <w:rPr>
          <w:color w:val="auto"/>
        </w:rPr>
        <w:br/>
        <w:t>Sinead Duffy</w:t>
      </w:r>
      <w:r w:rsidRPr="008C4B00">
        <w:rPr>
          <w:color w:val="auto"/>
        </w:rPr>
        <w:br/>
        <w:t>I get you.</w:t>
      </w:r>
    </w:p>
    <w:p w14:paraId="65FB0BA3" w14:textId="77777777" w:rsidR="00467324" w:rsidRPr="008C4B00" w:rsidRDefault="00467324" w:rsidP="00467324">
      <w:pPr>
        <w:rPr>
          <w:color w:val="auto"/>
        </w:rPr>
      </w:pPr>
      <w:r w:rsidRPr="008C4B00">
        <w:rPr>
          <w:color w:val="auto"/>
        </w:rPr>
        <w:t>0:7:29.640 --&gt; 0:7:48.650</w:t>
      </w:r>
      <w:r w:rsidRPr="008C4B00">
        <w:rPr>
          <w:color w:val="auto"/>
        </w:rPr>
        <w:br/>
        <w:t>Interviewee A</w:t>
      </w:r>
      <w:r w:rsidRPr="008C4B00">
        <w:rPr>
          <w:color w:val="auto"/>
        </w:rPr>
        <w:br/>
        <w:t>In terms of those metrics versus previous years and based on where do we need to focus in terms of succession plan detail itself was literally in the plans going through all those roles and being sure we got kind of robust succession plans in place. And then once you've done a succession plan, there's kind of that development action planning piece.</w:t>
      </w:r>
    </w:p>
    <w:p w14:paraId="6AFA4B72" w14:textId="77777777" w:rsidR="00467324" w:rsidRPr="008C4B00" w:rsidRDefault="00467324" w:rsidP="00467324">
      <w:pPr>
        <w:rPr>
          <w:color w:val="auto"/>
        </w:rPr>
      </w:pPr>
      <w:r w:rsidRPr="008C4B00">
        <w:rPr>
          <w:color w:val="auto"/>
        </w:rPr>
        <w:t>0:7:49.970 --&gt; 0:7:50.320</w:t>
      </w:r>
      <w:r w:rsidRPr="008C4B00">
        <w:rPr>
          <w:color w:val="auto"/>
        </w:rPr>
        <w:br/>
        <w:t>Sinead Duffy</w:t>
      </w:r>
      <w:r w:rsidRPr="008C4B00">
        <w:rPr>
          <w:color w:val="auto"/>
        </w:rPr>
        <w:br/>
        <w:t>Hmm.</w:t>
      </w:r>
    </w:p>
    <w:p w14:paraId="1F2D4F73" w14:textId="77777777" w:rsidR="00467324" w:rsidRPr="008C4B00" w:rsidRDefault="00467324" w:rsidP="00467324">
      <w:pPr>
        <w:rPr>
          <w:color w:val="auto"/>
        </w:rPr>
      </w:pPr>
      <w:r w:rsidRPr="008C4B00">
        <w:rPr>
          <w:color w:val="auto"/>
        </w:rPr>
        <w:t>0:7:49.370 --&gt; 0:7:53.400</w:t>
      </w:r>
      <w:r w:rsidRPr="008C4B00">
        <w:rPr>
          <w:color w:val="auto"/>
        </w:rPr>
        <w:br/>
        <w:t>Interviewee A</w:t>
      </w:r>
      <w:r w:rsidRPr="008C4B00">
        <w:rPr>
          <w:color w:val="auto"/>
        </w:rPr>
        <w:br/>
        <w:t>And where you identify, right, so where we've got gaps.</w:t>
      </w:r>
    </w:p>
    <w:p w14:paraId="284DAC25" w14:textId="77777777" w:rsidR="00467324" w:rsidRPr="008C4B00" w:rsidRDefault="00467324" w:rsidP="00467324">
      <w:pPr>
        <w:rPr>
          <w:color w:val="auto"/>
        </w:rPr>
      </w:pPr>
      <w:r w:rsidRPr="008C4B00">
        <w:rPr>
          <w:color w:val="auto"/>
        </w:rPr>
        <w:t>0:7:54.60 --&gt; 0:8:2.150</w:t>
      </w:r>
      <w:r w:rsidRPr="008C4B00">
        <w:rPr>
          <w:color w:val="auto"/>
        </w:rPr>
        <w:br/>
        <w:t>Interviewee A</w:t>
      </w:r>
      <w:r w:rsidRPr="008C4B00">
        <w:rPr>
          <w:color w:val="auto"/>
        </w:rPr>
        <w:br/>
        <w:t>What a development action plan put in place and then you kind of track doors and obviously then the retention assessments and the people in place so often.</w:t>
      </w:r>
    </w:p>
    <w:p w14:paraId="46D1D837" w14:textId="77777777" w:rsidR="00467324" w:rsidRPr="008C4B00" w:rsidRDefault="00467324" w:rsidP="00467324">
      <w:pPr>
        <w:rPr>
          <w:color w:val="auto"/>
        </w:rPr>
      </w:pPr>
      <w:r w:rsidRPr="008C4B00">
        <w:rPr>
          <w:color w:val="auto"/>
        </w:rPr>
        <w:t>0:8:3.370 --&gt; 0:8:5.100</w:t>
      </w:r>
      <w:r w:rsidRPr="008C4B00">
        <w:rPr>
          <w:color w:val="auto"/>
        </w:rPr>
        <w:br/>
        <w:t>Interviewee A</w:t>
      </w:r>
      <w:r w:rsidRPr="008C4B00">
        <w:rPr>
          <w:color w:val="auto"/>
        </w:rPr>
        <w:br/>
        <w:t>Development perspective.</w:t>
      </w:r>
    </w:p>
    <w:p w14:paraId="7B608879" w14:textId="77777777" w:rsidR="00467324" w:rsidRPr="008C4B00" w:rsidRDefault="00467324" w:rsidP="00467324">
      <w:pPr>
        <w:rPr>
          <w:color w:val="auto"/>
        </w:rPr>
      </w:pPr>
      <w:r w:rsidRPr="008C4B00">
        <w:rPr>
          <w:color w:val="auto"/>
        </w:rPr>
        <w:lastRenderedPageBreak/>
        <w:t>0:8:7.50 --&gt; 0:8:20.840</w:t>
      </w:r>
      <w:r w:rsidRPr="008C4B00">
        <w:rPr>
          <w:color w:val="auto"/>
        </w:rPr>
        <w:br/>
        <w:t>Interviewee A</w:t>
      </w:r>
      <w:r w:rsidRPr="008C4B00">
        <w:rPr>
          <w:color w:val="auto"/>
        </w:rPr>
        <w:br/>
        <w:t>Basically, they're complete this template and so I kind of listen your name project, you know current. So I will location, etcetera, etcetera, what the successor role is. And then in the scription of.</w:t>
      </w:r>
    </w:p>
    <w:p w14:paraId="416089A3" w14:textId="77777777" w:rsidR="00467324" w:rsidRPr="008C4B00" w:rsidRDefault="00467324" w:rsidP="00467324">
      <w:pPr>
        <w:rPr>
          <w:color w:val="auto"/>
        </w:rPr>
      </w:pPr>
      <w:r w:rsidRPr="008C4B00">
        <w:rPr>
          <w:color w:val="auto"/>
        </w:rPr>
        <w:t>0:8:21.850 --&gt; 0:8:26.140</w:t>
      </w:r>
      <w:r w:rsidRPr="008C4B00">
        <w:rPr>
          <w:color w:val="auto"/>
        </w:rPr>
        <w:br/>
        <w:t>Interviewee A</w:t>
      </w:r>
      <w:r w:rsidRPr="008C4B00">
        <w:rPr>
          <w:color w:val="auto"/>
        </w:rPr>
        <w:br/>
        <w:t>The development action to accelerate their readiness and then we kind of have.</w:t>
      </w:r>
    </w:p>
    <w:p w14:paraId="2F8CF979" w14:textId="77777777" w:rsidR="00467324" w:rsidRPr="008C4B00" w:rsidRDefault="00467324" w:rsidP="00467324">
      <w:pPr>
        <w:rPr>
          <w:color w:val="auto"/>
        </w:rPr>
      </w:pPr>
      <w:r w:rsidRPr="008C4B00">
        <w:rPr>
          <w:color w:val="auto"/>
        </w:rPr>
        <w:t>0:8:26.790 --&gt; 0:8:40.420</w:t>
      </w:r>
      <w:r w:rsidRPr="008C4B00">
        <w:rPr>
          <w:color w:val="auto"/>
        </w:rPr>
        <w:br/>
        <w:t>Interviewee A</w:t>
      </w:r>
      <w:r w:rsidRPr="008C4B00">
        <w:rPr>
          <w:color w:val="auto"/>
        </w:rPr>
        <w:br/>
        <w:t>So later knowing different kind of development categories like you know is an STASTE, is it on the job? Is it kind of classroom training? Is the leadership development and specify who's responsible and then?</w:t>
      </w:r>
    </w:p>
    <w:p w14:paraId="4E4B66D4" w14:textId="77777777" w:rsidR="00467324" w:rsidRPr="008C4B00" w:rsidRDefault="00467324" w:rsidP="00467324">
      <w:pPr>
        <w:rPr>
          <w:color w:val="auto"/>
        </w:rPr>
      </w:pPr>
      <w:r w:rsidRPr="008C4B00">
        <w:rPr>
          <w:color w:val="auto"/>
        </w:rPr>
        <w:t>0:8:41.330 --&gt; 0:8:44.740</w:t>
      </w:r>
      <w:r w:rsidRPr="008C4B00">
        <w:rPr>
          <w:color w:val="auto"/>
        </w:rPr>
        <w:br/>
        <w:t>Interviewee A</w:t>
      </w:r>
      <w:r w:rsidRPr="008C4B00">
        <w:rPr>
          <w:color w:val="auto"/>
        </w:rPr>
        <w:br/>
        <w:t>Specify whether it's kind of not started in progress or complete.</w:t>
      </w:r>
    </w:p>
    <w:p w14:paraId="3DB4C4FB" w14:textId="77777777" w:rsidR="00467324" w:rsidRPr="008C4B00" w:rsidRDefault="00467324" w:rsidP="00467324">
      <w:pPr>
        <w:rPr>
          <w:color w:val="auto"/>
        </w:rPr>
      </w:pPr>
      <w:r w:rsidRPr="008C4B00">
        <w:rPr>
          <w:color w:val="auto"/>
        </w:rPr>
        <w:t>0:8:47.190 --&gt; 0:8:50.0</w:t>
      </w:r>
      <w:r w:rsidRPr="008C4B00">
        <w:rPr>
          <w:color w:val="auto"/>
        </w:rPr>
        <w:br/>
        <w:t>Interviewee A</w:t>
      </w:r>
      <w:r w:rsidRPr="008C4B00">
        <w:rPr>
          <w:color w:val="auto"/>
        </w:rPr>
        <w:br/>
        <w:t>But that's like it 32nd overview of.</w:t>
      </w:r>
    </w:p>
    <w:p w14:paraId="5AF5B596" w14:textId="77777777" w:rsidR="00467324" w:rsidRPr="008C4B00" w:rsidRDefault="00467324" w:rsidP="00467324">
      <w:pPr>
        <w:rPr>
          <w:color w:val="auto"/>
        </w:rPr>
      </w:pPr>
      <w:r w:rsidRPr="008C4B00">
        <w:rPr>
          <w:color w:val="auto"/>
        </w:rPr>
        <w:t>0:8:51.250 --&gt; 0:8:51.780</w:t>
      </w:r>
      <w:r w:rsidRPr="008C4B00">
        <w:rPr>
          <w:color w:val="auto"/>
        </w:rPr>
        <w:br/>
        <w:t>Sinead Duffy</w:t>
      </w:r>
      <w:r w:rsidRPr="008C4B00">
        <w:rPr>
          <w:color w:val="auto"/>
        </w:rPr>
        <w:br/>
        <w:t>Elvis.</w:t>
      </w:r>
    </w:p>
    <w:p w14:paraId="1F44249E" w14:textId="77777777" w:rsidR="00467324" w:rsidRPr="008C4B00" w:rsidRDefault="00467324" w:rsidP="00467324">
      <w:pPr>
        <w:rPr>
          <w:color w:val="auto"/>
        </w:rPr>
      </w:pPr>
      <w:r w:rsidRPr="008C4B00">
        <w:rPr>
          <w:color w:val="auto"/>
        </w:rPr>
        <w:t>0:8:51.320 --&gt; 0:8:52.490</w:t>
      </w:r>
      <w:r w:rsidRPr="008C4B00">
        <w:rPr>
          <w:color w:val="auto"/>
        </w:rPr>
        <w:br/>
        <w:t>Interviewee A</w:t>
      </w:r>
      <w:r w:rsidRPr="008C4B00">
        <w:rPr>
          <w:color w:val="auto"/>
        </w:rPr>
        <w:br/>
        <w:t>The PDF process.</w:t>
      </w:r>
    </w:p>
    <w:p w14:paraId="143D952C" w14:textId="77777777" w:rsidR="00467324" w:rsidRPr="008C4B00" w:rsidRDefault="00467324" w:rsidP="00467324">
      <w:pPr>
        <w:rPr>
          <w:color w:val="auto"/>
        </w:rPr>
      </w:pPr>
      <w:r w:rsidRPr="008C4B00">
        <w:rPr>
          <w:color w:val="auto"/>
        </w:rPr>
        <w:t>0:8:52.970 --&gt; 0:9:12.620</w:t>
      </w:r>
      <w:r w:rsidRPr="008C4B00">
        <w:rPr>
          <w:color w:val="auto"/>
        </w:rPr>
        <w:br/>
        <w:t>Sinead Duffy</w:t>
      </w:r>
      <w:r w:rsidRPr="008C4B00">
        <w:rPr>
          <w:color w:val="auto"/>
        </w:rPr>
        <w:br/>
        <w:t>Okay and I know we've got a 7020 ten kind of approach to development. Do does the does any of the learnings that are stored and evolve or the learning management system? Are they kind of taken out and looked at it any part of this project, this processor is it?</w:t>
      </w:r>
    </w:p>
    <w:p w14:paraId="19906F4F" w14:textId="77777777" w:rsidR="00467324" w:rsidRPr="008C4B00" w:rsidRDefault="00467324" w:rsidP="00467324">
      <w:pPr>
        <w:rPr>
          <w:color w:val="auto"/>
        </w:rPr>
      </w:pPr>
      <w:r w:rsidRPr="008C4B00">
        <w:rPr>
          <w:color w:val="auto"/>
        </w:rPr>
        <w:t>0:9:17.900 --&gt; 0:9:18.270</w:t>
      </w:r>
      <w:r w:rsidRPr="008C4B00">
        <w:rPr>
          <w:color w:val="auto"/>
        </w:rPr>
        <w:br/>
        <w:t>Sinead Duffy</w:t>
      </w:r>
      <w:r w:rsidRPr="008C4B00">
        <w:rPr>
          <w:color w:val="auto"/>
        </w:rPr>
        <w:br/>
        <w:t>Hmm.</w:t>
      </w:r>
    </w:p>
    <w:p w14:paraId="550AF7A0" w14:textId="77777777" w:rsidR="00467324" w:rsidRPr="008C4B00" w:rsidRDefault="00467324" w:rsidP="00467324">
      <w:pPr>
        <w:rPr>
          <w:color w:val="auto"/>
        </w:rPr>
      </w:pPr>
      <w:r w:rsidRPr="008C4B00">
        <w:rPr>
          <w:color w:val="auto"/>
        </w:rPr>
        <w:t>0:9:14.280 --&gt; 0:9:23.840</w:t>
      </w:r>
      <w:r w:rsidRPr="008C4B00">
        <w:rPr>
          <w:color w:val="auto"/>
        </w:rPr>
        <w:br/>
        <w:t>Interviewee A</w:t>
      </w:r>
      <w:r w:rsidRPr="008C4B00">
        <w:rPr>
          <w:color w:val="auto"/>
        </w:rPr>
        <w:br/>
        <w:t>The Stephen involved probably wouldn't be hugely relevant to this, because certainly at this point, because more so stopped and bomb relates to job framework roles.</w:t>
      </w:r>
    </w:p>
    <w:p w14:paraId="20CA8B5F" w14:textId="77777777" w:rsidR="00467324" w:rsidRPr="008C4B00" w:rsidRDefault="00467324" w:rsidP="00467324">
      <w:pPr>
        <w:rPr>
          <w:color w:val="auto"/>
        </w:rPr>
      </w:pPr>
      <w:r w:rsidRPr="008C4B00">
        <w:rPr>
          <w:color w:val="auto"/>
        </w:rPr>
        <w:t>0:9:24.440 --&gt; 0:9:26.460</w:t>
      </w:r>
      <w:r w:rsidRPr="008C4B00">
        <w:rPr>
          <w:color w:val="auto"/>
        </w:rPr>
        <w:br/>
        <w:t>Sinead Duffy</w:t>
      </w:r>
      <w:r w:rsidRPr="008C4B00">
        <w:rPr>
          <w:color w:val="auto"/>
        </w:rPr>
        <w:br/>
        <w:t>Yeah. OK. So grades nine and below.</w:t>
      </w:r>
    </w:p>
    <w:p w14:paraId="1551719D" w14:textId="77777777" w:rsidR="00467324" w:rsidRPr="008C4B00" w:rsidRDefault="00467324" w:rsidP="00467324">
      <w:pPr>
        <w:rPr>
          <w:color w:val="auto"/>
        </w:rPr>
      </w:pPr>
      <w:r w:rsidRPr="008C4B00">
        <w:rPr>
          <w:color w:val="auto"/>
        </w:rPr>
        <w:lastRenderedPageBreak/>
        <w:t>0:9:25.970 --&gt; 0:9:34.300</w:t>
      </w:r>
      <w:r w:rsidRPr="008C4B00">
        <w:rPr>
          <w:color w:val="auto"/>
        </w:rPr>
        <w:br/>
        <w:t>Interviewee A</w:t>
      </w:r>
      <w:r w:rsidRPr="008C4B00">
        <w:rPr>
          <w:color w:val="auto"/>
        </w:rPr>
        <w:br/>
        <w:t>And so it's. Yeah and no, that's beginning to change. So for example, we're doing some work for the SO owns in terms of identifying.</w:t>
      </w:r>
    </w:p>
    <w:p w14:paraId="70804D0E" w14:textId="77777777" w:rsidR="00467324" w:rsidRPr="008C4B00" w:rsidRDefault="00467324" w:rsidP="00467324">
      <w:pPr>
        <w:rPr>
          <w:color w:val="auto"/>
        </w:rPr>
      </w:pPr>
      <w:r w:rsidRPr="008C4B00">
        <w:rPr>
          <w:color w:val="auto"/>
        </w:rPr>
        <w:t>0:9:35.350 --&gt; 0:9:38.0</w:t>
      </w:r>
      <w:r w:rsidRPr="008C4B00">
        <w:rPr>
          <w:color w:val="auto"/>
        </w:rPr>
        <w:br/>
        <w:t>Interviewee A</w:t>
      </w:r>
      <w:r w:rsidRPr="008C4B00">
        <w:rPr>
          <w:color w:val="auto"/>
        </w:rPr>
        <w:br/>
        <w:t>Like 7 core technical skills and three.</w:t>
      </w:r>
    </w:p>
    <w:p w14:paraId="0518F4B2" w14:textId="77777777" w:rsidR="00467324" w:rsidRPr="008C4B00" w:rsidRDefault="00467324" w:rsidP="00467324">
      <w:pPr>
        <w:rPr>
          <w:color w:val="auto"/>
        </w:rPr>
      </w:pPr>
      <w:r w:rsidRPr="008C4B00">
        <w:rPr>
          <w:color w:val="auto"/>
        </w:rPr>
        <w:t>0:9:38.710 --&gt; 0:9:45.680</w:t>
      </w:r>
      <w:r w:rsidRPr="008C4B00">
        <w:rPr>
          <w:color w:val="auto"/>
        </w:rPr>
        <w:br/>
        <w:t>Interviewee A</w:t>
      </w:r>
      <w:r w:rsidRPr="008C4B00">
        <w:rPr>
          <w:color w:val="auto"/>
        </w:rPr>
        <w:br/>
        <w:t>Leadership skills that that we're gonna build into their BSM. So in the future that's gonna draw health drive to PDF process.</w:t>
      </w:r>
    </w:p>
    <w:p w14:paraId="297005A4" w14:textId="77777777" w:rsidR="00467324" w:rsidRPr="008C4B00" w:rsidRDefault="00467324" w:rsidP="00467324">
      <w:pPr>
        <w:rPr>
          <w:color w:val="auto"/>
        </w:rPr>
      </w:pPr>
      <w:r w:rsidRPr="008C4B00">
        <w:rPr>
          <w:color w:val="auto"/>
        </w:rPr>
        <w:t>0:9:46.530 --&gt; 0:9:46.810</w:t>
      </w:r>
      <w:r w:rsidRPr="008C4B00">
        <w:rPr>
          <w:color w:val="auto"/>
        </w:rPr>
        <w:br/>
        <w:t>Sinead Duffy</w:t>
      </w:r>
      <w:r w:rsidRPr="008C4B00">
        <w:rPr>
          <w:color w:val="auto"/>
        </w:rPr>
        <w:br/>
        <w:t>OK.</w:t>
      </w:r>
    </w:p>
    <w:p w14:paraId="4995282A" w14:textId="77777777" w:rsidR="00467324" w:rsidRPr="008C4B00" w:rsidRDefault="00467324" w:rsidP="00467324">
      <w:pPr>
        <w:rPr>
          <w:color w:val="auto"/>
        </w:rPr>
      </w:pPr>
      <w:r w:rsidRPr="008C4B00">
        <w:rPr>
          <w:color w:val="auto"/>
        </w:rPr>
        <w:t>0:9:46.520 --&gt; 0:9:53.190</w:t>
      </w:r>
      <w:r w:rsidRPr="008C4B00">
        <w:rPr>
          <w:color w:val="auto"/>
        </w:rPr>
        <w:br/>
        <w:t>Interviewee A</w:t>
      </w:r>
      <w:r w:rsidRPr="008C4B00">
        <w:rPr>
          <w:color w:val="auto"/>
        </w:rPr>
        <w:br/>
        <w:t>And you'll be looking at specific skills, but generally just stopping involved the minute is is planned this kind of.</w:t>
      </w:r>
    </w:p>
    <w:p w14:paraId="7A32A6F3" w14:textId="77777777" w:rsidR="00467324" w:rsidRPr="008C4B00" w:rsidRDefault="00467324" w:rsidP="00467324">
      <w:pPr>
        <w:rPr>
          <w:color w:val="auto"/>
        </w:rPr>
      </w:pPr>
      <w:r w:rsidRPr="008C4B00">
        <w:rPr>
          <w:color w:val="auto"/>
        </w:rPr>
        <w:t>0:9:54.110 --&gt; 0:9:57.500</w:t>
      </w:r>
      <w:r w:rsidRPr="008C4B00">
        <w:rPr>
          <w:color w:val="auto"/>
        </w:rPr>
        <w:br/>
        <w:t>Interviewee A</w:t>
      </w:r>
      <w:r w:rsidRPr="008C4B00">
        <w:rPr>
          <w:color w:val="auto"/>
        </w:rPr>
        <w:br/>
        <w:t>Plant based, so I don't think you're going to use a lot of succession planning.</w:t>
      </w:r>
    </w:p>
    <w:p w14:paraId="043BB45D" w14:textId="77777777" w:rsidR="00467324" w:rsidRPr="008C4B00" w:rsidRDefault="00467324" w:rsidP="00467324">
      <w:pPr>
        <w:rPr>
          <w:color w:val="auto"/>
        </w:rPr>
      </w:pPr>
      <w:r w:rsidRPr="008C4B00">
        <w:rPr>
          <w:color w:val="auto"/>
        </w:rPr>
        <w:t>0:9:58.440 --&gt; 0:9:59.190</w:t>
      </w:r>
      <w:r w:rsidRPr="008C4B00">
        <w:rPr>
          <w:color w:val="auto"/>
        </w:rPr>
        <w:br/>
        <w:t>Interviewee A</w:t>
      </w:r>
      <w:r w:rsidRPr="008C4B00">
        <w:rPr>
          <w:color w:val="auto"/>
        </w:rPr>
        <w:br/>
        <w:t>The.</w:t>
      </w:r>
    </w:p>
    <w:p w14:paraId="0182FF79" w14:textId="77777777" w:rsidR="00467324" w:rsidRPr="008C4B00" w:rsidRDefault="00467324" w:rsidP="00467324">
      <w:pPr>
        <w:rPr>
          <w:color w:val="auto"/>
        </w:rPr>
      </w:pPr>
      <w:r w:rsidRPr="008C4B00">
        <w:rPr>
          <w:color w:val="auto"/>
        </w:rPr>
        <w:t>0:9:59.940 --&gt; 0:10:6.770</w:t>
      </w:r>
      <w:r w:rsidRPr="008C4B00">
        <w:rPr>
          <w:color w:val="auto"/>
        </w:rPr>
        <w:br/>
        <w:t>Interviewee A</w:t>
      </w:r>
      <w:r w:rsidRPr="008C4B00">
        <w:rPr>
          <w:color w:val="auto"/>
        </w:rPr>
        <w:br/>
        <w:t>But what you do see in the the stuff we specifically put in here is more around succession plan, so.</w:t>
      </w:r>
    </w:p>
    <w:p w14:paraId="198F7477" w14:textId="77777777" w:rsidR="00467324" w:rsidRPr="008C4B00" w:rsidRDefault="00467324" w:rsidP="00467324">
      <w:pPr>
        <w:rPr>
          <w:color w:val="auto"/>
        </w:rPr>
      </w:pPr>
      <w:r w:rsidRPr="008C4B00">
        <w:rPr>
          <w:color w:val="auto"/>
        </w:rPr>
        <w:t>0:10:8.260 --&gt; 0:10:14.180</w:t>
      </w:r>
      <w:r w:rsidRPr="008C4B00">
        <w:rPr>
          <w:color w:val="auto"/>
        </w:rPr>
        <w:br/>
        <w:t>Interviewee A</w:t>
      </w:r>
      <w:r w:rsidRPr="008C4B00">
        <w:rPr>
          <w:color w:val="auto"/>
        </w:rPr>
        <w:br/>
        <w:t>You've got the information involved, you've got information in work day, in terms of the development items.</w:t>
      </w:r>
    </w:p>
    <w:p w14:paraId="2F73B2DA" w14:textId="77777777" w:rsidR="00467324" w:rsidRPr="008C4B00" w:rsidRDefault="00467324" w:rsidP="00467324">
      <w:pPr>
        <w:rPr>
          <w:color w:val="auto"/>
        </w:rPr>
      </w:pPr>
      <w:r w:rsidRPr="008C4B00">
        <w:rPr>
          <w:color w:val="auto"/>
        </w:rPr>
        <w:t>0:10:14.820 --&gt; 0:10:15.210</w:t>
      </w:r>
      <w:r w:rsidRPr="008C4B00">
        <w:rPr>
          <w:color w:val="auto"/>
        </w:rPr>
        <w:br/>
        <w:t>Sinead Duffy</w:t>
      </w:r>
      <w:r w:rsidRPr="008C4B00">
        <w:rPr>
          <w:color w:val="auto"/>
        </w:rPr>
        <w:br/>
        <w:t>Hmm.</w:t>
      </w:r>
    </w:p>
    <w:p w14:paraId="04A12E54" w14:textId="77777777" w:rsidR="00467324" w:rsidRPr="008C4B00" w:rsidRDefault="00467324" w:rsidP="00467324">
      <w:pPr>
        <w:rPr>
          <w:color w:val="auto"/>
        </w:rPr>
      </w:pPr>
      <w:r w:rsidRPr="008C4B00">
        <w:rPr>
          <w:color w:val="auto"/>
        </w:rPr>
        <w:t>0:10:15.170 --&gt; 0:10:19.20</w:t>
      </w:r>
      <w:r w:rsidRPr="008C4B00">
        <w:rPr>
          <w:color w:val="auto"/>
        </w:rPr>
        <w:br/>
        <w:t>Interviewee A</w:t>
      </w:r>
      <w:r w:rsidRPr="008C4B00">
        <w:rPr>
          <w:color w:val="auto"/>
        </w:rPr>
        <w:br/>
        <w:t>Which you could link him, but generally a lot of those development items.</w:t>
      </w:r>
    </w:p>
    <w:p w14:paraId="367AEF2C" w14:textId="77777777" w:rsidR="00467324" w:rsidRPr="008C4B00" w:rsidRDefault="00467324" w:rsidP="00467324">
      <w:pPr>
        <w:rPr>
          <w:color w:val="auto"/>
        </w:rPr>
      </w:pPr>
      <w:r w:rsidRPr="008C4B00">
        <w:rPr>
          <w:color w:val="auto"/>
        </w:rPr>
        <w:lastRenderedPageBreak/>
        <w:t>0:10:20.390 --&gt; 0:10:21.980</w:t>
      </w:r>
      <w:r w:rsidRPr="008C4B00">
        <w:rPr>
          <w:color w:val="auto"/>
        </w:rPr>
        <w:br/>
        <w:t>Interviewee A</w:t>
      </w:r>
      <w:r w:rsidRPr="008C4B00">
        <w:rPr>
          <w:color w:val="auto"/>
        </w:rPr>
        <w:br/>
        <w:t>Most were most people for the win.</w:t>
      </w:r>
    </w:p>
    <w:p w14:paraId="253631FB" w14:textId="77777777" w:rsidR="00467324" w:rsidRPr="008C4B00" w:rsidRDefault="00467324" w:rsidP="00467324">
      <w:pPr>
        <w:rPr>
          <w:color w:val="auto"/>
        </w:rPr>
      </w:pPr>
      <w:r w:rsidRPr="008C4B00">
        <w:rPr>
          <w:color w:val="auto"/>
        </w:rPr>
        <w:t>0:10:22.740 --&gt; 0:10:22.990</w:t>
      </w:r>
      <w:r w:rsidRPr="008C4B00">
        <w:rPr>
          <w:color w:val="auto"/>
        </w:rPr>
        <w:br/>
        <w:t>Sinead Duffy</w:t>
      </w:r>
      <w:r w:rsidRPr="008C4B00">
        <w:rPr>
          <w:color w:val="auto"/>
        </w:rPr>
        <w:br/>
        <w:t>Yeah.</w:t>
      </w:r>
    </w:p>
    <w:p w14:paraId="2B2834D0" w14:textId="77777777" w:rsidR="00467324" w:rsidRPr="008C4B00" w:rsidRDefault="00467324" w:rsidP="00467324">
      <w:pPr>
        <w:rPr>
          <w:color w:val="auto"/>
        </w:rPr>
      </w:pPr>
      <w:r w:rsidRPr="008C4B00">
        <w:rPr>
          <w:color w:val="auto"/>
        </w:rPr>
        <w:t>0:10:22.630 --&gt; 0:10:25.810</w:t>
      </w:r>
      <w:r w:rsidRPr="008C4B00">
        <w:rPr>
          <w:color w:val="auto"/>
        </w:rPr>
        <w:br/>
        <w:t>Interviewee A</w:t>
      </w:r>
      <w:r w:rsidRPr="008C4B00">
        <w:rPr>
          <w:color w:val="auto"/>
        </w:rPr>
        <w:br/>
        <w:t>Feed the ones that do is primarily around their current role.</w:t>
      </w:r>
    </w:p>
    <w:p w14:paraId="407EE61B" w14:textId="77777777" w:rsidR="00467324" w:rsidRPr="008C4B00" w:rsidRDefault="00467324" w:rsidP="00467324">
      <w:pPr>
        <w:rPr>
          <w:color w:val="auto"/>
        </w:rPr>
      </w:pPr>
      <w:r w:rsidRPr="008C4B00">
        <w:rPr>
          <w:color w:val="auto"/>
        </w:rPr>
        <w:t>0:10:28.100 --&gt; 0:10:28.430</w:t>
      </w:r>
      <w:r w:rsidRPr="008C4B00">
        <w:rPr>
          <w:color w:val="auto"/>
        </w:rPr>
        <w:br/>
        <w:t>Sinead Duffy</w:t>
      </w:r>
      <w:r w:rsidRPr="008C4B00">
        <w:rPr>
          <w:color w:val="auto"/>
        </w:rPr>
        <w:br/>
        <w:t>Yeah.</w:t>
      </w:r>
    </w:p>
    <w:p w14:paraId="5F4E6BC7" w14:textId="77777777" w:rsidR="00467324" w:rsidRPr="008C4B00" w:rsidRDefault="00467324" w:rsidP="00467324">
      <w:pPr>
        <w:rPr>
          <w:color w:val="auto"/>
        </w:rPr>
      </w:pPr>
      <w:r w:rsidRPr="008C4B00">
        <w:rPr>
          <w:color w:val="auto"/>
        </w:rPr>
        <w:t>0:10:26.740 --&gt; 0:10:29.70</w:t>
      </w:r>
      <w:r w:rsidRPr="008C4B00">
        <w:rPr>
          <w:color w:val="auto"/>
        </w:rPr>
        <w:br/>
        <w:t>Interviewee A</w:t>
      </w:r>
      <w:r w:rsidRPr="008C4B00">
        <w:rPr>
          <w:color w:val="auto"/>
        </w:rPr>
        <w:br/>
        <w:t>Current development and.</w:t>
      </w:r>
    </w:p>
    <w:p w14:paraId="5E89A68E" w14:textId="77777777" w:rsidR="00467324" w:rsidRPr="008C4B00" w:rsidRDefault="00467324" w:rsidP="00467324">
      <w:pPr>
        <w:rPr>
          <w:color w:val="auto"/>
        </w:rPr>
      </w:pPr>
      <w:r w:rsidRPr="008C4B00">
        <w:rPr>
          <w:color w:val="auto"/>
        </w:rPr>
        <w:t>0:10:29.930 --&gt; 0:10:32.110</w:t>
      </w:r>
      <w:r w:rsidRPr="008C4B00">
        <w:rPr>
          <w:color w:val="auto"/>
        </w:rPr>
        <w:br/>
        <w:t>Interviewee A</w:t>
      </w:r>
      <w:r w:rsidRPr="008C4B00">
        <w:rPr>
          <w:color w:val="auto"/>
        </w:rPr>
        <w:br/>
        <w:t>But where we pick up the?</w:t>
      </w:r>
    </w:p>
    <w:p w14:paraId="61C779B0" w14:textId="77777777" w:rsidR="00467324" w:rsidRPr="008C4B00" w:rsidRDefault="00467324" w:rsidP="00467324">
      <w:pPr>
        <w:rPr>
          <w:color w:val="auto"/>
        </w:rPr>
      </w:pPr>
      <w:r w:rsidRPr="008C4B00">
        <w:rPr>
          <w:color w:val="auto"/>
        </w:rPr>
        <w:t>0:10:33.170 --&gt; 0:10:36.270</w:t>
      </w:r>
      <w:r w:rsidRPr="008C4B00">
        <w:rPr>
          <w:color w:val="auto"/>
        </w:rPr>
        <w:br/>
        <w:t>Interviewee A</w:t>
      </w:r>
      <w:r w:rsidRPr="008C4B00">
        <w:rPr>
          <w:color w:val="auto"/>
        </w:rPr>
        <w:br/>
        <w:t>Succession planning development items is actually in.</w:t>
      </w:r>
    </w:p>
    <w:p w14:paraId="3C94488D" w14:textId="77777777" w:rsidR="00467324" w:rsidRPr="008C4B00" w:rsidRDefault="00467324" w:rsidP="00467324">
      <w:pPr>
        <w:rPr>
          <w:color w:val="auto"/>
        </w:rPr>
      </w:pPr>
      <w:r w:rsidRPr="008C4B00">
        <w:rPr>
          <w:color w:val="auto"/>
        </w:rPr>
        <w:t>0:10:36.980 --&gt; 0:10:37.990</w:t>
      </w:r>
      <w:r w:rsidRPr="008C4B00">
        <w:rPr>
          <w:color w:val="auto"/>
        </w:rPr>
        <w:br/>
        <w:t>Interviewee A</w:t>
      </w:r>
      <w:r w:rsidRPr="008C4B00">
        <w:rPr>
          <w:color w:val="auto"/>
        </w:rPr>
        <w:br/>
        <w:t>The dashboard here.</w:t>
      </w:r>
    </w:p>
    <w:p w14:paraId="1FB02D7B" w14:textId="77777777" w:rsidR="00467324" w:rsidRPr="008C4B00" w:rsidRDefault="00467324" w:rsidP="00467324">
      <w:pPr>
        <w:rPr>
          <w:color w:val="auto"/>
        </w:rPr>
      </w:pPr>
      <w:r w:rsidRPr="008C4B00">
        <w:rPr>
          <w:color w:val="auto"/>
        </w:rPr>
        <w:t>0:10:38.740 --&gt; 0:10:39.90</w:t>
      </w:r>
      <w:r w:rsidRPr="008C4B00">
        <w:rPr>
          <w:color w:val="auto"/>
        </w:rPr>
        <w:br/>
        <w:t>Sinead Duffy</w:t>
      </w:r>
      <w:r w:rsidRPr="008C4B00">
        <w:rPr>
          <w:color w:val="auto"/>
        </w:rPr>
        <w:br/>
        <w:t>Okay.</w:t>
      </w:r>
    </w:p>
    <w:p w14:paraId="44CD7C82" w14:textId="77777777" w:rsidR="00467324" w:rsidRPr="008C4B00" w:rsidRDefault="00467324" w:rsidP="00467324">
      <w:pPr>
        <w:rPr>
          <w:color w:val="auto"/>
        </w:rPr>
      </w:pPr>
      <w:r w:rsidRPr="008C4B00">
        <w:rPr>
          <w:color w:val="auto"/>
        </w:rPr>
        <w:t>0:10:39.90 --&gt; 0:10:41.760</w:t>
      </w:r>
      <w:r w:rsidRPr="008C4B00">
        <w:rPr>
          <w:color w:val="auto"/>
        </w:rPr>
        <w:br/>
        <w:t>Interviewee A</w:t>
      </w:r>
      <w:r w:rsidRPr="008C4B00">
        <w:rPr>
          <w:color w:val="auto"/>
        </w:rPr>
        <w:br/>
        <w:t>Or sorry. So when you go into the dashboard.</w:t>
      </w:r>
    </w:p>
    <w:p w14:paraId="1A2E633E" w14:textId="77777777" w:rsidR="00467324" w:rsidRPr="008C4B00" w:rsidRDefault="00467324" w:rsidP="00467324">
      <w:pPr>
        <w:rPr>
          <w:color w:val="auto"/>
        </w:rPr>
      </w:pPr>
      <w:r w:rsidRPr="008C4B00">
        <w:rPr>
          <w:color w:val="auto"/>
        </w:rPr>
        <w:t>0:10:46.850 --&gt; 0:10:47.370</w:t>
      </w:r>
      <w:r w:rsidRPr="008C4B00">
        <w:rPr>
          <w:color w:val="auto"/>
        </w:rPr>
        <w:br/>
        <w:t>Interviewee A</w:t>
      </w:r>
      <w:r w:rsidRPr="008C4B00">
        <w:rPr>
          <w:color w:val="auto"/>
        </w:rPr>
        <w:br/>
        <w:t>This one.</w:t>
      </w:r>
    </w:p>
    <w:p w14:paraId="00A1F71A" w14:textId="77777777" w:rsidR="00467324" w:rsidRPr="008C4B00" w:rsidRDefault="00467324" w:rsidP="00467324">
      <w:pPr>
        <w:rPr>
          <w:color w:val="auto"/>
        </w:rPr>
      </w:pPr>
      <w:r w:rsidRPr="008C4B00">
        <w:rPr>
          <w:color w:val="auto"/>
        </w:rPr>
        <w:t>0:11:0.10 --&gt; 0:11:1.0</w:t>
      </w:r>
      <w:r w:rsidRPr="008C4B00">
        <w:rPr>
          <w:color w:val="auto"/>
        </w:rPr>
        <w:br/>
        <w:t>Interviewee A</w:t>
      </w:r>
      <w:r w:rsidRPr="008C4B00">
        <w:rPr>
          <w:color w:val="auto"/>
        </w:rPr>
        <w:br/>
        <w:t>That's the cards.</w:t>
      </w:r>
    </w:p>
    <w:p w14:paraId="60914F0D" w14:textId="77777777" w:rsidR="00467324" w:rsidRPr="008C4B00" w:rsidRDefault="00467324" w:rsidP="00467324">
      <w:pPr>
        <w:rPr>
          <w:color w:val="auto"/>
        </w:rPr>
      </w:pPr>
      <w:r w:rsidRPr="008C4B00">
        <w:rPr>
          <w:color w:val="auto"/>
        </w:rPr>
        <w:t>0:11:2.630 --&gt; 0:11:5.250</w:t>
      </w:r>
      <w:r w:rsidRPr="008C4B00">
        <w:rPr>
          <w:color w:val="auto"/>
        </w:rPr>
        <w:br/>
        <w:t>Interviewee A</w:t>
      </w:r>
      <w:r w:rsidRPr="008C4B00">
        <w:rPr>
          <w:color w:val="auto"/>
        </w:rPr>
        <w:br/>
        <w:t>That's just for general manager on their website.</w:t>
      </w:r>
    </w:p>
    <w:p w14:paraId="41927ED0" w14:textId="77777777" w:rsidR="00467324" w:rsidRPr="008C4B00" w:rsidRDefault="00467324" w:rsidP="00467324">
      <w:pPr>
        <w:rPr>
          <w:color w:val="auto"/>
        </w:rPr>
      </w:pPr>
      <w:r w:rsidRPr="008C4B00">
        <w:rPr>
          <w:color w:val="auto"/>
        </w:rPr>
        <w:lastRenderedPageBreak/>
        <w:t>0:11:6.220 --&gt; 0:11:6.620</w:t>
      </w:r>
      <w:r w:rsidRPr="008C4B00">
        <w:rPr>
          <w:color w:val="auto"/>
        </w:rPr>
        <w:br/>
        <w:t>Sinead Duffy</w:t>
      </w:r>
      <w:r w:rsidRPr="008C4B00">
        <w:rPr>
          <w:color w:val="auto"/>
        </w:rPr>
        <w:br/>
        <w:t>Hmm.</w:t>
      </w:r>
    </w:p>
    <w:p w14:paraId="2C17D5BE" w14:textId="77777777" w:rsidR="00467324" w:rsidRPr="008C4B00" w:rsidRDefault="00467324" w:rsidP="00467324">
      <w:pPr>
        <w:rPr>
          <w:color w:val="auto"/>
        </w:rPr>
      </w:pPr>
      <w:r w:rsidRPr="008C4B00">
        <w:rPr>
          <w:color w:val="auto"/>
        </w:rPr>
        <w:t>0:11:12.850 --&gt; 0:11:18.860</w:t>
      </w:r>
      <w:r w:rsidRPr="008C4B00">
        <w:rPr>
          <w:color w:val="auto"/>
        </w:rPr>
        <w:br/>
        <w:t>Interviewee A</w:t>
      </w:r>
      <w:r w:rsidRPr="008C4B00">
        <w:rPr>
          <w:color w:val="auto"/>
        </w:rPr>
        <w:br/>
        <w:t>Okay that's wear because it was XXXX rolls there yesterday. So I need to figure out was going on there.</w:t>
      </w:r>
    </w:p>
    <w:p w14:paraId="296FAE3F" w14:textId="77777777" w:rsidR="00467324" w:rsidRPr="008C4B00" w:rsidRDefault="00467324" w:rsidP="00467324">
      <w:pPr>
        <w:rPr>
          <w:color w:val="auto"/>
        </w:rPr>
      </w:pPr>
      <w:r w:rsidRPr="008C4B00">
        <w:rPr>
          <w:color w:val="auto"/>
        </w:rPr>
        <w:t>0:11:19.380 --&gt; 0:11:19.850</w:t>
      </w:r>
      <w:r w:rsidRPr="008C4B00">
        <w:rPr>
          <w:color w:val="auto"/>
        </w:rPr>
        <w:br/>
        <w:t>Sinead Duffy</w:t>
      </w:r>
      <w:r w:rsidRPr="008C4B00">
        <w:rPr>
          <w:color w:val="auto"/>
        </w:rPr>
        <w:br/>
        <w:t>OK.</w:t>
      </w:r>
    </w:p>
    <w:p w14:paraId="3C7C60A8" w14:textId="77777777" w:rsidR="00467324" w:rsidRPr="008C4B00" w:rsidRDefault="00467324" w:rsidP="00467324">
      <w:pPr>
        <w:rPr>
          <w:color w:val="auto"/>
        </w:rPr>
      </w:pPr>
      <w:r w:rsidRPr="008C4B00">
        <w:rPr>
          <w:color w:val="auto"/>
        </w:rPr>
        <w:t>0:11:21.50 --&gt; 0:11:22.780</w:t>
      </w:r>
      <w:r w:rsidRPr="008C4B00">
        <w:rPr>
          <w:color w:val="auto"/>
        </w:rPr>
        <w:br/>
        <w:t>Sinead Duffy</w:t>
      </w:r>
      <w:r w:rsidRPr="008C4B00">
        <w:rPr>
          <w:color w:val="auto"/>
        </w:rPr>
        <w:br/>
        <w:t>OK so.</w:t>
      </w:r>
    </w:p>
    <w:p w14:paraId="0A94E899" w14:textId="77777777" w:rsidR="00467324" w:rsidRPr="008C4B00" w:rsidRDefault="00467324" w:rsidP="00467324">
      <w:pPr>
        <w:rPr>
          <w:color w:val="auto"/>
        </w:rPr>
      </w:pPr>
      <w:r w:rsidRPr="008C4B00">
        <w:rPr>
          <w:color w:val="auto"/>
        </w:rPr>
        <w:t>0:11:22.400 --&gt; 0:11:25.230</w:t>
      </w:r>
      <w:r w:rsidRPr="008C4B00">
        <w:rPr>
          <w:color w:val="auto"/>
        </w:rPr>
        <w:br/>
        <w:t>Interviewee A</w:t>
      </w:r>
      <w:r w:rsidRPr="008C4B00">
        <w:rPr>
          <w:color w:val="auto"/>
        </w:rPr>
        <w:br/>
        <w:t>Behind us. Sorry. Some reason it's 2022.</w:t>
      </w:r>
    </w:p>
    <w:p w14:paraId="0DABE7B6" w14:textId="77777777" w:rsidR="00467324" w:rsidRPr="008C4B00" w:rsidRDefault="00467324" w:rsidP="00467324">
      <w:pPr>
        <w:rPr>
          <w:color w:val="auto"/>
        </w:rPr>
      </w:pPr>
      <w:r w:rsidRPr="008C4B00">
        <w:rPr>
          <w:color w:val="auto"/>
        </w:rPr>
        <w:t>0:11:29.850 --&gt; 0:11:31.340</w:t>
      </w:r>
      <w:r w:rsidRPr="008C4B00">
        <w:rPr>
          <w:color w:val="auto"/>
        </w:rPr>
        <w:br/>
        <w:t>Interviewee A</w:t>
      </w:r>
      <w:r w:rsidRPr="008C4B00">
        <w:rPr>
          <w:color w:val="auto"/>
        </w:rPr>
        <w:br/>
        <w:t>I know. I'm sorry I'm in the wrong.</w:t>
      </w:r>
    </w:p>
    <w:p w14:paraId="16E4F874" w14:textId="77777777" w:rsidR="00467324" w:rsidRPr="008C4B00" w:rsidRDefault="00467324" w:rsidP="00467324">
      <w:pPr>
        <w:rPr>
          <w:color w:val="auto"/>
        </w:rPr>
      </w:pPr>
      <w:r w:rsidRPr="008C4B00">
        <w:rPr>
          <w:color w:val="auto"/>
        </w:rPr>
        <w:t>0:11:33.630 --&gt; 0:11:34.720</w:t>
      </w:r>
      <w:r w:rsidRPr="008C4B00">
        <w:rPr>
          <w:color w:val="auto"/>
        </w:rPr>
        <w:br/>
        <w:t>Interviewee A</w:t>
      </w:r>
      <w:r w:rsidRPr="008C4B00">
        <w:rPr>
          <w:color w:val="auto"/>
        </w:rPr>
        <w:br/>
        <w:t>Family were shot.</w:t>
      </w:r>
    </w:p>
    <w:p w14:paraId="691C2A9E" w14:textId="77777777" w:rsidR="00467324" w:rsidRPr="008C4B00" w:rsidRDefault="00467324" w:rsidP="00467324">
      <w:pPr>
        <w:rPr>
          <w:color w:val="auto"/>
        </w:rPr>
      </w:pPr>
      <w:r w:rsidRPr="008C4B00">
        <w:rPr>
          <w:color w:val="auto"/>
        </w:rPr>
        <w:t>0:11:39.870 --&gt; 0:11:47.180</w:t>
      </w:r>
      <w:r w:rsidRPr="008C4B00">
        <w:rPr>
          <w:color w:val="auto"/>
        </w:rPr>
        <w:br/>
        <w:t>Sinead Duffy</w:t>
      </w:r>
      <w:r w:rsidRPr="008C4B00">
        <w:rPr>
          <w:color w:val="auto"/>
        </w:rPr>
        <w:br/>
        <w:t>Like I love the dashboard. I don't know if he's anything like that here in EU. I'll find out next week when I talk to Helen.</w:t>
      </w:r>
    </w:p>
    <w:p w14:paraId="789BDD3D" w14:textId="77777777" w:rsidR="00467324" w:rsidRPr="008C4B00" w:rsidRDefault="00467324" w:rsidP="00467324">
      <w:pPr>
        <w:rPr>
          <w:color w:val="auto"/>
        </w:rPr>
      </w:pPr>
      <w:r w:rsidRPr="008C4B00">
        <w:rPr>
          <w:color w:val="auto"/>
        </w:rPr>
        <w:t>0:11:49.10 --&gt; 0:11:53.980</w:t>
      </w:r>
      <w:r w:rsidRPr="008C4B00">
        <w:rPr>
          <w:color w:val="auto"/>
        </w:rPr>
        <w:br/>
        <w:t>Interviewee A</w:t>
      </w:r>
      <w:r w:rsidRPr="008C4B00">
        <w:rPr>
          <w:color w:val="auto"/>
        </w:rPr>
        <w:br/>
        <w:t>I don't think so cause it kind of for time to couple of people about I haven't had anyone near you but.</w:t>
      </w:r>
    </w:p>
    <w:p w14:paraId="0E83784E" w14:textId="77777777" w:rsidR="00467324" w:rsidRPr="008C4B00" w:rsidRDefault="00467324" w:rsidP="00467324">
      <w:pPr>
        <w:rPr>
          <w:color w:val="auto"/>
        </w:rPr>
      </w:pPr>
      <w:r w:rsidRPr="008C4B00">
        <w:rPr>
          <w:color w:val="auto"/>
        </w:rPr>
        <w:t>0:11:54.730 --&gt; 0:11:57.30</w:t>
      </w:r>
      <w:r w:rsidRPr="008C4B00">
        <w:rPr>
          <w:color w:val="auto"/>
        </w:rPr>
        <w:br/>
        <w:t>Sinead Duffy</w:t>
      </w:r>
      <w:r w:rsidRPr="008C4B00">
        <w:rPr>
          <w:color w:val="auto"/>
        </w:rPr>
        <w:br/>
        <w:t>Hmm, it was fantastic. Dashboard.</w:t>
      </w:r>
    </w:p>
    <w:p w14:paraId="64AB07A6" w14:textId="77777777" w:rsidR="00467324" w:rsidRPr="008C4B00" w:rsidRDefault="00467324" w:rsidP="00467324">
      <w:pPr>
        <w:rPr>
          <w:color w:val="auto"/>
        </w:rPr>
      </w:pPr>
      <w:r w:rsidRPr="008C4B00">
        <w:rPr>
          <w:color w:val="auto"/>
        </w:rPr>
        <w:t>0:11:57.710 --&gt; 0:12:1.800</w:t>
      </w:r>
      <w:r w:rsidRPr="008C4B00">
        <w:rPr>
          <w:color w:val="auto"/>
        </w:rPr>
        <w:br/>
        <w:t>Interviewee A</w:t>
      </w:r>
      <w:r w:rsidRPr="008C4B00">
        <w:rPr>
          <w:color w:val="auto"/>
        </w:rPr>
        <w:br/>
        <w:t>It is. And to be fair, kind of it's, you know, it doesn't take any grade.</w:t>
      </w:r>
    </w:p>
    <w:p w14:paraId="105157CE" w14:textId="77777777" w:rsidR="00467324" w:rsidRPr="008C4B00" w:rsidRDefault="00467324" w:rsidP="00467324">
      <w:pPr>
        <w:rPr>
          <w:color w:val="auto"/>
        </w:rPr>
      </w:pPr>
      <w:r w:rsidRPr="008C4B00">
        <w:rPr>
          <w:color w:val="auto"/>
        </w:rPr>
        <w:t>0:12:2.440 --&gt; 0:12:5.190</w:t>
      </w:r>
      <w:r w:rsidRPr="008C4B00">
        <w:rPr>
          <w:color w:val="auto"/>
        </w:rPr>
        <w:br/>
        <w:t>Interviewee A</w:t>
      </w:r>
      <w:r w:rsidRPr="008C4B00">
        <w:rPr>
          <w:color w:val="auto"/>
        </w:rPr>
        <w:br/>
        <w:t>Managing because all the plans basically go in.</w:t>
      </w:r>
    </w:p>
    <w:p w14:paraId="1BA22DEA" w14:textId="77777777" w:rsidR="00467324" w:rsidRPr="008C4B00" w:rsidRDefault="00467324" w:rsidP="00467324">
      <w:pPr>
        <w:rPr>
          <w:color w:val="auto"/>
        </w:rPr>
      </w:pPr>
      <w:r w:rsidRPr="008C4B00">
        <w:rPr>
          <w:color w:val="auto"/>
        </w:rPr>
        <w:lastRenderedPageBreak/>
        <w:t>0:12:5.890 --&gt; 0:12:11.730</w:t>
      </w:r>
      <w:r w:rsidRPr="008C4B00">
        <w:rPr>
          <w:color w:val="auto"/>
        </w:rPr>
        <w:br/>
        <w:t>Interviewee A</w:t>
      </w:r>
      <w:r w:rsidRPr="008C4B00">
        <w:rPr>
          <w:color w:val="auto"/>
        </w:rPr>
        <w:br/>
        <w:t>And update the SharePoint so each plant has its own folder and it goes in and puts the data into.</w:t>
      </w:r>
    </w:p>
    <w:p w14:paraId="37C826B3" w14:textId="77777777" w:rsidR="00467324" w:rsidRPr="008C4B00" w:rsidRDefault="00467324" w:rsidP="00467324">
      <w:pPr>
        <w:rPr>
          <w:color w:val="auto"/>
        </w:rPr>
      </w:pPr>
      <w:r w:rsidRPr="008C4B00">
        <w:rPr>
          <w:color w:val="auto"/>
        </w:rPr>
        <w:t>0:12:12.450 --&gt; 0:12:16.50</w:t>
      </w:r>
      <w:r w:rsidRPr="008C4B00">
        <w:rPr>
          <w:color w:val="auto"/>
        </w:rPr>
        <w:br/>
        <w:t>Interviewee A</w:t>
      </w:r>
      <w:r w:rsidRPr="008C4B00">
        <w:rPr>
          <w:color w:val="auto"/>
        </w:rPr>
        <w:br/>
        <w:t>3 Excel files and then basically everyday 12:00.</w:t>
      </w:r>
    </w:p>
    <w:p w14:paraId="14817FD1" w14:textId="77777777" w:rsidR="00467324" w:rsidRPr="008C4B00" w:rsidRDefault="00467324" w:rsidP="00467324">
      <w:pPr>
        <w:rPr>
          <w:color w:val="auto"/>
        </w:rPr>
      </w:pPr>
      <w:r w:rsidRPr="008C4B00">
        <w:rPr>
          <w:color w:val="auto"/>
        </w:rPr>
        <w:t>0:12:17.530 --&gt; 0:12:18.70</w:t>
      </w:r>
      <w:r w:rsidRPr="008C4B00">
        <w:rPr>
          <w:color w:val="auto"/>
        </w:rPr>
        <w:br/>
        <w:t>Sinead Duffy</w:t>
      </w:r>
      <w:r w:rsidRPr="008C4B00">
        <w:rPr>
          <w:color w:val="auto"/>
        </w:rPr>
        <w:br/>
        <w:t>Think so?</w:t>
      </w:r>
    </w:p>
    <w:p w14:paraId="47111FC9" w14:textId="77777777" w:rsidR="00467324" w:rsidRPr="008C4B00" w:rsidRDefault="00467324" w:rsidP="00467324">
      <w:pPr>
        <w:rPr>
          <w:color w:val="auto"/>
        </w:rPr>
      </w:pPr>
      <w:r w:rsidRPr="008C4B00">
        <w:rPr>
          <w:color w:val="auto"/>
        </w:rPr>
        <w:t>0:12:16.890 --&gt; 0:12:18.360</w:t>
      </w:r>
      <w:r w:rsidRPr="008C4B00">
        <w:rPr>
          <w:color w:val="auto"/>
        </w:rPr>
        <w:br/>
        <w:t>Interviewee A</w:t>
      </w:r>
      <w:r w:rsidRPr="008C4B00">
        <w:rPr>
          <w:color w:val="auto"/>
        </w:rPr>
        <w:br/>
        <w:t>It pulls the data across.</w:t>
      </w:r>
    </w:p>
    <w:p w14:paraId="76FD37F6" w14:textId="77777777" w:rsidR="00467324" w:rsidRPr="008C4B00" w:rsidRDefault="00467324" w:rsidP="00467324">
      <w:pPr>
        <w:rPr>
          <w:color w:val="auto"/>
        </w:rPr>
      </w:pPr>
      <w:r w:rsidRPr="008C4B00">
        <w:rPr>
          <w:color w:val="auto"/>
        </w:rPr>
        <w:t>0:12:19.600 --&gt; 0:12:25.870</w:t>
      </w:r>
      <w:r w:rsidRPr="008C4B00">
        <w:rPr>
          <w:color w:val="auto"/>
        </w:rPr>
        <w:br/>
        <w:t>Sinead Duffy</w:t>
      </w:r>
      <w:r w:rsidRPr="008C4B00">
        <w:rPr>
          <w:color w:val="auto"/>
        </w:rPr>
        <w:br/>
        <w:t>Perfect. And I can see you've got a link there for the development plan which is coming from work day, right, so.</w:t>
      </w:r>
    </w:p>
    <w:p w14:paraId="6B58BF51" w14:textId="77777777" w:rsidR="00467324" w:rsidRPr="008C4B00" w:rsidRDefault="00467324" w:rsidP="00467324">
      <w:pPr>
        <w:rPr>
          <w:color w:val="auto"/>
        </w:rPr>
      </w:pPr>
      <w:r w:rsidRPr="008C4B00">
        <w:rPr>
          <w:color w:val="auto"/>
        </w:rPr>
        <w:t>0:12:25.690 --&gt; 0:12:27.220</w:t>
      </w:r>
      <w:r w:rsidRPr="008C4B00">
        <w:rPr>
          <w:color w:val="auto"/>
        </w:rPr>
        <w:br/>
        <w:t>Interviewee A</w:t>
      </w:r>
      <w:r w:rsidRPr="008C4B00">
        <w:rPr>
          <w:color w:val="auto"/>
        </w:rPr>
        <w:br/>
        <w:t>No, it's not.</w:t>
      </w:r>
    </w:p>
    <w:p w14:paraId="46B07672" w14:textId="77777777" w:rsidR="00467324" w:rsidRPr="008C4B00" w:rsidRDefault="00467324" w:rsidP="00467324">
      <w:pPr>
        <w:rPr>
          <w:color w:val="auto"/>
        </w:rPr>
      </w:pPr>
      <w:r w:rsidRPr="008C4B00">
        <w:rPr>
          <w:color w:val="auto"/>
        </w:rPr>
        <w:t>0:12:26.910 --&gt; 0:12:27.380</w:t>
      </w:r>
      <w:r w:rsidRPr="008C4B00">
        <w:rPr>
          <w:color w:val="auto"/>
        </w:rPr>
        <w:br/>
        <w:t>Sinead Duffy</w:t>
      </w:r>
      <w:r w:rsidRPr="008C4B00">
        <w:rPr>
          <w:color w:val="auto"/>
        </w:rPr>
        <w:br/>
        <w:t>Okay.</w:t>
      </w:r>
    </w:p>
    <w:p w14:paraId="7ABCBC2B" w14:textId="77777777" w:rsidR="00467324" w:rsidRPr="008C4B00" w:rsidRDefault="00467324" w:rsidP="00467324">
      <w:pPr>
        <w:rPr>
          <w:color w:val="auto"/>
        </w:rPr>
      </w:pPr>
      <w:r w:rsidRPr="008C4B00">
        <w:rPr>
          <w:color w:val="auto"/>
        </w:rPr>
        <w:t>0:12:28.200 --&gt; 0:12:28.590</w:t>
      </w:r>
      <w:r w:rsidRPr="008C4B00">
        <w:rPr>
          <w:color w:val="auto"/>
        </w:rPr>
        <w:br/>
        <w:t>Sinead Duffy</w:t>
      </w:r>
      <w:r w:rsidRPr="008C4B00">
        <w:rPr>
          <w:color w:val="auto"/>
        </w:rPr>
        <w:br/>
        <w:t>Okay.</w:t>
      </w:r>
    </w:p>
    <w:p w14:paraId="358BA5C6" w14:textId="77777777" w:rsidR="00467324" w:rsidRPr="008C4B00" w:rsidRDefault="00467324" w:rsidP="00467324">
      <w:pPr>
        <w:rPr>
          <w:color w:val="auto"/>
        </w:rPr>
      </w:pPr>
      <w:r w:rsidRPr="008C4B00">
        <w:rPr>
          <w:color w:val="auto"/>
        </w:rPr>
        <w:t>0:12:27.960 --&gt; 0:12:34.480</w:t>
      </w:r>
      <w:r w:rsidRPr="008C4B00">
        <w:rPr>
          <w:color w:val="auto"/>
        </w:rPr>
        <w:br/>
        <w:t>Interviewee A</w:t>
      </w:r>
      <w:r w:rsidRPr="008C4B00">
        <w:rPr>
          <w:color w:val="auto"/>
        </w:rPr>
        <w:br/>
        <w:t>It's that's actually coming from the Excel files that showed you earlier because to be honest, it.</w:t>
      </w:r>
    </w:p>
    <w:p w14:paraId="496362FD" w14:textId="77777777" w:rsidR="00467324" w:rsidRPr="008C4B00" w:rsidRDefault="00467324" w:rsidP="00467324">
      <w:pPr>
        <w:rPr>
          <w:color w:val="auto"/>
        </w:rPr>
      </w:pPr>
      <w:r w:rsidRPr="008C4B00">
        <w:rPr>
          <w:color w:val="auto"/>
        </w:rPr>
        <w:t>0:12:33.150 --&gt; 0:12:35.40</w:t>
      </w:r>
      <w:r w:rsidRPr="008C4B00">
        <w:rPr>
          <w:color w:val="auto"/>
        </w:rPr>
        <w:br/>
        <w:t>Sinead Duffy</w:t>
      </w:r>
      <w:r w:rsidRPr="008C4B00">
        <w:rPr>
          <w:color w:val="auto"/>
        </w:rPr>
        <w:br/>
        <w:t>OK, here's the development calling.</w:t>
      </w:r>
    </w:p>
    <w:p w14:paraId="04D95762" w14:textId="77777777" w:rsidR="00467324" w:rsidRPr="008C4B00" w:rsidRDefault="00467324" w:rsidP="00467324">
      <w:pPr>
        <w:rPr>
          <w:color w:val="auto"/>
        </w:rPr>
      </w:pPr>
      <w:r w:rsidRPr="008C4B00">
        <w:rPr>
          <w:color w:val="auto"/>
        </w:rPr>
        <w:t>0:12:35.990 --&gt; 0:12:36.450</w:t>
      </w:r>
      <w:r w:rsidRPr="008C4B00">
        <w:rPr>
          <w:color w:val="auto"/>
        </w:rPr>
        <w:br/>
        <w:t>Interviewee A</w:t>
      </w:r>
      <w:r w:rsidRPr="008C4B00">
        <w:rPr>
          <w:color w:val="auto"/>
        </w:rPr>
        <w:br/>
        <w:t>It's.</w:t>
      </w:r>
    </w:p>
    <w:p w14:paraId="20FA0B6B" w14:textId="77777777" w:rsidR="00467324" w:rsidRPr="008C4B00" w:rsidRDefault="00467324" w:rsidP="00467324">
      <w:pPr>
        <w:rPr>
          <w:color w:val="auto"/>
        </w:rPr>
      </w:pPr>
      <w:r w:rsidRPr="008C4B00">
        <w:rPr>
          <w:color w:val="auto"/>
        </w:rPr>
        <w:t>0:12:37.100 --&gt; 0:12:45.770</w:t>
      </w:r>
      <w:r w:rsidRPr="008C4B00">
        <w:rPr>
          <w:color w:val="auto"/>
        </w:rPr>
        <w:br/>
        <w:t>Interviewee A</w:t>
      </w:r>
      <w:r w:rsidRPr="008C4B00">
        <w:rPr>
          <w:color w:val="auto"/>
        </w:rPr>
        <w:br/>
        <w:t>What's in work? Work is probably a lot of crap, like from a they just, they'll just be reams and reams of stuff and it's not probably.</w:t>
      </w:r>
    </w:p>
    <w:p w14:paraId="3394BFEB" w14:textId="77777777" w:rsidR="00467324" w:rsidRPr="008C4B00" w:rsidRDefault="00467324" w:rsidP="00467324">
      <w:pPr>
        <w:rPr>
          <w:color w:val="auto"/>
        </w:rPr>
      </w:pPr>
      <w:r w:rsidRPr="008C4B00">
        <w:rPr>
          <w:color w:val="auto"/>
        </w:rPr>
        <w:lastRenderedPageBreak/>
        <w:t>0:12:47.560 --&gt; 0:12:47.990</w:t>
      </w:r>
      <w:r w:rsidRPr="008C4B00">
        <w:rPr>
          <w:color w:val="auto"/>
        </w:rPr>
        <w:br/>
        <w:t>Sinead Duffy</w:t>
      </w:r>
      <w:r w:rsidRPr="008C4B00">
        <w:rPr>
          <w:color w:val="auto"/>
        </w:rPr>
        <w:br/>
        <w:t>Helpful.</w:t>
      </w:r>
    </w:p>
    <w:p w14:paraId="6C936F1D" w14:textId="77777777" w:rsidR="00467324" w:rsidRPr="008C4B00" w:rsidRDefault="00467324" w:rsidP="00467324">
      <w:pPr>
        <w:rPr>
          <w:color w:val="auto"/>
        </w:rPr>
      </w:pPr>
      <w:r w:rsidRPr="008C4B00">
        <w:rPr>
          <w:color w:val="auto"/>
        </w:rPr>
        <w:t>0:12:47.470 --&gt; 0:12:52.890</w:t>
      </w:r>
      <w:r w:rsidRPr="008C4B00">
        <w:rPr>
          <w:color w:val="auto"/>
        </w:rPr>
        <w:br/>
        <w:t>Interviewee A</w:t>
      </w:r>
      <w:r w:rsidRPr="008C4B00">
        <w:rPr>
          <w:color w:val="auto"/>
        </w:rPr>
        <w:br/>
        <w:t>Hugely relevant and so where it's coming from is here.</w:t>
      </w:r>
    </w:p>
    <w:p w14:paraId="6F1A9615" w14:textId="77777777" w:rsidR="00467324" w:rsidRPr="008C4B00" w:rsidRDefault="00467324" w:rsidP="00467324">
      <w:pPr>
        <w:rPr>
          <w:color w:val="auto"/>
        </w:rPr>
      </w:pPr>
      <w:r w:rsidRPr="008C4B00">
        <w:rPr>
          <w:color w:val="auto"/>
        </w:rPr>
        <w:t>0:12:56.600 --&gt; 0:12:57.70</w:t>
      </w:r>
      <w:r w:rsidRPr="008C4B00">
        <w:rPr>
          <w:color w:val="auto"/>
        </w:rPr>
        <w:br/>
        <w:t>Sinead Duffy</w:t>
      </w:r>
      <w:r w:rsidRPr="008C4B00">
        <w:rPr>
          <w:color w:val="auto"/>
        </w:rPr>
        <w:br/>
        <w:t>OK.</w:t>
      </w:r>
    </w:p>
    <w:p w14:paraId="69FC88DB" w14:textId="77777777" w:rsidR="00467324" w:rsidRPr="008C4B00" w:rsidRDefault="00467324" w:rsidP="00467324">
      <w:pPr>
        <w:rPr>
          <w:color w:val="auto"/>
        </w:rPr>
      </w:pPr>
      <w:r w:rsidRPr="008C4B00">
        <w:rPr>
          <w:color w:val="auto"/>
        </w:rPr>
        <w:t>0:12:58.100 --&gt; 0:13:17.170</w:t>
      </w:r>
      <w:r w:rsidRPr="008C4B00">
        <w:rPr>
          <w:color w:val="auto"/>
        </w:rPr>
        <w:br/>
        <w:t>Sinead Duffy</w:t>
      </w:r>
      <w:r w:rsidRPr="008C4B00">
        <w:rPr>
          <w:color w:val="auto"/>
        </w:rPr>
        <w:br/>
        <w:t>And it's this. What is there is a specific level of rules that you look at for this. Is it just like I know for manufacturing, it's the DSM is is is key but for when you're doing the PDF or you're doing it on like the specialist roles of manufacturing, are you doing it on the support roles?</w:t>
      </w:r>
    </w:p>
    <w:p w14:paraId="181B22B0" w14:textId="77777777" w:rsidR="00467324" w:rsidRPr="008C4B00" w:rsidRDefault="00467324" w:rsidP="00467324">
      <w:pPr>
        <w:rPr>
          <w:color w:val="auto"/>
        </w:rPr>
      </w:pPr>
      <w:r w:rsidRPr="008C4B00">
        <w:rPr>
          <w:color w:val="auto"/>
        </w:rPr>
        <w:t>0:13:17.270 --&gt; 0:13:19.990</w:t>
      </w:r>
      <w:r w:rsidRPr="008C4B00">
        <w:rPr>
          <w:color w:val="auto"/>
        </w:rPr>
        <w:br/>
        <w:t>Sinead Duffy</w:t>
      </w:r>
      <w:r w:rsidRPr="008C4B00">
        <w:rPr>
          <w:color w:val="auto"/>
        </w:rPr>
        <w:br/>
        <w:t>Um, so like the lab.</w:t>
      </w:r>
    </w:p>
    <w:p w14:paraId="640E6758" w14:textId="77777777" w:rsidR="00467324" w:rsidRPr="008C4B00" w:rsidRDefault="00467324" w:rsidP="00467324">
      <w:pPr>
        <w:rPr>
          <w:color w:val="auto"/>
        </w:rPr>
      </w:pPr>
      <w:r w:rsidRPr="008C4B00">
        <w:rPr>
          <w:color w:val="auto"/>
        </w:rPr>
        <w:t>0:13:22.20 --&gt; 0:13:22.300</w:t>
      </w:r>
      <w:r w:rsidRPr="008C4B00">
        <w:rPr>
          <w:color w:val="auto"/>
        </w:rPr>
        <w:br/>
        <w:t>Interviewee A</w:t>
      </w:r>
      <w:r w:rsidRPr="008C4B00">
        <w:rPr>
          <w:color w:val="auto"/>
        </w:rPr>
        <w:br/>
        <w:t>Would.</w:t>
      </w:r>
    </w:p>
    <w:p w14:paraId="179F77A8" w14:textId="77777777" w:rsidR="00467324" w:rsidRPr="008C4B00" w:rsidRDefault="00467324" w:rsidP="00467324">
      <w:pPr>
        <w:rPr>
          <w:color w:val="auto"/>
        </w:rPr>
      </w:pPr>
      <w:r w:rsidRPr="008C4B00">
        <w:rPr>
          <w:color w:val="auto"/>
        </w:rPr>
        <w:t>0:13:21.960 --&gt; 0:13:24.620</w:t>
      </w:r>
      <w:r w:rsidRPr="008C4B00">
        <w:rPr>
          <w:color w:val="auto"/>
        </w:rPr>
        <w:br/>
        <w:t>Sinead Duffy</w:t>
      </w:r>
      <w:r w:rsidRPr="008C4B00">
        <w:rPr>
          <w:color w:val="auto"/>
        </w:rPr>
        <w:br/>
        <w:t>Finance, engineering, that kind of stuff or.</w:t>
      </w:r>
    </w:p>
    <w:p w14:paraId="5BBE35F5" w14:textId="77777777" w:rsidR="00467324" w:rsidRPr="008C4B00" w:rsidRDefault="00467324" w:rsidP="00467324">
      <w:pPr>
        <w:rPr>
          <w:color w:val="auto"/>
        </w:rPr>
      </w:pPr>
      <w:r w:rsidRPr="008C4B00">
        <w:rPr>
          <w:color w:val="auto"/>
        </w:rPr>
        <w:t>0:13:25.570 --&gt; 0:13:27.920</w:t>
      </w:r>
      <w:r w:rsidRPr="008C4B00">
        <w:rPr>
          <w:color w:val="auto"/>
        </w:rPr>
        <w:br/>
        <w:t>Interviewee A</w:t>
      </w:r>
      <w:r w:rsidRPr="008C4B00">
        <w:rPr>
          <w:color w:val="auto"/>
        </w:rPr>
        <w:br/>
        <w:t>No, we're typically do it on.</w:t>
      </w:r>
    </w:p>
    <w:p w14:paraId="2B28CE3F" w14:textId="77777777" w:rsidR="00467324" w:rsidRPr="008C4B00" w:rsidRDefault="00467324" w:rsidP="00467324">
      <w:pPr>
        <w:rPr>
          <w:color w:val="auto"/>
        </w:rPr>
      </w:pPr>
      <w:r w:rsidRPr="008C4B00">
        <w:rPr>
          <w:color w:val="auto"/>
        </w:rPr>
        <w:t>0:13:28.650 --&gt; 0:13:31.990</w:t>
      </w:r>
      <w:r w:rsidRPr="008C4B00">
        <w:rPr>
          <w:color w:val="auto"/>
        </w:rPr>
        <w:br/>
        <w:t>Interviewee A</w:t>
      </w:r>
      <w:r w:rsidRPr="008C4B00">
        <w:rPr>
          <w:color w:val="auto"/>
        </w:rPr>
        <w:br/>
        <w:t>Is the minimum that have to do the planned leadership team orders.</w:t>
      </w:r>
    </w:p>
    <w:p w14:paraId="577D2359" w14:textId="77777777" w:rsidR="00467324" w:rsidRPr="008C4B00" w:rsidRDefault="00467324" w:rsidP="00467324">
      <w:pPr>
        <w:rPr>
          <w:color w:val="auto"/>
        </w:rPr>
      </w:pPr>
      <w:r w:rsidRPr="008C4B00">
        <w:rPr>
          <w:color w:val="auto"/>
        </w:rPr>
        <w:t>0:13:32.530 --&gt; 0:13:33.80</w:t>
      </w:r>
      <w:r w:rsidRPr="008C4B00">
        <w:rPr>
          <w:color w:val="auto"/>
        </w:rPr>
        <w:br/>
        <w:t>Sinead Duffy</w:t>
      </w:r>
      <w:r w:rsidRPr="008C4B00">
        <w:rPr>
          <w:color w:val="auto"/>
        </w:rPr>
        <w:br/>
        <w:t>OK.</w:t>
      </w:r>
    </w:p>
    <w:p w14:paraId="76C1ECB6" w14:textId="77777777" w:rsidR="00467324" w:rsidRPr="008C4B00" w:rsidRDefault="00467324" w:rsidP="00467324">
      <w:pPr>
        <w:rPr>
          <w:color w:val="auto"/>
        </w:rPr>
      </w:pPr>
      <w:r w:rsidRPr="008C4B00">
        <w:rPr>
          <w:color w:val="auto"/>
        </w:rPr>
        <w:t>0:13:33.310 --&gt; 0:13:34.240</w:t>
      </w:r>
      <w:r w:rsidRPr="008C4B00">
        <w:rPr>
          <w:color w:val="auto"/>
        </w:rPr>
        <w:br/>
        <w:t>Interviewee A</w:t>
      </w:r>
      <w:r w:rsidRPr="008C4B00">
        <w:rPr>
          <w:color w:val="auto"/>
        </w:rPr>
        <w:br/>
        <w:t>And.</w:t>
      </w:r>
    </w:p>
    <w:p w14:paraId="08A30B17" w14:textId="77777777" w:rsidR="00467324" w:rsidRPr="008C4B00" w:rsidRDefault="00467324" w:rsidP="00467324">
      <w:pPr>
        <w:rPr>
          <w:color w:val="auto"/>
        </w:rPr>
      </w:pPr>
      <w:r w:rsidRPr="008C4B00">
        <w:rPr>
          <w:color w:val="auto"/>
        </w:rPr>
        <w:t>0:13:35.220 --&gt; 0:13:39.700</w:t>
      </w:r>
      <w:r w:rsidRPr="008C4B00">
        <w:rPr>
          <w:color w:val="auto"/>
        </w:rPr>
        <w:br/>
        <w:t>Interviewee A</w:t>
      </w:r>
      <w:r w:rsidRPr="008C4B00">
        <w:rPr>
          <w:color w:val="auto"/>
        </w:rPr>
        <w:br/>
        <w:t>After that, we're kind of saying, well, we want to see kind of direct reports of.</w:t>
      </w:r>
    </w:p>
    <w:p w14:paraId="71ED2654" w14:textId="77777777" w:rsidR="00467324" w:rsidRPr="008C4B00" w:rsidRDefault="00467324" w:rsidP="00467324">
      <w:pPr>
        <w:rPr>
          <w:color w:val="auto"/>
        </w:rPr>
      </w:pPr>
      <w:r w:rsidRPr="008C4B00">
        <w:rPr>
          <w:color w:val="auto"/>
        </w:rPr>
        <w:lastRenderedPageBreak/>
        <w:t>0:13:40.890 --&gt; 0:13:41.870</w:t>
      </w:r>
      <w:r w:rsidRPr="008C4B00">
        <w:rPr>
          <w:color w:val="auto"/>
        </w:rPr>
        <w:br/>
        <w:t>Interviewee A</w:t>
      </w:r>
      <w:r w:rsidRPr="008C4B00">
        <w:rPr>
          <w:color w:val="auto"/>
        </w:rPr>
        <w:br/>
        <w:t>The leadership team.</w:t>
      </w:r>
    </w:p>
    <w:p w14:paraId="31E44E77" w14:textId="77777777" w:rsidR="00467324" w:rsidRPr="008C4B00" w:rsidRDefault="00467324" w:rsidP="00467324">
      <w:pPr>
        <w:rPr>
          <w:color w:val="auto"/>
        </w:rPr>
      </w:pPr>
      <w:r w:rsidRPr="008C4B00">
        <w:rPr>
          <w:color w:val="auto"/>
        </w:rPr>
        <w:t>0:13:42.320 --&gt; 0:13:42.760</w:t>
      </w:r>
      <w:r w:rsidRPr="008C4B00">
        <w:rPr>
          <w:color w:val="auto"/>
        </w:rPr>
        <w:br/>
        <w:t>Sinead Duffy</w:t>
      </w:r>
      <w:r w:rsidRPr="008C4B00">
        <w:rPr>
          <w:color w:val="auto"/>
        </w:rPr>
        <w:br/>
        <w:t>Hmm.</w:t>
      </w:r>
    </w:p>
    <w:p w14:paraId="1EA2FF14" w14:textId="77777777" w:rsidR="00467324" w:rsidRPr="008C4B00" w:rsidRDefault="00467324" w:rsidP="00467324">
      <w:pPr>
        <w:rPr>
          <w:color w:val="auto"/>
        </w:rPr>
      </w:pPr>
      <w:r w:rsidRPr="008C4B00">
        <w:rPr>
          <w:color w:val="auto"/>
        </w:rPr>
        <w:t>0:13:43.230 --&gt; 0:13:44.360</w:t>
      </w:r>
      <w:r w:rsidRPr="008C4B00">
        <w:rPr>
          <w:color w:val="auto"/>
        </w:rPr>
        <w:br/>
        <w:t>Interviewee A</w:t>
      </w:r>
      <w:r w:rsidRPr="008C4B00">
        <w:rPr>
          <w:color w:val="auto"/>
        </w:rPr>
        <w:br/>
        <w:t>And people managers.</w:t>
      </w:r>
    </w:p>
    <w:p w14:paraId="6E205F8E" w14:textId="77777777" w:rsidR="00467324" w:rsidRPr="008C4B00" w:rsidRDefault="00467324" w:rsidP="00467324">
      <w:pPr>
        <w:rPr>
          <w:color w:val="auto"/>
        </w:rPr>
      </w:pPr>
      <w:r w:rsidRPr="008C4B00">
        <w:rPr>
          <w:color w:val="auto"/>
        </w:rPr>
        <w:t>0:13:45.100 --&gt; 0:13:45.820</w:t>
      </w:r>
      <w:r w:rsidRPr="008C4B00">
        <w:rPr>
          <w:color w:val="auto"/>
        </w:rPr>
        <w:br/>
        <w:t>Sinead Duffy</w:t>
      </w:r>
      <w:r w:rsidRPr="008C4B00">
        <w:rPr>
          <w:color w:val="auto"/>
        </w:rPr>
        <w:br/>
        <w:t>I get you. Yeah.</w:t>
      </w:r>
    </w:p>
    <w:p w14:paraId="6AFEBAC0" w14:textId="77777777" w:rsidR="00467324" w:rsidRPr="008C4B00" w:rsidRDefault="00467324" w:rsidP="00467324">
      <w:pPr>
        <w:rPr>
          <w:color w:val="auto"/>
        </w:rPr>
      </w:pPr>
      <w:r w:rsidRPr="008C4B00">
        <w:rPr>
          <w:color w:val="auto"/>
        </w:rPr>
        <w:t>0:13:51.790 --&gt; 0:13:52.190</w:t>
      </w:r>
      <w:r w:rsidRPr="008C4B00">
        <w:rPr>
          <w:color w:val="auto"/>
        </w:rPr>
        <w:br/>
        <w:t>Sinead Duffy</w:t>
      </w:r>
      <w:r w:rsidRPr="008C4B00">
        <w:rPr>
          <w:color w:val="auto"/>
        </w:rPr>
        <w:br/>
        <w:t>OK.</w:t>
      </w:r>
    </w:p>
    <w:p w14:paraId="494F54CE" w14:textId="77777777" w:rsidR="00467324" w:rsidRPr="008C4B00" w:rsidRDefault="00467324" w:rsidP="00467324">
      <w:pPr>
        <w:rPr>
          <w:color w:val="auto"/>
        </w:rPr>
      </w:pPr>
      <w:r w:rsidRPr="008C4B00">
        <w:rPr>
          <w:color w:val="auto"/>
        </w:rPr>
        <w:t>0:13:46.70 --&gt; 0:13:54.340</w:t>
      </w:r>
      <w:r w:rsidRPr="008C4B00">
        <w:rPr>
          <w:color w:val="auto"/>
        </w:rPr>
        <w:br/>
        <w:t>Interviewee A</w:t>
      </w:r>
      <w:r w:rsidRPr="008C4B00">
        <w:rPr>
          <w:color w:val="auto"/>
        </w:rPr>
        <w:br/>
        <w:t>And so that's why we asked, we don't know, we don't always get it, feel you'll get as a minimum you get the leadership team and but there's a good few roles now in this.</w:t>
      </w:r>
    </w:p>
    <w:p w14:paraId="037542D3" w14:textId="77777777" w:rsidR="00467324" w:rsidRPr="008C4B00" w:rsidRDefault="00467324" w:rsidP="00467324">
      <w:pPr>
        <w:rPr>
          <w:color w:val="auto"/>
        </w:rPr>
      </w:pPr>
      <w:r w:rsidRPr="008C4B00">
        <w:rPr>
          <w:color w:val="auto"/>
        </w:rPr>
        <w:t>0:13:56.60 --&gt; 0:13:57.960</w:t>
      </w:r>
      <w:r w:rsidRPr="008C4B00">
        <w:rPr>
          <w:color w:val="auto"/>
        </w:rPr>
        <w:br/>
        <w:t>Interviewee A</w:t>
      </w:r>
      <w:r w:rsidRPr="008C4B00">
        <w:rPr>
          <w:color w:val="auto"/>
        </w:rPr>
        <w:br/>
        <w:t>Well, in our version and.</w:t>
      </w:r>
    </w:p>
    <w:p w14:paraId="44913FEA" w14:textId="77777777" w:rsidR="00467324" w:rsidRPr="008C4B00" w:rsidRDefault="00467324" w:rsidP="00467324">
      <w:pPr>
        <w:rPr>
          <w:color w:val="auto"/>
        </w:rPr>
      </w:pPr>
      <w:r w:rsidRPr="008C4B00">
        <w:rPr>
          <w:color w:val="auto"/>
        </w:rPr>
        <w:t>0:13:58.230 --&gt; 0:14:1.60</w:t>
      </w:r>
      <w:r w:rsidRPr="008C4B00">
        <w:rPr>
          <w:color w:val="auto"/>
        </w:rPr>
        <w:br/>
        <w:t>Sinead Duffy</w:t>
      </w:r>
      <w:r w:rsidRPr="008C4B00">
        <w:rPr>
          <w:color w:val="auto"/>
        </w:rPr>
        <w:br/>
        <w:t>Yeah, that's the biggest, isn't it? So.</w:t>
      </w:r>
    </w:p>
    <w:p w14:paraId="134DD4BE" w14:textId="77777777" w:rsidR="00467324" w:rsidRPr="008C4B00" w:rsidRDefault="00467324" w:rsidP="00467324">
      <w:pPr>
        <w:rPr>
          <w:color w:val="auto"/>
        </w:rPr>
      </w:pPr>
      <w:r w:rsidRPr="008C4B00">
        <w:rPr>
          <w:color w:val="auto"/>
        </w:rPr>
        <w:t>0:14:1.280 --&gt; 0:14:5.350</w:t>
      </w:r>
      <w:r w:rsidRPr="008C4B00">
        <w:rPr>
          <w:color w:val="auto"/>
        </w:rPr>
        <w:br/>
        <w:t>Interviewee A</w:t>
      </w:r>
      <w:r w:rsidRPr="008C4B00">
        <w:rPr>
          <w:color w:val="auto"/>
        </w:rPr>
        <w:br/>
        <w:t>Yeah. In fairness, they kind of do a pretty good job in terms of populating it and.</w:t>
      </w:r>
    </w:p>
    <w:p w14:paraId="2BE7439C" w14:textId="77777777" w:rsidR="00467324" w:rsidRPr="008C4B00" w:rsidRDefault="00467324" w:rsidP="00467324">
      <w:pPr>
        <w:rPr>
          <w:color w:val="auto"/>
        </w:rPr>
      </w:pPr>
      <w:r w:rsidRPr="008C4B00">
        <w:rPr>
          <w:color w:val="auto"/>
        </w:rPr>
        <w:t>0:14:6.30 --&gt; 0:14:7.910</w:t>
      </w:r>
      <w:r w:rsidRPr="008C4B00">
        <w:rPr>
          <w:color w:val="auto"/>
        </w:rPr>
        <w:br/>
        <w:t>Interviewee A</w:t>
      </w:r>
      <w:r w:rsidRPr="008C4B00">
        <w:rPr>
          <w:color w:val="auto"/>
        </w:rPr>
        <w:br/>
        <w:t>So basically this is the Excel file.</w:t>
      </w:r>
    </w:p>
    <w:p w14:paraId="62196F31" w14:textId="77777777" w:rsidR="00467324" w:rsidRPr="008C4B00" w:rsidRDefault="00467324" w:rsidP="00467324">
      <w:pPr>
        <w:rPr>
          <w:color w:val="auto"/>
        </w:rPr>
      </w:pPr>
      <w:r w:rsidRPr="008C4B00">
        <w:rPr>
          <w:color w:val="auto"/>
        </w:rPr>
        <w:t>0:14:9.270 --&gt; 0:14:11.200</w:t>
      </w:r>
      <w:r w:rsidRPr="008C4B00">
        <w:rPr>
          <w:color w:val="auto"/>
        </w:rPr>
        <w:br/>
        <w:t>Interviewee A</w:t>
      </w:r>
      <w:r w:rsidRPr="008C4B00">
        <w:rPr>
          <w:color w:val="auto"/>
        </w:rPr>
        <w:br/>
        <w:t>And the guy's updated.</w:t>
      </w:r>
    </w:p>
    <w:p w14:paraId="04CB9B7F" w14:textId="77777777" w:rsidR="00467324" w:rsidRPr="008C4B00" w:rsidRDefault="00467324" w:rsidP="00467324">
      <w:pPr>
        <w:rPr>
          <w:color w:val="auto"/>
        </w:rPr>
      </w:pPr>
      <w:r w:rsidRPr="008C4B00">
        <w:rPr>
          <w:color w:val="auto"/>
        </w:rPr>
        <w:t>0:14:12.300 --&gt; 0:14:17.680</w:t>
      </w:r>
      <w:r w:rsidRPr="008C4B00">
        <w:rPr>
          <w:color w:val="auto"/>
        </w:rPr>
        <w:br/>
        <w:t>Interviewee A</w:t>
      </w:r>
      <w:r w:rsidRPr="008C4B00">
        <w:rPr>
          <w:color w:val="auto"/>
        </w:rPr>
        <w:br/>
        <w:t>The template here in terms of each of the rules to the successes there and then it kind of populates this.</w:t>
      </w:r>
    </w:p>
    <w:p w14:paraId="121911CF" w14:textId="77777777" w:rsidR="00467324" w:rsidRPr="008C4B00" w:rsidRDefault="00467324" w:rsidP="00467324">
      <w:pPr>
        <w:rPr>
          <w:color w:val="auto"/>
        </w:rPr>
      </w:pPr>
      <w:r w:rsidRPr="008C4B00">
        <w:rPr>
          <w:color w:val="auto"/>
        </w:rPr>
        <w:lastRenderedPageBreak/>
        <w:t>0:14:18.850 --&gt; 0:14:20.50</w:t>
      </w:r>
      <w:r w:rsidRPr="008C4B00">
        <w:rPr>
          <w:color w:val="auto"/>
        </w:rPr>
        <w:br/>
        <w:t>Interviewee A</w:t>
      </w:r>
      <w:r w:rsidRPr="008C4B00">
        <w:rPr>
          <w:color w:val="auto"/>
        </w:rPr>
        <w:br/>
        <w:t>Big spiders that are front.</w:t>
      </w:r>
    </w:p>
    <w:p w14:paraId="66CCEE4A" w14:textId="77777777" w:rsidR="00467324" w:rsidRPr="008C4B00" w:rsidRDefault="00467324" w:rsidP="00467324">
      <w:pPr>
        <w:rPr>
          <w:color w:val="auto"/>
        </w:rPr>
      </w:pPr>
      <w:r w:rsidRPr="008C4B00">
        <w:rPr>
          <w:color w:val="auto"/>
        </w:rPr>
        <w:t>0:14:21.380 --&gt; 0:14:26.50</w:t>
      </w:r>
      <w:r w:rsidRPr="008C4B00">
        <w:rPr>
          <w:color w:val="auto"/>
        </w:rPr>
        <w:br/>
        <w:t>Interviewee A</w:t>
      </w:r>
      <w:r w:rsidRPr="008C4B00">
        <w:rPr>
          <w:color w:val="auto"/>
        </w:rPr>
        <w:br/>
        <w:t>Basically then the the dashboard pulls this data 12:00 everyday.</w:t>
      </w:r>
    </w:p>
    <w:p w14:paraId="5EDE80A5" w14:textId="77777777" w:rsidR="00467324" w:rsidRPr="008C4B00" w:rsidRDefault="00467324" w:rsidP="00467324">
      <w:pPr>
        <w:rPr>
          <w:color w:val="auto"/>
        </w:rPr>
      </w:pPr>
      <w:r w:rsidRPr="008C4B00">
        <w:rPr>
          <w:color w:val="auto"/>
        </w:rPr>
        <w:t>0:14:26.750 --&gt; 0:14:28.480</w:t>
      </w:r>
      <w:r w:rsidRPr="008C4B00">
        <w:rPr>
          <w:color w:val="auto"/>
        </w:rPr>
        <w:br/>
        <w:t>Sinead Duffy</w:t>
      </w:r>
      <w:r w:rsidRPr="008C4B00">
        <w:rPr>
          <w:color w:val="auto"/>
        </w:rPr>
        <w:br/>
        <w:t>Bring it and uploaded it into the.</w:t>
      </w:r>
    </w:p>
    <w:p w14:paraId="18FA2C23" w14:textId="77777777" w:rsidR="00467324" w:rsidRPr="008C4B00" w:rsidRDefault="00467324" w:rsidP="00467324">
      <w:pPr>
        <w:rPr>
          <w:color w:val="auto"/>
        </w:rPr>
      </w:pPr>
      <w:r w:rsidRPr="008C4B00">
        <w:rPr>
          <w:color w:val="auto"/>
        </w:rPr>
        <w:t>0:14:36.260 --&gt; 0:14:36.770</w:t>
      </w:r>
      <w:r w:rsidRPr="008C4B00">
        <w:rPr>
          <w:color w:val="auto"/>
        </w:rPr>
        <w:br/>
        <w:t>Sinead Duffy</w:t>
      </w:r>
      <w:r w:rsidRPr="008C4B00">
        <w:rPr>
          <w:color w:val="auto"/>
        </w:rPr>
        <w:br/>
        <w:t>Yeah.</w:t>
      </w:r>
    </w:p>
    <w:p w14:paraId="507BE74C" w14:textId="77777777" w:rsidR="00467324" w:rsidRPr="008C4B00" w:rsidRDefault="00467324" w:rsidP="00467324">
      <w:pPr>
        <w:rPr>
          <w:color w:val="auto"/>
        </w:rPr>
      </w:pPr>
      <w:r w:rsidRPr="008C4B00">
        <w:rPr>
          <w:color w:val="auto"/>
        </w:rPr>
        <w:t>0:14:29.760 --&gt; 0:14:39.80</w:t>
      </w:r>
      <w:r w:rsidRPr="008C4B00">
        <w:rPr>
          <w:color w:val="auto"/>
        </w:rPr>
        <w:br/>
        <w:t>Interviewee A</w:t>
      </w:r>
      <w:r w:rsidRPr="008C4B00">
        <w:rPr>
          <w:color w:val="auto"/>
        </w:rPr>
        <w:br/>
        <w:t>Into this thing and and look, my this thing does for us is just kind of makes it easy to to get the metrics that's like otherwise you're gonna spend an hour or so.</w:t>
      </w:r>
    </w:p>
    <w:p w14:paraId="3C652B5F" w14:textId="77777777" w:rsidR="00467324" w:rsidRPr="008C4B00" w:rsidRDefault="00467324" w:rsidP="00467324">
      <w:pPr>
        <w:rPr>
          <w:color w:val="auto"/>
        </w:rPr>
      </w:pPr>
      <w:r w:rsidRPr="008C4B00">
        <w:rPr>
          <w:color w:val="auto"/>
        </w:rPr>
        <w:t>0:14:39.810 --&gt; 0:14:42.60</w:t>
      </w:r>
      <w:r w:rsidRPr="008C4B00">
        <w:rPr>
          <w:color w:val="auto"/>
        </w:rPr>
        <w:br/>
        <w:t>Interviewee A</w:t>
      </w:r>
      <w:r w:rsidRPr="008C4B00">
        <w:rPr>
          <w:color w:val="auto"/>
        </w:rPr>
        <w:br/>
        <w:t>This stuff here is coming from.</w:t>
      </w:r>
    </w:p>
    <w:p w14:paraId="103DB069" w14:textId="77777777" w:rsidR="00467324" w:rsidRPr="008C4B00" w:rsidRDefault="00467324" w:rsidP="00467324">
      <w:pPr>
        <w:rPr>
          <w:color w:val="auto"/>
        </w:rPr>
      </w:pPr>
      <w:r w:rsidRPr="008C4B00">
        <w:rPr>
          <w:color w:val="auto"/>
        </w:rPr>
        <w:t>0:14:43.400 --&gt; 0:14:49.60</w:t>
      </w:r>
      <w:r w:rsidRPr="008C4B00">
        <w:rPr>
          <w:color w:val="auto"/>
        </w:rPr>
        <w:br/>
        <w:t>Interviewee A</w:t>
      </w:r>
      <w:r w:rsidRPr="008C4B00">
        <w:rPr>
          <w:color w:val="auto"/>
        </w:rPr>
        <w:br/>
        <w:t>Family succession development. If you're gonna change actually work day would be much better if you can actually.</w:t>
      </w:r>
    </w:p>
    <w:p w14:paraId="29A557E8" w14:textId="77777777" w:rsidR="00467324" w:rsidRPr="008C4B00" w:rsidRDefault="00467324" w:rsidP="00467324">
      <w:pPr>
        <w:rPr>
          <w:color w:val="auto"/>
        </w:rPr>
      </w:pPr>
      <w:r w:rsidRPr="008C4B00">
        <w:rPr>
          <w:color w:val="auto"/>
        </w:rPr>
        <w:t>0:14:50.420 --&gt; 0:14:53.90</w:t>
      </w:r>
      <w:r w:rsidRPr="008C4B00">
        <w:rPr>
          <w:color w:val="auto"/>
        </w:rPr>
        <w:br/>
        <w:t>Interviewee A</w:t>
      </w:r>
      <w:r w:rsidRPr="008C4B00">
        <w:rPr>
          <w:color w:val="auto"/>
        </w:rPr>
        <w:br/>
        <w:t>As development items, which has Lords are.</w:t>
      </w:r>
    </w:p>
    <w:p w14:paraId="472A15C1" w14:textId="77777777" w:rsidR="00467324" w:rsidRPr="008C4B00" w:rsidRDefault="00467324" w:rsidP="00467324">
      <w:pPr>
        <w:rPr>
          <w:color w:val="auto"/>
        </w:rPr>
      </w:pPr>
      <w:r w:rsidRPr="008C4B00">
        <w:rPr>
          <w:color w:val="auto"/>
        </w:rPr>
        <w:t>0:14:57.950 --&gt; 0:14:58.340</w:t>
      </w:r>
      <w:r w:rsidRPr="008C4B00">
        <w:rPr>
          <w:color w:val="auto"/>
        </w:rPr>
        <w:br/>
        <w:t>Sinead Duffy</w:t>
      </w:r>
      <w:r w:rsidRPr="008C4B00">
        <w:rPr>
          <w:color w:val="auto"/>
        </w:rPr>
        <w:br/>
        <w:t>Umm.</w:t>
      </w:r>
    </w:p>
    <w:p w14:paraId="349168FA" w14:textId="77777777" w:rsidR="00467324" w:rsidRPr="008C4B00" w:rsidRDefault="00467324" w:rsidP="00467324">
      <w:pPr>
        <w:rPr>
          <w:color w:val="auto"/>
        </w:rPr>
      </w:pPr>
      <w:r w:rsidRPr="008C4B00">
        <w:rPr>
          <w:color w:val="auto"/>
        </w:rPr>
        <w:t>0:14:53.800 --&gt; 0:14:59.290</w:t>
      </w:r>
      <w:r w:rsidRPr="008C4B00">
        <w:rPr>
          <w:color w:val="auto"/>
        </w:rPr>
        <w:br/>
        <w:t>Interviewee A</w:t>
      </w:r>
      <w:r w:rsidRPr="008C4B00">
        <w:rPr>
          <w:color w:val="auto"/>
        </w:rPr>
        <w:br/>
        <w:t>But you really want development items that relate to succession planning rather than your your current law.</w:t>
      </w:r>
    </w:p>
    <w:p w14:paraId="49750CD2" w14:textId="77777777" w:rsidR="00467324" w:rsidRPr="008C4B00" w:rsidRDefault="00467324" w:rsidP="00467324">
      <w:pPr>
        <w:rPr>
          <w:color w:val="auto"/>
        </w:rPr>
      </w:pPr>
      <w:r w:rsidRPr="008C4B00">
        <w:rPr>
          <w:color w:val="auto"/>
        </w:rPr>
        <w:t>0:15:0.410 --&gt; 0:15:4.700</w:t>
      </w:r>
      <w:r w:rsidRPr="008C4B00">
        <w:rPr>
          <w:color w:val="auto"/>
        </w:rPr>
        <w:br/>
        <w:t>Sinead Duffy</w:t>
      </w:r>
      <w:r w:rsidRPr="008C4B00">
        <w:rPr>
          <w:color w:val="auto"/>
        </w:rPr>
        <w:br/>
        <w:t>I got you. I got you. So do you think cause I know you've been.</w:t>
      </w:r>
    </w:p>
    <w:p w14:paraId="2A79B180" w14:textId="77777777" w:rsidR="00467324" w:rsidRPr="008C4B00" w:rsidRDefault="00467324" w:rsidP="00467324">
      <w:pPr>
        <w:rPr>
          <w:color w:val="auto"/>
        </w:rPr>
      </w:pPr>
      <w:r w:rsidRPr="008C4B00">
        <w:rPr>
          <w:color w:val="auto"/>
        </w:rPr>
        <w:t>0:15:5.800 --&gt; 0:15:28.420</w:t>
      </w:r>
      <w:r w:rsidRPr="008C4B00">
        <w:rPr>
          <w:color w:val="auto"/>
        </w:rPr>
        <w:br/>
        <w:t>Sinead Duffy</w:t>
      </w:r>
      <w:r w:rsidRPr="008C4B00">
        <w:rPr>
          <w:color w:val="auto"/>
        </w:rPr>
        <w:br/>
        <w:t xml:space="preserve">Leading the charge on this, I mean and the the dashboard is fantastic. It's great like it's simple and </w:t>
      </w:r>
      <w:r w:rsidRPr="008C4B00">
        <w:rPr>
          <w:color w:val="auto"/>
        </w:rPr>
        <w:lastRenderedPageBreak/>
        <w:t>easy to fill in the spreadsheets and and it's quick to do so. But my questions on is do you think that and you kind of had said earlier that you're starting to evolve and evolve to bring in a kind of specialist stuff. Do you think that would be helpful in the future?</w:t>
      </w:r>
    </w:p>
    <w:p w14:paraId="199B53D8" w14:textId="77777777" w:rsidR="00467324" w:rsidRPr="008C4B00" w:rsidRDefault="00467324" w:rsidP="00467324">
      <w:pPr>
        <w:rPr>
          <w:color w:val="auto"/>
        </w:rPr>
      </w:pPr>
      <w:r w:rsidRPr="008C4B00">
        <w:rPr>
          <w:color w:val="auto"/>
        </w:rPr>
        <w:t>0:15:29.270 --&gt; 0:15:32.680</w:t>
      </w:r>
      <w:r w:rsidRPr="008C4B00">
        <w:rPr>
          <w:color w:val="auto"/>
        </w:rPr>
        <w:br/>
        <w:t>Sinead Duffy</w:t>
      </w:r>
      <w:r w:rsidRPr="008C4B00">
        <w:rPr>
          <w:color w:val="auto"/>
        </w:rPr>
        <w:br/>
        <w:t>Like to have to link in learning.</w:t>
      </w:r>
    </w:p>
    <w:p w14:paraId="76EC3EDC" w14:textId="77777777" w:rsidR="00467324" w:rsidRPr="008C4B00" w:rsidRDefault="00467324" w:rsidP="00467324">
      <w:pPr>
        <w:rPr>
          <w:color w:val="auto"/>
        </w:rPr>
      </w:pPr>
      <w:r w:rsidRPr="008C4B00">
        <w:rPr>
          <w:color w:val="auto"/>
        </w:rPr>
        <w:t>0:15:34.190 --&gt; 0:15:34.800</w:t>
      </w:r>
      <w:r w:rsidRPr="008C4B00">
        <w:rPr>
          <w:color w:val="auto"/>
        </w:rPr>
        <w:br/>
        <w:t>Sinead Duffy</w:t>
      </w:r>
      <w:r w:rsidRPr="008C4B00">
        <w:rPr>
          <w:color w:val="auto"/>
        </w:rPr>
        <w:br/>
        <w:t>Um.</w:t>
      </w:r>
    </w:p>
    <w:p w14:paraId="6034835E" w14:textId="77777777" w:rsidR="00467324" w:rsidRPr="008C4B00" w:rsidRDefault="00467324" w:rsidP="00467324">
      <w:pPr>
        <w:rPr>
          <w:color w:val="auto"/>
        </w:rPr>
      </w:pPr>
      <w:r w:rsidRPr="008C4B00">
        <w:rPr>
          <w:color w:val="auto"/>
        </w:rPr>
        <w:t>0:15:35.750 --&gt; 0:15:39.650</w:t>
      </w:r>
      <w:r w:rsidRPr="008C4B00">
        <w:rPr>
          <w:color w:val="auto"/>
        </w:rPr>
        <w:br/>
        <w:t>Sinead Duffy</w:t>
      </w:r>
      <w:r w:rsidRPr="008C4B00">
        <w:rPr>
          <w:color w:val="auto"/>
        </w:rPr>
        <w:br/>
        <w:t>Data and maybe start small, but specialist roles and I suppose.</w:t>
      </w:r>
    </w:p>
    <w:p w14:paraId="59A09A51" w14:textId="77777777" w:rsidR="00467324" w:rsidRPr="008C4B00" w:rsidRDefault="00467324" w:rsidP="00467324">
      <w:pPr>
        <w:rPr>
          <w:color w:val="auto"/>
        </w:rPr>
      </w:pPr>
      <w:r w:rsidRPr="008C4B00">
        <w:rPr>
          <w:color w:val="auto"/>
        </w:rPr>
        <w:t>0:15:43.160 --&gt; 0:15:43.610</w:t>
      </w:r>
      <w:r w:rsidRPr="008C4B00">
        <w:rPr>
          <w:color w:val="auto"/>
        </w:rPr>
        <w:br/>
        <w:t>Interviewee A</w:t>
      </w:r>
      <w:r w:rsidRPr="008C4B00">
        <w:rPr>
          <w:color w:val="auto"/>
        </w:rPr>
        <w:br/>
        <w:t>Hmm.</w:t>
      </w:r>
    </w:p>
    <w:p w14:paraId="014D0838" w14:textId="77777777" w:rsidR="00467324" w:rsidRPr="008C4B00" w:rsidRDefault="00467324" w:rsidP="00467324">
      <w:pPr>
        <w:rPr>
          <w:color w:val="auto"/>
        </w:rPr>
      </w:pPr>
      <w:r w:rsidRPr="008C4B00">
        <w:rPr>
          <w:color w:val="auto"/>
        </w:rPr>
        <w:t>0:15:40.500 --&gt; 0:15:44.570</w:t>
      </w:r>
      <w:r w:rsidRPr="008C4B00">
        <w:rPr>
          <w:color w:val="auto"/>
        </w:rPr>
        <w:br/>
        <w:t>Sinead Duffy</w:t>
      </w:r>
      <w:r w:rsidRPr="008C4B00">
        <w:rPr>
          <w:color w:val="auto"/>
        </w:rPr>
        <w:br/>
        <w:t>If I look at my own particular case where I work in HR.</w:t>
      </w:r>
    </w:p>
    <w:p w14:paraId="03410A50" w14:textId="77777777" w:rsidR="00467324" w:rsidRPr="008C4B00" w:rsidRDefault="00467324" w:rsidP="00467324">
      <w:pPr>
        <w:rPr>
          <w:color w:val="auto"/>
        </w:rPr>
      </w:pPr>
      <w:r w:rsidRPr="008C4B00">
        <w:rPr>
          <w:color w:val="auto"/>
        </w:rPr>
        <w:t>0:15:45.590 --&gt; 0:15:47.140</w:t>
      </w:r>
      <w:r w:rsidRPr="008C4B00">
        <w:rPr>
          <w:color w:val="auto"/>
        </w:rPr>
        <w:br/>
        <w:t>Sinead Duffy</w:t>
      </w:r>
      <w:r w:rsidRPr="008C4B00">
        <w:rPr>
          <w:color w:val="auto"/>
        </w:rPr>
        <w:br/>
        <w:t>Doesn't really have a strong.</w:t>
      </w:r>
    </w:p>
    <w:p w14:paraId="71355ADB" w14:textId="77777777" w:rsidR="00467324" w:rsidRPr="008C4B00" w:rsidRDefault="00467324" w:rsidP="00467324">
      <w:pPr>
        <w:rPr>
          <w:color w:val="auto"/>
        </w:rPr>
      </w:pPr>
      <w:r w:rsidRPr="008C4B00">
        <w:rPr>
          <w:color w:val="auto"/>
        </w:rPr>
        <w:t>0:15:50.470 --&gt; 0:15:50.890</w:t>
      </w:r>
      <w:r w:rsidRPr="008C4B00">
        <w:rPr>
          <w:color w:val="auto"/>
        </w:rPr>
        <w:br/>
        <w:t>Interviewee A</w:t>
      </w:r>
      <w:r w:rsidRPr="008C4B00">
        <w:rPr>
          <w:color w:val="auto"/>
        </w:rPr>
        <w:br/>
        <w:t>No.</w:t>
      </w:r>
    </w:p>
    <w:p w14:paraId="26EB66F3" w14:textId="77777777" w:rsidR="00467324" w:rsidRPr="008C4B00" w:rsidRDefault="00467324" w:rsidP="00467324">
      <w:pPr>
        <w:rPr>
          <w:color w:val="auto"/>
        </w:rPr>
      </w:pPr>
      <w:r w:rsidRPr="008C4B00">
        <w:rPr>
          <w:color w:val="auto"/>
        </w:rPr>
        <w:t>0:15:47.930 --&gt; 0:15:54.460</w:t>
      </w:r>
      <w:r w:rsidRPr="008C4B00">
        <w:rPr>
          <w:color w:val="auto"/>
        </w:rPr>
        <w:br/>
        <w:t>Sinead Duffy</w:t>
      </w:r>
      <w:r w:rsidRPr="008C4B00">
        <w:rPr>
          <w:color w:val="auto"/>
        </w:rPr>
        <w:br/>
        <w:t>Desa needs phone to a better word than now, but in the future I think it will.</w:t>
      </w:r>
    </w:p>
    <w:p w14:paraId="2FD94C46" w14:textId="77777777" w:rsidR="00467324" w:rsidRPr="008C4B00" w:rsidRDefault="00467324" w:rsidP="00467324">
      <w:pPr>
        <w:rPr>
          <w:color w:val="auto"/>
        </w:rPr>
      </w:pPr>
      <w:r w:rsidRPr="008C4B00">
        <w:rPr>
          <w:color w:val="auto"/>
        </w:rPr>
        <w:t>0:15:55.90 --&gt; 0:15:57.710</w:t>
      </w:r>
      <w:r w:rsidRPr="008C4B00">
        <w:rPr>
          <w:color w:val="auto"/>
        </w:rPr>
        <w:br/>
        <w:t>Sinead Duffy</w:t>
      </w:r>
      <w:r w:rsidRPr="008C4B00">
        <w:rPr>
          <w:color w:val="auto"/>
        </w:rPr>
        <w:br/>
        <w:t>But a lot of the learnings I would have done would have been.</w:t>
      </w:r>
    </w:p>
    <w:p w14:paraId="3E4FE4A8" w14:textId="77777777" w:rsidR="00467324" w:rsidRPr="008C4B00" w:rsidRDefault="00467324" w:rsidP="00467324">
      <w:pPr>
        <w:rPr>
          <w:color w:val="auto"/>
        </w:rPr>
      </w:pPr>
      <w:r w:rsidRPr="008C4B00">
        <w:rPr>
          <w:color w:val="auto"/>
        </w:rPr>
        <w:t>0:15:58.470 --&gt; 0:16:5.70</w:t>
      </w:r>
      <w:r w:rsidRPr="008C4B00">
        <w:rPr>
          <w:color w:val="auto"/>
        </w:rPr>
        <w:br/>
        <w:t>Sinead Duffy</w:t>
      </w:r>
      <w:r w:rsidRPr="008C4B00">
        <w:rPr>
          <w:color w:val="auto"/>
        </w:rPr>
        <w:br/>
        <w:t>Well, they've been HR related, but they would have also been data relators, so I would be, I suppose, turned as an outlier.</w:t>
      </w:r>
    </w:p>
    <w:p w14:paraId="1A03E8F6" w14:textId="77777777" w:rsidR="00467324" w:rsidRPr="008C4B00" w:rsidRDefault="00467324" w:rsidP="00467324">
      <w:pPr>
        <w:rPr>
          <w:color w:val="auto"/>
        </w:rPr>
      </w:pPr>
      <w:r w:rsidRPr="008C4B00">
        <w:rPr>
          <w:color w:val="auto"/>
        </w:rPr>
        <w:t>0:16:6.120 --&gt; 0:16:8.430</w:t>
      </w:r>
      <w:r w:rsidRPr="008C4B00">
        <w:rPr>
          <w:color w:val="auto"/>
        </w:rPr>
        <w:br/>
        <w:t>Sinead Duffy</w:t>
      </w:r>
      <w:r w:rsidRPr="008C4B00">
        <w:rPr>
          <w:color w:val="auto"/>
        </w:rPr>
        <w:br/>
        <w:t>In the stuff that I'm looking at on.</w:t>
      </w:r>
    </w:p>
    <w:p w14:paraId="230CD65F" w14:textId="77777777" w:rsidR="00467324" w:rsidRPr="008C4B00" w:rsidRDefault="00467324" w:rsidP="00467324">
      <w:pPr>
        <w:rPr>
          <w:color w:val="auto"/>
        </w:rPr>
      </w:pPr>
      <w:r w:rsidRPr="008C4B00">
        <w:rPr>
          <w:color w:val="auto"/>
        </w:rPr>
        <w:t>0:16:10.330 --&gt; 0:16:17.690</w:t>
      </w:r>
      <w:r w:rsidRPr="008C4B00">
        <w:rPr>
          <w:color w:val="auto"/>
        </w:rPr>
        <w:br/>
        <w:t>Sinead Duffy</w:t>
      </w:r>
      <w:r w:rsidRPr="008C4B00">
        <w:rPr>
          <w:color w:val="auto"/>
        </w:rPr>
        <w:br/>
      </w:r>
      <w:r w:rsidRPr="008C4B00">
        <w:rPr>
          <w:color w:val="auto"/>
        </w:rPr>
        <w:lastRenderedPageBreak/>
        <w:t>Like The Companyconnecting all about? You think like looking at outliers would have a would have a benefit to kind of say.</w:t>
      </w:r>
    </w:p>
    <w:p w14:paraId="3E88CC69" w14:textId="77777777" w:rsidR="00467324" w:rsidRPr="008C4B00" w:rsidRDefault="00467324" w:rsidP="00467324">
      <w:pPr>
        <w:rPr>
          <w:color w:val="auto"/>
        </w:rPr>
      </w:pPr>
      <w:r w:rsidRPr="008C4B00">
        <w:rPr>
          <w:color w:val="auto"/>
        </w:rPr>
        <w:t>0:16:18.550 --&gt; 0:16:28.230</w:t>
      </w:r>
      <w:r w:rsidRPr="008C4B00">
        <w:rPr>
          <w:color w:val="auto"/>
        </w:rPr>
        <w:br/>
        <w:t>Sinead Duffy</w:t>
      </w:r>
      <w:r w:rsidRPr="008C4B00">
        <w:rPr>
          <w:color w:val="auto"/>
        </w:rPr>
        <w:br/>
        <w:t>To manage as well, have you when when they're doing this to kind of say look well, what about say she needs she has this interest obviously cause she's doing all of these courses.</w:t>
      </w:r>
    </w:p>
    <w:p w14:paraId="2116A014" w14:textId="77777777" w:rsidR="00467324" w:rsidRPr="008C4B00" w:rsidRDefault="00467324" w:rsidP="00467324">
      <w:pPr>
        <w:rPr>
          <w:color w:val="auto"/>
        </w:rPr>
      </w:pPr>
      <w:r w:rsidRPr="008C4B00">
        <w:rPr>
          <w:color w:val="auto"/>
        </w:rPr>
        <w:t>0:16:32.300 --&gt; 0:16:33.670</w:t>
      </w:r>
      <w:r w:rsidRPr="008C4B00">
        <w:rPr>
          <w:color w:val="auto"/>
        </w:rPr>
        <w:br/>
        <w:t>Interviewee A</w:t>
      </w:r>
      <w:r w:rsidRPr="008C4B00">
        <w:rPr>
          <w:color w:val="auto"/>
        </w:rPr>
        <w:br/>
        <w:t>Yeah, and.</w:t>
      </w:r>
    </w:p>
    <w:p w14:paraId="7C07E120" w14:textId="77777777" w:rsidR="00467324" w:rsidRPr="008C4B00" w:rsidRDefault="00467324" w:rsidP="00467324">
      <w:pPr>
        <w:rPr>
          <w:color w:val="auto"/>
        </w:rPr>
      </w:pPr>
      <w:r w:rsidRPr="008C4B00">
        <w:rPr>
          <w:color w:val="auto"/>
        </w:rPr>
        <w:t>0:16:34.980 --&gt; 0:16:39.350</w:t>
      </w:r>
      <w:r w:rsidRPr="008C4B00">
        <w:rPr>
          <w:color w:val="auto"/>
        </w:rPr>
        <w:br/>
        <w:t>Sinead Duffy</w:t>
      </w:r>
      <w:r w:rsidRPr="008C4B00">
        <w:rPr>
          <w:color w:val="auto"/>
        </w:rPr>
        <w:br/>
        <w:t>And it's specifically outliers cause I mean if you look at I I know how.</w:t>
      </w:r>
    </w:p>
    <w:p w14:paraId="55547BDD" w14:textId="77777777" w:rsidR="00467324" w:rsidRPr="008C4B00" w:rsidRDefault="00467324" w:rsidP="00467324">
      <w:pPr>
        <w:rPr>
          <w:color w:val="auto"/>
        </w:rPr>
      </w:pPr>
      <w:r w:rsidRPr="008C4B00">
        <w:rPr>
          <w:color w:val="auto"/>
        </w:rPr>
        <w:t>0:16:40.90 --&gt; 0:16:51.800</w:t>
      </w:r>
      <w:r w:rsidRPr="008C4B00">
        <w:rPr>
          <w:color w:val="auto"/>
        </w:rPr>
        <w:br/>
        <w:t>Sinead Duffy</w:t>
      </w:r>
      <w:r w:rsidRPr="008C4B00">
        <w:rPr>
          <w:color w:val="auto"/>
        </w:rPr>
        <w:br/>
        <w:t>You know the LMS works, everyone has mandatory training to do so you've got your code of business conduct, you've got your health and safety stuff. Everyone has to do that and then the mandatory training changes per role, so.</w:t>
      </w:r>
    </w:p>
    <w:p w14:paraId="2520B536" w14:textId="77777777" w:rsidR="00467324" w:rsidRPr="008C4B00" w:rsidRDefault="00467324" w:rsidP="00467324">
      <w:pPr>
        <w:rPr>
          <w:color w:val="auto"/>
        </w:rPr>
      </w:pPr>
      <w:r w:rsidRPr="008C4B00">
        <w:rPr>
          <w:color w:val="auto"/>
        </w:rPr>
        <w:t>0:16:52.540 --&gt; 0:16:58.300</w:t>
      </w:r>
      <w:r w:rsidRPr="008C4B00">
        <w:rPr>
          <w:color w:val="auto"/>
        </w:rPr>
        <w:br/>
        <w:t>Sinead Duffy</w:t>
      </w:r>
      <w:r w:rsidRPr="008C4B00">
        <w:rPr>
          <w:color w:val="auto"/>
        </w:rPr>
        <w:br/>
        <w:t>It's what else's people look at us, and I suppose it's the outliers in systems like that that.</w:t>
      </w:r>
    </w:p>
    <w:p w14:paraId="72D4AFFB" w14:textId="77777777" w:rsidR="00467324" w:rsidRPr="008C4B00" w:rsidRDefault="00467324" w:rsidP="00467324">
      <w:pPr>
        <w:rPr>
          <w:color w:val="auto"/>
        </w:rPr>
      </w:pPr>
      <w:r w:rsidRPr="008C4B00">
        <w:rPr>
          <w:color w:val="auto"/>
        </w:rPr>
        <w:t>0:16:59.160 --&gt; 0:17:7.780</w:t>
      </w:r>
      <w:r w:rsidRPr="008C4B00">
        <w:rPr>
          <w:color w:val="auto"/>
        </w:rPr>
        <w:br/>
        <w:t>Sinead Duffy</w:t>
      </w:r>
      <w:r w:rsidRPr="008C4B00">
        <w:rPr>
          <w:color w:val="auto"/>
        </w:rPr>
        <w:br/>
        <w:t>I think where the value is, it's not there like what everyone is doing. Everyone's gonna have to do the mandatory stuff. It's the additional stuff that is kind of.</w:t>
      </w:r>
    </w:p>
    <w:p w14:paraId="64702871" w14:textId="77777777" w:rsidR="00467324" w:rsidRPr="008C4B00" w:rsidRDefault="00467324" w:rsidP="00467324">
      <w:pPr>
        <w:rPr>
          <w:color w:val="auto"/>
        </w:rPr>
      </w:pPr>
      <w:r w:rsidRPr="008C4B00">
        <w:rPr>
          <w:color w:val="auto"/>
        </w:rPr>
        <w:t>0:17:8.640 --&gt; 0:17:20.800</w:t>
      </w:r>
      <w:r w:rsidRPr="008C4B00">
        <w:rPr>
          <w:color w:val="auto"/>
        </w:rPr>
        <w:br/>
        <w:t>Sinead Duffy</w:t>
      </w:r>
      <w:r w:rsidRPr="008C4B00">
        <w:rPr>
          <w:color w:val="auto"/>
        </w:rPr>
        <w:br/>
        <w:t>Up to you to decide, because it's, you know, with the learning journeys, you're empowered to do whatever you want in terms of the online available courses. It doesn't have to necessarily be job related.</w:t>
      </w:r>
    </w:p>
    <w:p w14:paraId="3DCC656C" w14:textId="77777777" w:rsidR="00467324" w:rsidRPr="008C4B00" w:rsidRDefault="00467324" w:rsidP="00467324">
      <w:pPr>
        <w:rPr>
          <w:color w:val="auto"/>
        </w:rPr>
      </w:pPr>
      <w:r w:rsidRPr="008C4B00">
        <w:rPr>
          <w:color w:val="auto"/>
        </w:rPr>
        <w:t>0:17:21.900 --&gt; 0:17:22.330</w:t>
      </w:r>
      <w:r w:rsidRPr="008C4B00">
        <w:rPr>
          <w:color w:val="auto"/>
        </w:rPr>
        <w:br/>
        <w:t>Sinead Duffy</w:t>
      </w:r>
      <w:r w:rsidRPr="008C4B00">
        <w:rPr>
          <w:color w:val="auto"/>
        </w:rPr>
        <w:br/>
        <w:t>Now.</w:t>
      </w:r>
    </w:p>
    <w:p w14:paraId="655BA910" w14:textId="77777777" w:rsidR="00467324" w:rsidRPr="008C4B00" w:rsidRDefault="00467324" w:rsidP="00467324">
      <w:pPr>
        <w:rPr>
          <w:color w:val="auto"/>
        </w:rPr>
      </w:pPr>
      <w:r w:rsidRPr="008C4B00">
        <w:rPr>
          <w:color w:val="auto"/>
        </w:rPr>
        <w:t>0:17:21.870 --&gt; 0:17:26.420</w:t>
      </w:r>
      <w:r w:rsidRPr="008C4B00">
        <w:rPr>
          <w:color w:val="auto"/>
        </w:rPr>
        <w:br/>
        <w:t>Interviewee A</w:t>
      </w:r>
      <w:r w:rsidRPr="008C4B00">
        <w:rPr>
          <w:color w:val="auto"/>
        </w:rPr>
        <w:br/>
        <w:t>So what you're saying is one this if we identify another's certain.</w:t>
      </w:r>
    </w:p>
    <w:p w14:paraId="0871B9EF" w14:textId="77777777" w:rsidR="00467324" w:rsidRPr="008C4B00" w:rsidRDefault="00467324" w:rsidP="00467324">
      <w:pPr>
        <w:rPr>
          <w:color w:val="auto"/>
        </w:rPr>
      </w:pPr>
      <w:r w:rsidRPr="008C4B00">
        <w:rPr>
          <w:color w:val="auto"/>
        </w:rPr>
        <w:t>0:17:27.570 --&gt; 0:17:28.560</w:t>
      </w:r>
      <w:r w:rsidRPr="008C4B00">
        <w:rPr>
          <w:color w:val="auto"/>
        </w:rPr>
        <w:br/>
        <w:t>Interviewee A</w:t>
      </w:r>
      <w:r w:rsidRPr="008C4B00">
        <w:rPr>
          <w:color w:val="auto"/>
        </w:rPr>
        <w:br/>
        <w:t>Courses.</w:t>
      </w:r>
    </w:p>
    <w:p w14:paraId="0DF6C79D" w14:textId="77777777" w:rsidR="00467324" w:rsidRPr="008C4B00" w:rsidRDefault="00467324" w:rsidP="00467324">
      <w:pPr>
        <w:rPr>
          <w:color w:val="auto"/>
        </w:rPr>
      </w:pPr>
      <w:r w:rsidRPr="008C4B00">
        <w:rPr>
          <w:color w:val="auto"/>
        </w:rPr>
        <w:lastRenderedPageBreak/>
        <w:t>0:17:29.650 --&gt; 0:17:31.940</w:t>
      </w:r>
      <w:r w:rsidRPr="008C4B00">
        <w:rPr>
          <w:color w:val="auto"/>
        </w:rPr>
        <w:br/>
        <w:t>Interviewee A</w:t>
      </w:r>
      <w:r w:rsidRPr="008C4B00">
        <w:rPr>
          <w:color w:val="auto"/>
        </w:rPr>
        <w:br/>
        <w:t>That relate to certain competencies.</w:t>
      </w:r>
    </w:p>
    <w:p w14:paraId="4F5497F1" w14:textId="77777777" w:rsidR="00467324" w:rsidRPr="008C4B00" w:rsidRDefault="00467324" w:rsidP="00467324">
      <w:pPr>
        <w:rPr>
          <w:color w:val="auto"/>
        </w:rPr>
      </w:pPr>
      <w:r w:rsidRPr="008C4B00">
        <w:rPr>
          <w:color w:val="auto"/>
        </w:rPr>
        <w:t>0:17:32.590 --&gt; 0:17:36.220</w:t>
      </w:r>
      <w:r w:rsidRPr="008C4B00">
        <w:rPr>
          <w:color w:val="auto"/>
        </w:rPr>
        <w:br/>
        <w:t>Interviewee A</w:t>
      </w:r>
      <w:r w:rsidRPr="008C4B00">
        <w:rPr>
          <w:color w:val="auto"/>
        </w:rPr>
        <w:br/>
        <w:t>For specific roles, if people aren't in those roles.</w:t>
      </w:r>
    </w:p>
    <w:p w14:paraId="7B55E472" w14:textId="77777777" w:rsidR="00467324" w:rsidRPr="008C4B00" w:rsidRDefault="00467324" w:rsidP="00467324">
      <w:pPr>
        <w:rPr>
          <w:color w:val="auto"/>
        </w:rPr>
      </w:pPr>
      <w:r w:rsidRPr="008C4B00">
        <w:rPr>
          <w:color w:val="auto"/>
        </w:rPr>
        <w:t>0:17:36.940 --&gt; 0:17:38.440</w:t>
      </w:r>
      <w:r w:rsidRPr="008C4B00">
        <w:rPr>
          <w:color w:val="auto"/>
        </w:rPr>
        <w:br/>
        <w:t>Interviewee A</w:t>
      </w:r>
      <w:r w:rsidRPr="008C4B00">
        <w:rPr>
          <w:color w:val="auto"/>
        </w:rPr>
        <w:br/>
        <w:t>And looking at that stop.</w:t>
      </w:r>
    </w:p>
    <w:p w14:paraId="2929D8D6" w14:textId="77777777" w:rsidR="00467324" w:rsidRPr="008C4B00" w:rsidRDefault="00467324" w:rsidP="00467324">
      <w:pPr>
        <w:rPr>
          <w:color w:val="auto"/>
        </w:rPr>
      </w:pPr>
      <w:r w:rsidRPr="008C4B00">
        <w:rPr>
          <w:color w:val="auto"/>
        </w:rPr>
        <w:t>0:17:40.170 --&gt; 0:17:45.760</w:t>
      </w:r>
      <w:r w:rsidRPr="008C4B00">
        <w:rPr>
          <w:color w:val="auto"/>
        </w:rPr>
        <w:br/>
        <w:t>Interviewee A</w:t>
      </w:r>
      <w:r w:rsidRPr="008C4B00">
        <w:rPr>
          <w:color w:val="auto"/>
        </w:rPr>
        <w:br/>
        <w:t>While there is trying to pull them into the P, the PDF, the talent pool for that particular role at the.</w:t>
      </w:r>
    </w:p>
    <w:p w14:paraId="4570411D" w14:textId="77777777" w:rsidR="00467324" w:rsidRPr="008C4B00" w:rsidRDefault="00467324" w:rsidP="00467324">
      <w:pPr>
        <w:rPr>
          <w:color w:val="auto"/>
        </w:rPr>
      </w:pPr>
      <w:r w:rsidRPr="008C4B00">
        <w:rPr>
          <w:color w:val="auto"/>
        </w:rPr>
        <w:t>0:17:46.120 --&gt; 0:18:9.610</w:t>
      </w:r>
      <w:r w:rsidRPr="008C4B00">
        <w:rPr>
          <w:color w:val="auto"/>
        </w:rPr>
        <w:br/>
        <w:t>Sinead Duffy</w:t>
      </w:r>
      <w:r w:rsidRPr="008C4B00">
        <w:rPr>
          <w:color w:val="auto"/>
        </w:rPr>
        <w:br/>
        <w:t>Not holding in, but at least have them as a have them as a an outlier in terms of like. I'm looking for someone with data analytics skills that has maybe done this course and at least should be able to pull up a list of of people who've who have completed the course but who may not necessarily already be working in that area. If you get me.</w:t>
      </w:r>
    </w:p>
    <w:p w14:paraId="7E7ED84A" w14:textId="77777777" w:rsidR="00467324" w:rsidRPr="008C4B00" w:rsidRDefault="00467324" w:rsidP="00467324">
      <w:pPr>
        <w:rPr>
          <w:color w:val="auto"/>
        </w:rPr>
      </w:pPr>
      <w:r w:rsidRPr="008C4B00">
        <w:rPr>
          <w:color w:val="auto"/>
        </w:rPr>
        <w:t>0:18:9.970 --&gt; 0:18:10.400</w:t>
      </w:r>
      <w:r w:rsidRPr="008C4B00">
        <w:rPr>
          <w:color w:val="auto"/>
        </w:rPr>
        <w:br/>
        <w:t>Interviewee A</w:t>
      </w:r>
      <w:r w:rsidRPr="008C4B00">
        <w:rPr>
          <w:color w:val="auto"/>
        </w:rPr>
        <w:br/>
        <w:t>Yeah.</w:t>
      </w:r>
    </w:p>
    <w:p w14:paraId="633C7828" w14:textId="77777777" w:rsidR="00467324" w:rsidRPr="008C4B00" w:rsidRDefault="00467324" w:rsidP="00467324">
      <w:pPr>
        <w:rPr>
          <w:color w:val="auto"/>
        </w:rPr>
      </w:pPr>
      <w:r w:rsidRPr="008C4B00">
        <w:rPr>
          <w:color w:val="auto"/>
        </w:rPr>
        <w:t>0:18:13.830 --&gt; 0:18:16.120</w:t>
      </w:r>
      <w:r w:rsidRPr="008C4B00">
        <w:rPr>
          <w:color w:val="auto"/>
        </w:rPr>
        <w:br/>
        <w:t>Interviewee A</w:t>
      </w:r>
      <w:r w:rsidRPr="008C4B00">
        <w:rPr>
          <w:color w:val="auto"/>
        </w:rPr>
        <w:br/>
        <w:t>You could and it's.</w:t>
      </w:r>
    </w:p>
    <w:p w14:paraId="21DA7851" w14:textId="77777777" w:rsidR="00467324" w:rsidRPr="008C4B00" w:rsidRDefault="00467324" w:rsidP="00467324">
      <w:pPr>
        <w:rPr>
          <w:color w:val="auto"/>
        </w:rPr>
      </w:pPr>
      <w:r w:rsidRPr="008C4B00">
        <w:rPr>
          <w:color w:val="auto"/>
        </w:rPr>
        <w:t>0:18:17.730 --&gt; 0:18:21.790</w:t>
      </w:r>
      <w:r w:rsidRPr="008C4B00">
        <w:rPr>
          <w:color w:val="auto"/>
        </w:rPr>
        <w:br/>
        <w:t>Interviewee A</w:t>
      </w:r>
      <w:r w:rsidRPr="008C4B00">
        <w:rPr>
          <w:color w:val="auto"/>
        </w:rPr>
        <w:br/>
        <w:t>I think it might be more relevant if you're kind of looking for an SDA or you're kind of.</w:t>
      </w:r>
    </w:p>
    <w:p w14:paraId="55467079" w14:textId="77777777" w:rsidR="00467324" w:rsidRPr="008C4B00" w:rsidRDefault="00467324" w:rsidP="00467324">
      <w:pPr>
        <w:rPr>
          <w:color w:val="auto"/>
        </w:rPr>
      </w:pPr>
      <w:r w:rsidRPr="008C4B00">
        <w:rPr>
          <w:color w:val="auto"/>
        </w:rPr>
        <w:t>0:18:23.220 --&gt; 0:18:26.310</w:t>
      </w:r>
      <w:r w:rsidRPr="008C4B00">
        <w:rPr>
          <w:color w:val="auto"/>
        </w:rPr>
        <w:br/>
        <w:t>Interviewee A</w:t>
      </w:r>
      <w:r w:rsidRPr="008C4B00">
        <w:rPr>
          <w:color w:val="auto"/>
        </w:rPr>
        <w:br/>
        <w:t>Because if someone's not working in the area and.</w:t>
      </w:r>
    </w:p>
    <w:p w14:paraId="0A55C2E1" w14:textId="77777777" w:rsidR="00467324" w:rsidRPr="008C4B00" w:rsidRDefault="00467324" w:rsidP="00467324">
      <w:pPr>
        <w:rPr>
          <w:color w:val="auto"/>
        </w:rPr>
      </w:pPr>
      <w:r w:rsidRPr="008C4B00">
        <w:rPr>
          <w:color w:val="auto"/>
        </w:rPr>
        <w:t>0:18:27.120 --&gt; 0:18:28.30</w:t>
      </w:r>
      <w:r w:rsidRPr="008C4B00">
        <w:rPr>
          <w:color w:val="auto"/>
        </w:rPr>
        <w:br/>
        <w:t>Interviewee A</w:t>
      </w:r>
      <w:r w:rsidRPr="008C4B00">
        <w:rPr>
          <w:color w:val="auto"/>
        </w:rPr>
        <w:br/>
        <w:t>You are gonna jump.</w:t>
      </w:r>
    </w:p>
    <w:p w14:paraId="1721DAF4" w14:textId="77777777" w:rsidR="00467324" w:rsidRPr="008C4B00" w:rsidRDefault="00467324" w:rsidP="00467324">
      <w:pPr>
        <w:rPr>
          <w:color w:val="auto"/>
        </w:rPr>
      </w:pPr>
      <w:r w:rsidRPr="008C4B00">
        <w:rPr>
          <w:color w:val="auto"/>
        </w:rPr>
        <w:t>0:18:28.990 --&gt; 0:18:30.150</w:t>
      </w:r>
      <w:r w:rsidRPr="008C4B00">
        <w:rPr>
          <w:color w:val="auto"/>
        </w:rPr>
        <w:br/>
        <w:t>Interviewee A</w:t>
      </w:r>
      <w:r w:rsidRPr="008C4B00">
        <w:rPr>
          <w:color w:val="auto"/>
        </w:rPr>
        <w:br/>
        <w:t>Yeah, I.</w:t>
      </w:r>
    </w:p>
    <w:p w14:paraId="08D97260" w14:textId="77777777" w:rsidR="00467324" w:rsidRPr="008C4B00" w:rsidRDefault="00467324" w:rsidP="00467324">
      <w:pPr>
        <w:rPr>
          <w:color w:val="auto"/>
        </w:rPr>
      </w:pPr>
      <w:r w:rsidRPr="008C4B00">
        <w:rPr>
          <w:color w:val="auto"/>
        </w:rPr>
        <w:t>0:18:26.800 --&gt; 0:18:30.610</w:t>
      </w:r>
      <w:r w:rsidRPr="008C4B00">
        <w:rPr>
          <w:color w:val="auto"/>
        </w:rPr>
        <w:br/>
        <w:t>Sinead Duffy</w:t>
      </w:r>
      <w:r w:rsidRPr="008C4B00">
        <w:rPr>
          <w:color w:val="auto"/>
        </w:rPr>
        <w:br/>
        <w:t>Yeah. You're not gonna put them in a yeah. You're not gonna take the risk on a permanent role.</w:t>
      </w:r>
    </w:p>
    <w:p w14:paraId="1905750A" w14:textId="77777777" w:rsidR="00467324" w:rsidRPr="008C4B00" w:rsidRDefault="00467324" w:rsidP="00467324">
      <w:pPr>
        <w:rPr>
          <w:color w:val="auto"/>
        </w:rPr>
      </w:pPr>
      <w:r w:rsidRPr="008C4B00">
        <w:rPr>
          <w:color w:val="auto"/>
        </w:rPr>
        <w:lastRenderedPageBreak/>
        <w:t>0:18:31.190 --&gt; 0:18:39.850</w:t>
      </w:r>
      <w:r w:rsidRPr="008C4B00">
        <w:rPr>
          <w:color w:val="auto"/>
        </w:rPr>
        <w:br/>
        <w:t>Interviewee A</w:t>
      </w:r>
      <w:r w:rsidRPr="008C4B00">
        <w:rPr>
          <w:color w:val="auto"/>
        </w:rPr>
        <w:br/>
        <w:t>And I think the other thing is because they're interested in the, the court or something, they're necessarily interested in the roles that they, you know, when you actually look at the.</w:t>
      </w:r>
    </w:p>
    <w:p w14:paraId="0167C1E6" w14:textId="77777777" w:rsidR="00467324" w:rsidRPr="008C4B00" w:rsidRDefault="00467324" w:rsidP="00467324">
      <w:pPr>
        <w:rPr>
          <w:color w:val="auto"/>
        </w:rPr>
      </w:pPr>
      <w:r w:rsidRPr="008C4B00">
        <w:rPr>
          <w:color w:val="auto"/>
        </w:rPr>
        <w:t>0:18:40.650 --&gt; 0:18:42.380</w:t>
      </w:r>
      <w:r w:rsidRPr="008C4B00">
        <w:rPr>
          <w:color w:val="auto"/>
        </w:rPr>
        <w:br/>
        <w:t>Interviewee A</w:t>
      </w:r>
      <w:r w:rsidRPr="008C4B00">
        <w:rPr>
          <w:color w:val="auto"/>
        </w:rPr>
        <w:br/>
        <w:t>Data. Maybe you need to look at.</w:t>
      </w:r>
    </w:p>
    <w:p w14:paraId="0486500D" w14:textId="77777777" w:rsidR="00467324" w:rsidRPr="008C4B00" w:rsidRDefault="00467324" w:rsidP="00467324">
      <w:pPr>
        <w:rPr>
          <w:color w:val="auto"/>
        </w:rPr>
      </w:pPr>
      <w:r w:rsidRPr="008C4B00">
        <w:rPr>
          <w:color w:val="auto"/>
        </w:rPr>
        <w:t>0:18:43.820 --&gt; 0:18:45.550</w:t>
      </w:r>
      <w:r w:rsidRPr="008C4B00">
        <w:rPr>
          <w:color w:val="auto"/>
        </w:rPr>
        <w:br/>
        <w:t>Interviewee A</w:t>
      </w:r>
      <w:r w:rsidRPr="008C4B00">
        <w:rPr>
          <w:color w:val="auto"/>
        </w:rPr>
        <w:br/>
        <w:t>Want their career aspirations there?</w:t>
      </w:r>
    </w:p>
    <w:p w14:paraId="2FB9BEBE" w14:textId="77777777" w:rsidR="00467324" w:rsidRPr="008C4B00" w:rsidRDefault="00467324" w:rsidP="00467324">
      <w:pPr>
        <w:rPr>
          <w:color w:val="auto"/>
        </w:rPr>
      </w:pPr>
      <w:r w:rsidRPr="008C4B00">
        <w:rPr>
          <w:color w:val="auto"/>
        </w:rPr>
        <w:t>0:18:46.270 --&gt; 0:18:46.610</w:t>
      </w:r>
      <w:r w:rsidRPr="008C4B00">
        <w:rPr>
          <w:color w:val="auto"/>
        </w:rPr>
        <w:br/>
        <w:t>Sinead Duffy</w:t>
      </w:r>
      <w:r w:rsidRPr="008C4B00">
        <w:rPr>
          <w:color w:val="auto"/>
        </w:rPr>
        <w:br/>
        <w:t>Yeah.</w:t>
      </w:r>
    </w:p>
    <w:p w14:paraId="03D750F5" w14:textId="77777777" w:rsidR="00467324" w:rsidRPr="008C4B00" w:rsidRDefault="00467324" w:rsidP="00467324">
      <w:pPr>
        <w:rPr>
          <w:color w:val="auto"/>
        </w:rPr>
      </w:pPr>
      <w:r w:rsidRPr="008C4B00">
        <w:rPr>
          <w:color w:val="auto"/>
        </w:rPr>
        <w:t>0:18:47.290 --&gt; 0:18:48.980</w:t>
      </w:r>
      <w:r w:rsidRPr="008C4B00">
        <w:rPr>
          <w:color w:val="auto"/>
        </w:rPr>
        <w:br/>
        <w:t>Interviewee A</w:t>
      </w:r>
      <w:r w:rsidRPr="008C4B00">
        <w:rPr>
          <w:color w:val="auto"/>
        </w:rPr>
        <w:br/>
        <w:t>And look at the.</w:t>
      </w:r>
    </w:p>
    <w:p w14:paraId="76497798" w14:textId="77777777" w:rsidR="00467324" w:rsidRPr="008C4B00" w:rsidRDefault="00467324" w:rsidP="00467324">
      <w:pPr>
        <w:rPr>
          <w:color w:val="auto"/>
        </w:rPr>
      </w:pPr>
      <w:r w:rsidRPr="008C4B00">
        <w:rPr>
          <w:color w:val="auto"/>
        </w:rPr>
        <w:t>0:18:49.840 --&gt; 0:18:50.790</w:t>
      </w:r>
      <w:r w:rsidRPr="008C4B00">
        <w:rPr>
          <w:color w:val="auto"/>
        </w:rPr>
        <w:br/>
        <w:t>Interviewee A</w:t>
      </w:r>
      <w:r w:rsidRPr="008C4B00">
        <w:rPr>
          <w:color w:val="auto"/>
        </w:rPr>
        <w:br/>
        <w:t>The learning data.</w:t>
      </w:r>
    </w:p>
    <w:p w14:paraId="7B7DE755" w14:textId="77777777" w:rsidR="00467324" w:rsidRPr="008C4B00" w:rsidRDefault="00467324" w:rsidP="00467324">
      <w:pPr>
        <w:rPr>
          <w:color w:val="auto"/>
        </w:rPr>
      </w:pPr>
      <w:r w:rsidRPr="008C4B00">
        <w:rPr>
          <w:color w:val="auto"/>
        </w:rPr>
        <w:t>0:18:51.510 --&gt; 0:18:56.580</w:t>
      </w:r>
      <w:r w:rsidRPr="008C4B00">
        <w:rPr>
          <w:color w:val="auto"/>
        </w:rPr>
        <w:br/>
        <w:t>Interviewee A</w:t>
      </w:r>
      <w:r w:rsidRPr="008C4B00">
        <w:rPr>
          <w:color w:val="auto"/>
        </w:rPr>
        <w:br/>
        <w:t>And see what it termed here. And I think it would be really useful. I think they kind of do it for.</w:t>
      </w:r>
    </w:p>
    <w:p w14:paraId="282099B2" w14:textId="77777777" w:rsidR="00467324" w:rsidRPr="008C4B00" w:rsidRDefault="00467324" w:rsidP="00467324">
      <w:pPr>
        <w:rPr>
          <w:color w:val="auto"/>
        </w:rPr>
      </w:pPr>
      <w:r w:rsidRPr="008C4B00">
        <w:rPr>
          <w:color w:val="auto"/>
        </w:rPr>
        <w:t>0:18:58.20 --&gt; 0:19:9.260</w:t>
      </w:r>
      <w:r w:rsidRPr="008C4B00">
        <w:rPr>
          <w:color w:val="auto"/>
        </w:rPr>
        <w:br/>
        <w:t>Interviewee A</w:t>
      </w:r>
      <w:r w:rsidRPr="008C4B00">
        <w:rPr>
          <w:color w:val="auto"/>
        </w:rPr>
        <w:br/>
        <w:t>You know, I think you can run a report somewhere in work day that says, but show me everyone. That's gas. SAP are done, of course. And a PRSP listed as a skill.</w:t>
      </w:r>
    </w:p>
    <w:p w14:paraId="05B51836" w14:textId="77777777" w:rsidR="00467324" w:rsidRPr="008C4B00" w:rsidRDefault="00467324" w:rsidP="00467324">
      <w:pPr>
        <w:rPr>
          <w:color w:val="auto"/>
        </w:rPr>
      </w:pPr>
      <w:r w:rsidRPr="008C4B00">
        <w:rPr>
          <w:color w:val="auto"/>
        </w:rPr>
        <w:t>0:19:9.750 --&gt; 0:19:10.90</w:t>
      </w:r>
      <w:r w:rsidRPr="008C4B00">
        <w:rPr>
          <w:color w:val="auto"/>
        </w:rPr>
        <w:br/>
        <w:t>Sinead Duffy</w:t>
      </w:r>
      <w:r w:rsidRPr="008C4B00">
        <w:rPr>
          <w:color w:val="auto"/>
        </w:rPr>
        <w:br/>
        <w:t>Yeah.</w:t>
      </w:r>
    </w:p>
    <w:p w14:paraId="0F6E7B3B" w14:textId="77777777" w:rsidR="00467324" w:rsidRPr="008C4B00" w:rsidRDefault="00467324" w:rsidP="00467324">
      <w:pPr>
        <w:rPr>
          <w:color w:val="auto"/>
        </w:rPr>
      </w:pPr>
      <w:r w:rsidRPr="008C4B00">
        <w:rPr>
          <w:color w:val="auto"/>
        </w:rPr>
        <w:t>0:19:11.690 --&gt; 0:19:15.220</w:t>
      </w:r>
      <w:r w:rsidRPr="008C4B00">
        <w:rPr>
          <w:color w:val="auto"/>
        </w:rPr>
        <w:br/>
        <w:t>Sinead Duffy</w:t>
      </w:r>
      <w:r w:rsidRPr="008C4B00">
        <w:rPr>
          <w:color w:val="auto"/>
        </w:rPr>
        <w:br/>
        <w:t>Yeah. And I know you can do that, but I suppose like I.</w:t>
      </w:r>
    </w:p>
    <w:p w14:paraId="1C7A2EF9" w14:textId="77777777" w:rsidR="00467324" w:rsidRPr="008C4B00" w:rsidRDefault="00467324" w:rsidP="00467324">
      <w:pPr>
        <w:rPr>
          <w:color w:val="auto"/>
        </w:rPr>
      </w:pPr>
      <w:r w:rsidRPr="008C4B00">
        <w:rPr>
          <w:color w:val="auto"/>
        </w:rPr>
        <w:t>0:19:23.270 --&gt; 0:19:23.600</w:t>
      </w:r>
      <w:r w:rsidRPr="008C4B00">
        <w:rPr>
          <w:color w:val="auto"/>
        </w:rPr>
        <w:br/>
        <w:t>Interviewee A</w:t>
      </w:r>
      <w:r w:rsidRPr="008C4B00">
        <w:rPr>
          <w:color w:val="auto"/>
        </w:rPr>
        <w:br/>
        <w:t>Yeah.</w:t>
      </w:r>
    </w:p>
    <w:p w14:paraId="1668C433" w14:textId="77777777" w:rsidR="00467324" w:rsidRPr="008C4B00" w:rsidRDefault="00467324" w:rsidP="00467324">
      <w:pPr>
        <w:rPr>
          <w:color w:val="auto"/>
        </w:rPr>
      </w:pPr>
      <w:r w:rsidRPr="008C4B00">
        <w:rPr>
          <w:color w:val="auto"/>
        </w:rPr>
        <w:t>0:19:16.480 --&gt; 0:19:36.610</w:t>
      </w:r>
      <w:r w:rsidRPr="008C4B00">
        <w:rPr>
          <w:color w:val="auto"/>
        </w:rPr>
        <w:br/>
        <w:t>Sinead Duffy</w:t>
      </w:r>
      <w:r w:rsidRPr="008C4B00">
        <w:rPr>
          <w:color w:val="auto"/>
        </w:rPr>
        <w:br/>
        <w:t xml:space="preserve">And I and I can only talk about me cause I know I meant I'm an odd ball or an outlier in that kind of a </w:t>
      </w:r>
      <w:r w:rsidRPr="008C4B00">
        <w:rPr>
          <w:color w:val="auto"/>
        </w:rPr>
        <w:lastRenderedPageBreak/>
        <w:t>setting where I may not have. I may not have, like I might have power BI on my my list of skills, but I may not have the machine learning and that kind of stuff that I'm doing now.</w:t>
      </w:r>
    </w:p>
    <w:p w14:paraId="4C3BA5C7" w14:textId="77777777" w:rsidR="00467324" w:rsidRPr="008C4B00" w:rsidRDefault="00467324" w:rsidP="00467324">
      <w:pPr>
        <w:rPr>
          <w:color w:val="auto"/>
        </w:rPr>
      </w:pPr>
      <w:r w:rsidRPr="008C4B00">
        <w:rPr>
          <w:color w:val="auto"/>
        </w:rPr>
        <w:t>0:19:37.150 --&gt; 0:19:37.520</w:t>
      </w:r>
      <w:r w:rsidRPr="008C4B00">
        <w:rPr>
          <w:color w:val="auto"/>
        </w:rPr>
        <w:br/>
        <w:t>Interviewee A</w:t>
      </w:r>
      <w:r w:rsidRPr="008C4B00">
        <w:rPr>
          <w:color w:val="auto"/>
        </w:rPr>
        <w:br/>
        <w:t>Ohh.</w:t>
      </w:r>
    </w:p>
    <w:p w14:paraId="2753A78D" w14:textId="77777777" w:rsidR="00467324" w:rsidRPr="008C4B00" w:rsidRDefault="00467324" w:rsidP="00467324">
      <w:pPr>
        <w:rPr>
          <w:color w:val="auto"/>
        </w:rPr>
      </w:pPr>
      <w:r w:rsidRPr="008C4B00">
        <w:rPr>
          <w:color w:val="auto"/>
        </w:rPr>
        <w:t>0:19:47.60 --&gt; 0:19:47.480</w:t>
      </w:r>
      <w:r w:rsidRPr="008C4B00">
        <w:rPr>
          <w:color w:val="auto"/>
        </w:rPr>
        <w:br/>
        <w:t>Interviewee A</w:t>
      </w:r>
      <w:r w:rsidRPr="008C4B00">
        <w:rPr>
          <w:color w:val="auto"/>
        </w:rPr>
        <w:br/>
        <w:t>Yeah.</w:t>
      </w:r>
    </w:p>
    <w:p w14:paraId="4F4F810C" w14:textId="77777777" w:rsidR="00467324" w:rsidRPr="008C4B00" w:rsidRDefault="00467324" w:rsidP="00467324">
      <w:pPr>
        <w:rPr>
          <w:color w:val="auto"/>
        </w:rPr>
      </w:pPr>
      <w:r w:rsidRPr="008C4B00">
        <w:rPr>
          <w:color w:val="auto"/>
        </w:rPr>
        <w:t>0:19:37.380 --&gt; 0:19:55.20</w:t>
      </w:r>
      <w:r w:rsidRPr="008C4B00">
        <w:rPr>
          <w:color w:val="auto"/>
        </w:rPr>
        <w:br/>
        <w:t>Sinead Duffy</w:t>
      </w:r>
      <w:r w:rsidRPr="008C4B00">
        <w:rPr>
          <w:color w:val="auto"/>
        </w:rPr>
        <w:br/>
        <w:t>Listed in my development items, but it might and it probably will pop up in terms of the courses that I've done cause I know I've done courses on statistics that I haven't put in my development items, so I suppose that's I can only talk about me because I think I am an interesting case in terms of developments.</w:t>
      </w:r>
    </w:p>
    <w:p w14:paraId="3816855F" w14:textId="77777777" w:rsidR="00467324" w:rsidRPr="008C4B00" w:rsidRDefault="00467324" w:rsidP="00467324">
      <w:pPr>
        <w:rPr>
          <w:color w:val="auto"/>
        </w:rPr>
      </w:pPr>
      <w:r w:rsidRPr="008C4B00">
        <w:rPr>
          <w:color w:val="auto"/>
        </w:rPr>
        <w:t>0:19:54.370 --&gt; 0:19:55.250</w:t>
      </w:r>
      <w:r w:rsidRPr="008C4B00">
        <w:rPr>
          <w:color w:val="auto"/>
        </w:rPr>
        <w:br/>
        <w:t>Interviewee A</w:t>
      </w:r>
      <w:r w:rsidRPr="008C4B00">
        <w:rPr>
          <w:color w:val="auto"/>
        </w:rPr>
        <w:br/>
        <w:t>Yeah, yeah.</w:t>
      </w:r>
    </w:p>
    <w:p w14:paraId="53076973" w14:textId="77777777" w:rsidR="00467324" w:rsidRPr="008C4B00" w:rsidRDefault="00467324" w:rsidP="00467324">
      <w:pPr>
        <w:rPr>
          <w:color w:val="auto"/>
        </w:rPr>
      </w:pPr>
      <w:r w:rsidRPr="008C4B00">
        <w:rPr>
          <w:color w:val="auto"/>
        </w:rPr>
        <w:t>0:19:57.10 --&gt; 0:19:57.600</w:t>
      </w:r>
      <w:r w:rsidRPr="008C4B00">
        <w:rPr>
          <w:color w:val="auto"/>
        </w:rPr>
        <w:br/>
        <w:t>Interviewee A</w:t>
      </w:r>
      <w:r w:rsidRPr="008C4B00">
        <w:rPr>
          <w:color w:val="auto"/>
        </w:rPr>
        <w:br/>
        <w:t>I support.</w:t>
      </w:r>
    </w:p>
    <w:p w14:paraId="5E6535BF" w14:textId="77777777" w:rsidR="00467324" w:rsidRPr="008C4B00" w:rsidRDefault="00467324" w:rsidP="00467324">
      <w:pPr>
        <w:rPr>
          <w:color w:val="auto"/>
        </w:rPr>
      </w:pPr>
      <w:r w:rsidRPr="008C4B00">
        <w:rPr>
          <w:color w:val="auto"/>
        </w:rPr>
        <w:t>0:19:56.870 --&gt; 0:20:0.550</w:t>
      </w:r>
      <w:r w:rsidRPr="008C4B00">
        <w:rPr>
          <w:color w:val="auto"/>
        </w:rPr>
        <w:br/>
        <w:t>Sinead Duffy</w:t>
      </w:r>
      <w:r w:rsidRPr="008C4B00">
        <w:rPr>
          <w:color w:val="auto"/>
        </w:rPr>
        <w:br/>
        <w:t>And I suppose I'm not alone. That's my my thought processes.</w:t>
      </w:r>
    </w:p>
    <w:p w14:paraId="6BCBB979" w14:textId="77777777" w:rsidR="00467324" w:rsidRPr="008C4B00" w:rsidRDefault="00467324" w:rsidP="00467324">
      <w:pPr>
        <w:rPr>
          <w:color w:val="auto"/>
        </w:rPr>
      </w:pPr>
      <w:r w:rsidRPr="008C4B00">
        <w:rPr>
          <w:color w:val="auto"/>
        </w:rPr>
        <w:t>0:20:2.600 --&gt; 0:20:10.120</w:t>
      </w:r>
      <w:r w:rsidRPr="008C4B00">
        <w:rPr>
          <w:color w:val="auto"/>
        </w:rPr>
        <w:br/>
        <w:t>Interviewee A</w:t>
      </w:r>
      <w:r w:rsidRPr="008C4B00">
        <w:rPr>
          <w:color w:val="auto"/>
        </w:rPr>
        <w:br/>
        <w:t>So let's say kind of you were right now tall Shaheen or something. You're looking for someone in Daleks and he went through and pulled.</w:t>
      </w:r>
    </w:p>
    <w:p w14:paraId="0197560A" w14:textId="77777777" w:rsidR="00467324" w:rsidRPr="008C4B00" w:rsidRDefault="00467324" w:rsidP="00467324">
      <w:pPr>
        <w:rPr>
          <w:color w:val="auto"/>
        </w:rPr>
      </w:pPr>
      <w:r w:rsidRPr="008C4B00">
        <w:rPr>
          <w:color w:val="auto"/>
        </w:rPr>
        <w:t>0:20:11.680 --&gt; 0:20:16.870</w:t>
      </w:r>
      <w:r w:rsidRPr="008C4B00">
        <w:rPr>
          <w:color w:val="auto"/>
        </w:rPr>
        <w:br/>
        <w:t>Interviewee A</w:t>
      </w:r>
      <w:r w:rsidRPr="008C4B00">
        <w:rPr>
          <w:color w:val="auto"/>
        </w:rPr>
        <w:br/>
        <w:t>Something kinda says. Show me everyone who's not in the analytics who's actually doing courses and data analytics.</w:t>
      </w:r>
    </w:p>
    <w:p w14:paraId="25CC7382" w14:textId="77777777" w:rsidR="00467324" w:rsidRPr="008C4B00" w:rsidRDefault="00467324" w:rsidP="00467324">
      <w:pPr>
        <w:rPr>
          <w:color w:val="auto"/>
        </w:rPr>
      </w:pPr>
      <w:r w:rsidRPr="008C4B00">
        <w:rPr>
          <w:color w:val="auto"/>
        </w:rPr>
        <w:t>0:20:17.580 --&gt; 0:20:17.960</w:t>
      </w:r>
      <w:r w:rsidRPr="008C4B00">
        <w:rPr>
          <w:color w:val="auto"/>
        </w:rPr>
        <w:br/>
        <w:t>Sinead Duffy</w:t>
      </w:r>
      <w:r w:rsidRPr="008C4B00">
        <w:rPr>
          <w:color w:val="auto"/>
        </w:rPr>
        <w:br/>
        <w:t>Yeah.</w:t>
      </w:r>
    </w:p>
    <w:p w14:paraId="2F780CB5" w14:textId="77777777" w:rsidR="00467324" w:rsidRPr="008C4B00" w:rsidRDefault="00467324" w:rsidP="00467324">
      <w:pPr>
        <w:rPr>
          <w:color w:val="auto"/>
        </w:rPr>
      </w:pPr>
      <w:r w:rsidRPr="008C4B00">
        <w:rPr>
          <w:color w:val="auto"/>
        </w:rPr>
        <w:t>0:20:19.100 --&gt; 0:20:20.10</w:t>
      </w:r>
      <w:r w:rsidRPr="008C4B00">
        <w:rPr>
          <w:color w:val="auto"/>
        </w:rPr>
        <w:br/>
        <w:t>Interviewee A</w:t>
      </w:r>
      <w:r w:rsidRPr="008C4B00">
        <w:rPr>
          <w:color w:val="auto"/>
        </w:rPr>
        <w:br/>
        <w:t>And then.</w:t>
      </w:r>
    </w:p>
    <w:p w14:paraId="2B8C4FDD" w14:textId="77777777" w:rsidR="00467324" w:rsidRPr="008C4B00" w:rsidRDefault="00467324" w:rsidP="00467324">
      <w:pPr>
        <w:rPr>
          <w:color w:val="auto"/>
        </w:rPr>
      </w:pPr>
      <w:r w:rsidRPr="008C4B00">
        <w:rPr>
          <w:color w:val="auto"/>
        </w:rPr>
        <w:t>0:20:22.160 --&gt; 0:20:28.760</w:t>
      </w:r>
      <w:r w:rsidRPr="008C4B00">
        <w:rPr>
          <w:color w:val="auto"/>
        </w:rPr>
        <w:br/>
        <w:t>Interviewee A</w:t>
      </w:r>
      <w:r w:rsidRPr="008C4B00">
        <w:rPr>
          <w:color w:val="auto"/>
        </w:rPr>
        <w:br/>
      </w:r>
      <w:r w:rsidRPr="008C4B00">
        <w:rPr>
          <w:color w:val="auto"/>
        </w:rPr>
        <w:lastRenderedPageBreak/>
        <w:t>Yeah, I suppose if you're kind of looking for someone and you're looking for someone, got an interest in us, what you do then kind of proactively reach out to them and say love.</w:t>
      </w:r>
    </w:p>
    <w:p w14:paraId="40E093C9" w14:textId="77777777" w:rsidR="00467324" w:rsidRPr="008C4B00" w:rsidRDefault="00467324" w:rsidP="00467324">
      <w:pPr>
        <w:rPr>
          <w:color w:val="auto"/>
        </w:rPr>
      </w:pPr>
      <w:r w:rsidRPr="008C4B00">
        <w:rPr>
          <w:color w:val="auto"/>
        </w:rPr>
        <w:t>0:20:30.290 --&gt; 0:20:34.600</w:t>
      </w:r>
      <w:r w:rsidRPr="008C4B00">
        <w:rPr>
          <w:color w:val="auto"/>
        </w:rPr>
        <w:br/>
        <w:t>Interviewee A</w:t>
      </w:r>
      <w:r w:rsidRPr="008C4B00">
        <w:rPr>
          <w:color w:val="auto"/>
        </w:rPr>
        <w:br/>
        <w:t>I know you've got an interest in it. Gonna kind of explore it further. Type thing is it?</w:t>
      </w:r>
    </w:p>
    <w:p w14:paraId="02925496" w14:textId="77777777" w:rsidR="00467324" w:rsidRPr="008C4B00" w:rsidRDefault="00467324" w:rsidP="00467324">
      <w:pPr>
        <w:rPr>
          <w:color w:val="auto"/>
        </w:rPr>
      </w:pPr>
      <w:r w:rsidRPr="008C4B00">
        <w:rPr>
          <w:color w:val="auto"/>
        </w:rPr>
        <w:t>0:20:40.90 --&gt; 0:20:40.420</w:t>
      </w:r>
      <w:r w:rsidRPr="008C4B00">
        <w:rPr>
          <w:color w:val="auto"/>
        </w:rPr>
        <w:br/>
        <w:t>Interviewee A</w:t>
      </w:r>
      <w:r w:rsidRPr="008C4B00">
        <w:rPr>
          <w:color w:val="auto"/>
        </w:rPr>
        <w:br/>
        <w:t>Yeah.</w:t>
      </w:r>
    </w:p>
    <w:p w14:paraId="42C3B018" w14:textId="77777777" w:rsidR="00467324" w:rsidRPr="008C4B00" w:rsidRDefault="00467324" w:rsidP="00467324">
      <w:pPr>
        <w:rPr>
          <w:color w:val="auto"/>
        </w:rPr>
      </w:pPr>
      <w:r w:rsidRPr="008C4B00">
        <w:rPr>
          <w:color w:val="auto"/>
        </w:rPr>
        <w:t>0:20:35.170 --&gt; 0:20:50.690</w:t>
      </w:r>
      <w:r w:rsidRPr="008C4B00">
        <w:rPr>
          <w:color w:val="auto"/>
        </w:rPr>
        <w:br/>
        <w:t>Sinead Duffy</w:t>
      </w:r>
      <w:r w:rsidRPr="008C4B00">
        <w:rPr>
          <w:color w:val="auto"/>
        </w:rPr>
        <w:br/>
        <w:t>Yeah, a little bit because I know sometimes we struggle for UMST&amp;STE people. That's it's a good point like succession is is a lot more. And I suppose I went with succession. So I think it's a lot more structures and but my question, yeah.</w:t>
      </w:r>
    </w:p>
    <w:p w14:paraId="68476C00" w14:textId="77777777" w:rsidR="00467324" w:rsidRPr="008C4B00" w:rsidRDefault="00467324" w:rsidP="00467324">
      <w:pPr>
        <w:rPr>
          <w:color w:val="auto"/>
        </w:rPr>
      </w:pPr>
      <w:r w:rsidRPr="008C4B00">
        <w:rPr>
          <w:color w:val="auto"/>
        </w:rPr>
        <w:t>0:20:51.750 --&gt; 0:21:0.630</w:t>
      </w:r>
      <w:r w:rsidRPr="008C4B00">
        <w:rPr>
          <w:color w:val="auto"/>
        </w:rPr>
        <w:br/>
        <w:t>Sinead Duffy</w:t>
      </w:r>
      <w:r w:rsidRPr="008C4B00">
        <w:rPr>
          <w:color w:val="auto"/>
        </w:rPr>
        <w:br/>
        <w:t>You know that that's the point that I hadn't thought about is, you know, it might be more helpful in terms of STA experience where we struggled to get people.</w:t>
      </w:r>
    </w:p>
    <w:p w14:paraId="17072055" w14:textId="77777777" w:rsidR="00467324" w:rsidRPr="008C4B00" w:rsidRDefault="00467324" w:rsidP="00467324">
      <w:pPr>
        <w:rPr>
          <w:color w:val="auto"/>
        </w:rPr>
      </w:pPr>
      <w:r w:rsidRPr="008C4B00">
        <w:rPr>
          <w:color w:val="auto"/>
        </w:rPr>
        <w:t>0:21:1.870 --&gt; 0:21:9.660</w:t>
      </w:r>
      <w:r w:rsidRPr="008C4B00">
        <w:rPr>
          <w:color w:val="auto"/>
        </w:rPr>
        <w:br/>
        <w:t>Interviewee A</w:t>
      </w:r>
      <w:r w:rsidRPr="008C4B00">
        <w:rPr>
          <w:color w:val="auto"/>
        </w:rPr>
        <w:br/>
        <w:t>Yeah. No, I'm dealing, say, generally the plan's can put in whatever role they want for the succession.</w:t>
      </w:r>
    </w:p>
    <w:p w14:paraId="077018AD" w14:textId="77777777" w:rsidR="00467324" w:rsidRPr="008C4B00" w:rsidRDefault="00467324" w:rsidP="00467324">
      <w:pPr>
        <w:rPr>
          <w:color w:val="auto"/>
        </w:rPr>
      </w:pPr>
      <w:r w:rsidRPr="008C4B00">
        <w:rPr>
          <w:color w:val="auto"/>
        </w:rPr>
        <w:t>0:21:10.410 --&gt; 0:21:10.750</w:t>
      </w:r>
      <w:r w:rsidRPr="008C4B00">
        <w:rPr>
          <w:color w:val="auto"/>
        </w:rPr>
        <w:br/>
        <w:t>Sinead Duffy</w:t>
      </w:r>
      <w:r w:rsidRPr="008C4B00">
        <w:rPr>
          <w:color w:val="auto"/>
        </w:rPr>
        <w:br/>
        <w:t>Yeah.</w:t>
      </w:r>
    </w:p>
    <w:p w14:paraId="726F565F" w14:textId="77777777" w:rsidR="00467324" w:rsidRPr="008C4B00" w:rsidRDefault="00467324" w:rsidP="00467324">
      <w:pPr>
        <w:rPr>
          <w:color w:val="auto"/>
        </w:rPr>
      </w:pPr>
      <w:r w:rsidRPr="008C4B00">
        <w:rPr>
          <w:color w:val="auto"/>
        </w:rPr>
        <w:t>0:21:11.30 --&gt; 0:21:15.900</w:t>
      </w:r>
      <w:r w:rsidRPr="008C4B00">
        <w:rPr>
          <w:color w:val="auto"/>
        </w:rPr>
        <w:br/>
        <w:t>Interviewee A</w:t>
      </w:r>
      <w:r w:rsidRPr="008C4B00">
        <w:rPr>
          <w:color w:val="auto"/>
        </w:rPr>
        <w:br/>
        <w:t>Database promise kind of management roles that we we tend to.</w:t>
      </w:r>
    </w:p>
    <w:p w14:paraId="34517D30" w14:textId="77777777" w:rsidR="00467324" w:rsidRPr="008C4B00" w:rsidRDefault="00467324" w:rsidP="00467324">
      <w:pPr>
        <w:rPr>
          <w:color w:val="auto"/>
        </w:rPr>
      </w:pPr>
      <w:r w:rsidRPr="008C4B00">
        <w:rPr>
          <w:color w:val="auto"/>
        </w:rPr>
        <w:t>0:21:15.310 --&gt; 0:21:17.520</w:t>
      </w:r>
      <w:r w:rsidRPr="008C4B00">
        <w:rPr>
          <w:color w:val="auto"/>
        </w:rPr>
        <w:br/>
        <w:t>Sinead Duffy</w:t>
      </w:r>
      <w:r w:rsidRPr="008C4B00">
        <w:rPr>
          <w:color w:val="auto"/>
        </w:rPr>
        <w:br/>
        <w:t>Yeah. Well, well, that's.</w:t>
      </w:r>
    </w:p>
    <w:p w14:paraId="353C6BE3" w14:textId="77777777" w:rsidR="00467324" w:rsidRPr="008C4B00" w:rsidRDefault="00467324" w:rsidP="00467324">
      <w:pPr>
        <w:rPr>
          <w:color w:val="auto"/>
        </w:rPr>
      </w:pPr>
      <w:r w:rsidRPr="008C4B00">
        <w:rPr>
          <w:color w:val="auto"/>
        </w:rPr>
        <w:t>0:21:16.760 --&gt; 0:21:19.300</w:t>
      </w:r>
      <w:r w:rsidRPr="008C4B00">
        <w:rPr>
          <w:color w:val="auto"/>
        </w:rPr>
        <w:br/>
        <w:t>Interviewee A</w:t>
      </w:r>
      <w:r w:rsidRPr="008C4B00">
        <w:rPr>
          <w:color w:val="auto"/>
        </w:rPr>
        <w:br/>
        <w:t>To look at more solid and kind of you know.</w:t>
      </w:r>
    </w:p>
    <w:p w14:paraId="6A03A7F2" w14:textId="77777777" w:rsidR="00467324" w:rsidRPr="008C4B00" w:rsidRDefault="00467324" w:rsidP="00467324">
      <w:pPr>
        <w:rPr>
          <w:color w:val="auto"/>
        </w:rPr>
      </w:pPr>
      <w:r w:rsidRPr="008C4B00">
        <w:rPr>
          <w:color w:val="auto"/>
        </w:rPr>
        <w:t>0:21:21.90 --&gt; 0:21:27.380</w:t>
      </w:r>
      <w:r w:rsidRPr="008C4B00">
        <w:rPr>
          <w:color w:val="auto"/>
        </w:rPr>
        <w:br/>
        <w:t>Interviewee A</w:t>
      </w:r>
      <w:r w:rsidRPr="008C4B00">
        <w:rPr>
          <w:color w:val="auto"/>
        </w:rPr>
        <w:br/>
        <w:t>Job framework rules. We typically don't look at doors as perhaps succession planning process. I don't anyway to the the plans might.</w:t>
      </w:r>
    </w:p>
    <w:p w14:paraId="294EEFDE" w14:textId="77777777" w:rsidR="00467324" w:rsidRPr="008C4B00" w:rsidRDefault="00467324" w:rsidP="00467324">
      <w:pPr>
        <w:rPr>
          <w:color w:val="auto"/>
        </w:rPr>
      </w:pPr>
      <w:r w:rsidRPr="008C4B00">
        <w:rPr>
          <w:color w:val="auto"/>
        </w:rPr>
        <w:t>0:21:28.760 --&gt; 0:21:30.350</w:t>
      </w:r>
      <w:r w:rsidRPr="008C4B00">
        <w:rPr>
          <w:color w:val="auto"/>
        </w:rPr>
        <w:br/>
        <w:t>Sinead Duffy</w:t>
      </w:r>
      <w:r w:rsidRPr="008C4B00">
        <w:rPr>
          <w:color w:val="auto"/>
        </w:rPr>
        <w:br/>
        <w:t>Yeah. And I think that's.</w:t>
      </w:r>
    </w:p>
    <w:p w14:paraId="5454E247" w14:textId="77777777" w:rsidR="00467324" w:rsidRPr="008C4B00" w:rsidRDefault="00467324" w:rsidP="00467324">
      <w:pPr>
        <w:rPr>
          <w:color w:val="auto"/>
        </w:rPr>
      </w:pPr>
      <w:r w:rsidRPr="008C4B00">
        <w:rPr>
          <w:color w:val="auto"/>
        </w:rPr>
        <w:lastRenderedPageBreak/>
        <w:t>0:21:31.800 --&gt; 0:21:35.160</w:t>
      </w:r>
      <w:r w:rsidRPr="008C4B00">
        <w:rPr>
          <w:color w:val="auto"/>
        </w:rPr>
        <w:br/>
        <w:t>Sinead Duffy</w:t>
      </w:r>
      <w:r w:rsidRPr="008C4B00">
        <w:rPr>
          <w:color w:val="auto"/>
        </w:rPr>
        <w:br/>
        <w:t>That's fine, because you know those types of roles are.</w:t>
      </w:r>
    </w:p>
    <w:p w14:paraId="57799456" w14:textId="77777777" w:rsidR="00467324" w:rsidRPr="008C4B00" w:rsidRDefault="00467324" w:rsidP="00467324">
      <w:pPr>
        <w:rPr>
          <w:color w:val="auto"/>
        </w:rPr>
      </w:pPr>
      <w:r w:rsidRPr="008C4B00">
        <w:rPr>
          <w:color w:val="auto"/>
        </w:rPr>
        <w:t>0:21:44.220 --&gt; 0:21:44.530</w:t>
      </w:r>
      <w:r w:rsidRPr="008C4B00">
        <w:rPr>
          <w:color w:val="auto"/>
        </w:rPr>
        <w:br/>
        <w:t>Interviewee A</w:t>
      </w:r>
      <w:r w:rsidRPr="008C4B00">
        <w:rPr>
          <w:color w:val="auto"/>
        </w:rPr>
        <w:br/>
        <w:t>Move.</w:t>
      </w:r>
    </w:p>
    <w:p w14:paraId="6E3C7936" w14:textId="77777777" w:rsidR="00467324" w:rsidRPr="008C4B00" w:rsidRDefault="00467324" w:rsidP="00467324">
      <w:pPr>
        <w:rPr>
          <w:color w:val="auto"/>
        </w:rPr>
      </w:pPr>
      <w:r w:rsidRPr="008C4B00">
        <w:rPr>
          <w:color w:val="auto"/>
        </w:rPr>
        <w:t>0:21:36.300 --&gt; 0:21:45.30</w:t>
      </w:r>
      <w:r w:rsidRPr="008C4B00">
        <w:rPr>
          <w:color w:val="auto"/>
        </w:rPr>
        <w:br/>
        <w:t>Sinead Duffy</w:t>
      </w:r>
      <w:r w:rsidRPr="008C4B00">
        <w:rPr>
          <w:color w:val="auto"/>
        </w:rPr>
        <w:br/>
        <w:t>Um, you know, there's very clear training path and career path and people might swap between different like areas, but they don't generally.</w:t>
      </w:r>
    </w:p>
    <w:p w14:paraId="210301E2" w14:textId="77777777" w:rsidR="00467324" w:rsidRPr="008C4B00" w:rsidRDefault="00467324" w:rsidP="00467324">
      <w:pPr>
        <w:rPr>
          <w:color w:val="auto"/>
        </w:rPr>
      </w:pPr>
      <w:r w:rsidRPr="008C4B00">
        <w:rPr>
          <w:color w:val="auto"/>
        </w:rPr>
        <w:t>0:21:46.510 --&gt; 0:21:54.410</w:t>
      </w:r>
      <w:r w:rsidRPr="008C4B00">
        <w:rPr>
          <w:color w:val="auto"/>
        </w:rPr>
        <w:br/>
        <w:t>Sinead Duffy</w:t>
      </w:r>
      <w:r w:rsidRPr="008C4B00">
        <w:rPr>
          <w:color w:val="auto"/>
        </w:rPr>
        <w:br/>
        <w:t>Go off and if you do go up, they those kind of those levels you get on the management stage cause the it's a very flat organisation.</w:t>
      </w:r>
    </w:p>
    <w:p w14:paraId="0B6BF8EC" w14:textId="77777777" w:rsidR="00467324" w:rsidRPr="008C4B00" w:rsidRDefault="00467324" w:rsidP="00467324">
      <w:pPr>
        <w:rPr>
          <w:color w:val="auto"/>
        </w:rPr>
      </w:pPr>
      <w:r w:rsidRPr="008C4B00">
        <w:rPr>
          <w:color w:val="auto"/>
        </w:rPr>
        <w:t>0:21:55.490 --&gt; 0:21:56.200</w:t>
      </w:r>
      <w:r w:rsidRPr="008C4B00">
        <w:rPr>
          <w:color w:val="auto"/>
        </w:rPr>
        <w:br/>
        <w:t>Interviewee A</w:t>
      </w:r>
      <w:r w:rsidRPr="008C4B00">
        <w:rPr>
          <w:color w:val="auto"/>
        </w:rPr>
        <w:br/>
        <w:t>Yeah.</w:t>
      </w:r>
    </w:p>
    <w:p w14:paraId="48392397" w14:textId="77777777" w:rsidR="00467324" w:rsidRPr="008C4B00" w:rsidRDefault="00467324" w:rsidP="00467324">
      <w:pPr>
        <w:rPr>
          <w:color w:val="auto"/>
        </w:rPr>
      </w:pPr>
      <w:r w:rsidRPr="008C4B00">
        <w:rPr>
          <w:color w:val="auto"/>
        </w:rPr>
        <w:t>0:21:56.630 --&gt; 0:22:4.810</w:t>
      </w:r>
      <w:r w:rsidRPr="008C4B00">
        <w:rPr>
          <w:color w:val="auto"/>
        </w:rPr>
        <w:br/>
        <w:t>Sinead Duffy</w:t>
      </w:r>
      <w:r w:rsidRPr="008C4B00">
        <w:rPr>
          <w:color w:val="auto"/>
        </w:rPr>
        <w:br/>
        <w:t>Like if we had supervisors or line supervisors, I think they probably might be a little bit more included, but we don't. We just have operations a BCD.</w:t>
      </w:r>
    </w:p>
    <w:p w14:paraId="531737FD" w14:textId="77777777" w:rsidR="00467324" w:rsidRPr="008C4B00" w:rsidRDefault="00467324" w:rsidP="00467324">
      <w:pPr>
        <w:rPr>
          <w:color w:val="auto"/>
        </w:rPr>
      </w:pPr>
      <w:r w:rsidRPr="008C4B00">
        <w:rPr>
          <w:color w:val="auto"/>
        </w:rPr>
        <w:t>0:22:5.950 --&gt; 0:22:6.220</w:t>
      </w:r>
      <w:r w:rsidRPr="008C4B00">
        <w:rPr>
          <w:color w:val="auto"/>
        </w:rPr>
        <w:br/>
        <w:t>Sinead Duffy</w:t>
      </w:r>
      <w:r w:rsidRPr="008C4B00">
        <w:rPr>
          <w:color w:val="auto"/>
        </w:rPr>
        <w:br/>
        <w:t>Right.</w:t>
      </w:r>
    </w:p>
    <w:p w14:paraId="3CCBC079" w14:textId="77777777" w:rsidR="00467324" w:rsidRPr="008C4B00" w:rsidRDefault="00467324" w:rsidP="00467324">
      <w:pPr>
        <w:rPr>
          <w:color w:val="auto"/>
        </w:rPr>
      </w:pPr>
      <w:r w:rsidRPr="008C4B00">
        <w:rPr>
          <w:color w:val="auto"/>
        </w:rPr>
        <w:t>0:22:8.520 --&gt; 0:22:11.390</w:t>
      </w:r>
      <w:r w:rsidRPr="008C4B00">
        <w:rPr>
          <w:color w:val="auto"/>
        </w:rPr>
        <w:br/>
        <w:t>Interviewee A</w:t>
      </w:r>
      <w:r w:rsidRPr="008C4B00">
        <w:rPr>
          <w:color w:val="auto"/>
        </w:rPr>
        <w:br/>
        <w:t>We have operated a BCD aim involved. We're just.</w:t>
      </w:r>
    </w:p>
    <w:p w14:paraId="6FA3BA72" w14:textId="77777777" w:rsidR="00467324" w:rsidRPr="008C4B00" w:rsidRDefault="00467324" w:rsidP="00467324">
      <w:pPr>
        <w:rPr>
          <w:color w:val="auto"/>
        </w:rPr>
      </w:pPr>
      <w:r w:rsidRPr="008C4B00">
        <w:rPr>
          <w:color w:val="auto"/>
        </w:rPr>
        <w:t>0:22:12.40 --&gt; 0:22:13.970</w:t>
      </w:r>
      <w:r w:rsidRPr="008C4B00">
        <w:rPr>
          <w:color w:val="auto"/>
        </w:rPr>
        <w:br/>
        <w:t>Sinead Duffy</w:t>
      </w:r>
      <w:r w:rsidRPr="008C4B00">
        <w:rPr>
          <w:color w:val="auto"/>
        </w:rPr>
        <w:br/>
        <w:t>No, no, no. Just in general in the crew.</w:t>
      </w:r>
    </w:p>
    <w:p w14:paraId="7734951B" w14:textId="77777777" w:rsidR="00467324" w:rsidRPr="008C4B00" w:rsidRDefault="00467324" w:rsidP="00467324">
      <w:pPr>
        <w:rPr>
          <w:color w:val="auto"/>
        </w:rPr>
      </w:pPr>
      <w:r w:rsidRPr="008C4B00">
        <w:rPr>
          <w:color w:val="auto"/>
        </w:rPr>
        <w:t>0:22:14.640 --&gt; 0:22:15.620</w:t>
      </w:r>
      <w:r w:rsidRPr="008C4B00">
        <w:rPr>
          <w:color w:val="auto"/>
        </w:rPr>
        <w:br/>
        <w:t>Sinead Duffy</w:t>
      </w:r>
      <w:r w:rsidRPr="008C4B00">
        <w:rPr>
          <w:color w:val="auto"/>
        </w:rPr>
        <w:br/>
        <w:t>Framework structure.</w:t>
      </w:r>
    </w:p>
    <w:p w14:paraId="37492A04" w14:textId="77777777" w:rsidR="00467324" w:rsidRPr="008C4B00" w:rsidRDefault="00467324" w:rsidP="00467324">
      <w:pPr>
        <w:rPr>
          <w:color w:val="auto"/>
        </w:rPr>
      </w:pPr>
      <w:r w:rsidRPr="008C4B00">
        <w:rPr>
          <w:color w:val="auto"/>
        </w:rPr>
        <w:t>0:22:16.20 --&gt; 0:22:16.890</w:t>
      </w:r>
      <w:r w:rsidRPr="008C4B00">
        <w:rPr>
          <w:color w:val="auto"/>
        </w:rPr>
        <w:br/>
        <w:t>Interviewee A</w:t>
      </w:r>
      <w:r w:rsidRPr="008C4B00">
        <w:rPr>
          <w:color w:val="auto"/>
        </w:rPr>
        <w:br/>
        <w:t>Yeah, yeah.</w:t>
      </w:r>
    </w:p>
    <w:p w14:paraId="0CDDA303" w14:textId="77777777" w:rsidR="00467324" w:rsidRPr="008C4B00" w:rsidRDefault="00467324" w:rsidP="00467324">
      <w:pPr>
        <w:rPr>
          <w:color w:val="auto"/>
        </w:rPr>
      </w:pPr>
      <w:r w:rsidRPr="008C4B00">
        <w:rPr>
          <w:color w:val="auto"/>
        </w:rPr>
        <w:t>0:22:18.510 --&gt; 0:22:21.580</w:t>
      </w:r>
      <w:r w:rsidRPr="008C4B00">
        <w:rPr>
          <w:color w:val="auto"/>
        </w:rPr>
        <w:br/>
        <w:t>Interviewee A</w:t>
      </w:r>
      <w:r w:rsidRPr="008C4B00">
        <w:rPr>
          <w:color w:val="auto"/>
        </w:rPr>
        <w:br/>
        <w:t>We do, and that's probably gonna go. I'm just gonna change a bit with.</w:t>
      </w:r>
    </w:p>
    <w:p w14:paraId="2DC36F7A" w14:textId="77777777" w:rsidR="00467324" w:rsidRPr="008C4B00" w:rsidRDefault="00467324" w:rsidP="00467324">
      <w:pPr>
        <w:rPr>
          <w:color w:val="auto"/>
        </w:rPr>
      </w:pPr>
      <w:r w:rsidRPr="008C4B00">
        <w:rPr>
          <w:color w:val="auto"/>
        </w:rPr>
        <w:lastRenderedPageBreak/>
        <w:t>0:22:22.810 --&gt; 0:22:26.140</w:t>
      </w:r>
      <w:r w:rsidRPr="008C4B00">
        <w:rPr>
          <w:color w:val="auto"/>
        </w:rPr>
        <w:br/>
        <w:t>Interviewee A</w:t>
      </w:r>
      <w:r w:rsidRPr="008C4B00">
        <w:rPr>
          <w:color w:val="auto"/>
        </w:rPr>
        <w:br/>
        <w:t>The new things coming in January would have bothered either in there as well.</w:t>
      </w:r>
    </w:p>
    <w:p w14:paraId="3D985670" w14:textId="77777777" w:rsidR="00467324" w:rsidRPr="008C4B00" w:rsidRDefault="00467324" w:rsidP="00467324">
      <w:pPr>
        <w:rPr>
          <w:color w:val="auto"/>
        </w:rPr>
      </w:pPr>
      <w:r w:rsidRPr="008C4B00">
        <w:rPr>
          <w:color w:val="auto"/>
        </w:rPr>
        <w:t>0:22:26.610 --&gt; 0:22:31.130</w:t>
      </w:r>
      <w:r w:rsidRPr="008C4B00">
        <w:rPr>
          <w:color w:val="auto"/>
        </w:rPr>
        <w:br/>
        <w:t>Sinead Duffy</w:t>
      </w:r>
      <w:r w:rsidRPr="008C4B00">
        <w:rPr>
          <w:color w:val="auto"/>
        </w:rPr>
        <w:br/>
        <w:t>Yeah. Anyway, look, I'm conscious that it's half 12 and you have a hard stop.</w:t>
      </w:r>
    </w:p>
    <w:p w14:paraId="1838EC98" w14:textId="77777777" w:rsidR="00467324" w:rsidRPr="008C4B00" w:rsidRDefault="00467324" w:rsidP="00467324">
      <w:pPr>
        <w:rPr>
          <w:color w:val="auto"/>
        </w:rPr>
      </w:pPr>
      <w:r w:rsidRPr="008C4B00">
        <w:rPr>
          <w:color w:val="auto"/>
        </w:rPr>
        <w:t>0:22:31.80 --&gt; 0:22:31.470</w:t>
      </w:r>
      <w:r w:rsidRPr="008C4B00">
        <w:rPr>
          <w:color w:val="auto"/>
        </w:rPr>
        <w:br/>
        <w:t>Interviewee A</w:t>
      </w:r>
      <w:r w:rsidRPr="008C4B00">
        <w:rPr>
          <w:color w:val="auto"/>
        </w:rPr>
        <w:br/>
        <w:t>Yep.</w:t>
      </w:r>
    </w:p>
    <w:p w14:paraId="5AD937E4" w14:textId="77777777" w:rsidR="00467324" w:rsidRPr="008C4B00" w:rsidRDefault="00467324" w:rsidP="00467324">
      <w:pPr>
        <w:rPr>
          <w:color w:val="auto"/>
        </w:rPr>
      </w:pPr>
      <w:r w:rsidRPr="008C4B00">
        <w:rPr>
          <w:color w:val="auto"/>
        </w:rPr>
        <w:t>0:22:34.610 --&gt; 0:22:34.920</w:t>
      </w:r>
      <w:r w:rsidRPr="008C4B00">
        <w:rPr>
          <w:color w:val="auto"/>
        </w:rPr>
        <w:br/>
        <w:t>Interviewee A</w:t>
      </w:r>
      <w:r w:rsidRPr="008C4B00">
        <w:rPr>
          <w:color w:val="auto"/>
        </w:rPr>
        <w:br/>
        <w:t>Ohh.</w:t>
      </w:r>
    </w:p>
    <w:p w14:paraId="5A421A44" w14:textId="77777777" w:rsidR="00467324" w:rsidRPr="008C4B00" w:rsidRDefault="00467324" w:rsidP="00467324">
      <w:pPr>
        <w:rPr>
          <w:color w:val="auto"/>
        </w:rPr>
      </w:pPr>
      <w:r w:rsidRPr="008C4B00">
        <w:rPr>
          <w:color w:val="auto"/>
        </w:rPr>
        <w:t>0:22:31.760 --&gt; 0:22:37.290</w:t>
      </w:r>
      <w:r w:rsidRPr="008C4B00">
        <w:rPr>
          <w:color w:val="auto"/>
        </w:rPr>
        <w:br/>
        <w:t>Sinead Duffy</w:t>
      </w:r>
      <w:r w:rsidRPr="008C4B00">
        <w:rPr>
          <w:color w:val="auto"/>
        </w:rPr>
        <w:br/>
        <w:t>So I just wanted to say thank you very much and anything that you say to me would be confidential, I'll be.</w:t>
      </w:r>
    </w:p>
    <w:p w14:paraId="34F686E2" w14:textId="77777777" w:rsidR="00467324" w:rsidRPr="008C4B00" w:rsidRDefault="00467324" w:rsidP="00467324">
      <w:pPr>
        <w:rPr>
          <w:color w:val="auto"/>
        </w:rPr>
      </w:pPr>
      <w:r w:rsidRPr="008C4B00">
        <w:rPr>
          <w:color w:val="auto"/>
        </w:rPr>
        <w:t>0:22:38.10 --&gt; 0:22:38.970</w:t>
      </w:r>
      <w:r w:rsidRPr="008C4B00">
        <w:rPr>
          <w:color w:val="auto"/>
        </w:rPr>
        <w:br/>
        <w:t>Sinead Duffy</w:t>
      </w:r>
      <w:r w:rsidRPr="008C4B00">
        <w:rPr>
          <w:color w:val="auto"/>
        </w:rPr>
        <w:br/>
        <w:t>Reviewing all of this.</w:t>
      </w:r>
    </w:p>
    <w:p w14:paraId="70A16051" w14:textId="77777777" w:rsidR="00467324" w:rsidRPr="008C4B00" w:rsidRDefault="00467324" w:rsidP="00467324">
      <w:pPr>
        <w:rPr>
          <w:color w:val="auto"/>
        </w:rPr>
      </w:pPr>
      <w:r w:rsidRPr="008C4B00">
        <w:rPr>
          <w:color w:val="auto"/>
        </w:rPr>
        <w:t>0:22:38.70 --&gt; 0:22:40.430</w:t>
      </w:r>
      <w:r w:rsidRPr="008C4B00">
        <w:rPr>
          <w:color w:val="auto"/>
        </w:rPr>
        <w:br/>
        <w:t>Interviewee A</w:t>
      </w:r>
      <w:r w:rsidRPr="008C4B00">
        <w:rPr>
          <w:color w:val="auto"/>
        </w:rPr>
        <w:br/>
        <w:t>I think you're safe enough and nothing I said anything opening.</w:t>
      </w:r>
    </w:p>
    <w:p w14:paraId="79F909EB" w14:textId="77777777" w:rsidR="00467324" w:rsidRPr="008C4B00" w:rsidRDefault="00467324" w:rsidP="00467324">
      <w:pPr>
        <w:rPr>
          <w:color w:val="auto"/>
        </w:rPr>
      </w:pPr>
      <w:r w:rsidRPr="008C4B00">
        <w:rPr>
          <w:color w:val="auto"/>
        </w:rPr>
        <w:t>0:22:41.280 --&gt; 0:22:43.300</w:t>
      </w:r>
      <w:r w:rsidRPr="008C4B00">
        <w:rPr>
          <w:color w:val="auto"/>
        </w:rPr>
        <w:br/>
        <w:t>Interviewee A</w:t>
      </w:r>
      <w:r w:rsidRPr="008C4B00">
        <w:rPr>
          <w:color w:val="auto"/>
        </w:rPr>
        <w:br/>
        <w:t>Insightful our sensitive so.</w:t>
      </w:r>
    </w:p>
    <w:p w14:paraId="61FE7E5F" w14:textId="77777777" w:rsidR="00467324" w:rsidRPr="008C4B00" w:rsidRDefault="00467324" w:rsidP="00467324">
      <w:pPr>
        <w:rPr>
          <w:color w:val="auto"/>
        </w:rPr>
      </w:pPr>
      <w:r w:rsidRPr="008C4B00">
        <w:rPr>
          <w:color w:val="auto"/>
        </w:rPr>
        <w:t>0:22:43.690 --&gt; 0:23:0.410</w:t>
      </w:r>
      <w:r w:rsidRPr="008C4B00">
        <w:rPr>
          <w:color w:val="auto"/>
        </w:rPr>
        <w:br/>
        <w:t>Sinead Duffy</w:t>
      </w:r>
      <w:r w:rsidRPr="008C4B00">
        <w:rPr>
          <w:color w:val="auto"/>
        </w:rPr>
        <w:br/>
      </w:r>
      <w:r w:rsidRPr="008C4B00">
        <w:rPr>
          <w:b/>
          <w:bCs/>
          <w:color w:val="auto"/>
        </w:rPr>
        <w:t>No, but you never know. Um, but look at. I might reach back out in a couple of weeks just to kind of maybe, maybe follow up on a couple of questions that I might that might come up as I I start delving a little bit deeper into this, but I really like your STAST kind of thing. I think that might be.</w:t>
      </w:r>
    </w:p>
    <w:p w14:paraId="7B42E20B" w14:textId="77777777" w:rsidR="00467324" w:rsidRPr="008C4B00" w:rsidRDefault="00467324" w:rsidP="00467324">
      <w:pPr>
        <w:rPr>
          <w:color w:val="auto"/>
        </w:rPr>
      </w:pPr>
      <w:r w:rsidRPr="008C4B00">
        <w:rPr>
          <w:color w:val="auto"/>
        </w:rPr>
        <w:t>0:23:1.230 --&gt; 0:23:3.780</w:t>
      </w:r>
      <w:r w:rsidRPr="008C4B00">
        <w:rPr>
          <w:color w:val="auto"/>
        </w:rPr>
        <w:br/>
        <w:t>Sinead Duffy</w:t>
      </w:r>
      <w:r w:rsidRPr="008C4B00">
        <w:rPr>
          <w:color w:val="auto"/>
        </w:rPr>
        <w:br/>
        <w:t>A different Ave that I hadn't thought of, so thank you.</w:t>
      </w:r>
    </w:p>
    <w:p w14:paraId="4FE6B08A" w14:textId="77777777" w:rsidR="00467324" w:rsidRPr="008C4B00" w:rsidRDefault="00467324" w:rsidP="00467324">
      <w:pPr>
        <w:rPr>
          <w:color w:val="auto"/>
        </w:rPr>
      </w:pPr>
      <w:r w:rsidRPr="008C4B00">
        <w:rPr>
          <w:color w:val="auto"/>
        </w:rPr>
        <w:t>0:23:7.110 --&gt; 0:23:7.440</w:t>
      </w:r>
      <w:r w:rsidRPr="008C4B00">
        <w:rPr>
          <w:color w:val="auto"/>
        </w:rPr>
        <w:br/>
        <w:t>Sinead Duffy</w:t>
      </w:r>
      <w:r w:rsidRPr="008C4B00">
        <w:rPr>
          <w:color w:val="auto"/>
        </w:rPr>
        <w:br/>
        <w:t>Come on.</w:t>
      </w:r>
    </w:p>
    <w:p w14:paraId="600F7160" w14:textId="77777777" w:rsidR="00467324" w:rsidRPr="008C4B00" w:rsidRDefault="00467324" w:rsidP="00467324">
      <w:pPr>
        <w:rPr>
          <w:color w:val="auto"/>
        </w:rPr>
      </w:pPr>
      <w:r w:rsidRPr="008C4B00">
        <w:rPr>
          <w:color w:val="auto"/>
        </w:rPr>
        <w:t>0:23:4.220 --&gt; 0:23:7.800</w:t>
      </w:r>
      <w:r w:rsidRPr="008C4B00">
        <w:rPr>
          <w:color w:val="auto"/>
        </w:rPr>
        <w:br/>
        <w:t>Interviewee A</w:t>
      </w:r>
      <w:r w:rsidRPr="008C4B00">
        <w:rPr>
          <w:color w:val="auto"/>
        </w:rPr>
        <w:br/>
        <w:t>Okay no problem, I'm sure. If you need anything, just let me know and I'll see you on Monday.</w:t>
      </w:r>
    </w:p>
    <w:p w14:paraId="4B7D6882" w14:textId="77777777" w:rsidR="00467324" w:rsidRPr="008C4B00" w:rsidRDefault="00467324" w:rsidP="00467324">
      <w:pPr>
        <w:rPr>
          <w:color w:val="auto"/>
        </w:rPr>
      </w:pPr>
      <w:r w:rsidRPr="008C4B00">
        <w:rPr>
          <w:color w:val="auto"/>
        </w:rPr>
        <w:lastRenderedPageBreak/>
        <w:t>0:23:9.700 --&gt; 0:23:10.20</w:t>
      </w:r>
      <w:r w:rsidRPr="008C4B00">
        <w:rPr>
          <w:color w:val="auto"/>
        </w:rPr>
        <w:br/>
        <w:t>Interviewee A</w:t>
      </w:r>
      <w:r w:rsidRPr="008C4B00">
        <w:rPr>
          <w:color w:val="auto"/>
        </w:rPr>
        <w:br/>
        <w:t>Ohh.</w:t>
      </w:r>
    </w:p>
    <w:p w14:paraId="251F2E00" w14:textId="77777777" w:rsidR="00467324" w:rsidRPr="008C4B00" w:rsidRDefault="00467324" w:rsidP="00467324">
      <w:pPr>
        <w:rPr>
          <w:color w:val="auto"/>
        </w:rPr>
      </w:pPr>
      <w:r w:rsidRPr="008C4B00">
        <w:rPr>
          <w:color w:val="auto"/>
        </w:rPr>
        <w:t>0:23:13.570 --&gt; 0:23:14.20</w:t>
      </w:r>
      <w:r w:rsidRPr="008C4B00">
        <w:rPr>
          <w:color w:val="auto"/>
        </w:rPr>
        <w:br/>
        <w:t>Interviewee A</w:t>
      </w:r>
      <w:r w:rsidRPr="008C4B00">
        <w:rPr>
          <w:color w:val="auto"/>
        </w:rPr>
        <w:br/>
        <w:t>I.</w:t>
      </w:r>
    </w:p>
    <w:p w14:paraId="3834899F" w14:textId="77777777" w:rsidR="00467324" w:rsidRPr="008C4B00" w:rsidRDefault="00467324" w:rsidP="00467324">
      <w:pPr>
        <w:rPr>
          <w:color w:val="auto"/>
        </w:rPr>
      </w:pPr>
      <w:r w:rsidRPr="008C4B00">
        <w:rPr>
          <w:color w:val="auto"/>
        </w:rPr>
        <w:t>0:23:8.540 --&gt; 0:23:14.150</w:t>
      </w:r>
      <w:r w:rsidRPr="008C4B00">
        <w:rPr>
          <w:color w:val="auto"/>
        </w:rPr>
        <w:br/>
        <w:t>Sinead Duffy</w:t>
      </w:r>
      <w:r w:rsidRPr="008C4B00">
        <w:rPr>
          <w:color w:val="auto"/>
        </w:rPr>
        <w:br/>
      </w:r>
    </w:p>
    <w:p w14:paraId="7A8393F4" w14:textId="77777777" w:rsidR="008820C2" w:rsidRPr="008C4B00" w:rsidRDefault="008820C2">
      <w:pPr>
        <w:rPr>
          <w:color w:val="auto"/>
        </w:rPr>
      </w:pPr>
    </w:p>
    <w:p w14:paraId="15F8DCB2" w14:textId="1BA7415F" w:rsidR="002F21A8" w:rsidRPr="008C4B00" w:rsidRDefault="002F21A8">
      <w:pPr>
        <w:rPr>
          <w:color w:val="auto"/>
        </w:rPr>
      </w:pPr>
      <w:r w:rsidRPr="008C4B00">
        <w:rPr>
          <w:color w:val="auto"/>
        </w:rPr>
        <w:br w:type="page"/>
      </w:r>
    </w:p>
    <w:p w14:paraId="7F9FCA87" w14:textId="0FA8B36A" w:rsidR="00F17B83" w:rsidRPr="008C4B00" w:rsidRDefault="00F17B83" w:rsidP="00F17B83">
      <w:pPr>
        <w:pStyle w:val="Heading1"/>
        <w:numPr>
          <w:ilvl w:val="1"/>
          <w:numId w:val="35"/>
        </w:numPr>
        <w:jc w:val="both"/>
        <w:rPr>
          <w:rFonts w:asciiTheme="minorHAnsi" w:hAnsiTheme="minorHAnsi" w:cstheme="minorHAnsi"/>
          <w:color w:val="auto"/>
        </w:rPr>
      </w:pPr>
      <w:bookmarkStart w:id="65" w:name="_Toc146039362"/>
      <w:r w:rsidRPr="008C4B00">
        <w:rPr>
          <w:rFonts w:asciiTheme="minorHAnsi" w:hAnsiTheme="minorHAnsi" w:cstheme="minorHAnsi"/>
          <w:color w:val="auto"/>
        </w:rPr>
        <w:lastRenderedPageBreak/>
        <w:t>Interview B</w:t>
      </w:r>
      <w:r w:rsidR="009B3A59" w:rsidRPr="008C4B00">
        <w:rPr>
          <w:rFonts w:asciiTheme="minorHAnsi" w:hAnsiTheme="minorHAnsi" w:cstheme="minorHAnsi"/>
          <w:color w:val="auto"/>
        </w:rPr>
        <w:t xml:space="preserve"> - Transcript</w:t>
      </w:r>
      <w:bookmarkEnd w:id="65"/>
    </w:p>
    <w:p w14:paraId="44443E08" w14:textId="77777777" w:rsidR="00094992" w:rsidRPr="008C4B00" w:rsidRDefault="00094992" w:rsidP="00094992">
      <w:pPr>
        <w:rPr>
          <w:color w:val="auto"/>
        </w:rPr>
      </w:pPr>
      <w:r w:rsidRPr="008C4B00">
        <w:rPr>
          <w:color w:val="auto"/>
        </w:rPr>
        <w:t>0:0:0.0 --&gt; 0:0:2.90</w:t>
      </w:r>
      <w:r w:rsidRPr="008C4B00">
        <w:rPr>
          <w:color w:val="auto"/>
        </w:rPr>
        <w:br/>
        <w:t>Sinead Duffy</w:t>
      </w:r>
      <w:r w:rsidRPr="008C4B00">
        <w:rPr>
          <w:color w:val="auto"/>
        </w:rPr>
        <w:br/>
        <w:t>Ohh it's going to take any just cause I'm not at work.</w:t>
      </w:r>
    </w:p>
    <w:p w14:paraId="090C9CCA" w14:textId="77777777" w:rsidR="00094992" w:rsidRPr="008C4B00" w:rsidRDefault="00094992" w:rsidP="00094992">
      <w:pPr>
        <w:rPr>
          <w:color w:val="auto"/>
        </w:rPr>
      </w:pPr>
      <w:r w:rsidRPr="008C4B00">
        <w:rPr>
          <w:color w:val="auto"/>
        </w:rPr>
        <w:t>0:0:2.590 --&gt; 0:0:2.970</w:t>
      </w:r>
      <w:r w:rsidRPr="008C4B00">
        <w:rPr>
          <w:color w:val="auto"/>
        </w:rPr>
        <w:br/>
        <w:t>Interviewee B</w:t>
      </w:r>
      <w:r w:rsidRPr="008C4B00">
        <w:rPr>
          <w:color w:val="auto"/>
        </w:rPr>
        <w:br/>
        <w:t>That.</w:t>
      </w:r>
    </w:p>
    <w:p w14:paraId="43E7A9BB" w14:textId="77777777" w:rsidR="00094992" w:rsidRPr="008C4B00" w:rsidRDefault="00094992" w:rsidP="00094992">
      <w:pPr>
        <w:rPr>
          <w:color w:val="auto"/>
        </w:rPr>
      </w:pPr>
      <w:r w:rsidRPr="008C4B00">
        <w:rPr>
          <w:color w:val="auto"/>
        </w:rPr>
        <w:t>0:0:3.340 --&gt; 0:0:24.170</w:t>
      </w:r>
      <w:r w:rsidRPr="008C4B00">
        <w:rPr>
          <w:color w:val="auto"/>
        </w:rPr>
        <w:br/>
        <w:t>Sinead Duffy</w:t>
      </w:r>
      <w:r w:rsidRPr="008C4B00">
        <w:rPr>
          <w:color w:val="auto"/>
        </w:rPr>
        <w:br/>
        <w:t>Okay. Perfect, right. So thank you. First off, to Evie for for agreeing to meet with me. So basically, let me let me kind of roll back and let me give you a bit of a background. So I'm doing my my thesis in data analytics for Masters and science and basically what I'm kind of I'm doing now is reaching out to Heitor professionals and colleagues.</w:t>
      </w:r>
    </w:p>
    <w:p w14:paraId="29673530" w14:textId="77777777" w:rsidR="00094992" w:rsidRPr="008C4B00" w:rsidRDefault="00094992" w:rsidP="00094992">
      <w:pPr>
        <w:rPr>
          <w:color w:val="auto"/>
        </w:rPr>
      </w:pPr>
      <w:r w:rsidRPr="008C4B00">
        <w:rPr>
          <w:color w:val="auto"/>
        </w:rPr>
        <w:t>0:0:35.950 --&gt; 0:0:36.320</w:t>
      </w:r>
      <w:r w:rsidRPr="008C4B00">
        <w:rPr>
          <w:color w:val="auto"/>
        </w:rPr>
        <w:br/>
        <w:t>Interviewee B</w:t>
      </w:r>
      <w:r w:rsidRPr="008C4B00">
        <w:rPr>
          <w:color w:val="auto"/>
        </w:rPr>
        <w:br/>
        <w:t>Hmm.</w:t>
      </w:r>
    </w:p>
    <w:p w14:paraId="77704C80" w14:textId="77777777" w:rsidR="00094992" w:rsidRPr="008C4B00" w:rsidRDefault="00094992" w:rsidP="00094992">
      <w:pPr>
        <w:rPr>
          <w:color w:val="auto"/>
        </w:rPr>
      </w:pPr>
      <w:r w:rsidRPr="008C4B00">
        <w:rPr>
          <w:color w:val="auto"/>
        </w:rPr>
        <w:t>0:0:24.950 --&gt; 0:0:55.110</w:t>
      </w:r>
      <w:r w:rsidRPr="008C4B00">
        <w:rPr>
          <w:color w:val="auto"/>
        </w:rPr>
        <w:br/>
        <w:t>Sinead Duffy</w:t>
      </w:r>
      <w:r w:rsidRPr="008C4B00">
        <w:rPr>
          <w:color w:val="auto"/>
        </w:rPr>
        <w:br/>
        <w:t>To understand their succession planning process. So my thesis is based on succession planning and can you use learning data to add value to succession planning process. Because I'm looking at me as an outlier where as you know as the in learning learning is either a signed by the manager assigned by the company, it can be developmental, but then there's another cohort of people myself who are doing stuff outside of their job.</w:t>
      </w:r>
    </w:p>
    <w:p w14:paraId="2A33B114" w14:textId="77777777" w:rsidR="00094992" w:rsidRPr="008C4B00" w:rsidRDefault="00094992" w:rsidP="00094992">
      <w:pPr>
        <w:rPr>
          <w:color w:val="auto"/>
        </w:rPr>
      </w:pPr>
      <w:r w:rsidRPr="008C4B00">
        <w:rPr>
          <w:color w:val="auto"/>
        </w:rPr>
        <w:t>0:0:55.800 --&gt; 0:1:11.470</w:t>
      </w:r>
      <w:r w:rsidRPr="008C4B00">
        <w:rPr>
          <w:color w:val="auto"/>
        </w:rPr>
        <w:br/>
        <w:t>Sinead Duffy</w:t>
      </w:r>
      <w:r w:rsidRPr="008C4B00">
        <w:rPr>
          <w:color w:val="auto"/>
        </w:rPr>
        <w:br/>
        <w:t>And it's those outliers that I think might be of interest in terms of succession planning because they don't fall into any neat category and it's kind of how can we use the that data and can we use that data to enhance the succession planning process. Does that make sense?</w:t>
      </w:r>
    </w:p>
    <w:p w14:paraId="1C1D195F" w14:textId="77777777" w:rsidR="00094992" w:rsidRPr="008C4B00" w:rsidRDefault="00094992" w:rsidP="00094992">
      <w:pPr>
        <w:rPr>
          <w:color w:val="auto"/>
        </w:rPr>
      </w:pPr>
      <w:r w:rsidRPr="008C4B00">
        <w:rPr>
          <w:color w:val="auto"/>
        </w:rPr>
        <w:t>0:1:11.700 --&gt; 0:1:13.880</w:t>
      </w:r>
      <w:r w:rsidRPr="008C4B00">
        <w:rPr>
          <w:color w:val="auto"/>
        </w:rPr>
        <w:br/>
        <w:t>Interviewee B</w:t>
      </w:r>
      <w:r w:rsidRPr="008C4B00">
        <w:rPr>
          <w:color w:val="auto"/>
        </w:rPr>
        <w:br/>
        <w:t>It does make sense, yeah.</w:t>
      </w:r>
    </w:p>
    <w:p w14:paraId="23630178" w14:textId="77777777" w:rsidR="00094992" w:rsidRPr="008C4B00" w:rsidRDefault="00094992" w:rsidP="00094992">
      <w:pPr>
        <w:rPr>
          <w:color w:val="auto"/>
        </w:rPr>
      </w:pPr>
      <w:r w:rsidRPr="008C4B00">
        <w:rPr>
          <w:color w:val="auto"/>
        </w:rPr>
        <w:t>0:1:13.740 --&gt; 0:1:30.350</w:t>
      </w:r>
      <w:r w:rsidRPr="008C4B00">
        <w:rPr>
          <w:color w:val="auto"/>
        </w:rPr>
        <w:br/>
        <w:t>Sinead Duffy</w:t>
      </w:r>
      <w:r w:rsidRPr="008C4B00">
        <w:rPr>
          <w:color w:val="auto"/>
        </w:rPr>
        <w:br/>
        <w:t>OK, so that's the premise of it. Now I have not used company data. I went out into the Open University and used an anonymized public data set, and I've added in a column called tenure. But I'm looking at it to see.</w:t>
      </w:r>
    </w:p>
    <w:p w14:paraId="283C15A9" w14:textId="77777777" w:rsidR="00094992" w:rsidRPr="008C4B00" w:rsidRDefault="00094992" w:rsidP="00094992">
      <w:pPr>
        <w:rPr>
          <w:color w:val="auto"/>
        </w:rPr>
      </w:pPr>
      <w:r w:rsidRPr="008C4B00">
        <w:rPr>
          <w:color w:val="auto"/>
        </w:rPr>
        <w:t>0:1:30.700 --&gt; 0:1:42.350</w:t>
      </w:r>
      <w:r w:rsidRPr="008C4B00">
        <w:rPr>
          <w:color w:val="auto"/>
        </w:rPr>
        <w:br/>
        <w:t>Sinead Duffy</w:t>
      </w:r>
      <w:r w:rsidRPr="008C4B00">
        <w:rPr>
          <w:color w:val="auto"/>
        </w:rPr>
        <w:br/>
        <w:t>Um can if will you get a degree of accuracy if you have like demographic information on it. So like male and female data, um, you know the highest point of education.</w:t>
      </w:r>
    </w:p>
    <w:p w14:paraId="2417CFA9" w14:textId="77777777" w:rsidR="00094992" w:rsidRPr="008C4B00" w:rsidRDefault="00094992" w:rsidP="00094992">
      <w:pPr>
        <w:rPr>
          <w:color w:val="auto"/>
        </w:rPr>
      </w:pPr>
      <w:r w:rsidRPr="008C4B00">
        <w:rPr>
          <w:color w:val="auto"/>
        </w:rPr>
        <w:lastRenderedPageBreak/>
        <w:t>0:1:43.610 --&gt; 0:2:11.590</w:t>
      </w:r>
      <w:r w:rsidRPr="008C4B00">
        <w:rPr>
          <w:color w:val="auto"/>
        </w:rPr>
        <w:br/>
        <w:t>Sinead Duffy</w:t>
      </w:r>
      <w:r w:rsidRPr="008C4B00">
        <w:rPr>
          <w:color w:val="auto"/>
        </w:rPr>
        <w:br/>
        <w:t>What else? There's tenure in it as well, and that's an that's actually my van today in and it's just a random number. And then the number of credits that people are studying for. So the idea behind that column is, is that, you know the the lowest amount is somebody who's just doing the mandatory training. They're not doing anything else. And then the higher level would be the ones who are developing themselves outside them, like they're taking control of their own learning journey. And that's that. That's exposed the scale. Does that make sense?</w:t>
      </w:r>
    </w:p>
    <w:p w14:paraId="40864303" w14:textId="77777777" w:rsidR="00094992" w:rsidRPr="008C4B00" w:rsidRDefault="00094992" w:rsidP="00094992">
      <w:pPr>
        <w:rPr>
          <w:color w:val="auto"/>
        </w:rPr>
      </w:pPr>
      <w:r w:rsidRPr="008C4B00">
        <w:rPr>
          <w:color w:val="auto"/>
        </w:rPr>
        <w:t>0:2:11.970 --&gt; 0:2:12.370</w:t>
      </w:r>
      <w:r w:rsidRPr="008C4B00">
        <w:rPr>
          <w:color w:val="auto"/>
        </w:rPr>
        <w:br/>
        <w:t>Interviewee B</w:t>
      </w:r>
      <w:r w:rsidRPr="008C4B00">
        <w:rPr>
          <w:color w:val="auto"/>
        </w:rPr>
        <w:br/>
        <w:t>Yeah.</w:t>
      </w:r>
    </w:p>
    <w:p w14:paraId="79C5A1E7" w14:textId="77777777" w:rsidR="00094992" w:rsidRPr="008C4B00" w:rsidRDefault="00094992" w:rsidP="00094992">
      <w:pPr>
        <w:rPr>
          <w:color w:val="auto"/>
        </w:rPr>
      </w:pPr>
      <w:r w:rsidRPr="008C4B00">
        <w:rPr>
          <w:color w:val="auto"/>
        </w:rPr>
        <w:t>0:2:13.200 --&gt; 0:2:13.600</w:t>
      </w:r>
      <w:r w:rsidRPr="008C4B00">
        <w:rPr>
          <w:color w:val="auto"/>
        </w:rPr>
        <w:br/>
        <w:t>Sinead Duffy</w:t>
      </w:r>
      <w:r w:rsidRPr="008C4B00">
        <w:rPr>
          <w:color w:val="auto"/>
        </w:rPr>
        <w:br/>
        <w:t>Okay.</w:t>
      </w:r>
    </w:p>
    <w:p w14:paraId="2DE116A0" w14:textId="77777777" w:rsidR="00094992" w:rsidRPr="008C4B00" w:rsidRDefault="00094992" w:rsidP="00094992">
      <w:pPr>
        <w:rPr>
          <w:color w:val="auto"/>
        </w:rPr>
      </w:pPr>
      <w:r w:rsidRPr="008C4B00">
        <w:rPr>
          <w:color w:val="auto"/>
        </w:rPr>
        <w:t>0:2:13.630 --&gt; 0:2:13.950</w:t>
      </w:r>
      <w:r w:rsidRPr="008C4B00">
        <w:rPr>
          <w:color w:val="auto"/>
        </w:rPr>
        <w:br/>
        <w:t>Interviewee B</w:t>
      </w:r>
      <w:r w:rsidRPr="008C4B00">
        <w:rPr>
          <w:color w:val="auto"/>
        </w:rPr>
        <w:br/>
        <w:t>Ohh.</w:t>
      </w:r>
    </w:p>
    <w:p w14:paraId="2F2DCDC5" w14:textId="77777777" w:rsidR="00094992" w:rsidRPr="008C4B00" w:rsidRDefault="00094992" w:rsidP="00094992">
      <w:pPr>
        <w:rPr>
          <w:color w:val="auto"/>
        </w:rPr>
      </w:pPr>
      <w:r w:rsidRPr="008C4B00">
        <w:rPr>
          <w:color w:val="auto"/>
        </w:rPr>
        <w:t>0:2:15.90 --&gt; 0:2:15.460</w:t>
      </w:r>
      <w:r w:rsidRPr="008C4B00">
        <w:rPr>
          <w:color w:val="auto"/>
        </w:rPr>
        <w:br/>
        <w:t>Sinead Duffy</w:t>
      </w:r>
      <w:r w:rsidRPr="008C4B00">
        <w:rPr>
          <w:color w:val="auto"/>
        </w:rPr>
        <w:br/>
        <w:t>And.</w:t>
      </w:r>
    </w:p>
    <w:p w14:paraId="0B3BC9A6" w14:textId="77777777" w:rsidR="00094992" w:rsidRPr="008C4B00" w:rsidRDefault="00094992" w:rsidP="00094992">
      <w:pPr>
        <w:rPr>
          <w:color w:val="auto"/>
        </w:rPr>
      </w:pPr>
      <w:r w:rsidRPr="008C4B00">
        <w:rPr>
          <w:color w:val="auto"/>
        </w:rPr>
        <w:t>0:2:23.180 --&gt; 0:2:23.670</w:t>
      </w:r>
      <w:r w:rsidRPr="008C4B00">
        <w:rPr>
          <w:color w:val="auto"/>
        </w:rPr>
        <w:br/>
        <w:t>Sinead Duffy</w:t>
      </w:r>
      <w:r w:rsidRPr="008C4B00">
        <w:rPr>
          <w:color w:val="auto"/>
        </w:rPr>
        <w:br/>
        <w:t>Perfect.</w:t>
      </w:r>
    </w:p>
    <w:p w14:paraId="0FB398EF" w14:textId="77777777" w:rsidR="00094992" w:rsidRPr="008C4B00" w:rsidRDefault="00094992" w:rsidP="00094992">
      <w:pPr>
        <w:rPr>
          <w:color w:val="auto"/>
        </w:rPr>
      </w:pPr>
      <w:r w:rsidRPr="008C4B00">
        <w:rPr>
          <w:color w:val="auto"/>
        </w:rPr>
        <w:t>0:2:35.270 --&gt; 0:2:35.850</w:t>
      </w:r>
      <w:r w:rsidRPr="008C4B00">
        <w:rPr>
          <w:color w:val="auto"/>
        </w:rPr>
        <w:br/>
        <w:t>Sinead Duffy</w:t>
      </w:r>
      <w:r w:rsidRPr="008C4B00">
        <w:rPr>
          <w:color w:val="auto"/>
        </w:rPr>
        <w:br/>
        <w:t>Hmm.</w:t>
      </w:r>
    </w:p>
    <w:p w14:paraId="77FEC211" w14:textId="77777777" w:rsidR="00094992" w:rsidRPr="008C4B00" w:rsidRDefault="00094992" w:rsidP="00094992">
      <w:pPr>
        <w:rPr>
          <w:color w:val="auto"/>
        </w:rPr>
      </w:pPr>
      <w:r w:rsidRPr="008C4B00">
        <w:rPr>
          <w:color w:val="auto"/>
        </w:rPr>
        <w:t>0:2:14.910 --&gt; 0:2:44.840</w:t>
      </w:r>
      <w:r w:rsidRPr="008C4B00">
        <w:rPr>
          <w:color w:val="auto"/>
        </w:rPr>
        <w:br/>
        <w:t>Interviewee B</w:t>
      </w:r>
      <w:r w:rsidRPr="008C4B00">
        <w:rPr>
          <w:color w:val="auto"/>
        </w:rPr>
        <w:br/>
        <w:t>Shall I tell you how it's done here or because it's probably a little bit different from what you're looking at in terms of data because and Helen will be able to talk to you more broadly cause she's got a lot more experience than I have. But in The Company succession planning is only done for like the global function and leads the occult and the Ault minus one roles, right? So that's the and the rationale behind that of my understanding of it is.</w:t>
      </w:r>
    </w:p>
    <w:p w14:paraId="0367FDB1" w14:textId="77777777" w:rsidR="00094992" w:rsidRPr="008C4B00" w:rsidRDefault="00094992" w:rsidP="00094992">
      <w:pPr>
        <w:rPr>
          <w:color w:val="auto"/>
        </w:rPr>
      </w:pPr>
      <w:r w:rsidRPr="008C4B00">
        <w:rPr>
          <w:color w:val="auto"/>
        </w:rPr>
        <w:t>0:2:44.910 --&gt; 0:3:15.70</w:t>
      </w:r>
      <w:r w:rsidRPr="008C4B00">
        <w:rPr>
          <w:color w:val="auto"/>
        </w:rPr>
        <w:br/>
        <w:t>Interviewee B</w:t>
      </w:r>
      <w:r w:rsidRPr="008C4B00">
        <w:rPr>
          <w:color w:val="auto"/>
        </w:rPr>
        <w:br/>
        <w:t>Because you need to be able to do it in a way the you know is feasible for people's career paths and everything, because otherwise you know and basically you have the succession plans and then jobs at job grade 14 plus are done by slating. So the succession plans, because they're done in three groupings. So it's like ready zero to two, which is generally they're ready to move into that role as the next role ready to to five which is where they would have like maybe one to two experiences and ready 5 plus which would.</w:t>
      </w:r>
    </w:p>
    <w:p w14:paraId="477C17FD" w14:textId="77777777" w:rsidR="00094992" w:rsidRPr="008C4B00" w:rsidRDefault="00094992" w:rsidP="00094992">
      <w:pPr>
        <w:rPr>
          <w:color w:val="auto"/>
        </w:rPr>
      </w:pPr>
      <w:r w:rsidRPr="008C4B00">
        <w:rPr>
          <w:color w:val="auto"/>
        </w:rPr>
        <w:lastRenderedPageBreak/>
        <w:t>0:3:15.200 --&gt; 0:3:23.120</w:t>
      </w:r>
      <w:r w:rsidRPr="008C4B00">
        <w:rPr>
          <w:color w:val="auto"/>
        </w:rPr>
        <w:br/>
        <w:t>Interviewee B</w:t>
      </w:r>
      <w:r w:rsidRPr="008C4B00">
        <w:rPr>
          <w:color w:val="auto"/>
        </w:rPr>
        <w:br/>
        <w:t>Eight to three experiences, so the data it's a bit different because it's you're talking about relatively senior roles.</w:t>
      </w:r>
    </w:p>
    <w:p w14:paraId="7EB11096" w14:textId="77777777" w:rsidR="00094992" w:rsidRPr="008C4B00" w:rsidRDefault="00094992" w:rsidP="00094992">
      <w:pPr>
        <w:rPr>
          <w:color w:val="auto"/>
        </w:rPr>
      </w:pPr>
      <w:r w:rsidRPr="008C4B00">
        <w:rPr>
          <w:color w:val="auto"/>
        </w:rPr>
        <w:t>0:3:23.830 --&gt; 0:3:24.230</w:t>
      </w:r>
      <w:r w:rsidRPr="008C4B00">
        <w:rPr>
          <w:color w:val="auto"/>
        </w:rPr>
        <w:br/>
        <w:t>Sinead Duffy</w:t>
      </w:r>
      <w:r w:rsidRPr="008C4B00">
        <w:rPr>
          <w:color w:val="auto"/>
        </w:rPr>
        <w:br/>
        <w:t>Yeah.</w:t>
      </w:r>
    </w:p>
    <w:p w14:paraId="69D635DD" w14:textId="77777777" w:rsidR="00094992" w:rsidRPr="008C4B00" w:rsidRDefault="00094992" w:rsidP="00094992">
      <w:pPr>
        <w:rPr>
          <w:color w:val="auto"/>
        </w:rPr>
      </w:pPr>
      <w:r w:rsidRPr="008C4B00">
        <w:rPr>
          <w:color w:val="auto"/>
        </w:rPr>
        <w:t>0:3:24.820 --&gt; 0:3:48.490</w:t>
      </w:r>
      <w:r w:rsidRPr="008C4B00">
        <w:rPr>
          <w:color w:val="auto"/>
        </w:rPr>
        <w:br/>
        <w:t>Interviewee B</w:t>
      </w:r>
      <w:r w:rsidRPr="008C4B00">
        <w:rPr>
          <w:color w:val="auto"/>
        </w:rPr>
        <w:br/>
        <w:t>And the way, and there's allsorts of reports that are kept in work days, we're basically manage it through global pools where there's several rows like so take it from for example AVP of franchise one for the big LATAM Europe, North America, that would have a pool of people or a plan which is an individual role that has succession for it. So.</w:t>
      </w:r>
    </w:p>
    <w:p w14:paraId="59DD445D" w14:textId="77777777" w:rsidR="00094992" w:rsidRPr="008C4B00" w:rsidRDefault="00094992" w:rsidP="00094992">
      <w:pPr>
        <w:rPr>
          <w:color w:val="auto"/>
        </w:rPr>
      </w:pPr>
      <w:r w:rsidRPr="008C4B00">
        <w:rPr>
          <w:color w:val="auto"/>
        </w:rPr>
        <w:t>0:3:52.700 --&gt; 0:3:53.330</w:t>
      </w:r>
      <w:r w:rsidRPr="008C4B00">
        <w:rPr>
          <w:color w:val="auto"/>
        </w:rPr>
        <w:br/>
        <w:t>Sinead Duffy</w:t>
      </w:r>
      <w:r w:rsidRPr="008C4B00">
        <w:rPr>
          <w:color w:val="auto"/>
        </w:rPr>
        <w:br/>
        <w:t>Okay.</w:t>
      </w:r>
    </w:p>
    <w:p w14:paraId="18947EE7" w14:textId="77777777" w:rsidR="00094992" w:rsidRPr="008C4B00" w:rsidRDefault="00094992" w:rsidP="00094992">
      <w:pPr>
        <w:rPr>
          <w:color w:val="auto"/>
        </w:rPr>
      </w:pPr>
      <w:r w:rsidRPr="008C4B00">
        <w:rPr>
          <w:color w:val="auto"/>
        </w:rPr>
        <w:t>0:4:3.610 --&gt; 0:4:4.350</w:t>
      </w:r>
      <w:r w:rsidRPr="008C4B00">
        <w:rPr>
          <w:color w:val="auto"/>
        </w:rPr>
        <w:br/>
        <w:t>Sinead Duffy</w:t>
      </w:r>
      <w:r w:rsidRPr="008C4B00">
        <w:rPr>
          <w:color w:val="auto"/>
        </w:rPr>
        <w:br/>
        <w:t>Perfect shift.</w:t>
      </w:r>
    </w:p>
    <w:p w14:paraId="13D5129A" w14:textId="77777777" w:rsidR="00094992" w:rsidRPr="008C4B00" w:rsidRDefault="00094992" w:rsidP="00094992">
      <w:pPr>
        <w:rPr>
          <w:color w:val="auto"/>
        </w:rPr>
      </w:pPr>
      <w:r w:rsidRPr="008C4B00">
        <w:rPr>
          <w:color w:val="auto"/>
        </w:rPr>
        <w:t>0:3:49.810 --&gt; 0:4:5.550</w:t>
      </w:r>
      <w:r w:rsidRPr="008C4B00">
        <w:rPr>
          <w:color w:val="auto"/>
        </w:rPr>
        <w:br/>
        <w:t>Interviewee B</w:t>
      </w:r>
      <w:r w:rsidRPr="008C4B00">
        <w:rPr>
          <w:color w:val="auto"/>
        </w:rPr>
        <w:br/>
        <w:t>Learning credits and things don't really come into it because of the level that you're talking about, but I can show you if you want how it's now being done because it's a completely new process and you'll probably see that there are data points. It's just the one without names, right?</w:t>
      </w:r>
    </w:p>
    <w:p w14:paraId="703757A3" w14:textId="77777777" w:rsidR="00094992" w:rsidRPr="008C4B00" w:rsidRDefault="00094992" w:rsidP="00094992">
      <w:pPr>
        <w:rPr>
          <w:color w:val="auto"/>
        </w:rPr>
      </w:pPr>
      <w:r w:rsidRPr="008C4B00">
        <w:rPr>
          <w:color w:val="auto"/>
        </w:rPr>
        <w:t>0:4:8.60 --&gt; 0:4:9.350</w:t>
      </w:r>
      <w:r w:rsidRPr="008C4B00">
        <w:rPr>
          <w:color w:val="auto"/>
        </w:rPr>
        <w:br/>
        <w:t>Interviewee B</w:t>
      </w:r>
      <w:r w:rsidRPr="008C4B00">
        <w:rPr>
          <w:color w:val="auto"/>
        </w:rPr>
        <w:br/>
        <w:t>So basically.</w:t>
      </w:r>
    </w:p>
    <w:p w14:paraId="162A032D" w14:textId="77777777" w:rsidR="00094992" w:rsidRPr="008C4B00" w:rsidRDefault="00094992" w:rsidP="00094992">
      <w:pPr>
        <w:rPr>
          <w:color w:val="auto"/>
        </w:rPr>
      </w:pPr>
      <w:r w:rsidRPr="008C4B00">
        <w:rPr>
          <w:color w:val="auto"/>
        </w:rPr>
        <w:t>0:4:12.220 --&gt; 0:4:43.80</w:t>
      </w:r>
      <w:r w:rsidRPr="008C4B00">
        <w:rPr>
          <w:color w:val="auto"/>
        </w:rPr>
        <w:br/>
        <w:t>Interviewee B</w:t>
      </w:r>
      <w:r w:rsidRPr="008C4B00">
        <w:rPr>
          <w:color w:val="auto"/>
        </w:rPr>
        <w:br/>
        <w:t>What's happened is there's, and this is very small, but this is a global piece where actually we're creating succession profiles. So currently they're being created by the global network community. So the global functions and also in Europe were sort of going ahead and they are basically being created for sort of the Lt roles that are global functional level. And then in Europe, we're creating them right now for the orult roles. And then eventually we want to do the Oulton.</w:t>
      </w:r>
    </w:p>
    <w:p w14:paraId="64C88BAB" w14:textId="77777777" w:rsidR="00094992" w:rsidRPr="008C4B00" w:rsidRDefault="00094992" w:rsidP="00094992">
      <w:pPr>
        <w:rPr>
          <w:color w:val="auto"/>
        </w:rPr>
      </w:pPr>
      <w:r w:rsidRPr="008C4B00">
        <w:rPr>
          <w:color w:val="auto"/>
        </w:rPr>
        <w:t>0:4:43.190 --&gt; 0:5:1.20</w:t>
      </w:r>
      <w:r w:rsidRPr="008C4B00">
        <w:rPr>
          <w:color w:val="auto"/>
        </w:rPr>
        <w:br/>
        <w:t>Interviewee B</w:t>
      </w:r>
      <w:r w:rsidRPr="008C4B00">
        <w:rPr>
          <w:color w:val="auto"/>
        </w:rPr>
        <w:br/>
        <w:t>Nine is 1 rolls, so that will be created for a either a pool or a plan basically. So for example, for a VP of Strategy you would have two different ones. You'd have VP of strategy one, which is basically for the big O US and then VP St Too which is the smaller OUS.</w:t>
      </w:r>
    </w:p>
    <w:p w14:paraId="7CA31368" w14:textId="77777777" w:rsidR="00094992" w:rsidRPr="008C4B00" w:rsidRDefault="00094992" w:rsidP="00094992">
      <w:pPr>
        <w:rPr>
          <w:color w:val="auto"/>
        </w:rPr>
      </w:pPr>
      <w:r w:rsidRPr="008C4B00">
        <w:rPr>
          <w:color w:val="auto"/>
        </w:rPr>
        <w:lastRenderedPageBreak/>
        <w:t>0:5:13.90 --&gt; 0:5:13.640</w:t>
      </w:r>
      <w:r w:rsidRPr="008C4B00">
        <w:rPr>
          <w:color w:val="auto"/>
        </w:rPr>
        <w:br/>
        <w:t>Sinead Duffy</w:t>
      </w:r>
      <w:r w:rsidRPr="008C4B00">
        <w:rPr>
          <w:color w:val="auto"/>
        </w:rPr>
        <w:br/>
        <w:t>Okay.</w:t>
      </w:r>
    </w:p>
    <w:p w14:paraId="172C7964" w14:textId="77777777" w:rsidR="00094992" w:rsidRPr="008C4B00" w:rsidRDefault="00094992" w:rsidP="00094992">
      <w:pPr>
        <w:rPr>
          <w:color w:val="auto"/>
        </w:rPr>
      </w:pPr>
      <w:r w:rsidRPr="008C4B00">
        <w:rPr>
          <w:color w:val="auto"/>
        </w:rPr>
        <w:t>0:5:1.950 --&gt; 0:5:33.610</w:t>
      </w:r>
      <w:r w:rsidRPr="008C4B00">
        <w:rPr>
          <w:color w:val="auto"/>
        </w:rPr>
        <w:br/>
        <w:t>Interviewee B</w:t>
      </w:r>
      <w:r w:rsidRPr="008C4B00">
        <w:rPr>
          <w:color w:val="auto"/>
        </w:rPr>
        <w:br/>
        <w:t>And then the idea is that these having these um succession profiles, you're able to be much more scientific about succession. So what can happen is that people can say ohh I think so and so is ready or I think this person should be here. But this is actually saying and let's forget succession health at the moment. But this is actually saying these are the functional skills and there's too many here by the way that everybody in a function needs to have. These are the targeted skills that that specific role.</w:t>
      </w:r>
    </w:p>
    <w:p w14:paraId="2039A781" w14:textId="77777777" w:rsidR="00094992" w:rsidRPr="008C4B00" w:rsidRDefault="00094992" w:rsidP="00094992">
      <w:pPr>
        <w:rPr>
          <w:color w:val="auto"/>
        </w:rPr>
      </w:pPr>
      <w:r w:rsidRPr="008C4B00">
        <w:rPr>
          <w:color w:val="auto"/>
        </w:rPr>
        <w:t>0:5:33.700 --&gt; 0:5:49.80</w:t>
      </w:r>
      <w:r w:rsidRPr="008C4B00">
        <w:rPr>
          <w:color w:val="auto"/>
        </w:rPr>
        <w:br/>
        <w:t>Interviewee B</w:t>
      </w:r>
      <w:r w:rsidRPr="008C4B00">
        <w:rPr>
          <w:color w:val="auto"/>
        </w:rPr>
        <w:br/>
        <w:t>Needs to have. These are the experiences that people need to have had, and these are sort of the leadership and growth behaviours that they need to have. So that basically means that if somebody's in in a ready zero to two, as in, they could move into that in the next role.</w:t>
      </w:r>
    </w:p>
    <w:p w14:paraId="5EDBBFDA" w14:textId="77777777" w:rsidR="00094992" w:rsidRPr="008C4B00" w:rsidRDefault="00094992" w:rsidP="00094992">
      <w:pPr>
        <w:rPr>
          <w:color w:val="auto"/>
        </w:rPr>
      </w:pPr>
      <w:r w:rsidRPr="008C4B00">
        <w:rPr>
          <w:color w:val="auto"/>
        </w:rPr>
        <w:t>0:6:4.770 --&gt; 0:6:5.150</w:t>
      </w:r>
      <w:r w:rsidRPr="008C4B00">
        <w:rPr>
          <w:color w:val="auto"/>
        </w:rPr>
        <w:br/>
        <w:t>Sinead Duffy</w:t>
      </w:r>
      <w:r w:rsidRPr="008C4B00">
        <w:rPr>
          <w:color w:val="auto"/>
        </w:rPr>
        <w:br/>
        <w:t>Hmm.</w:t>
      </w:r>
    </w:p>
    <w:p w14:paraId="2F5BECAE" w14:textId="77777777" w:rsidR="00094992" w:rsidRPr="008C4B00" w:rsidRDefault="00094992" w:rsidP="00094992">
      <w:pPr>
        <w:rPr>
          <w:color w:val="auto"/>
        </w:rPr>
      </w:pPr>
      <w:r w:rsidRPr="008C4B00">
        <w:rPr>
          <w:color w:val="auto"/>
        </w:rPr>
        <w:t>0:5:50.100 --&gt; 0:6:5.530</w:t>
      </w:r>
      <w:r w:rsidRPr="008C4B00">
        <w:rPr>
          <w:color w:val="auto"/>
        </w:rPr>
        <w:br/>
        <w:t>Interviewee B</w:t>
      </w:r>
      <w:r w:rsidRPr="008C4B00">
        <w:rPr>
          <w:color w:val="auto"/>
        </w:rPr>
        <w:br/>
        <w:t>They need to have multi year experience leading strategy team. They need to have multi year year experience. They need to have led and developed a large diverse team. So these will all depend on the specific role and this is sort of also work in progress because this is one that I pulled together. But.</w:t>
      </w:r>
    </w:p>
    <w:p w14:paraId="7493AAEC" w14:textId="77777777" w:rsidR="00094992" w:rsidRPr="008C4B00" w:rsidRDefault="00094992" w:rsidP="00094992">
      <w:pPr>
        <w:rPr>
          <w:color w:val="auto"/>
        </w:rPr>
      </w:pPr>
      <w:r w:rsidRPr="008C4B00">
        <w:rPr>
          <w:color w:val="auto"/>
        </w:rPr>
        <w:t>0:6:6.970 --&gt; 0:6:40.440</w:t>
      </w:r>
      <w:r w:rsidRPr="008C4B00">
        <w:rPr>
          <w:color w:val="auto"/>
        </w:rPr>
        <w:br/>
        <w:t>Interviewee B</w:t>
      </w:r>
      <w:r w:rsidRPr="008C4B00">
        <w:rPr>
          <w:color w:val="auto"/>
        </w:rPr>
        <w:br/>
        <w:t>And it also means that they, for the targeted skills, they need to have negotiations and scared but share value creation. So this will depend on the specific role and these are a bit working progress, but I suppose where I'm saying to you this becomes more data-driven is that you can actually see that this is a much more informed discussion. So for example if somebody's in ready to to five which means they'll have another one to two experiences those experiences then can be targeted against the experiences in this list they're missing and also help them build the skills that they need to build and also the leadership piece.</w:t>
      </w:r>
    </w:p>
    <w:p w14:paraId="60110629" w14:textId="77777777" w:rsidR="00094992" w:rsidRPr="008C4B00" w:rsidRDefault="00094992" w:rsidP="00094992">
      <w:pPr>
        <w:rPr>
          <w:color w:val="auto"/>
        </w:rPr>
      </w:pPr>
      <w:r w:rsidRPr="008C4B00">
        <w:rPr>
          <w:color w:val="auto"/>
        </w:rPr>
        <w:t>0:6:40.970 --&gt; 0:6:41.720</w:t>
      </w:r>
      <w:r w:rsidRPr="008C4B00">
        <w:rPr>
          <w:color w:val="auto"/>
        </w:rPr>
        <w:br/>
        <w:t>Sinead Duffy</w:t>
      </w:r>
      <w:r w:rsidRPr="008C4B00">
        <w:rPr>
          <w:color w:val="auto"/>
        </w:rPr>
        <w:br/>
        <w:t>OK.</w:t>
      </w:r>
    </w:p>
    <w:p w14:paraId="0826386D" w14:textId="77777777" w:rsidR="00094992" w:rsidRPr="008C4B00" w:rsidRDefault="00094992" w:rsidP="00094992">
      <w:pPr>
        <w:rPr>
          <w:color w:val="auto"/>
        </w:rPr>
      </w:pPr>
      <w:r w:rsidRPr="008C4B00">
        <w:rPr>
          <w:color w:val="auto"/>
        </w:rPr>
        <w:t>0:6:40.890 --&gt; 0:7:11.230</w:t>
      </w:r>
      <w:r w:rsidRPr="008C4B00">
        <w:rPr>
          <w:color w:val="auto"/>
        </w:rPr>
        <w:br/>
        <w:t>Interviewee B</w:t>
      </w:r>
      <w:r w:rsidRPr="008C4B00">
        <w:rPr>
          <w:color w:val="auto"/>
        </w:rPr>
        <w:br/>
        <w:t xml:space="preserve">So what we're saying is, because it already zero to two, there's only a certain amount that you can do because they're going to be theoretically moving in at the next role, but are ready to to five. And </w:t>
      </w:r>
      <w:r w:rsidRPr="008C4B00">
        <w:rPr>
          <w:color w:val="auto"/>
        </w:rPr>
        <w:lastRenderedPageBreak/>
        <w:t>we're asking them to pull together what we call acceleration development plans. Now this is only part of it because global level, they're also asking them to list the skills that they do or don't have. And then the development options to to promote these skills. But we're saying okay. So what experiences they missing? And quite often, it will be an issue with visibility as well.</w:t>
      </w:r>
    </w:p>
    <w:p w14:paraId="3D4F65CB" w14:textId="77777777" w:rsidR="00094992" w:rsidRPr="008C4B00" w:rsidRDefault="00094992" w:rsidP="00094992">
      <w:pPr>
        <w:rPr>
          <w:color w:val="auto"/>
        </w:rPr>
      </w:pPr>
      <w:r w:rsidRPr="008C4B00">
        <w:rPr>
          <w:color w:val="auto"/>
        </w:rPr>
        <w:t>0:7:11.450 --&gt; 0:7:36.360</w:t>
      </w:r>
      <w:r w:rsidRPr="008C4B00">
        <w:rPr>
          <w:color w:val="auto"/>
        </w:rPr>
        <w:br/>
        <w:t>Interviewee B</w:t>
      </w:r>
      <w:r w:rsidRPr="008C4B00">
        <w:rPr>
          <w:color w:val="auto"/>
        </w:rPr>
        <w:br/>
        <w:t>So it could be and I know at the global functional discussions they'll sometimes bring up names and they don't know who they are, so they'll be visibility actions. It could be with the bottler, it could be with global, it could be within the European U itself. And then they'll also have against these, they'll have a view that actually they're missing these skills, they need to build their negotiation skill, and that's what, therefore, what's the development plan?</w:t>
      </w:r>
    </w:p>
    <w:p w14:paraId="2A00FF6E" w14:textId="77777777" w:rsidR="00094992" w:rsidRPr="008C4B00" w:rsidRDefault="00094992" w:rsidP="00094992">
      <w:pPr>
        <w:rPr>
          <w:color w:val="auto"/>
        </w:rPr>
      </w:pPr>
      <w:r w:rsidRPr="008C4B00">
        <w:rPr>
          <w:color w:val="auto"/>
        </w:rPr>
        <w:t>0:7:37.360 --&gt; 0:7:40.0</w:t>
      </w:r>
      <w:r w:rsidRPr="008C4B00">
        <w:rPr>
          <w:color w:val="auto"/>
        </w:rPr>
        <w:br/>
        <w:t>Interviewee B</w:t>
      </w:r>
      <w:r w:rsidRPr="008C4B00">
        <w:rPr>
          <w:color w:val="auto"/>
        </w:rPr>
        <w:br/>
        <w:t>And then the succession health basically.</w:t>
      </w:r>
    </w:p>
    <w:p w14:paraId="0353DAE8" w14:textId="77777777" w:rsidR="00094992" w:rsidRPr="008C4B00" w:rsidRDefault="00094992" w:rsidP="00094992">
      <w:pPr>
        <w:rPr>
          <w:color w:val="auto"/>
        </w:rPr>
      </w:pPr>
      <w:r w:rsidRPr="008C4B00">
        <w:rPr>
          <w:color w:val="auto"/>
        </w:rPr>
        <w:t>0:7:40.810 --&gt; 0:7:41.930</w:t>
      </w:r>
      <w:r w:rsidRPr="008C4B00">
        <w:rPr>
          <w:color w:val="auto"/>
        </w:rPr>
        <w:br/>
        <w:t>Interviewee B</w:t>
      </w:r>
      <w:r w:rsidRPr="008C4B00">
        <w:rPr>
          <w:color w:val="auto"/>
        </w:rPr>
        <w:br/>
        <w:t>Within Europe.</w:t>
      </w:r>
    </w:p>
    <w:p w14:paraId="4301B5BF" w14:textId="77777777" w:rsidR="00094992" w:rsidRPr="008C4B00" w:rsidRDefault="00094992" w:rsidP="00094992">
      <w:pPr>
        <w:rPr>
          <w:color w:val="auto"/>
        </w:rPr>
      </w:pPr>
      <w:r w:rsidRPr="008C4B00">
        <w:rPr>
          <w:color w:val="auto"/>
        </w:rPr>
        <w:t>0:7:42.190 --&gt; 0:7:42.670</w:t>
      </w:r>
      <w:r w:rsidRPr="008C4B00">
        <w:rPr>
          <w:color w:val="auto"/>
        </w:rPr>
        <w:br/>
        <w:t>Interviewee B</w:t>
      </w:r>
      <w:r w:rsidRPr="008C4B00">
        <w:rPr>
          <w:color w:val="auto"/>
        </w:rPr>
        <w:br/>
        <w:t>Um.</w:t>
      </w:r>
    </w:p>
    <w:p w14:paraId="33A63476" w14:textId="77777777" w:rsidR="00094992" w:rsidRPr="008C4B00" w:rsidRDefault="00094992" w:rsidP="00094992">
      <w:pPr>
        <w:rPr>
          <w:color w:val="auto"/>
        </w:rPr>
      </w:pPr>
      <w:r w:rsidRPr="008C4B00">
        <w:rPr>
          <w:color w:val="auto"/>
        </w:rPr>
        <w:t>0:7:45.410 --&gt; 0:7:47.720</w:t>
      </w:r>
      <w:r w:rsidRPr="008C4B00">
        <w:rPr>
          <w:color w:val="auto"/>
        </w:rPr>
        <w:br/>
        <w:t>Interviewee B</w:t>
      </w:r>
      <w:r w:rsidRPr="008C4B00">
        <w:rPr>
          <w:color w:val="auto"/>
        </w:rPr>
        <w:br/>
        <w:t>Let me just share something else.</w:t>
      </w:r>
    </w:p>
    <w:p w14:paraId="0A3755B5" w14:textId="77777777" w:rsidR="00094992" w:rsidRPr="008C4B00" w:rsidRDefault="00094992" w:rsidP="00094992">
      <w:pPr>
        <w:rPr>
          <w:color w:val="auto"/>
        </w:rPr>
      </w:pPr>
      <w:r w:rsidRPr="008C4B00">
        <w:rPr>
          <w:color w:val="auto"/>
        </w:rPr>
        <w:t>0:7:50.90 --&gt; 0:7:51.290</w:t>
      </w:r>
      <w:r w:rsidRPr="008C4B00">
        <w:rPr>
          <w:color w:val="auto"/>
        </w:rPr>
        <w:br/>
        <w:t>Sinead Duffy</w:t>
      </w:r>
      <w:r w:rsidRPr="008C4B00">
        <w:rPr>
          <w:color w:val="auto"/>
        </w:rPr>
        <w:br/>
        <w:t>Okay so.</w:t>
      </w:r>
    </w:p>
    <w:p w14:paraId="07DFB522" w14:textId="77777777" w:rsidR="00094992" w:rsidRPr="008C4B00" w:rsidRDefault="00094992" w:rsidP="00094992">
      <w:pPr>
        <w:rPr>
          <w:color w:val="auto"/>
        </w:rPr>
      </w:pPr>
      <w:r w:rsidRPr="008C4B00">
        <w:rPr>
          <w:color w:val="auto"/>
        </w:rPr>
        <w:t>0:7:51.990 --&gt; 0:7:53.600</w:t>
      </w:r>
      <w:r w:rsidRPr="008C4B00">
        <w:rPr>
          <w:color w:val="auto"/>
        </w:rPr>
        <w:br/>
        <w:t>Sinead Duffy</w:t>
      </w:r>
      <w:r w:rsidRPr="008C4B00">
        <w:rPr>
          <w:color w:val="auto"/>
        </w:rPr>
        <w:br/>
        <w:t>That's really interesting, isn't it?</w:t>
      </w:r>
    </w:p>
    <w:p w14:paraId="2C348B8E" w14:textId="77777777" w:rsidR="00094992" w:rsidRPr="008C4B00" w:rsidRDefault="00094992" w:rsidP="00094992">
      <w:pPr>
        <w:rPr>
          <w:color w:val="auto"/>
        </w:rPr>
      </w:pPr>
      <w:r w:rsidRPr="008C4B00">
        <w:rPr>
          <w:color w:val="auto"/>
        </w:rPr>
        <w:t>0:7:55.90 --&gt; 0:7:59.30</w:t>
      </w:r>
      <w:r w:rsidRPr="008C4B00">
        <w:rPr>
          <w:color w:val="auto"/>
        </w:rPr>
        <w:br/>
        <w:t>Interviewee B</w:t>
      </w:r>
      <w:r w:rsidRPr="008C4B00">
        <w:rPr>
          <w:color w:val="auto"/>
        </w:rPr>
        <w:br/>
        <w:t>Yeah. So if I show you then so this is all sort of new.</w:t>
      </w:r>
    </w:p>
    <w:p w14:paraId="76DA94E2" w14:textId="77777777" w:rsidR="00094992" w:rsidRPr="008C4B00" w:rsidRDefault="00094992" w:rsidP="00094992">
      <w:pPr>
        <w:rPr>
          <w:color w:val="auto"/>
        </w:rPr>
      </w:pPr>
      <w:r w:rsidRPr="008C4B00">
        <w:rPr>
          <w:color w:val="auto"/>
        </w:rPr>
        <w:t>0:7:59.600 --&gt; 0:8:0.0</w:t>
      </w:r>
      <w:r w:rsidRPr="008C4B00">
        <w:rPr>
          <w:color w:val="auto"/>
        </w:rPr>
        <w:br/>
        <w:t>Sinead Duffy</w:t>
      </w:r>
      <w:r w:rsidRPr="008C4B00">
        <w:rPr>
          <w:color w:val="auto"/>
        </w:rPr>
        <w:br/>
        <w:t>Hmm.</w:t>
      </w:r>
    </w:p>
    <w:p w14:paraId="3A8E9B30" w14:textId="77777777" w:rsidR="00094992" w:rsidRPr="008C4B00" w:rsidRDefault="00094992" w:rsidP="00094992">
      <w:pPr>
        <w:rPr>
          <w:color w:val="auto"/>
        </w:rPr>
      </w:pPr>
      <w:r w:rsidRPr="008C4B00">
        <w:rPr>
          <w:color w:val="auto"/>
        </w:rPr>
        <w:t>0:8:0.90 --&gt; 0:8:4.60</w:t>
      </w:r>
      <w:r w:rsidRPr="008C4B00">
        <w:rPr>
          <w:color w:val="auto"/>
        </w:rPr>
        <w:br/>
        <w:t>Interviewee B</w:t>
      </w:r>
      <w:r w:rsidRPr="008C4B00">
        <w:rPr>
          <w:color w:val="auto"/>
        </w:rPr>
        <w:br/>
        <w:t>I'm just gonna share my stuff. I share my screen quickly.</w:t>
      </w:r>
    </w:p>
    <w:p w14:paraId="0BE4484C" w14:textId="77777777" w:rsidR="00094992" w:rsidRPr="008C4B00" w:rsidRDefault="00094992" w:rsidP="00094992">
      <w:pPr>
        <w:rPr>
          <w:color w:val="auto"/>
        </w:rPr>
      </w:pPr>
      <w:r w:rsidRPr="008C4B00">
        <w:rPr>
          <w:color w:val="auto"/>
        </w:rPr>
        <w:lastRenderedPageBreak/>
        <w:t>0:8:5.50 --&gt; 0:8:6.310</w:t>
      </w:r>
      <w:r w:rsidRPr="008C4B00">
        <w:rPr>
          <w:color w:val="auto"/>
        </w:rPr>
        <w:br/>
        <w:t>Interviewee B</w:t>
      </w:r>
      <w:r w:rsidRPr="008C4B00">
        <w:rPr>
          <w:color w:val="auto"/>
        </w:rPr>
        <w:br/>
        <w:t>Just going to go back.</w:t>
      </w:r>
    </w:p>
    <w:p w14:paraId="4FB64681" w14:textId="77777777" w:rsidR="00094992" w:rsidRPr="008C4B00" w:rsidRDefault="00094992" w:rsidP="00094992">
      <w:pPr>
        <w:rPr>
          <w:color w:val="auto"/>
        </w:rPr>
      </w:pPr>
      <w:r w:rsidRPr="008C4B00">
        <w:rPr>
          <w:color w:val="auto"/>
        </w:rPr>
        <w:t>0:8:8.10 --&gt; 0:8:9.530</w:t>
      </w:r>
      <w:r w:rsidRPr="008C4B00">
        <w:rPr>
          <w:color w:val="auto"/>
        </w:rPr>
        <w:br/>
        <w:t>Interviewee B</w:t>
      </w:r>
      <w:r w:rsidRPr="008C4B00">
        <w:rPr>
          <w:color w:val="auto"/>
        </w:rPr>
        <w:br/>
        <w:t>To beginning here.</w:t>
      </w:r>
    </w:p>
    <w:p w14:paraId="1EBB93DD" w14:textId="77777777" w:rsidR="00094992" w:rsidRPr="008C4B00" w:rsidRDefault="00094992" w:rsidP="00094992">
      <w:pPr>
        <w:rPr>
          <w:color w:val="auto"/>
        </w:rPr>
      </w:pPr>
      <w:r w:rsidRPr="008C4B00">
        <w:rPr>
          <w:color w:val="auto"/>
        </w:rPr>
        <w:t>0:8:12.90 --&gt; 0:8:25.280</w:t>
      </w:r>
      <w:r w:rsidRPr="008C4B00">
        <w:rPr>
          <w:color w:val="auto"/>
        </w:rPr>
        <w:br/>
        <w:t>Interviewee B</w:t>
      </w:r>
      <w:r w:rsidRPr="008C4B00">
        <w:rPr>
          <w:color w:val="auto"/>
        </w:rPr>
        <w:br/>
        <w:t>So this is basically saying I can send, you know this succession health piece. So basically this is saying for a particular pool or or particular pool or particular sort of individual role.</w:t>
      </w:r>
    </w:p>
    <w:p w14:paraId="1D244653" w14:textId="77777777" w:rsidR="00094992" w:rsidRPr="008C4B00" w:rsidRDefault="00094992" w:rsidP="00094992">
      <w:pPr>
        <w:rPr>
          <w:color w:val="auto"/>
        </w:rPr>
      </w:pPr>
      <w:r w:rsidRPr="008C4B00">
        <w:rPr>
          <w:color w:val="auto"/>
        </w:rPr>
        <w:t>0:8:45.80 --&gt; 0:8:45.640</w:t>
      </w:r>
      <w:r w:rsidRPr="008C4B00">
        <w:rPr>
          <w:color w:val="auto"/>
        </w:rPr>
        <w:br/>
        <w:t>Sinead Duffy</w:t>
      </w:r>
      <w:r w:rsidRPr="008C4B00">
        <w:rPr>
          <w:color w:val="auto"/>
        </w:rPr>
        <w:br/>
        <w:t>Yeah.</w:t>
      </w:r>
    </w:p>
    <w:p w14:paraId="13AAAB1B" w14:textId="77777777" w:rsidR="00094992" w:rsidRPr="008C4B00" w:rsidRDefault="00094992" w:rsidP="00094992">
      <w:pPr>
        <w:rPr>
          <w:color w:val="auto"/>
        </w:rPr>
      </w:pPr>
      <w:r w:rsidRPr="008C4B00">
        <w:rPr>
          <w:color w:val="auto"/>
        </w:rPr>
        <w:t>0:8:26.650 --&gt; 0:8:49.540</w:t>
      </w:r>
      <w:r w:rsidRPr="008C4B00">
        <w:rPr>
          <w:color w:val="auto"/>
        </w:rPr>
        <w:br/>
        <w:t>Interviewee B</w:t>
      </w:r>
      <w:r w:rsidRPr="008C4B00">
        <w:rPr>
          <w:color w:val="auto"/>
        </w:rPr>
        <w:br/>
        <w:t>What are the skills, experiences and expected leadership behaviours? And then it's also saying how what does our succession help look health look like. So for example on the one that I showed you, if you don't have successors in each of the categories and the succession health isn't looking health but also that then comes into our gender balance. So obviously we're looking at 5050 geography, 14 plus.</w:t>
      </w:r>
    </w:p>
    <w:p w14:paraId="1572F331" w14:textId="77777777" w:rsidR="00094992" w:rsidRPr="008C4B00" w:rsidRDefault="00094992" w:rsidP="00094992">
      <w:pPr>
        <w:rPr>
          <w:color w:val="auto"/>
        </w:rPr>
      </w:pPr>
      <w:r w:rsidRPr="008C4B00">
        <w:rPr>
          <w:color w:val="auto"/>
        </w:rPr>
        <w:t>0:8:57.210 --&gt; 0:8:57.740</w:t>
      </w:r>
      <w:r w:rsidRPr="008C4B00">
        <w:rPr>
          <w:color w:val="auto"/>
        </w:rPr>
        <w:br/>
        <w:t>Sinead Duffy</w:t>
      </w:r>
      <w:r w:rsidRPr="008C4B00">
        <w:rPr>
          <w:color w:val="auto"/>
        </w:rPr>
        <w:br/>
        <w:t>Yeah.</w:t>
      </w:r>
    </w:p>
    <w:p w14:paraId="75E8641B" w14:textId="77777777" w:rsidR="00094992" w:rsidRPr="008C4B00" w:rsidRDefault="00094992" w:rsidP="00094992">
      <w:pPr>
        <w:rPr>
          <w:color w:val="auto"/>
        </w:rPr>
      </w:pPr>
      <w:r w:rsidRPr="008C4B00">
        <w:rPr>
          <w:color w:val="auto"/>
        </w:rPr>
        <w:t>0:8:50.190 --&gt; 0:9:7.660</w:t>
      </w:r>
      <w:r w:rsidRPr="008C4B00">
        <w:rPr>
          <w:color w:val="auto"/>
        </w:rPr>
        <w:br/>
        <w:t>Interviewee B</w:t>
      </w:r>
      <w:r w:rsidRPr="008C4B00">
        <w:rPr>
          <w:color w:val="auto"/>
        </w:rPr>
        <w:br/>
        <w:t>And so that means that at least 50% of the the candidates need to be female, ideally, right? So the principles that we have in Europe and this is this is just the principles that we have in Europe for European successes we're saying for I know you Lt role.</w:t>
      </w:r>
    </w:p>
    <w:p w14:paraId="6F5560AF" w14:textId="77777777" w:rsidR="00094992" w:rsidRPr="008C4B00" w:rsidRDefault="00094992" w:rsidP="00094992">
      <w:pPr>
        <w:rPr>
          <w:color w:val="auto"/>
        </w:rPr>
      </w:pPr>
      <w:r w:rsidRPr="008C4B00">
        <w:rPr>
          <w:color w:val="auto"/>
        </w:rPr>
        <w:t>0:9:8.470 --&gt; 0:9:17.60</w:t>
      </w:r>
      <w:r w:rsidRPr="008C4B00">
        <w:rPr>
          <w:color w:val="auto"/>
        </w:rPr>
        <w:br/>
        <w:t>Interviewee B</w:t>
      </w:r>
      <w:r w:rsidRPr="008C4B00">
        <w:rPr>
          <w:color w:val="auto"/>
        </w:rPr>
        <w:br/>
        <w:t>We would like at least one ready zero to two, two, ready, two to five and three ready 5 plus unique European successes, right?</w:t>
      </w:r>
    </w:p>
    <w:p w14:paraId="396B0399" w14:textId="77777777" w:rsidR="00094992" w:rsidRPr="008C4B00" w:rsidRDefault="00094992" w:rsidP="00094992">
      <w:pPr>
        <w:rPr>
          <w:color w:val="auto"/>
        </w:rPr>
      </w:pPr>
      <w:r w:rsidRPr="008C4B00">
        <w:rPr>
          <w:color w:val="auto"/>
        </w:rPr>
        <w:t>0:9:26.620 --&gt; 0:9:27.60</w:t>
      </w:r>
      <w:r w:rsidRPr="008C4B00">
        <w:rPr>
          <w:color w:val="auto"/>
        </w:rPr>
        <w:br/>
        <w:t>Sinead Duffy</w:t>
      </w:r>
      <w:r w:rsidRPr="008C4B00">
        <w:rPr>
          <w:color w:val="auto"/>
        </w:rPr>
        <w:br/>
        <w:t>Hmm.</w:t>
      </w:r>
    </w:p>
    <w:p w14:paraId="5975DF52" w14:textId="77777777" w:rsidR="00094992" w:rsidRPr="008C4B00" w:rsidRDefault="00094992" w:rsidP="00094992">
      <w:pPr>
        <w:rPr>
          <w:color w:val="auto"/>
        </w:rPr>
      </w:pPr>
      <w:r w:rsidRPr="008C4B00">
        <w:rPr>
          <w:color w:val="auto"/>
        </w:rPr>
        <w:t>0:9:17.680 --&gt; 0:9:38.950</w:t>
      </w:r>
      <w:r w:rsidRPr="008C4B00">
        <w:rPr>
          <w:color w:val="auto"/>
        </w:rPr>
        <w:br/>
        <w:t>Interviewee B</w:t>
      </w:r>
      <w:r w:rsidRPr="008C4B00">
        <w:rPr>
          <w:color w:val="auto"/>
        </w:rPr>
        <w:br/>
        <w:t xml:space="preserve">And then we want a 5050 gender balance, because otherwise we're not going to get. We've already reached 5050 GEOGRID 14 plus, but we need to maintain it and then we don't want to spread people too thin. So an individual can only be included into session pools or plans at the same readiness level </w:t>
      </w:r>
      <w:r w:rsidRPr="008C4B00">
        <w:rPr>
          <w:color w:val="auto"/>
        </w:rPr>
        <w:lastRenderedPageBreak/>
        <w:t>at any one time, because otherwise they're being spread really thin and we're overcooking our succession, right.</w:t>
      </w:r>
    </w:p>
    <w:p w14:paraId="1A05255B" w14:textId="77777777" w:rsidR="00094992" w:rsidRPr="008C4B00" w:rsidRDefault="00094992" w:rsidP="00094992">
      <w:pPr>
        <w:rPr>
          <w:color w:val="auto"/>
        </w:rPr>
      </w:pPr>
      <w:r w:rsidRPr="008C4B00">
        <w:rPr>
          <w:color w:val="auto"/>
        </w:rPr>
        <w:t>0:9:39.260 --&gt; 0:9:39.640</w:t>
      </w:r>
      <w:r w:rsidRPr="008C4B00">
        <w:rPr>
          <w:color w:val="auto"/>
        </w:rPr>
        <w:br/>
        <w:t>Sinead Duffy</w:t>
      </w:r>
      <w:r w:rsidRPr="008C4B00">
        <w:rPr>
          <w:color w:val="auto"/>
        </w:rPr>
        <w:br/>
        <w:t>Yeah.</w:t>
      </w:r>
    </w:p>
    <w:p w14:paraId="5276E25C" w14:textId="77777777" w:rsidR="00094992" w:rsidRPr="008C4B00" w:rsidRDefault="00094992" w:rsidP="00094992">
      <w:pPr>
        <w:rPr>
          <w:color w:val="auto"/>
        </w:rPr>
      </w:pPr>
      <w:r w:rsidRPr="008C4B00">
        <w:rPr>
          <w:color w:val="auto"/>
        </w:rPr>
        <w:t>0:9:40.70 --&gt; 0:9:47.800</w:t>
      </w:r>
      <w:r w:rsidRPr="008C4B00">
        <w:rPr>
          <w:color w:val="auto"/>
        </w:rPr>
        <w:br/>
        <w:t>Interviewee B</w:t>
      </w:r>
      <w:r w:rsidRPr="008C4B00">
        <w:rPr>
          <w:color w:val="auto"/>
        </w:rPr>
        <w:br/>
        <w:t>We view European talent more holistically, so we also look at European talents that are based in other EU or they might be part of the system.</w:t>
      </w:r>
    </w:p>
    <w:p w14:paraId="35D6B625" w14:textId="77777777" w:rsidR="00094992" w:rsidRPr="008C4B00" w:rsidRDefault="00094992" w:rsidP="00094992">
      <w:pPr>
        <w:rPr>
          <w:color w:val="auto"/>
        </w:rPr>
      </w:pPr>
      <w:r w:rsidRPr="008C4B00">
        <w:rPr>
          <w:color w:val="auto"/>
        </w:rPr>
        <w:t>0:9:49.230 --&gt; 0:10:20.320</w:t>
      </w:r>
      <w:r w:rsidRPr="008C4B00">
        <w:rPr>
          <w:color w:val="auto"/>
        </w:rPr>
        <w:br/>
        <w:t>Interviewee B</w:t>
      </w:r>
      <w:r w:rsidRPr="008C4B00">
        <w:rPr>
          <w:color w:val="auto"/>
        </w:rPr>
        <w:br/>
        <w:t>And then what we've said actually is you know, it's not good enough just to say this person's in succession, then we've got to actually really identify where the gaps are, because that's where you know you're you're analytical piece comes in. So we we're asking for him ready to to five those people to actually have clear development plans in place and what are the skills gaps, what are the visibility actions and what are the experiences they need. And then the five plus level which is quite often why we forget about people, they also need to be mentored.</w:t>
      </w:r>
    </w:p>
    <w:p w14:paraId="0916714D" w14:textId="77777777" w:rsidR="00094992" w:rsidRPr="008C4B00" w:rsidRDefault="00094992" w:rsidP="00094992">
      <w:pPr>
        <w:rPr>
          <w:color w:val="auto"/>
        </w:rPr>
      </w:pPr>
      <w:r w:rsidRPr="008C4B00">
        <w:rPr>
          <w:color w:val="auto"/>
        </w:rPr>
        <w:t>0:10:20.390 --&gt; 0:10:50.610</w:t>
      </w:r>
      <w:r w:rsidRPr="008C4B00">
        <w:rPr>
          <w:color w:val="auto"/>
        </w:rPr>
        <w:br/>
        <w:t>Interviewee B</w:t>
      </w:r>
      <w:r w:rsidRPr="008C4B00">
        <w:rPr>
          <w:color w:val="auto"/>
        </w:rPr>
        <w:br/>
        <w:t>So it's less hands on, but it's more about being clear what those development plans are and we're moving them towards the goal. And then there's also a much bigger push to have consistency between succession and segmentation. So basically we expect at least it job grades or 12 plus if you're a hypo that you should be on a succession plan for something, right, it doesn't necessarily be the Ault roles, but the Ault minus one roles because other.</w:t>
      </w:r>
    </w:p>
    <w:p w14:paraId="3D0551DE" w14:textId="77777777" w:rsidR="00094992" w:rsidRPr="008C4B00" w:rsidRDefault="00094992" w:rsidP="00094992">
      <w:pPr>
        <w:rPr>
          <w:color w:val="auto"/>
        </w:rPr>
      </w:pPr>
      <w:r w:rsidRPr="008C4B00">
        <w:rPr>
          <w:color w:val="auto"/>
        </w:rPr>
        <w:t>0:10:52.560 --&gt; 0:10:52.930</w:t>
      </w:r>
      <w:r w:rsidRPr="008C4B00">
        <w:rPr>
          <w:color w:val="auto"/>
        </w:rPr>
        <w:br/>
        <w:t>Sinead Duffy</w:t>
      </w:r>
      <w:r w:rsidRPr="008C4B00">
        <w:rPr>
          <w:color w:val="auto"/>
        </w:rPr>
        <w:br/>
        <w:t>Yeah.</w:t>
      </w:r>
    </w:p>
    <w:p w14:paraId="102282A6" w14:textId="77777777" w:rsidR="00094992" w:rsidRPr="008C4B00" w:rsidRDefault="00094992" w:rsidP="00094992">
      <w:pPr>
        <w:rPr>
          <w:color w:val="auto"/>
        </w:rPr>
      </w:pPr>
      <w:r w:rsidRPr="008C4B00">
        <w:rPr>
          <w:color w:val="auto"/>
        </w:rPr>
        <w:t>0:10:50.700 --&gt; 0:11:2.570</w:t>
      </w:r>
      <w:r w:rsidRPr="008C4B00">
        <w:rPr>
          <w:color w:val="auto"/>
        </w:rPr>
        <w:br/>
        <w:t>Interviewee B</w:t>
      </w:r>
      <w:r w:rsidRPr="008C4B00">
        <w:rPr>
          <w:color w:val="auto"/>
        </w:rPr>
        <w:br/>
        <w:t>Otherwise, what are they hypo for? And likewise where you filled out the high potential templates that you've just done, we've asked what succession plans are in because if our typos aren't in succession it like job grade 12 plus.</w:t>
      </w:r>
    </w:p>
    <w:p w14:paraId="16FADB58" w14:textId="77777777" w:rsidR="00094992" w:rsidRPr="008C4B00" w:rsidRDefault="00094992" w:rsidP="00094992">
      <w:pPr>
        <w:rPr>
          <w:color w:val="auto"/>
        </w:rPr>
      </w:pPr>
      <w:r w:rsidRPr="008C4B00">
        <w:rPr>
          <w:color w:val="auto"/>
        </w:rPr>
        <w:t>0:11:3.610 --&gt; 0:11:23.200</w:t>
      </w:r>
      <w:r w:rsidRPr="008C4B00">
        <w:rPr>
          <w:color w:val="auto"/>
        </w:rPr>
        <w:br/>
        <w:t>Interviewee B</w:t>
      </w:r>
      <w:r w:rsidRPr="008C4B00">
        <w:rPr>
          <w:color w:val="auto"/>
        </w:rPr>
        <w:br/>
        <w:t>Less so. It's sort of like the 1011, right, because they might, but it job grade 12 plus they should be in succession for these URTOU t -, 1 rolls or the global functional Lt roles, because otherwise why they hypo, you know, they've got the opportunity to accelerate. So we would expect to have that strong linkage.</w:t>
      </w:r>
    </w:p>
    <w:p w14:paraId="30BD8BEC" w14:textId="77777777" w:rsidR="00094992" w:rsidRPr="008C4B00" w:rsidRDefault="00094992" w:rsidP="00094992">
      <w:pPr>
        <w:rPr>
          <w:color w:val="auto"/>
        </w:rPr>
      </w:pPr>
      <w:r w:rsidRPr="008C4B00">
        <w:rPr>
          <w:color w:val="auto"/>
        </w:rPr>
        <w:t>0:11:37.390 --&gt; 0:11:37.830</w:t>
      </w:r>
      <w:r w:rsidRPr="008C4B00">
        <w:rPr>
          <w:color w:val="auto"/>
        </w:rPr>
        <w:br/>
        <w:t>Interviewee B</w:t>
      </w:r>
      <w:r w:rsidRPr="008C4B00">
        <w:rPr>
          <w:color w:val="auto"/>
        </w:rPr>
        <w:br/>
        <w:t>Ohh.</w:t>
      </w:r>
    </w:p>
    <w:p w14:paraId="72ADA51D" w14:textId="77777777" w:rsidR="00094992" w:rsidRPr="008C4B00" w:rsidRDefault="00094992" w:rsidP="00094992">
      <w:pPr>
        <w:rPr>
          <w:color w:val="auto"/>
        </w:rPr>
      </w:pPr>
      <w:r w:rsidRPr="008C4B00">
        <w:rPr>
          <w:color w:val="auto"/>
        </w:rPr>
        <w:lastRenderedPageBreak/>
        <w:t>0:11:24.410 --&gt; 0:11:54.380</w:t>
      </w:r>
      <w:r w:rsidRPr="008C4B00">
        <w:rPr>
          <w:color w:val="auto"/>
        </w:rPr>
        <w:br/>
        <w:t>Sinead Duffy</w:t>
      </w:r>
      <w:r w:rsidRPr="008C4B00">
        <w:rPr>
          <w:color w:val="auto"/>
        </w:rPr>
        <w:br/>
        <w:t>Okay. So you're looking at it very much at more holistic view of succession rather than what I'm looking at, OK. And I suppose I'm looking at it from the manufacturing environment, which is slightly different. Again, you're looking at it for the top grades. I'm looking at it for the bottom and kind of looking at it, see right, where can the development, but it's common themes, it's all about development and how do we get the development items and figure out who's where on that development profile for what we're better word?</w:t>
      </w:r>
    </w:p>
    <w:p w14:paraId="0AA43536" w14:textId="77777777" w:rsidR="00094992" w:rsidRPr="008C4B00" w:rsidRDefault="00094992" w:rsidP="00094992">
      <w:pPr>
        <w:rPr>
          <w:color w:val="auto"/>
        </w:rPr>
      </w:pPr>
      <w:r w:rsidRPr="008C4B00">
        <w:rPr>
          <w:color w:val="auto"/>
        </w:rPr>
        <w:t>0:11:54.130 --&gt; 0:12:24.700</w:t>
      </w:r>
      <w:r w:rsidRPr="008C4B00">
        <w:rPr>
          <w:color w:val="auto"/>
        </w:rPr>
        <w:br/>
        <w:t>Interviewee B</w:t>
      </w:r>
      <w:r w:rsidRPr="008C4B00">
        <w:rPr>
          <w:color w:val="auto"/>
        </w:rPr>
        <w:br/>
        <w:t>Yeah. So there's the two parts of it. There's ensuring that you nominate the right successes and that's what we're trying to do by making this a much more facts based conversation. And the other thing is that once you've nominated them, then having that really clear gap analysis and experiences and visibility in place so that you make sure that they actually accelerate and making sure that the succession conversation isn't separate to other HR conversations as well. And then data wise, we have, it's.</w:t>
      </w:r>
    </w:p>
    <w:p w14:paraId="589A0CD7" w14:textId="77777777" w:rsidR="00094992" w:rsidRPr="008C4B00" w:rsidRDefault="00094992" w:rsidP="00094992">
      <w:pPr>
        <w:rPr>
          <w:color w:val="auto"/>
        </w:rPr>
      </w:pPr>
      <w:r w:rsidRPr="008C4B00">
        <w:rPr>
          <w:color w:val="auto"/>
        </w:rPr>
        <w:t>0:12:35.260 --&gt; 0:12:36.90</w:t>
      </w:r>
      <w:r w:rsidRPr="008C4B00">
        <w:rPr>
          <w:color w:val="auto"/>
        </w:rPr>
        <w:br/>
        <w:t>Sinead Duffy</w:t>
      </w:r>
      <w:r w:rsidRPr="008C4B00">
        <w:rPr>
          <w:color w:val="auto"/>
        </w:rPr>
        <w:br/>
        <w:t>So.</w:t>
      </w:r>
    </w:p>
    <w:p w14:paraId="28EB8519" w14:textId="77777777" w:rsidR="00094992" w:rsidRPr="008C4B00" w:rsidRDefault="00094992" w:rsidP="00094992">
      <w:pPr>
        <w:rPr>
          <w:color w:val="auto"/>
        </w:rPr>
      </w:pPr>
      <w:r w:rsidRPr="008C4B00">
        <w:rPr>
          <w:color w:val="auto"/>
        </w:rPr>
        <w:t>0:12:25.180 --&gt; 0:12:37.320</w:t>
      </w:r>
      <w:r w:rsidRPr="008C4B00">
        <w:rPr>
          <w:color w:val="auto"/>
        </w:rPr>
        <w:br/>
        <w:t>Interviewee B</w:t>
      </w:r>
      <w:r w:rsidRPr="008C4B00">
        <w:rPr>
          <w:color w:val="auto"/>
        </w:rPr>
        <w:br/>
        <w:t>In work day and you can call succession Pauls and succession profile and blah blah. But the succession profile things felt relatively new. So that kicked off this year. So we're in the process of developing them.</w:t>
      </w:r>
    </w:p>
    <w:p w14:paraId="6E5DE69F" w14:textId="77777777" w:rsidR="00094992" w:rsidRPr="008C4B00" w:rsidRDefault="00094992" w:rsidP="00094992">
      <w:pPr>
        <w:rPr>
          <w:color w:val="auto"/>
        </w:rPr>
      </w:pPr>
      <w:r w:rsidRPr="008C4B00">
        <w:rPr>
          <w:color w:val="auto"/>
        </w:rPr>
        <w:t>0:12:37.780 --&gt; 0:12:45.210</w:t>
      </w:r>
      <w:r w:rsidRPr="008C4B00">
        <w:rPr>
          <w:color w:val="auto"/>
        </w:rPr>
        <w:br/>
        <w:t>Sinead Duffy</w:t>
      </w:r>
      <w:r w:rsidRPr="008C4B00">
        <w:rPr>
          <w:color w:val="auto"/>
        </w:rPr>
        <w:br/>
        <w:t>But it's kind of you've still wait, you're still basing it on people filling in their talent profiles and filling in their development items, right?</w:t>
      </w:r>
    </w:p>
    <w:p w14:paraId="23655A19" w14:textId="77777777" w:rsidR="00094992" w:rsidRPr="008C4B00" w:rsidRDefault="00094992" w:rsidP="00094992">
      <w:pPr>
        <w:rPr>
          <w:color w:val="auto"/>
        </w:rPr>
      </w:pPr>
      <w:r w:rsidRPr="008C4B00">
        <w:rPr>
          <w:color w:val="auto"/>
        </w:rPr>
        <w:t>0:12:49.40 --&gt; 0:12:49.550</w:t>
      </w:r>
      <w:r w:rsidRPr="008C4B00">
        <w:rPr>
          <w:color w:val="auto"/>
        </w:rPr>
        <w:br/>
        <w:t>Sinead Duffy</w:t>
      </w:r>
      <w:r w:rsidRPr="008C4B00">
        <w:rPr>
          <w:color w:val="auto"/>
        </w:rPr>
        <w:br/>
        <w:t>Okay.</w:t>
      </w:r>
    </w:p>
    <w:p w14:paraId="023E4023" w14:textId="77777777" w:rsidR="00094992" w:rsidRPr="008C4B00" w:rsidRDefault="00094992" w:rsidP="00094992">
      <w:pPr>
        <w:rPr>
          <w:color w:val="auto"/>
        </w:rPr>
      </w:pPr>
      <w:r w:rsidRPr="008C4B00">
        <w:rPr>
          <w:color w:val="auto"/>
        </w:rPr>
        <w:t>0:12:46.200 --&gt; 0:13:16.210</w:t>
      </w:r>
      <w:r w:rsidRPr="008C4B00">
        <w:rPr>
          <w:color w:val="auto"/>
        </w:rPr>
        <w:br/>
        <w:t>Interviewee B</w:t>
      </w:r>
      <w:r w:rsidRPr="008C4B00">
        <w:rPr>
          <w:color w:val="auto"/>
        </w:rPr>
        <w:br/>
        <w:t>So this is being done a bit outside of that, but the expectation is that they would have they, you know, everyone needs to have career profiles up to date because at the level we're talking about their, the conversations are happening between the ult and all of that sort of stuff. But the idea is for hypos, for example, the expectation is that they all have 702010 plans in place and they're updated in work day. So whilst these plans are sitting outside of that, that shouldn't mean that these people also don't have plans in work, but we haven't gone.</w:t>
      </w:r>
    </w:p>
    <w:p w14:paraId="292F2408" w14:textId="77777777" w:rsidR="00094992" w:rsidRPr="008C4B00" w:rsidRDefault="00094992" w:rsidP="00094992">
      <w:pPr>
        <w:rPr>
          <w:color w:val="auto"/>
        </w:rPr>
      </w:pPr>
      <w:r w:rsidRPr="008C4B00">
        <w:rPr>
          <w:color w:val="auto"/>
        </w:rPr>
        <w:t>0:13:16.610 --&gt; 0:13:38.40</w:t>
      </w:r>
      <w:r w:rsidRPr="008C4B00">
        <w:rPr>
          <w:color w:val="auto"/>
        </w:rPr>
        <w:br/>
        <w:t>Interviewee B</w:t>
      </w:r>
      <w:r w:rsidRPr="008C4B00">
        <w:rPr>
          <w:color w:val="auto"/>
        </w:rPr>
        <w:br/>
      </w:r>
      <w:r w:rsidRPr="008C4B00">
        <w:rPr>
          <w:color w:val="auto"/>
        </w:rPr>
        <w:lastRenderedPageBreak/>
        <w:t>Because of work day and development items and everything is not very helpful and also this is a very targeted conversation, but the expectation would be that for those acceleration development plans and everything that when all the conversations are happening after this because obviously people know that they're in succession for X and blah blah, then the they are reflecting those in their broader development plans as well.</w:t>
      </w:r>
    </w:p>
    <w:p w14:paraId="10860BEC" w14:textId="77777777" w:rsidR="00094992" w:rsidRPr="008C4B00" w:rsidRDefault="00094992" w:rsidP="00094992">
      <w:pPr>
        <w:rPr>
          <w:color w:val="auto"/>
        </w:rPr>
      </w:pPr>
      <w:r w:rsidRPr="008C4B00">
        <w:rPr>
          <w:color w:val="auto"/>
        </w:rPr>
        <w:t>0:13:39.40 --&gt; 0:13:43.610</w:t>
      </w:r>
      <w:r w:rsidRPr="008C4B00">
        <w:rPr>
          <w:color w:val="auto"/>
        </w:rPr>
        <w:br/>
        <w:t>Sinead Duffy</w:t>
      </w:r>
      <w:r w:rsidRPr="008C4B00">
        <w:rPr>
          <w:color w:val="auto"/>
        </w:rPr>
        <w:br/>
        <w:t>OK. Very interesting. Very good. Thank you. Thank you for letting me through.</w:t>
      </w:r>
    </w:p>
    <w:p w14:paraId="01840C05" w14:textId="77777777" w:rsidR="00094992" w:rsidRPr="008C4B00" w:rsidRDefault="00094992" w:rsidP="00094992">
      <w:pPr>
        <w:rPr>
          <w:color w:val="auto"/>
        </w:rPr>
      </w:pPr>
      <w:r w:rsidRPr="008C4B00">
        <w:rPr>
          <w:color w:val="auto"/>
        </w:rPr>
        <w:t>0:13:42.420 --&gt; 0:13:54.50</w:t>
      </w:r>
      <w:r w:rsidRPr="008C4B00">
        <w:rPr>
          <w:color w:val="auto"/>
        </w:rPr>
        <w:br/>
        <w:t>Interviewee B</w:t>
      </w:r>
      <w:r w:rsidRPr="008C4B00">
        <w:rPr>
          <w:color w:val="auto"/>
        </w:rPr>
        <w:br/>
        <w:t>So I know this is an exactly what you are looking for, but I think the the idea is that that succession needs to become increasingly fact and data-driven.</w:t>
      </w:r>
    </w:p>
    <w:p w14:paraId="41CDC088" w14:textId="77777777" w:rsidR="00094992" w:rsidRPr="008C4B00" w:rsidRDefault="00094992" w:rsidP="00094992">
      <w:pPr>
        <w:rPr>
          <w:color w:val="auto"/>
        </w:rPr>
      </w:pPr>
      <w:r w:rsidRPr="008C4B00">
        <w:rPr>
          <w:color w:val="auto"/>
        </w:rPr>
        <w:t>0:13:54.690 --&gt; 0:13:55.210</w:t>
      </w:r>
      <w:r w:rsidRPr="008C4B00">
        <w:rPr>
          <w:color w:val="auto"/>
        </w:rPr>
        <w:br/>
        <w:t>Sinead Duffy</w:t>
      </w:r>
      <w:r w:rsidRPr="008C4B00">
        <w:rPr>
          <w:color w:val="auto"/>
        </w:rPr>
        <w:br/>
        <w:t>Hmm.</w:t>
      </w:r>
    </w:p>
    <w:p w14:paraId="0D5FFB66" w14:textId="77777777" w:rsidR="00094992" w:rsidRPr="008C4B00" w:rsidRDefault="00094992" w:rsidP="00094992">
      <w:pPr>
        <w:rPr>
          <w:color w:val="auto"/>
        </w:rPr>
      </w:pPr>
      <w:r w:rsidRPr="008C4B00">
        <w:rPr>
          <w:color w:val="auto"/>
        </w:rPr>
        <w:t>0:13:56.520 --&gt; 0:14:9.830</w:t>
      </w:r>
      <w:r w:rsidRPr="008C4B00">
        <w:rPr>
          <w:color w:val="auto"/>
        </w:rPr>
        <w:br/>
        <w:t>Interviewee B</w:t>
      </w:r>
      <w:r w:rsidRPr="008C4B00">
        <w:rPr>
          <w:color w:val="auto"/>
        </w:rPr>
        <w:br/>
        <w:t>Depending on what level you're looking at, what facts and data they are or not. But yes, gender needs to. If you have gender targets, gender needs to be in there. She needs to be A to identify them and we do have gender balance targets, so we need to have gender in there.</w:t>
      </w:r>
    </w:p>
    <w:p w14:paraId="363C3CC4" w14:textId="77777777" w:rsidR="00094992" w:rsidRPr="008C4B00" w:rsidRDefault="00094992" w:rsidP="00094992">
      <w:pPr>
        <w:rPr>
          <w:color w:val="auto"/>
        </w:rPr>
      </w:pPr>
      <w:r w:rsidRPr="008C4B00">
        <w:rPr>
          <w:color w:val="auto"/>
        </w:rPr>
        <w:t>0:14:10.520 --&gt; 0:14:15.990</w:t>
      </w:r>
      <w:r w:rsidRPr="008C4B00">
        <w:rPr>
          <w:color w:val="auto"/>
        </w:rPr>
        <w:br/>
        <w:t>Sinead Duffy</w:t>
      </w:r>
      <w:r w:rsidRPr="008C4B00">
        <w:rPr>
          <w:color w:val="auto"/>
        </w:rPr>
        <w:br/>
        <w:t>And his tenure is tenure in the role more important than tenure in the company.</w:t>
      </w:r>
    </w:p>
    <w:p w14:paraId="3FF3F455" w14:textId="77777777" w:rsidR="00094992" w:rsidRPr="008C4B00" w:rsidRDefault="00094992" w:rsidP="00094992">
      <w:pPr>
        <w:rPr>
          <w:color w:val="auto"/>
        </w:rPr>
      </w:pPr>
      <w:r w:rsidRPr="008C4B00">
        <w:rPr>
          <w:color w:val="auto"/>
        </w:rPr>
        <w:t>0:14:18.610 --&gt; 0:14:19.480</w:t>
      </w:r>
      <w:r w:rsidRPr="008C4B00">
        <w:rPr>
          <w:color w:val="auto"/>
        </w:rPr>
        <w:br/>
        <w:t>Sinead Duffy</w:t>
      </w:r>
      <w:r w:rsidRPr="008C4B00">
        <w:rPr>
          <w:color w:val="auto"/>
        </w:rPr>
        <w:br/>
        <w:t>10 years doesn't.</w:t>
      </w:r>
    </w:p>
    <w:p w14:paraId="0CF14583" w14:textId="77777777" w:rsidR="00094992" w:rsidRPr="008C4B00" w:rsidRDefault="00094992" w:rsidP="00094992">
      <w:pPr>
        <w:rPr>
          <w:color w:val="auto"/>
        </w:rPr>
      </w:pPr>
      <w:r w:rsidRPr="008C4B00">
        <w:rPr>
          <w:color w:val="auto"/>
        </w:rPr>
        <w:t>0:14:21.810 --&gt; 0:14:21.970</w:t>
      </w:r>
      <w:r w:rsidRPr="008C4B00">
        <w:rPr>
          <w:color w:val="auto"/>
        </w:rPr>
        <w:br/>
        <w:t>Sinead Duffy</w:t>
      </w:r>
      <w:r w:rsidRPr="008C4B00">
        <w:rPr>
          <w:color w:val="auto"/>
        </w:rPr>
        <w:br/>
        <w:t>Yeah.</w:t>
      </w:r>
    </w:p>
    <w:p w14:paraId="1F0463E5" w14:textId="77777777" w:rsidR="00094992" w:rsidRPr="008C4B00" w:rsidRDefault="00094992" w:rsidP="00094992">
      <w:pPr>
        <w:rPr>
          <w:color w:val="auto"/>
        </w:rPr>
      </w:pPr>
      <w:r w:rsidRPr="008C4B00">
        <w:rPr>
          <w:color w:val="auto"/>
        </w:rPr>
        <w:t>0:14:17.20 --&gt; 0:14:26.990</w:t>
      </w:r>
      <w:r w:rsidRPr="008C4B00">
        <w:rPr>
          <w:color w:val="auto"/>
        </w:rPr>
        <w:br/>
        <w:t>Interviewee B</w:t>
      </w:r>
      <w:r w:rsidRPr="008C4B00">
        <w:rPr>
          <w:color w:val="auto"/>
        </w:rPr>
        <w:br/>
        <w:t>I not really. I mean it's more about the experience as you can get. So when you actually look at these or critical experiences and things, it will be more of an issue with visibility.</w:t>
      </w:r>
    </w:p>
    <w:p w14:paraId="06790F9A" w14:textId="77777777" w:rsidR="00094992" w:rsidRPr="008C4B00" w:rsidRDefault="00094992" w:rsidP="00094992">
      <w:pPr>
        <w:rPr>
          <w:color w:val="auto"/>
        </w:rPr>
      </w:pPr>
      <w:r w:rsidRPr="008C4B00">
        <w:rPr>
          <w:color w:val="auto"/>
        </w:rPr>
        <w:t>0:14:27.660 --&gt; 0:14:33.800</w:t>
      </w:r>
      <w:r w:rsidRPr="008C4B00">
        <w:rPr>
          <w:color w:val="auto"/>
        </w:rPr>
        <w:br/>
        <w:t>Interviewee B</w:t>
      </w:r>
      <w:r w:rsidRPr="008C4B00">
        <w:rPr>
          <w:color w:val="auto"/>
        </w:rPr>
        <w:br/>
        <w:t>So because if someone's run actively new, then obviously you're gonna do more actions around visibility, so people know who they are.</w:t>
      </w:r>
    </w:p>
    <w:p w14:paraId="6D583E64" w14:textId="77777777" w:rsidR="00094992" w:rsidRPr="008C4B00" w:rsidRDefault="00094992" w:rsidP="00094992">
      <w:pPr>
        <w:rPr>
          <w:color w:val="auto"/>
        </w:rPr>
      </w:pPr>
      <w:r w:rsidRPr="008C4B00">
        <w:rPr>
          <w:color w:val="auto"/>
        </w:rPr>
        <w:t>0:14:34.510 --&gt; 0:14:46.470</w:t>
      </w:r>
      <w:r w:rsidRPr="008C4B00">
        <w:rPr>
          <w:color w:val="auto"/>
        </w:rPr>
        <w:br/>
        <w:t>Interviewee B</w:t>
      </w:r>
      <w:r w:rsidRPr="008C4B00">
        <w:rPr>
          <w:color w:val="auto"/>
        </w:rPr>
        <w:br/>
        <w:t xml:space="preserve">Um, but again, 10. You're enrol, we would say generally it's about three years, but for high potentials </w:t>
      </w:r>
      <w:r w:rsidRPr="008C4B00">
        <w:rPr>
          <w:color w:val="auto"/>
        </w:rPr>
        <w:lastRenderedPageBreak/>
        <w:t>it ends up with a quicker acceleration cycle. So they end up doing a couple of years and before they move on.</w:t>
      </w:r>
    </w:p>
    <w:p w14:paraId="6D5E6C0D" w14:textId="77777777" w:rsidR="00094992" w:rsidRPr="008C4B00" w:rsidRDefault="00094992" w:rsidP="00094992">
      <w:pPr>
        <w:rPr>
          <w:color w:val="auto"/>
        </w:rPr>
      </w:pPr>
      <w:r w:rsidRPr="008C4B00">
        <w:rPr>
          <w:color w:val="auto"/>
        </w:rPr>
        <w:t>0:14:47.180 --&gt; 0:14:48.380</w:t>
      </w:r>
      <w:r w:rsidRPr="008C4B00">
        <w:rPr>
          <w:color w:val="auto"/>
        </w:rPr>
        <w:br/>
        <w:t>Sinead Duffy</w:t>
      </w:r>
      <w:r w:rsidRPr="008C4B00">
        <w:rPr>
          <w:color w:val="auto"/>
        </w:rPr>
        <w:br/>
        <w:t>Okay okay, September.</w:t>
      </w:r>
    </w:p>
    <w:p w14:paraId="5A6413F3" w14:textId="77777777" w:rsidR="00094992" w:rsidRPr="008C4B00" w:rsidRDefault="00094992" w:rsidP="00094992">
      <w:pPr>
        <w:rPr>
          <w:color w:val="auto"/>
        </w:rPr>
      </w:pPr>
      <w:r w:rsidRPr="008C4B00">
        <w:rPr>
          <w:color w:val="auto"/>
        </w:rPr>
        <w:t>0:14:47.450 --&gt; 0:14:57.110</w:t>
      </w:r>
      <w:r w:rsidRPr="008C4B00">
        <w:rPr>
          <w:color w:val="auto"/>
        </w:rPr>
        <w:br/>
        <w:t>Interviewee B</w:t>
      </w:r>
      <w:r w:rsidRPr="008C4B00">
        <w:rPr>
          <w:color w:val="auto"/>
        </w:rPr>
        <w:br/>
        <w:t>But there's also because our hyper potential expectation is that they're in, like stretch assignments and stuff. So that doesn't necessarily have to be a new role, but it has to have elements of the role that continued to stretch them.</w:t>
      </w:r>
    </w:p>
    <w:p w14:paraId="4C5E3A67" w14:textId="77777777" w:rsidR="00094992" w:rsidRPr="008C4B00" w:rsidRDefault="00094992" w:rsidP="00094992">
      <w:pPr>
        <w:rPr>
          <w:color w:val="auto"/>
        </w:rPr>
      </w:pPr>
      <w:r w:rsidRPr="008C4B00">
        <w:rPr>
          <w:color w:val="auto"/>
        </w:rPr>
        <w:t>0:14:57.800 --&gt; 0:15:15.330</w:t>
      </w:r>
      <w:r w:rsidRPr="008C4B00">
        <w:rPr>
          <w:color w:val="auto"/>
        </w:rPr>
        <w:br/>
        <w:t>Sinead Duffy</w:t>
      </w:r>
      <w:r w:rsidRPr="008C4B00">
        <w:rPr>
          <w:color w:val="auto"/>
        </w:rPr>
        <w:br/>
        <w:t>OK. OK, very good. That's very, very helpful. Thank you. One of the things I had meant to say was that you can withdraw your consent to to take part in all of this at any stage. And I will well any stage up till Friday when I publish as in when I submit not publish submit.</w:t>
      </w:r>
    </w:p>
    <w:p w14:paraId="55F35530" w14:textId="77777777" w:rsidR="00094992" w:rsidRPr="008C4B00" w:rsidRDefault="00094992" w:rsidP="00094992">
      <w:pPr>
        <w:rPr>
          <w:color w:val="auto"/>
        </w:rPr>
      </w:pPr>
      <w:r w:rsidRPr="008C4B00">
        <w:rPr>
          <w:color w:val="auto"/>
        </w:rPr>
        <w:t>0:15:15.950 --&gt; 0:15:16.550</w:t>
      </w:r>
      <w:r w:rsidRPr="008C4B00">
        <w:rPr>
          <w:color w:val="auto"/>
        </w:rPr>
        <w:br/>
        <w:t>Sinead Duffy</w:t>
      </w:r>
      <w:r w:rsidRPr="008C4B00">
        <w:rPr>
          <w:color w:val="auto"/>
        </w:rPr>
        <w:br/>
        <w:t>Ohh.</w:t>
      </w:r>
    </w:p>
    <w:p w14:paraId="7317EF1F" w14:textId="77777777" w:rsidR="00094992" w:rsidRPr="008C4B00" w:rsidRDefault="00094992" w:rsidP="00094992">
      <w:pPr>
        <w:rPr>
          <w:color w:val="auto"/>
        </w:rPr>
      </w:pPr>
      <w:r w:rsidRPr="008C4B00">
        <w:rPr>
          <w:color w:val="auto"/>
        </w:rPr>
        <w:t>0:15:20.260 --&gt; 0:15:20.710</w:t>
      </w:r>
      <w:r w:rsidRPr="008C4B00">
        <w:rPr>
          <w:color w:val="auto"/>
        </w:rPr>
        <w:br/>
        <w:t>Sinead Duffy</w:t>
      </w:r>
      <w:r w:rsidRPr="008C4B00">
        <w:rPr>
          <w:color w:val="auto"/>
        </w:rPr>
        <w:br/>
        <w:t>No.</w:t>
      </w:r>
    </w:p>
    <w:p w14:paraId="783D6C8C" w14:textId="77777777" w:rsidR="00094992" w:rsidRPr="008C4B00" w:rsidRDefault="00094992" w:rsidP="00094992">
      <w:pPr>
        <w:rPr>
          <w:color w:val="auto"/>
        </w:rPr>
      </w:pPr>
      <w:r w:rsidRPr="008C4B00">
        <w:rPr>
          <w:color w:val="auto"/>
        </w:rPr>
        <w:t>0:15:30.350 --&gt; 0:15:30.510</w:t>
      </w:r>
      <w:r w:rsidRPr="008C4B00">
        <w:rPr>
          <w:color w:val="auto"/>
        </w:rPr>
        <w:br/>
        <w:t>Sinead Duffy</w:t>
      </w:r>
      <w:r w:rsidRPr="008C4B00">
        <w:rPr>
          <w:color w:val="auto"/>
        </w:rPr>
        <w:br/>
        <w:t>And.</w:t>
      </w:r>
    </w:p>
    <w:p w14:paraId="677A3377" w14:textId="77777777" w:rsidR="00094992" w:rsidRPr="008C4B00" w:rsidRDefault="00094992" w:rsidP="00094992">
      <w:pPr>
        <w:rPr>
          <w:color w:val="auto"/>
        </w:rPr>
      </w:pPr>
      <w:r w:rsidRPr="008C4B00">
        <w:rPr>
          <w:color w:val="auto"/>
        </w:rPr>
        <w:t>0:15:30.780 --&gt; 0:15:31.400</w:t>
      </w:r>
      <w:r w:rsidRPr="008C4B00">
        <w:rPr>
          <w:color w:val="auto"/>
        </w:rPr>
        <w:br/>
        <w:t>Sinead Duffy</w:t>
      </w:r>
      <w:r w:rsidRPr="008C4B00">
        <w:rPr>
          <w:color w:val="auto"/>
        </w:rPr>
        <w:br/>
        <w:t>Ohh no no no.</w:t>
      </w:r>
    </w:p>
    <w:p w14:paraId="561538C4" w14:textId="77777777" w:rsidR="00094992" w:rsidRPr="008C4B00" w:rsidRDefault="00094992" w:rsidP="00094992">
      <w:pPr>
        <w:rPr>
          <w:color w:val="auto"/>
        </w:rPr>
      </w:pPr>
      <w:r w:rsidRPr="008C4B00">
        <w:rPr>
          <w:color w:val="auto"/>
        </w:rPr>
        <w:t>0:15:32.900 --&gt; 0:15:33.330</w:t>
      </w:r>
      <w:r w:rsidRPr="008C4B00">
        <w:rPr>
          <w:color w:val="auto"/>
        </w:rPr>
        <w:br/>
        <w:t>Sinead Duffy</w:t>
      </w:r>
      <w:r w:rsidRPr="008C4B00">
        <w:rPr>
          <w:color w:val="auto"/>
        </w:rPr>
        <w:br/>
        <w:t>Here.</w:t>
      </w:r>
    </w:p>
    <w:p w14:paraId="072F9D8F" w14:textId="77777777" w:rsidR="00094992" w:rsidRPr="008C4B00" w:rsidRDefault="00094992" w:rsidP="00094992">
      <w:pPr>
        <w:rPr>
          <w:color w:val="auto"/>
        </w:rPr>
      </w:pPr>
      <w:r w:rsidRPr="008C4B00">
        <w:rPr>
          <w:color w:val="auto"/>
        </w:rPr>
        <w:t>0:15:15.770 --&gt; 0:15:37.140</w:t>
      </w:r>
      <w:r w:rsidRPr="008C4B00">
        <w:rPr>
          <w:color w:val="auto"/>
        </w:rPr>
        <w:br/>
        <w:t>Interviewee B</w:t>
      </w:r>
      <w:r w:rsidRPr="008C4B00">
        <w:rPr>
          <w:color w:val="auto"/>
        </w:rPr>
        <w:br/>
        <w:t>But you're not sharing the detailed content or anything, are you? So yeah, I just mentioned to Helen tomorrow that I've taken you through how we're doing it, but I haven't shown you any confidential data, and it's not like you're publishing the actual slides or anything. So it's the principles behind it as not the principles are all fine. That's why I said to you, let me just quickly show you one without the names on it.</w:t>
      </w:r>
    </w:p>
    <w:p w14:paraId="48BC2F12" w14:textId="77777777" w:rsidR="00094992" w:rsidRPr="008C4B00" w:rsidRDefault="00094992" w:rsidP="00094992">
      <w:pPr>
        <w:rPr>
          <w:color w:val="auto"/>
        </w:rPr>
      </w:pPr>
      <w:r w:rsidRPr="008C4B00">
        <w:rPr>
          <w:color w:val="auto"/>
        </w:rPr>
        <w:t>0:15:38.150 --&gt; 0:15:39.950</w:t>
      </w:r>
      <w:r w:rsidRPr="008C4B00">
        <w:rPr>
          <w:color w:val="auto"/>
        </w:rPr>
        <w:br/>
        <w:t>Interviewee B</w:t>
      </w:r>
      <w:r w:rsidRPr="008C4B00">
        <w:rPr>
          <w:color w:val="auto"/>
        </w:rPr>
        <w:br/>
        <w:t>And then, yeah.</w:t>
      </w:r>
    </w:p>
    <w:p w14:paraId="7666A140" w14:textId="77777777" w:rsidR="00094992" w:rsidRPr="008C4B00" w:rsidRDefault="00094992" w:rsidP="00094992">
      <w:pPr>
        <w:rPr>
          <w:color w:val="auto"/>
        </w:rPr>
      </w:pPr>
      <w:r w:rsidRPr="008C4B00">
        <w:rPr>
          <w:color w:val="auto"/>
        </w:rPr>
        <w:lastRenderedPageBreak/>
        <w:t>0:15:37.720 --&gt; 0:15:49.120</w:t>
      </w:r>
      <w:r w:rsidRPr="008C4B00">
        <w:rPr>
          <w:color w:val="auto"/>
        </w:rPr>
        <w:br/>
        <w:t>Sinead Duffy</w:t>
      </w:r>
      <w:r w:rsidRPr="008C4B00">
        <w:rPr>
          <w:color w:val="auto"/>
        </w:rPr>
        <w:br/>
        <w:t>Yeah. Which is perfect. Yeah. And I'm. I'm not sharing the video. I'm just sharing the transcript. And I will take um, I will take some of the. Well, if there's anything that I think is confidential, I'll just block it out.</w:t>
      </w:r>
    </w:p>
    <w:p w14:paraId="5A44FAAD" w14:textId="77777777" w:rsidR="00094992" w:rsidRPr="008C4B00" w:rsidRDefault="00094992" w:rsidP="00094992">
      <w:pPr>
        <w:rPr>
          <w:color w:val="auto"/>
        </w:rPr>
      </w:pPr>
      <w:r w:rsidRPr="008C4B00">
        <w:rPr>
          <w:color w:val="auto"/>
        </w:rPr>
        <w:t>0:15:50.260 --&gt; 0:15:56.290</w:t>
      </w:r>
      <w:r w:rsidRPr="008C4B00">
        <w:rPr>
          <w:color w:val="auto"/>
        </w:rPr>
        <w:br/>
        <w:t>Sinead Duffy</w:t>
      </w:r>
      <w:r w:rsidRPr="008C4B00">
        <w:rPr>
          <w:color w:val="auto"/>
        </w:rPr>
        <w:br/>
        <w:t>Rather than keep it in but um and if they want to ask for it, they can come back and ask me for it, so that's fine.</w:t>
      </w:r>
    </w:p>
    <w:p w14:paraId="2351A461" w14:textId="77777777" w:rsidR="00094992" w:rsidRPr="008C4B00" w:rsidRDefault="00094992" w:rsidP="00094992">
      <w:pPr>
        <w:rPr>
          <w:color w:val="auto"/>
        </w:rPr>
      </w:pPr>
      <w:r w:rsidRPr="008C4B00">
        <w:rPr>
          <w:color w:val="auto"/>
        </w:rPr>
        <w:t>0:16:4.760 --&gt; 0:16:5.510</w:t>
      </w:r>
      <w:r w:rsidRPr="008C4B00">
        <w:rPr>
          <w:color w:val="auto"/>
        </w:rPr>
        <w:br/>
        <w:t>Sinead Duffy</w:t>
      </w:r>
      <w:r w:rsidRPr="008C4B00">
        <w:rPr>
          <w:color w:val="auto"/>
        </w:rPr>
        <w:br/>
        <w:t>No, no, no.</w:t>
      </w:r>
    </w:p>
    <w:p w14:paraId="0E1BD570" w14:textId="77777777" w:rsidR="00094992" w:rsidRPr="008C4B00" w:rsidRDefault="00094992" w:rsidP="00094992">
      <w:pPr>
        <w:rPr>
          <w:color w:val="auto"/>
        </w:rPr>
      </w:pPr>
      <w:r w:rsidRPr="008C4B00">
        <w:rPr>
          <w:color w:val="auto"/>
        </w:rPr>
        <w:t>0:15:55.690 --&gt; 0:16:9.520</w:t>
      </w:r>
      <w:r w:rsidRPr="008C4B00">
        <w:rPr>
          <w:color w:val="auto"/>
        </w:rPr>
        <w:br/>
        <w:t>Interviewee B</w:t>
      </w:r>
      <w:r w:rsidRPr="008C4B00">
        <w:rPr>
          <w:color w:val="auto"/>
        </w:rPr>
        <w:br/>
        <w:t>I can't see that anything that I've just told you would be considered as particularly common cause I've taught we've talked about whilst I've shown you an example, I haven't gone through the details and I I can't see that this is this. There's anything in there that would be.</w:t>
      </w:r>
    </w:p>
    <w:p w14:paraId="5CD7E601" w14:textId="77777777" w:rsidR="00094992" w:rsidRPr="008C4B00" w:rsidRDefault="00094992" w:rsidP="00094992">
      <w:pPr>
        <w:rPr>
          <w:color w:val="auto"/>
        </w:rPr>
      </w:pPr>
      <w:r w:rsidRPr="008C4B00">
        <w:rPr>
          <w:color w:val="auto"/>
        </w:rPr>
        <w:t>0:16:12.660 --&gt; 0:16:14.280</w:t>
      </w:r>
      <w:r w:rsidRPr="008C4B00">
        <w:rPr>
          <w:color w:val="auto"/>
        </w:rPr>
        <w:br/>
        <w:t>Interviewee B</w:t>
      </w:r>
      <w:r w:rsidRPr="008C4B00">
        <w:rPr>
          <w:color w:val="auto"/>
        </w:rPr>
        <w:br/>
        <w:t>Yeah, exactly.</w:t>
      </w:r>
    </w:p>
    <w:p w14:paraId="619F96AB" w14:textId="77777777" w:rsidR="00094992" w:rsidRPr="008C4B00" w:rsidRDefault="00094992" w:rsidP="00094992">
      <w:pPr>
        <w:rPr>
          <w:color w:val="auto"/>
        </w:rPr>
      </w:pPr>
      <w:r w:rsidRPr="008C4B00">
        <w:rPr>
          <w:color w:val="auto"/>
        </w:rPr>
        <w:t>0:16:18.280 --&gt; 0:16:18.540</w:t>
      </w:r>
      <w:r w:rsidRPr="008C4B00">
        <w:rPr>
          <w:color w:val="auto"/>
        </w:rPr>
        <w:br/>
        <w:t>Interviewee B</w:t>
      </w:r>
      <w:r w:rsidRPr="008C4B00">
        <w:rPr>
          <w:color w:val="auto"/>
        </w:rPr>
        <w:br/>
        <w:t>Yeah.</w:t>
      </w:r>
    </w:p>
    <w:p w14:paraId="426403F3" w14:textId="77777777" w:rsidR="00094992" w:rsidRPr="008C4B00" w:rsidRDefault="00094992" w:rsidP="00094992">
      <w:pPr>
        <w:rPr>
          <w:color w:val="auto"/>
        </w:rPr>
      </w:pPr>
      <w:r w:rsidRPr="008C4B00">
        <w:rPr>
          <w:color w:val="auto"/>
        </w:rPr>
        <w:t>0:16:10.160 --&gt; 0:16:29.490</w:t>
      </w:r>
      <w:r w:rsidRPr="008C4B00">
        <w:rPr>
          <w:color w:val="auto"/>
        </w:rPr>
        <w:br/>
        <w:t>Sinead Duffy</w:t>
      </w:r>
      <w:r w:rsidRPr="008C4B00">
        <w:rPr>
          <w:color w:val="auto"/>
        </w:rPr>
        <w:br/>
        <w:t>It it's more about process than than anything else which is and that's that's 100% reason why I went and I got an external data set because it's totally anonymized and it's a level. It's a step back from the company and the date is freely available. So I just added that one column of tenure because I think.</w:t>
      </w:r>
    </w:p>
    <w:p w14:paraId="11F8555A" w14:textId="77777777" w:rsidR="00094992" w:rsidRPr="008C4B00" w:rsidRDefault="00094992" w:rsidP="00094992">
      <w:pPr>
        <w:rPr>
          <w:color w:val="auto"/>
        </w:rPr>
      </w:pPr>
      <w:r w:rsidRPr="008C4B00">
        <w:rPr>
          <w:color w:val="auto"/>
        </w:rPr>
        <w:t>0:16:30.260 --&gt; 0:16:32.440</w:t>
      </w:r>
      <w:r w:rsidRPr="008C4B00">
        <w:rPr>
          <w:color w:val="auto"/>
        </w:rPr>
        <w:br/>
        <w:t>Sinead Duffy</w:t>
      </w:r>
      <w:r w:rsidRPr="008C4B00">
        <w:rPr>
          <w:color w:val="auto"/>
        </w:rPr>
        <w:br/>
        <w:t>It gives you good balance on on what?</w:t>
      </w:r>
    </w:p>
    <w:p w14:paraId="7EEF0986" w14:textId="77777777" w:rsidR="00094992" w:rsidRPr="008C4B00" w:rsidRDefault="00094992" w:rsidP="00094992">
      <w:pPr>
        <w:rPr>
          <w:color w:val="auto"/>
        </w:rPr>
      </w:pPr>
      <w:r w:rsidRPr="008C4B00">
        <w:rPr>
          <w:color w:val="auto"/>
        </w:rPr>
        <w:t>0:16:33.510 --&gt; 0:16:34.820</w:t>
      </w:r>
      <w:r w:rsidRPr="008C4B00">
        <w:rPr>
          <w:color w:val="auto"/>
        </w:rPr>
        <w:br/>
        <w:t>Sinead Duffy</w:t>
      </w:r>
      <w:r w:rsidRPr="008C4B00">
        <w:rPr>
          <w:color w:val="auto"/>
        </w:rPr>
        <w:br/>
        <w:t>Of represents it nothing.</w:t>
      </w:r>
    </w:p>
    <w:p w14:paraId="334D63D9" w14:textId="77777777" w:rsidR="00094992" w:rsidRPr="008C4B00" w:rsidRDefault="00094992" w:rsidP="00094992">
      <w:pPr>
        <w:rPr>
          <w:color w:val="auto"/>
        </w:rPr>
      </w:pPr>
      <w:r w:rsidRPr="008C4B00">
        <w:rPr>
          <w:color w:val="auto"/>
        </w:rPr>
        <w:t>0:16:33.730 --&gt; 0:16:38.820</w:t>
      </w:r>
      <w:r w:rsidRPr="008C4B00">
        <w:rPr>
          <w:color w:val="auto"/>
        </w:rPr>
        <w:br/>
        <w:t>Interviewee B</w:t>
      </w:r>
      <w:r w:rsidRPr="008C4B00">
        <w:rPr>
          <w:color w:val="auto"/>
        </w:rPr>
        <w:br/>
        <w:t>I I I think it's useful to have and time enrol is useful to have as well.</w:t>
      </w:r>
    </w:p>
    <w:p w14:paraId="3AFC5393" w14:textId="77777777" w:rsidR="00094992" w:rsidRPr="008C4B00" w:rsidRDefault="00094992" w:rsidP="00094992">
      <w:pPr>
        <w:rPr>
          <w:color w:val="auto"/>
        </w:rPr>
      </w:pPr>
      <w:r w:rsidRPr="008C4B00">
        <w:rPr>
          <w:color w:val="auto"/>
        </w:rPr>
        <w:t>0:16:40.440 --&gt; 0:16:53.250</w:t>
      </w:r>
      <w:r w:rsidRPr="008C4B00">
        <w:rPr>
          <w:color w:val="auto"/>
        </w:rPr>
        <w:br/>
        <w:t>Interviewee B</w:t>
      </w:r>
      <w:r w:rsidRPr="008C4B00">
        <w:rPr>
          <w:color w:val="auto"/>
        </w:rPr>
        <w:br/>
        <w:t xml:space="preserve">Because also you don't want people who are cycling through roles consistently because they need to </w:t>
      </w:r>
      <w:r w:rsidRPr="008C4B00">
        <w:rPr>
          <w:color w:val="auto"/>
        </w:rPr>
        <w:lastRenderedPageBreak/>
        <w:t>get the depth of experience. And it's also very dependent on, but whether they're in succession for something that's like it's more the breadth of experience that you have rather than the depth of experience.</w:t>
      </w:r>
    </w:p>
    <w:p w14:paraId="7D1EFCC6" w14:textId="77777777" w:rsidR="00094992" w:rsidRPr="008C4B00" w:rsidRDefault="00094992" w:rsidP="00094992">
      <w:pPr>
        <w:rPr>
          <w:color w:val="auto"/>
        </w:rPr>
      </w:pPr>
      <w:r w:rsidRPr="008C4B00">
        <w:rPr>
          <w:color w:val="auto"/>
        </w:rPr>
        <w:t>0:17:0.230 --&gt; 0:17:0.510</w:t>
      </w:r>
      <w:r w:rsidRPr="008C4B00">
        <w:rPr>
          <w:color w:val="auto"/>
        </w:rPr>
        <w:br/>
        <w:t>Sinead Duffy</w:t>
      </w:r>
      <w:r w:rsidRPr="008C4B00">
        <w:rPr>
          <w:color w:val="auto"/>
        </w:rPr>
        <w:br/>
        <w:t>Yeah.</w:t>
      </w:r>
    </w:p>
    <w:p w14:paraId="28D437FC" w14:textId="77777777" w:rsidR="00094992" w:rsidRPr="008C4B00" w:rsidRDefault="00094992" w:rsidP="00094992">
      <w:pPr>
        <w:rPr>
          <w:color w:val="auto"/>
        </w:rPr>
      </w:pPr>
      <w:r w:rsidRPr="008C4B00">
        <w:rPr>
          <w:color w:val="auto"/>
        </w:rPr>
        <w:t>0:16:54.910 --&gt; 0:17:19.960</w:t>
      </w:r>
      <w:r w:rsidRPr="008C4B00">
        <w:rPr>
          <w:color w:val="auto"/>
        </w:rPr>
        <w:br/>
        <w:t>Interviewee B</w:t>
      </w:r>
      <w:r w:rsidRPr="008C4B00">
        <w:rPr>
          <w:color w:val="auto"/>
        </w:rPr>
        <w:br/>
        <w:t>But personally I'm in a place where the more data fields you can get the better right? Because you never know and I'm finding with the talent role, you never know what you're needing to analyse against for. So even things like short term assignments, they've been on and you know a lot of because we've done a bit of work with our talent data here and with all the other talent consultants. So we have eaten employee headcount report which you've seen.</w:t>
      </w:r>
    </w:p>
    <w:p w14:paraId="7074825B" w14:textId="77777777" w:rsidR="00094992" w:rsidRPr="008C4B00" w:rsidRDefault="00094992" w:rsidP="00094992">
      <w:pPr>
        <w:rPr>
          <w:color w:val="auto"/>
        </w:rPr>
      </w:pPr>
      <w:r w:rsidRPr="008C4B00">
        <w:rPr>
          <w:color w:val="auto"/>
        </w:rPr>
        <w:t>0:17:21.120 --&gt; 0:17:35.870</w:t>
      </w:r>
      <w:r w:rsidRPr="008C4B00">
        <w:rPr>
          <w:color w:val="auto"/>
        </w:rPr>
        <w:br/>
        <w:t>Interviewee B</w:t>
      </w:r>
      <w:r w:rsidRPr="008C4B00">
        <w:rPr>
          <w:color w:val="auto"/>
        </w:rPr>
        <w:br/>
        <w:t>Satellites are stuff, right? So we did some work to shuffle it around a bit, but what I find is having everything in one place is super helpful. So you need to know whether the hypo you need to know that gender balance you do it is useful to know their time in the company.</w:t>
      </w:r>
    </w:p>
    <w:p w14:paraId="40B9C5A9" w14:textId="77777777" w:rsidR="00094992" w:rsidRPr="008C4B00" w:rsidRDefault="00094992" w:rsidP="00094992">
      <w:pPr>
        <w:rPr>
          <w:color w:val="auto"/>
        </w:rPr>
      </w:pPr>
      <w:r w:rsidRPr="008C4B00">
        <w:rPr>
          <w:color w:val="auto"/>
        </w:rPr>
        <w:t>0:17:59.100 --&gt; 0:17:59.590</w:t>
      </w:r>
      <w:r w:rsidRPr="008C4B00">
        <w:rPr>
          <w:color w:val="auto"/>
        </w:rPr>
        <w:br/>
        <w:t>Sinead Duffy</w:t>
      </w:r>
      <w:r w:rsidRPr="008C4B00">
        <w:rPr>
          <w:color w:val="auto"/>
        </w:rPr>
        <w:br/>
        <w:t>Yeah.</w:t>
      </w:r>
    </w:p>
    <w:p w14:paraId="31E0ADC0" w14:textId="77777777" w:rsidR="00094992" w:rsidRPr="008C4B00" w:rsidRDefault="00094992" w:rsidP="00094992">
      <w:pPr>
        <w:rPr>
          <w:color w:val="auto"/>
        </w:rPr>
      </w:pPr>
      <w:r w:rsidRPr="008C4B00">
        <w:rPr>
          <w:color w:val="auto"/>
        </w:rPr>
        <w:t>0:17:37.290 --&gt; 0:18:5.930</w:t>
      </w:r>
      <w:r w:rsidRPr="008C4B00">
        <w:rPr>
          <w:color w:val="auto"/>
        </w:rPr>
        <w:br/>
        <w:t>Interviewee B</w:t>
      </w:r>
      <w:r w:rsidRPr="008C4B00">
        <w:rPr>
          <w:color w:val="auto"/>
        </w:rPr>
        <w:br/>
        <w:t>Things like that, because all of and past roles what they've been in succession for in the past, what they've been slate, we haven't got all of this in one place by the way. But it would be useful to have it like what they've been slated for where they've been successful on the slating where they haven't been successful on slating. But obviously The Company has as I'm finding out quite a unique way of doing it with the whole slating and it's more but I understand what Helen says that succession is for senior roles, but purely because you've got to then be able to.</w:t>
      </w:r>
    </w:p>
    <w:p w14:paraId="137671EC" w14:textId="77777777" w:rsidR="00094992" w:rsidRPr="008C4B00" w:rsidRDefault="00094992" w:rsidP="00094992">
      <w:pPr>
        <w:rPr>
          <w:color w:val="auto"/>
        </w:rPr>
      </w:pPr>
      <w:r w:rsidRPr="008C4B00">
        <w:rPr>
          <w:color w:val="auto"/>
        </w:rPr>
        <w:t>0:18:6.10 --&gt; 0:18:14.20</w:t>
      </w:r>
      <w:r w:rsidRPr="008C4B00">
        <w:rPr>
          <w:color w:val="auto"/>
        </w:rPr>
        <w:br/>
        <w:t>Interviewee B</w:t>
      </w:r>
      <w:r w:rsidRPr="008C4B00">
        <w:rPr>
          <w:color w:val="auto"/>
        </w:rPr>
        <w:br/>
        <w:t>Well, through all that and you don't want to give people a you if you've got people mix succession, you've gotta have, you know, the ability to sort of get them there or move them towards it.</w:t>
      </w:r>
    </w:p>
    <w:p w14:paraId="41FD360A" w14:textId="77777777" w:rsidR="00094992" w:rsidRPr="008C4B00" w:rsidRDefault="00094992" w:rsidP="00094992">
      <w:pPr>
        <w:rPr>
          <w:color w:val="auto"/>
        </w:rPr>
      </w:pPr>
      <w:r w:rsidRPr="008C4B00">
        <w:rPr>
          <w:color w:val="auto"/>
        </w:rPr>
        <w:t>0:18:14.600 --&gt; 0:18:15.390</w:t>
      </w:r>
      <w:r w:rsidRPr="008C4B00">
        <w:rPr>
          <w:color w:val="auto"/>
        </w:rPr>
        <w:br/>
        <w:t>Sinead Duffy</w:t>
      </w:r>
      <w:r w:rsidRPr="008C4B00">
        <w:rPr>
          <w:color w:val="auto"/>
        </w:rPr>
        <w:br/>
        <w:t>Exactly.</w:t>
      </w:r>
    </w:p>
    <w:p w14:paraId="2A0EE62A" w14:textId="77777777" w:rsidR="00094992" w:rsidRPr="008C4B00" w:rsidRDefault="00094992" w:rsidP="00094992">
      <w:pPr>
        <w:rPr>
          <w:color w:val="auto"/>
        </w:rPr>
      </w:pPr>
      <w:r w:rsidRPr="008C4B00">
        <w:rPr>
          <w:color w:val="auto"/>
        </w:rPr>
        <w:t>0:18:14.810 --&gt; 0:18:23.300</w:t>
      </w:r>
      <w:r w:rsidRPr="008C4B00">
        <w:rPr>
          <w:color w:val="auto"/>
        </w:rPr>
        <w:br/>
        <w:t>Interviewee B</w:t>
      </w:r>
      <w:r w:rsidRPr="008C4B00">
        <w:rPr>
          <w:color w:val="auto"/>
        </w:rPr>
        <w:br/>
        <w:t>But Helen will be able to give you a much broader view, because she's obviously been in the space for significantly longer than me, who's been in it since June.</w:t>
      </w:r>
    </w:p>
    <w:p w14:paraId="18A0AC82" w14:textId="77777777" w:rsidR="00094992" w:rsidRPr="008C4B00" w:rsidRDefault="00094992" w:rsidP="00094992">
      <w:pPr>
        <w:rPr>
          <w:color w:val="auto"/>
        </w:rPr>
      </w:pPr>
      <w:r w:rsidRPr="008C4B00">
        <w:rPr>
          <w:color w:val="auto"/>
        </w:rPr>
        <w:lastRenderedPageBreak/>
        <w:t>0:18:26.890 --&gt; 0:18:30.620</w:t>
      </w:r>
      <w:r w:rsidRPr="008C4B00">
        <w:rPr>
          <w:color w:val="auto"/>
        </w:rPr>
        <w:br/>
        <w:t>Sinead Duffy</w:t>
      </w:r>
      <w:r w:rsidRPr="008C4B00">
        <w:rPr>
          <w:color w:val="auto"/>
        </w:rPr>
        <w:br/>
        <w:t>Yeah. Well, and you're both longer in it than I am, which is April.</w:t>
      </w:r>
    </w:p>
    <w:p w14:paraId="6706A322" w14:textId="77777777" w:rsidR="00094992" w:rsidRPr="008C4B00" w:rsidRDefault="00094992" w:rsidP="00094992">
      <w:pPr>
        <w:rPr>
          <w:color w:val="auto"/>
        </w:rPr>
      </w:pPr>
      <w:r w:rsidRPr="008C4B00">
        <w:rPr>
          <w:color w:val="auto"/>
        </w:rPr>
        <w:t>0:18:31.100 --&gt; 0:18:31.500</w:t>
      </w:r>
      <w:r w:rsidRPr="008C4B00">
        <w:rPr>
          <w:color w:val="auto"/>
        </w:rPr>
        <w:br/>
        <w:t>Interviewee B</w:t>
      </w:r>
      <w:r w:rsidRPr="008C4B00">
        <w:rPr>
          <w:color w:val="auto"/>
        </w:rPr>
        <w:br/>
        <w:t>On it.</w:t>
      </w:r>
    </w:p>
    <w:p w14:paraId="04AD3A21" w14:textId="77777777" w:rsidR="00094992" w:rsidRPr="008C4B00" w:rsidRDefault="00094992" w:rsidP="00094992">
      <w:pPr>
        <w:rPr>
          <w:color w:val="auto"/>
        </w:rPr>
      </w:pPr>
      <w:r w:rsidRPr="008C4B00">
        <w:rPr>
          <w:color w:val="auto"/>
        </w:rPr>
        <w:t>0:18:31.20 --&gt; 0:18:33.270</w:t>
      </w:r>
      <w:r w:rsidRPr="008C4B00">
        <w:rPr>
          <w:color w:val="auto"/>
        </w:rPr>
        <w:br/>
        <w:t>Sinead Duffy</w:t>
      </w:r>
      <w:r w:rsidRPr="008C4B00">
        <w:rPr>
          <w:color w:val="auto"/>
        </w:rPr>
        <w:br/>
        <w:t>Um, what was it gonna say?</w:t>
      </w:r>
    </w:p>
    <w:p w14:paraId="049BB140" w14:textId="77777777" w:rsidR="00094992" w:rsidRPr="008C4B00" w:rsidRDefault="00094992" w:rsidP="00094992">
      <w:pPr>
        <w:rPr>
          <w:color w:val="auto"/>
        </w:rPr>
      </w:pPr>
      <w:r w:rsidRPr="008C4B00">
        <w:rPr>
          <w:color w:val="auto"/>
        </w:rPr>
        <w:t>0:18:37.670 --&gt; 0:18:38.300</w:t>
      </w:r>
      <w:r w:rsidRPr="008C4B00">
        <w:rPr>
          <w:color w:val="auto"/>
        </w:rPr>
        <w:br/>
        <w:t>Sinead Duffy</w:t>
      </w:r>
      <w:r w:rsidRPr="008C4B00">
        <w:rPr>
          <w:color w:val="auto"/>
        </w:rPr>
        <w:br/>
        <w:t>It is.</w:t>
      </w:r>
    </w:p>
    <w:p w14:paraId="63EB8CA2" w14:textId="77777777" w:rsidR="00094992" w:rsidRPr="008C4B00" w:rsidRDefault="00094992" w:rsidP="00094992">
      <w:pPr>
        <w:rPr>
          <w:color w:val="auto"/>
        </w:rPr>
      </w:pPr>
      <w:r w:rsidRPr="008C4B00">
        <w:rPr>
          <w:color w:val="auto"/>
        </w:rPr>
        <w:t>0:18:32.190 --&gt; 0:18:39.950</w:t>
      </w:r>
      <w:r w:rsidRPr="008C4B00">
        <w:rPr>
          <w:color w:val="auto"/>
        </w:rPr>
        <w:br/>
        <w:t>Interviewee B</w:t>
      </w:r>
      <w:r w:rsidRPr="008C4B00">
        <w:rPr>
          <w:color w:val="auto"/>
        </w:rPr>
        <w:br/>
        <w:t>Yeah. June is when I started the talent consultant stuff. So I'm I'm hope that made sense because this is sort of what I've learned about it soon.</w:t>
      </w:r>
    </w:p>
    <w:p w14:paraId="5E7F1F61" w14:textId="77777777" w:rsidR="00094992" w:rsidRPr="008C4B00" w:rsidRDefault="00094992" w:rsidP="00094992">
      <w:pPr>
        <w:rPr>
          <w:color w:val="auto"/>
        </w:rPr>
      </w:pPr>
      <w:r w:rsidRPr="008C4B00">
        <w:rPr>
          <w:color w:val="auto"/>
        </w:rPr>
        <w:t>0:18:41.200 --&gt; 0:18:55.160</w:t>
      </w:r>
      <w:r w:rsidRPr="008C4B00">
        <w:rPr>
          <w:color w:val="auto"/>
        </w:rPr>
        <w:br/>
        <w:t>Sinead Duffy</w:t>
      </w:r>
      <w:r w:rsidRPr="008C4B00">
        <w:rPr>
          <w:color w:val="auto"/>
        </w:rPr>
        <w:br/>
        <w:t>It did well. You were very coherent. Somebody's only learning about it. Can I just ask one other question? And what I'm here, what I'm reading and what I'm saying is, is that the demand for HR has been more data-driven is I can see it in my job. Can you see it reflected in your job?</w:t>
      </w:r>
    </w:p>
    <w:p w14:paraId="4DE3C818" w14:textId="77777777" w:rsidR="00094992" w:rsidRPr="008C4B00" w:rsidRDefault="00094992" w:rsidP="00094992">
      <w:pPr>
        <w:rPr>
          <w:color w:val="auto"/>
        </w:rPr>
      </w:pPr>
      <w:r w:rsidRPr="008C4B00">
        <w:rPr>
          <w:color w:val="auto"/>
        </w:rPr>
        <w:t>0:18:56.760 --&gt; 0:18:57.430</w:t>
      </w:r>
      <w:r w:rsidRPr="008C4B00">
        <w:rPr>
          <w:color w:val="auto"/>
        </w:rPr>
        <w:br/>
        <w:t>Sinead Duffy</w:t>
      </w:r>
      <w:r w:rsidRPr="008C4B00">
        <w:rPr>
          <w:color w:val="auto"/>
        </w:rPr>
        <w:br/>
        <w:t>And it's.</w:t>
      </w:r>
    </w:p>
    <w:p w14:paraId="36802439" w14:textId="77777777" w:rsidR="00094992" w:rsidRPr="008C4B00" w:rsidRDefault="00094992" w:rsidP="00094992">
      <w:pPr>
        <w:rPr>
          <w:color w:val="auto"/>
        </w:rPr>
      </w:pPr>
      <w:r w:rsidRPr="008C4B00">
        <w:rPr>
          <w:color w:val="auto"/>
        </w:rPr>
        <w:t>0:19:25.840 --&gt; 0:19:26.340</w:t>
      </w:r>
      <w:r w:rsidRPr="008C4B00">
        <w:rPr>
          <w:color w:val="auto"/>
        </w:rPr>
        <w:br/>
        <w:t>Sinead Duffy</w:t>
      </w:r>
      <w:r w:rsidRPr="008C4B00">
        <w:rPr>
          <w:color w:val="auto"/>
        </w:rPr>
        <w:br/>
        <w:t>Yeah.</w:t>
      </w:r>
    </w:p>
    <w:p w14:paraId="6CFA80F0" w14:textId="77777777" w:rsidR="00094992" w:rsidRPr="008C4B00" w:rsidRDefault="00094992" w:rsidP="00094992">
      <w:pPr>
        <w:rPr>
          <w:color w:val="auto"/>
        </w:rPr>
      </w:pPr>
      <w:r w:rsidRPr="008C4B00">
        <w:rPr>
          <w:color w:val="auto"/>
        </w:rPr>
        <w:t>0:18:56.390 --&gt; 0:19:27.90</w:t>
      </w:r>
      <w:r w:rsidRPr="008C4B00">
        <w:rPr>
          <w:color w:val="auto"/>
        </w:rPr>
        <w:br/>
        <w:t>Interviewee B</w:t>
      </w:r>
      <w:r w:rsidRPr="008C4B00">
        <w:rPr>
          <w:color w:val="auto"/>
        </w:rPr>
        <w:br/>
        <w:t>Yeah, and. And we have to be, um. And even when I think about when we've prepped for the PDFs, the amount of data that we we put in there, the problem we're having is access to data and that sort of an ongoing conversation. That's what we're having because what you find and what we're finding is that data in work day, for example, is often is reported for a specific reason. But that's not the reason that HR wants to use it. And a good example is timing.</w:t>
      </w:r>
    </w:p>
    <w:p w14:paraId="6131560C" w14:textId="77777777" w:rsidR="00094992" w:rsidRPr="008C4B00" w:rsidRDefault="00094992" w:rsidP="00094992">
      <w:pPr>
        <w:rPr>
          <w:color w:val="auto"/>
        </w:rPr>
      </w:pPr>
      <w:r w:rsidRPr="008C4B00">
        <w:rPr>
          <w:color w:val="auto"/>
        </w:rPr>
        <w:t>0:19:28.60 --&gt; 0:19:28.540</w:t>
      </w:r>
      <w:r w:rsidRPr="008C4B00">
        <w:rPr>
          <w:color w:val="auto"/>
        </w:rPr>
        <w:br/>
        <w:t>Sinead Duffy</w:t>
      </w:r>
      <w:r w:rsidRPr="008C4B00">
        <w:rPr>
          <w:color w:val="auto"/>
        </w:rPr>
        <w:br/>
        <w:t>Hmm.</w:t>
      </w:r>
    </w:p>
    <w:p w14:paraId="3CBEE2B3" w14:textId="77777777" w:rsidR="00094992" w:rsidRPr="008C4B00" w:rsidRDefault="00094992" w:rsidP="00094992">
      <w:pPr>
        <w:rPr>
          <w:color w:val="auto"/>
        </w:rPr>
      </w:pPr>
      <w:r w:rsidRPr="008C4B00">
        <w:rPr>
          <w:color w:val="auto"/>
        </w:rPr>
        <w:t>0:19:27.170 --&gt; 0:19:57.80</w:t>
      </w:r>
      <w:r w:rsidRPr="008C4B00">
        <w:rPr>
          <w:color w:val="auto"/>
        </w:rPr>
        <w:br/>
        <w:t>Interviewee B</w:t>
      </w:r>
      <w:r w:rsidRPr="008C4B00">
        <w:rPr>
          <w:color w:val="auto"/>
        </w:rPr>
        <w:br/>
        <w:t xml:space="preserve">No, but it can be really difficult to work out how long someone's been enrolled because it can change </w:t>
      </w:r>
      <w:r w:rsidRPr="008C4B00">
        <w:rPr>
          <w:color w:val="auto"/>
        </w:rPr>
        <w:lastRenderedPageBreak/>
        <w:t>because their position changed or something like that. And that's all over the place. But I think if you look at sort of top skills for the company, like data-driven, storytelling, data and analytics, they're increasingly important and we have to be the same in HR. So we can't things like succession need to be made off facts, not feelings. And unless you've got the data to it will never become 100% data, right, cause you've got to interpret it and all of that.</w:t>
      </w:r>
    </w:p>
    <w:p w14:paraId="020BCCCA" w14:textId="77777777" w:rsidR="00094992" w:rsidRPr="008C4B00" w:rsidRDefault="00094992" w:rsidP="00094992">
      <w:pPr>
        <w:rPr>
          <w:color w:val="auto"/>
        </w:rPr>
      </w:pPr>
      <w:r w:rsidRPr="008C4B00">
        <w:rPr>
          <w:color w:val="auto"/>
        </w:rPr>
        <w:t>0:20:1.100 --&gt; 0:20:1.710</w:t>
      </w:r>
      <w:r w:rsidRPr="008C4B00">
        <w:rPr>
          <w:color w:val="auto"/>
        </w:rPr>
        <w:br/>
        <w:t>Sinead Duffy</w:t>
      </w:r>
      <w:r w:rsidRPr="008C4B00">
        <w:rPr>
          <w:color w:val="auto"/>
        </w:rPr>
        <w:br/>
        <w:t>Yeah.</w:t>
      </w:r>
    </w:p>
    <w:p w14:paraId="19BC1A1B" w14:textId="77777777" w:rsidR="00094992" w:rsidRPr="008C4B00" w:rsidRDefault="00094992" w:rsidP="00094992">
      <w:pPr>
        <w:rPr>
          <w:color w:val="auto"/>
        </w:rPr>
      </w:pPr>
      <w:r w:rsidRPr="008C4B00">
        <w:rPr>
          <w:color w:val="auto"/>
        </w:rPr>
        <w:t>0:19:57.220 --&gt; 0:20:12.250</w:t>
      </w:r>
      <w:r w:rsidRPr="008C4B00">
        <w:rPr>
          <w:color w:val="auto"/>
        </w:rPr>
        <w:br/>
        <w:t>Interviewee B</w:t>
      </w:r>
      <w:r w:rsidRPr="008C4B00">
        <w:rPr>
          <w:color w:val="auto"/>
        </w:rPr>
        <w:br/>
        <w:t>But I think, um, yes, absolutely. Then the the issue becomes access to that data interpretation of that data that where the data sits and it's difficult and the purpose that the data has been created for versus the one that you want to use it for.</w:t>
      </w:r>
    </w:p>
    <w:p w14:paraId="6042448B" w14:textId="77777777" w:rsidR="00094992" w:rsidRPr="008C4B00" w:rsidRDefault="00094992" w:rsidP="00094992">
      <w:pPr>
        <w:rPr>
          <w:color w:val="auto"/>
        </w:rPr>
      </w:pPr>
      <w:r w:rsidRPr="008C4B00">
        <w:rPr>
          <w:color w:val="auto"/>
        </w:rPr>
        <w:t>0:20:13.500 --&gt; 0:20:14.10</w:t>
      </w:r>
      <w:r w:rsidRPr="008C4B00">
        <w:rPr>
          <w:color w:val="auto"/>
        </w:rPr>
        <w:br/>
        <w:t>Sinead Duffy</w:t>
      </w:r>
      <w:r w:rsidRPr="008C4B00">
        <w:rPr>
          <w:color w:val="auto"/>
        </w:rPr>
        <w:br/>
        <w:t>Who like?</w:t>
      </w:r>
    </w:p>
    <w:p w14:paraId="694C64F5" w14:textId="77777777" w:rsidR="00094992" w:rsidRPr="008C4B00" w:rsidRDefault="00094992" w:rsidP="00094992">
      <w:pPr>
        <w:rPr>
          <w:color w:val="auto"/>
        </w:rPr>
      </w:pPr>
      <w:r w:rsidRPr="008C4B00">
        <w:rPr>
          <w:color w:val="auto"/>
        </w:rPr>
        <w:t>0:20:13.170 --&gt; 0:20:32.560</w:t>
      </w:r>
      <w:r w:rsidRPr="008C4B00">
        <w:rPr>
          <w:color w:val="auto"/>
        </w:rPr>
        <w:br/>
        <w:t>Interviewee B</w:t>
      </w:r>
      <w:r w:rsidRPr="008C4B00">
        <w:rPr>
          <w:color w:val="auto"/>
        </w:rPr>
        <w:br/>
        <w:t>Which were finding is very painful, but you know things like we try and calculate what I'm trying to at the moment in import export data. So how many people from outside of the EU have we imported into EU? Cause we can't fill ourselves or it's been part of their development versus how many people were exporting. So they're getting those experiences.</w:t>
      </w:r>
    </w:p>
    <w:p w14:paraId="32C9EA64" w14:textId="77777777" w:rsidR="00094992" w:rsidRPr="008C4B00" w:rsidRDefault="00094992" w:rsidP="00094992">
      <w:pPr>
        <w:rPr>
          <w:color w:val="auto"/>
        </w:rPr>
      </w:pPr>
      <w:r w:rsidRPr="008C4B00">
        <w:rPr>
          <w:color w:val="auto"/>
        </w:rPr>
        <w:t>0:20:33.540 --&gt; 0:20:34.250</w:t>
      </w:r>
      <w:r w:rsidRPr="008C4B00">
        <w:rPr>
          <w:color w:val="auto"/>
        </w:rPr>
        <w:br/>
        <w:t>Interviewee B</w:t>
      </w:r>
      <w:r w:rsidRPr="008C4B00">
        <w:rPr>
          <w:color w:val="auto"/>
        </w:rPr>
        <w:br/>
        <w:t>Nightmare.</w:t>
      </w:r>
    </w:p>
    <w:p w14:paraId="0731BA93" w14:textId="77777777" w:rsidR="00094992" w:rsidRPr="008C4B00" w:rsidRDefault="00094992" w:rsidP="00094992">
      <w:pPr>
        <w:rPr>
          <w:color w:val="auto"/>
        </w:rPr>
      </w:pPr>
      <w:r w:rsidRPr="008C4B00">
        <w:rPr>
          <w:color w:val="auto"/>
        </w:rPr>
        <w:t>0:20:34.910 --&gt; 0:20:40.460</w:t>
      </w:r>
      <w:r w:rsidRPr="008C4B00">
        <w:rPr>
          <w:color w:val="auto"/>
        </w:rPr>
        <w:br/>
        <w:t>Sinead Duffy</w:t>
      </w:r>
      <w:r w:rsidRPr="008C4B00">
        <w:rPr>
          <w:color w:val="auto"/>
        </w:rPr>
        <w:br/>
        <w:t>Yeah. Yeah, I can imagine. Month. Yeah. Yeah, yeah.</w:t>
      </w:r>
    </w:p>
    <w:p w14:paraId="19CF4E61" w14:textId="77777777" w:rsidR="00094992" w:rsidRPr="008C4B00" w:rsidRDefault="00094992" w:rsidP="00094992">
      <w:pPr>
        <w:rPr>
          <w:color w:val="auto"/>
        </w:rPr>
      </w:pPr>
      <w:r w:rsidRPr="008C4B00">
        <w:rPr>
          <w:color w:val="auto"/>
        </w:rPr>
        <w:t>0:20:35.310 --&gt; 0:20:46.350</w:t>
      </w:r>
      <w:r w:rsidRPr="008C4B00">
        <w:rPr>
          <w:color w:val="auto"/>
        </w:rPr>
        <w:br/>
        <w:t>Interviewee B</w:t>
      </w:r>
      <w:r w:rsidRPr="008C4B00">
        <w:rPr>
          <w:color w:val="auto"/>
        </w:rPr>
        <w:br/>
        <w:t>So nightmare to get hold of that it's very manual so. But I think increasingly yes, that it has to be there has to be robust data behind it.</w:t>
      </w:r>
    </w:p>
    <w:p w14:paraId="40FEA2D3" w14:textId="77777777" w:rsidR="00094992" w:rsidRPr="008C4B00" w:rsidRDefault="00094992" w:rsidP="00094992">
      <w:pPr>
        <w:rPr>
          <w:color w:val="auto"/>
        </w:rPr>
      </w:pPr>
      <w:r w:rsidRPr="008C4B00">
        <w:rPr>
          <w:color w:val="auto"/>
        </w:rPr>
        <w:t>0:20:53.730 --&gt; 0:20:54.230</w:t>
      </w:r>
      <w:r w:rsidRPr="008C4B00">
        <w:rPr>
          <w:color w:val="auto"/>
        </w:rPr>
        <w:br/>
        <w:t>Interviewee B</w:t>
      </w:r>
      <w:r w:rsidRPr="008C4B00">
        <w:rPr>
          <w:color w:val="auto"/>
        </w:rPr>
        <w:br/>
        <w:t>Yeah.</w:t>
      </w:r>
    </w:p>
    <w:p w14:paraId="03B94C5A" w14:textId="77777777" w:rsidR="00094992" w:rsidRPr="008C4B00" w:rsidRDefault="00094992" w:rsidP="00094992">
      <w:pPr>
        <w:rPr>
          <w:color w:val="auto"/>
        </w:rPr>
      </w:pPr>
      <w:r w:rsidRPr="008C4B00">
        <w:rPr>
          <w:color w:val="auto"/>
        </w:rPr>
        <w:t>0:20:47.900 --&gt; 0:21:0.190</w:t>
      </w:r>
      <w:r w:rsidRPr="008C4B00">
        <w:rPr>
          <w:color w:val="auto"/>
        </w:rPr>
        <w:br/>
        <w:t>Sinead Duffy</w:t>
      </w:r>
      <w:r w:rsidRPr="008C4B00">
        <w:rPr>
          <w:color w:val="auto"/>
        </w:rPr>
        <w:br/>
        <w:t>Very good. Thank you so much. I'll shoot on the the consent forms. Debbie, in the next day or two and I'll, I'll shoot it through and DocuSign. So if you want to have a look and read it, then it's there any questions or anything like that, let me know.</w:t>
      </w:r>
    </w:p>
    <w:p w14:paraId="76B2C80C" w14:textId="77777777" w:rsidR="00094992" w:rsidRPr="008C4B00" w:rsidRDefault="00094992" w:rsidP="00094992">
      <w:pPr>
        <w:rPr>
          <w:color w:val="auto"/>
        </w:rPr>
      </w:pPr>
      <w:r w:rsidRPr="008C4B00">
        <w:rPr>
          <w:color w:val="auto"/>
        </w:rPr>
        <w:lastRenderedPageBreak/>
        <w:t>0:20:59.670 --&gt; 0:21:2.620</w:t>
      </w:r>
      <w:r w:rsidRPr="008C4B00">
        <w:rPr>
          <w:color w:val="auto"/>
        </w:rPr>
        <w:br/>
        <w:t>Interviewee B</w:t>
      </w:r>
      <w:r w:rsidRPr="008C4B00">
        <w:rPr>
          <w:color w:val="auto"/>
        </w:rPr>
        <w:br/>
        <w:t>Was that okay? Cause I know it wasn't exactly what you were looking for, but.</w:t>
      </w:r>
    </w:p>
    <w:p w14:paraId="43B16CC5" w14:textId="77777777" w:rsidR="00094992" w:rsidRPr="008C4B00" w:rsidRDefault="00094992" w:rsidP="00094992">
      <w:pPr>
        <w:rPr>
          <w:color w:val="auto"/>
        </w:rPr>
      </w:pPr>
      <w:r w:rsidRPr="008C4B00">
        <w:rPr>
          <w:color w:val="auto"/>
        </w:rPr>
        <w:t>0:21:2.440 --&gt; 0:21:24.530</w:t>
      </w:r>
      <w:r w:rsidRPr="008C4B00">
        <w:rPr>
          <w:color w:val="auto"/>
        </w:rPr>
        <w:br/>
        <w:t>Sinead Duffy</w:t>
      </w:r>
      <w:r w:rsidRPr="008C4B00">
        <w:rPr>
          <w:color w:val="auto"/>
        </w:rPr>
        <w:br/>
        <w:t>No, it's perfect. It's exactly what I need. It's it's the real life. And I mean basically what you've what you've confirmed is what I'm reading in the literature over the last while and the demands. And I can see it in my own job. But it's your dealing with, I supposed the senior executives a lot more than I am and it's good to see that that's being filtered down. But also you know.</w:t>
      </w:r>
    </w:p>
    <w:p w14:paraId="08A69783" w14:textId="77777777" w:rsidR="00094992" w:rsidRPr="008C4B00" w:rsidRDefault="00094992" w:rsidP="00094992">
      <w:pPr>
        <w:rPr>
          <w:color w:val="auto"/>
        </w:rPr>
      </w:pPr>
      <w:r w:rsidRPr="008C4B00">
        <w:rPr>
          <w:color w:val="auto"/>
        </w:rPr>
        <w:t>0:21:24.990 --&gt; 0:21:35.360</w:t>
      </w:r>
      <w:r w:rsidRPr="008C4B00">
        <w:rPr>
          <w:color w:val="auto"/>
        </w:rPr>
        <w:br/>
        <w:t>Sinead Duffy</w:t>
      </w:r>
      <w:r w:rsidRPr="008C4B00">
        <w:rPr>
          <w:color w:val="auto"/>
        </w:rPr>
        <w:br/>
        <w:t>Ohh it which is interesting is that you guys are recruiting for the higher rules which is fine and we're in CPS there. They're recruiting for a wider breadth of roles.</w:t>
      </w:r>
    </w:p>
    <w:p w14:paraId="7A0F3D2D" w14:textId="77777777" w:rsidR="00094992" w:rsidRPr="008C4B00" w:rsidRDefault="00094992" w:rsidP="00094992">
      <w:pPr>
        <w:rPr>
          <w:color w:val="auto"/>
        </w:rPr>
      </w:pPr>
      <w:r w:rsidRPr="008C4B00">
        <w:rPr>
          <w:color w:val="auto"/>
        </w:rPr>
        <w:t>0:21:36.290 --&gt; 0:21:36.760</w:t>
      </w:r>
      <w:r w:rsidRPr="008C4B00">
        <w:rPr>
          <w:color w:val="auto"/>
        </w:rPr>
        <w:br/>
        <w:t>Interviewee B</w:t>
      </w:r>
      <w:r w:rsidRPr="008C4B00">
        <w:rPr>
          <w:color w:val="auto"/>
        </w:rPr>
        <w:br/>
        <w:t>Yeah.</w:t>
      </w:r>
    </w:p>
    <w:p w14:paraId="35AAD737" w14:textId="77777777" w:rsidR="00094992" w:rsidRPr="008C4B00" w:rsidRDefault="00094992" w:rsidP="00094992">
      <w:pPr>
        <w:rPr>
          <w:color w:val="auto"/>
        </w:rPr>
      </w:pPr>
      <w:r w:rsidRPr="008C4B00">
        <w:rPr>
          <w:color w:val="auto"/>
        </w:rPr>
        <w:t>0:21:36.240 --&gt; 0:21:52.490</w:t>
      </w:r>
      <w:r w:rsidRPr="008C4B00">
        <w:rPr>
          <w:color w:val="auto"/>
        </w:rPr>
        <w:br/>
        <w:t>Sinead Duffy</w:t>
      </w:r>
      <w:r w:rsidRPr="008C4B00">
        <w:rPr>
          <w:color w:val="auto"/>
        </w:rPr>
        <w:br/>
        <w:t>So they have to go for a bit there generally. Well the, you know, the top levels that's that's done at one level, but they have to recruit for within functions. So if you're looking at like manufacturing the guys down on the floor, they've got they have the.</w:t>
      </w:r>
    </w:p>
    <w:p w14:paraId="760F3A29" w14:textId="77777777" w:rsidR="00094992" w:rsidRPr="008C4B00" w:rsidRDefault="00094992" w:rsidP="00094992">
      <w:pPr>
        <w:rPr>
          <w:color w:val="auto"/>
        </w:rPr>
      </w:pPr>
      <w:r w:rsidRPr="008C4B00">
        <w:rPr>
          <w:color w:val="auto"/>
        </w:rPr>
        <w:t>0:21:56.210 --&gt; 0:21:56.530</w:t>
      </w:r>
      <w:r w:rsidRPr="008C4B00">
        <w:rPr>
          <w:color w:val="auto"/>
        </w:rPr>
        <w:br/>
        <w:t>Interviewee B</w:t>
      </w:r>
      <w:r w:rsidRPr="008C4B00">
        <w:rPr>
          <w:color w:val="auto"/>
        </w:rPr>
        <w:br/>
        <w:t>Hmm.</w:t>
      </w:r>
    </w:p>
    <w:p w14:paraId="4137274A" w14:textId="77777777" w:rsidR="00094992" w:rsidRPr="008C4B00" w:rsidRDefault="00094992" w:rsidP="00094992">
      <w:pPr>
        <w:rPr>
          <w:color w:val="auto"/>
        </w:rPr>
      </w:pPr>
      <w:r w:rsidRPr="008C4B00">
        <w:rPr>
          <w:color w:val="auto"/>
        </w:rPr>
        <w:t>0:21:53.630 --&gt; 0:21:59.690</w:t>
      </w:r>
      <w:r w:rsidRPr="008C4B00">
        <w:rPr>
          <w:color w:val="auto"/>
        </w:rPr>
        <w:br/>
        <w:t>Sinead Duffy</w:t>
      </w:r>
      <w:r w:rsidRPr="008C4B00">
        <w:rPr>
          <w:color w:val="auto"/>
        </w:rPr>
        <w:br/>
        <w:t>It's the career, it's the job framework. It's a, it's a version of the carer job architecture that's coming out for us.</w:t>
      </w:r>
    </w:p>
    <w:p w14:paraId="7BEB070A" w14:textId="77777777" w:rsidR="00094992" w:rsidRPr="008C4B00" w:rsidRDefault="00094992" w:rsidP="00094992">
      <w:pPr>
        <w:rPr>
          <w:color w:val="auto"/>
        </w:rPr>
      </w:pPr>
      <w:r w:rsidRPr="008C4B00">
        <w:rPr>
          <w:color w:val="auto"/>
        </w:rPr>
        <w:t>0:22:5.630 --&gt; 0:22:5.910</w:t>
      </w:r>
      <w:r w:rsidRPr="008C4B00">
        <w:rPr>
          <w:color w:val="auto"/>
        </w:rPr>
        <w:br/>
        <w:t>Interviewee B</w:t>
      </w:r>
      <w:r w:rsidRPr="008C4B00">
        <w:rPr>
          <w:color w:val="auto"/>
        </w:rPr>
        <w:br/>
        <w:t>Hmm.</w:t>
      </w:r>
    </w:p>
    <w:p w14:paraId="0279FD94" w14:textId="77777777" w:rsidR="00094992" w:rsidRPr="008C4B00" w:rsidRDefault="00094992" w:rsidP="00094992">
      <w:pPr>
        <w:rPr>
          <w:color w:val="auto"/>
        </w:rPr>
      </w:pPr>
      <w:r w:rsidRPr="008C4B00">
        <w:rPr>
          <w:color w:val="auto"/>
        </w:rPr>
        <w:t>0:22:16.970 --&gt; 0:22:17.450</w:t>
      </w:r>
      <w:r w:rsidRPr="008C4B00">
        <w:rPr>
          <w:color w:val="auto"/>
        </w:rPr>
        <w:br/>
        <w:t>Interviewee B</w:t>
      </w:r>
      <w:r w:rsidRPr="008C4B00">
        <w:rPr>
          <w:color w:val="auto"/>
        </w:rPr>
        <w:br/>
        <w:t>Yeah.</w:t>
      </w:r>
    </w:p>
    <w:p w14:paraId="1D01BC75" w14:textId="77777777" w:rsidR="00094992" w:rsidRPr="008C4B00" w:rsidRDefault="00094992" w:rsidP="00094992">
      <w:pPr>
        <w:rPr>
          <w:color w:val="auto"/>
        </w:rPr>
      </w:pPr>
      <w:r w:rsidRPr="008C4B00">
        <w:rPr>
          <w:color w:val="auto"/>
        </w:rPr>
        <w:t>0:22:26.0 --&gt; 0:22:26.420</w:t>
      </w:r>
      <w:r w:rsidRPr="008C4B00">
        <w:rPr>
          <w:color w:val="auto"/>
        </w:rPr>
        <w:br/>
        <w:t>Interviewee B</w:t>
      </w:r>
      <w:r w:rsidRPr="008C4B00">
        <w:rPr>
          <w:color w:val="auto"/>
        </w:rPr>
        <w:br/>
        <w:t>Yeah.</w:t>
      </w:r>
    </w:p>
    <w:p w14:paraId="66A795FE" w14:textId="77777777" w:rsidR="00094992" w:rsidRPr="008C4B00" w:rsidRDefault="00094992" w:rsidP="00094992">
      <w:pPr>
        <w:rPr>
          <w:color w:val="auto"/>
        </w:rPr>
      </w:pPr>
      <w:r w:rsidRPr="008C4B00">
        <w:rPr>
          <w:color w:val="auto"/>
        </w:rPr>
        <w:t>0:22:0.670 --&gt; 0:22:30.520</w:t>
      </w:r>
      <w:r w:rsidRPr="008C4B00">
        <w:rPr>
          <w:color w:val="auto"/>
        </w:rPr>
        <w:br/>
        <w:t>Sinead Duffy</w:t>
      </w:r>
      <w:r w:rsidRPr="008C4B00">
        <w:rPr>
          <w:color w:val="auto"/>
        </w:rPr>
        <w:br/>
        <w:t xml:space="preserve">But they get to see and then they stop. See is where they're fully developed, and then D is when they </w:t>
      </w:r>
      <w:r w:rsidRPr="008C4B00">
        <w:rPr>
          <w:color w:val="auto"/>
        </w:rPr>
        <w:lastRenderedPageBreak/>
        <w:t>go into like, a specialist role, but they have to be advertised. But it's the recruitment they do at the succession planning they do is kind of more to the deed level. And then how did goes into like management into like other functions and stuff like that. So it's different and you have the same. It's just A at at at a broader level than what he is.</w:t>
      </w:r>
    </w:p>
    <w:p w14:paraId="463218AD" w14:textId="77777777" w:rsidR="00094992" w:rsidRPr="008C4B00" w:rsidRDefault="00094992" w:rsidP="00094992">
      <w:pPr>
        <w:rPr>
          <w:color w:val="auto"/>
        </w:rPr>
      </w:pPr>
      <w:r w:rsidRPr="008C4B00">
        <w:rPr>
          <w:color w:val="auto"/>
        </w:rPr>
        <w:t>0:22:32.620 --&gt; 0:22:32.950</w:t>
      </w:r>
      <w:r w:rsidRPr="008C4B00">
        <w:rPr>
          <w:color w:val="auto"/>
        </w:rPr>
        <w:br/>
        <w:t>Interviewee B</w:t>
      </w:r>
      <w:r w:rsidRPr="008C4B00">
        <w:rPr>
          <w:color w:val="auto"/>
        </w:rPr>
        <w:br/>
        <w:t>Hi.</w:t>
      </w:r>
    </w:p>
    <w:p w14:paraId="0AE971CD" w14:textId="77777777" w:rsidR="00094992" w:rsidRPr="008C4B00" w:rsidRDefault="00094992" w:rsidP="00094992">
      <w:pPr>
        <w:rPr>
          <w:color w:val="auto"/>
        </w:rPr>
      </w:pPr>
      <w:r w:rsidRPr="008C4B00">
        <w:rPr>
          <w:color w:val="auto"/>
        </w:rPr>
        <w:t>0:22:30.640 --&gt; 0:22:35.270</w:t>
      </w:r>
      <w:r w:rsidRPr="008C4B00">
        <w:rPr>
          <w:color w:val="auto"/>
        </w:rPr>
        <w:br/>
        <w:t>Sinead Duffy</w:t>
      </w:r>
      <w:r w:rsidRPr="008C4B00">
        <w:rPr>
          <w:color w:val="auto"/>
        </w:rPr>
        <w:br/>
        <w:t>This update here, so it's it's just it's different but it's the process is the same.</w:t>
      </w:r>
    </w:p>
    <w:p w14:paraId="38BF8DDB" w14:textId="77777777" w:rsidR="00094992" w:rsidRPr="008C4B00" w:rsidRDefault="00094992" w:rsidP="00094992">
      <w:pPr>
        <w:rPr>
          <w:color w:val="auto"/>
        </w:rPr>
      </w:pPr>
      <w:r w:rsidRPr="008C4B00">
        <w:rPr>
          <w:color w:val="auto"/>
        </w:rPr>
        <w:t>0:22:36.80 --&gt; 0:22:40.90</w:t>
      </w:r>
      <w:r w:rsidRPr="008C4B00">
        <w:rPr>
          <w:color w:val="auto"/>
        </w:rPr>
        <w:br/>
        <w:t>Interviewee B</w:t>
      </w:r>
      <w:r w:rsidRPr="008C4B00">
        <w:rPr>
          <w:color w:val="auto"/>
        </w:rPr>
        <w:br/>
        <w:t>Perfect, right. I'm going off to talk about talent segmentation with the yard now, so.</w:t>
      </w:r>
    </w:p>
    <w:p w14:paraId="27B1CFDE" w14:textId="77777777" w:rsidR="00094992" w:rsidRPr="008C4B00" w:rsidRDefault="00094992" w:rsidP="00094992">
      <w:pPr>
        <w:rPr>
          <w:color w:val="auto"/>
        </w:rPr>
      </w:pPr>
      <w:r w:rsidRPr="008C4B00">
        <w:rPr>
          <w:color w:val="auto"/>
        </w:rPr>
        <w:t>0:22:40.560 --&gt; 0:22:43.770</w:t>
      </w:r>
      <w:r w:rsidRPr="008C4B00">
        <w:rPr>
          <w:color w:val="auto"/>
        </w:rPr>
        <w:br/>
        <w:t>Sinead Duffy</w:t>
      </w:r>
      <w:r w:rsidRPr="008C4B00">
        <w:rPr>
          <w:color w:val="auto"/>
        </w:rPr>
        <w:br/>
        <w:t>Have fun. Thank you so much. I really appreciate this.</w:t>
      </w:r>
    </w:p>
    <w:p w14:paraId="6B805229" w14:textId="77777777" w:rsidR="00094992" w:rsidRPr="008C4B00" w:rsidRDefault="00094992" w:rsidP="00094992">
      <w:pPr>
        <w:rPr>
          <w:color w:val="auto"/>
        </w:rPr>
      </w:pPr>
      <w:r w:rsidRPr="008C4B00">
        <w:rPr>
          <w:color w:val="auto"/>
        </w:rPr>
        <w:t>0:22:41.810 --&gt; 0:22:46.760</w:t>
      </w:r>
      <w:r w:rsidRPr="008C4B00">
        <w:rPr>
          <w:color w:val="auto"/>
        </w:rPr>
        <w:br/>
        <w:t>Interviewee B</w:t>
      </w:r>
      <w:r w:rsidRPr="008C4B00">
        <w:rPr>
          <w:color w:val="auto"/>
        </w:rPr>
        <w:br/>
        <w:t>Thank you and I hope, sorry, I'm I know that wasn't exactly, but hopefully that was somewhat helpful.</w:t>
      </w:r>
    </w:p>
    <w:p w14:paraId="34DCD8EB" w14:textId="77777777" w:rsidR="00094992" w:rsidRPr="008C4B00" w:rsidRDefault="00094992" w:rsidP="00094992">
      <w:pPr>
        <w:rPr>
          <w:color w:val="auto"/>
        </w:rPr>
      </w:pPr>
      <w:r w:rsidRPr="008C4B00">
        <w:rPr>
          <w:color w:val="auto"/>
        </w:rPr>
        <w:t>0:22:49.530 --&gt; 0:22:51.580</w:t>
      </w:r>
      <w:r w:rsidRPr="008C4B00">
        <w:rPr>
          <w:color w:val="auto"/>
        </w:rPr>
        <w:br/>
        <w:t>Interviewee B</w:t>
      </w:r>
      <w:r w:rsidRPr="008C4B00">
        <w:rPr>
          <w:color w:val="auto"/>
        </w:rPr>
        <w:br/>
        <w:t>You're welcome. Bye.</w:t>
      </w:r>
    </w:p>
    <w:p w14:paraId="177A8A1D" w14:textId="77777777" w:rsidR="00094992" w:rsidRPr="008C4B00" w:rsidRDefault="00094992" w:rsidP="00094992">
      <w:pPr>
        <w:rPr>
          <w:color w:val="auto"/>
        </w:rPr>
      </w:pPr>
      <w:r w:rsidRPr="008C4B00">
        <w:rPr>
          <w:color w:val="auto"/>
        </w:rPr>
        <w:t>0:22:46.950 --&gt; 0:22:52.300</w:t>
      </w:r>
      <w:r w:rsidRPr="008C4B00">
        <w:rPr>
          <w:color w:val="auto"/>
        </w:rPr>
        <w:br/>
        <w:t>Sinead Duffy</w:t>
      </w:r>
      <w:r w:rsidRPr="008C4B00">
        <w:rPr>
          <w:color w:val="auto"/>
        </w:rPr>
        <w:br/>
        <w:t>It's perfect. Thank you so much for your time. I'm gonna talk to you soon. Take care. Bye. Bye. Bye.</w:t>
      </w:r>
    </w:p>
    <w:p w14:paraId="758CD571" w14:textId="77777777" w:rsidR="002F21A8" w:rsidRPr="008C4B00" w:rsidRDefault="002F21A8" w:rsidP="002F21A8">
      <w:pPr>
        <w:rPr>
          <w:color w:val="auto"/>
        </w:rPr>
      </w:pPr>
    </w:p>
    <w:p w14:paraId="13B81CA5" w14:textId="77777777" w:rsidR="002F21A8" w:rsidRPr="008C4B00" w:rsidRDefault="002F21A8" w:rsidP="002F21A8">
      <w:pPr>
        <w:rPr>
          <w:color w:val="auto"/>
        </w:rPr>
      </w:pPr>
    </w:p>
    <w:p w14:paraId="544276D7" w14:textId="77777777" w:rsidR="002F21A8" w:rsidRPr="008C4B00" w:rsidRDefault="002F21A8">
      <w:pPr>
        <w:rPr>
          <w:rFonts w:asciiTheme="minorHAnsi" w:eastAsia="Times New Roman" w:hAnsiTheme="minorHAnsi" w:cstheme="minorHAnsi"/>
          <w:color w:val="auto"/>
          <w:sz w:val="34"/>
        </w:rPr>
      </w:pPr>
      <w:r w:rsidRPr="008C4B00">
        <w:rPr>
          <w:rFonts w:asciiTheme="minorHAnsi" w:hAnsiTheme="minorHAnsi" w:cstheme="minorHAnsi"/>
          <w:color w:val="auto"/>
        </w:rPr>
        <w:br w:type="page"/>
      </w:r>
    </w:p>
    <w:p w14:paraId="7C2DFE2B" w14:textId="610FA06C" w:rsidR="00F17B83" w:rsidRPr="008C4B00" w:rsidRDefault="00F17B83" w:rsidP="00F17B83">
      <w:pPr>
        <w:pStyle w:val="Heading1"/>
        <w:numPr>
          <w:ilvl w:val="1"/>
          <w:numId w:val="35"/>
        </w:numPr>
        <w:jc w:val="both"/>
        <w:rPr>
          <w:rFonts w:asciiTheme="minorHAnsi" w:hAnsiTheme="minorHAnsi" w:cstheme="minorHAnsi"/>
          <w:color w:val="auto"/>
        </w:rPr>
      </w:pPr>
      <w:bookmarkStart w:id="66" w:name="_Toc146039363"/>
      <w:r w:rsidRPr="008C4B00">
        <w:rPr>
          <w:rFonts w:asciiTheme="minorHAnsi" w:hAnsiTheme="minorHAnsi" w:cstheme="minorHAnsi"/>
          <w:color w:val="auto"/>
        </w:rPr>
        <w:lastRenderedPageBreak/>
        <w:t>Interview C</w:t>
      </w:r>
      <w:r w:rsidR="009B3A59" w:rsidRPr="008C4B00">
        <w:rPr>
          <w:rFonts w:asciiTheme="minorHAnsi" w:hAnsiTheme="minorHAnsi" w:cstheme="minorHAnsi"/>
          <w:color w:val="auto"/>
        </w:rPr>
        <w:t xml:space="preserve"> - Transcript</w:t>
      </w:r>
      <w:bookmarkEnd w:id="66"/>
    </w:p>
    <w:p w14:paraId="513B55F4" w14:textId="77777777" w:rsidR="00DE7110" w:rsidRPr="008C4B00" w:rsidRDefault="00DE7110" w:rsidP="00DE7110">
      <w:pPr>
        <w:rPr>
          <w:color w:val="auto"/>
        </w:rPr>
      </w:pPr>
      <w:r w:rsidRPr="008C4B00">
        <w:rPr>
          <w:color w:val="auto"/>
        </w:rPr>
        <w:t>0:0:5.560 --&gt; 0:0:21.330</w:t>
      </w:r>
      <w:r w:rsidRPr="008C4B00">
        <w:rPr>
          <w:color w:val="auto"/>
        </w:rPr>
        <w:br/>
        <w:t>Sinead Duffy</w:t>
      </w:r>
      <w:r w:rsidRPr="008C4B00">
        <w:rPr>
          <w:color w:val="auto"/>
        </w:rPr>
        <w:br/>
        <w:t>Right. So um, thanks a million. First off for agreeing to do this, NAME. So just I supposed to set the scene and let you know what I'm doing. So I'm in the kind of in the stage of completing my masters in data analytics through my MCC. And my topic is.</w:t>
      </w:r>
    </w:p>
    <w:p w14:paraId="6C5D44BC" w14:textId="77777777" w:rsidR="00DE7110" w:rsidRPr="008C4B00" w:rsidRDefault="00DE7110" w:rsidP="00DE7110">
      <w:pPr>
        <w:rPr>
          <w:color w:val="auto"/>
        </w:rPr>
      </w:pPr>
      <w:r w:rsidRPr="008C4B00">
        <w:rPr>
          <w:color w:val="auto"/>
        </w:rPr>
        <w:t>0:0:30.850 --&gt; 0:0:31.320</w:t>
      </w:r>
      <w:r w:rsidRPr="008C4B00">
        <w:rPr>
          <w:color w:val="auto"/>
        </w:rPr>
        <w:br/>
        <w:t>Interviewee C</w:t>
      </w:r>
      <w:r w:rsidRPr="008C4B00">
        <w:rPr>
          <w:color w:val="auto"/>
        </w:rPr>
        <w:br/>
        <w:t>From.</w:t>
      </w:r>
    </w:p>
    <w:p w14:paraId="5122CAFE" w14:textId="77777777" w:rsidR="00DE7110" w:rsidRPr="008C4B00" w:rsidRDefault="00DE7110" w:rsidP="00DE7110">
      <w:pPr>
        <w:rPr>
          <w:color w:val="auto"/>
        </w:rPr>
      </w:pPr>
      <w:r w:rsidRPr="008C4B00">
        <w:rPr>
          <w:color w:val="auto"/>
        </w:rPr>
        <w:t>0:0:22.650 --&gt; 0:0:51.680</w:t>
      </w:r>
      <w:r w:rsidRPr="008C4B00">
        <w:rPr>
          <w:color w:val="auto"/>
        </w:rPr>
        <w:br/>
        <w:t>Sinead Duffy</w:t>
      </w:r>
      <w:r w:rsidRPr="008C4B00">
        <w:rPr>
          <w:color w:val="auto"/>
        </w:rPr>
        <w:br/>
        <w:t>It's learning data and how it can, might or maybe used to support succession planning. OK, and I suppose I'm kind of taking myself as an example. OK, so I'm in HR. Data analytics isn't normally a part of like a sexual hate or that is widely popular or people would consider going well together. So that's, I suppose I'm an outlier in that sense. And that's where I think the value in the learning data is because.</w:t>
      </w:r>
    </w:p>
    <w:p w14:paraId="3ED2654A" w14:textId="77777777" w:rsidR="00DE7110" w:rsidRPr="008C4B00" w:rsidRDefault="00DE7110" w:rsidP="00DE7110">
      <w:pPr>
        <w:rPr>
          <w:color w:val="auto"/>
        </w:rPr>
      </w:pPr>
      <w:r w:rsidRPr="008C4B00">
        <w:rPr>
          <w:color w:val="auto"/>
        </w:rPr>
        <w:t>0:0:52.140 --&gt; 0:0:55.720</w:t>
      </w:r>
      <w:r w:rsidRPr="008C4B00">
        <w:rPr>
          <w:color w:val="auto"/>
        </w:rPr>
        <w:br/>
        <w:t>Sinead Duffy</w:t>
      </w:r>
      <w:r w:rsidRPr="008C4B00">
        <w:rPr>
          <w:color w:val="auto"/>
        </w:rPr>
        <w:br/>
        <w:t>When you look at data of the learning data you've got, you know.</w:t>
      </w:r>
    </w:p>
    <w:p w14:paraId="28849AC1" w14:textId="77777777" w:rsidR="00DE7110" w:rsidRPr="008C4B00" w:rsidRDefault="00DE7110" w:rsidP="00DE7110">
      <w:pPr>
        <w:rPr>
          <w:color w:val="auto"/>
        </w:rPr>
      </w:pPr>
      <w:r w:rsidRPr="008C4B00">
        <w:rPr>
          <w:color w:val="auto"/>
        </w:rPr>
        <w:t>0:0:56.40 --&gt; 0:1:26.450</w:t>
      </w:r>
      <w:r w:rsidRPr="008C4B00">
        <w:rPr>
          <w:color w:val="auto"/>
        </w:rPr>
        <w:br/>
        <w:t>Sinead Duffy</w:t>
      </w:r>
      <w:r w:rsidRPr="008C4B00">
        <w:rPr>
          <w:color w:val="auto"/>
        </w:rPr>
        <w:br/>
        <w:t>I'm training that is mandatory and I suppose I'm. I'm thinking mostly of a manufacturing environment, so or even ours, but it's a it's mandatory. That's the basic minimum that everyone does. Then you've got maybe developmental or manager assigned training. So that kind of upset a little bit and then you've got people who are actively using the system engaged, driving their own learning during eight point for a better world. And I think I'm kind of one of those kind of people because I'm looking at stuff that likes.</w:t>
      </w:r>
    </w:p>
    <w:p w14:paraId="0231B3E9" w14:textId="77777777" w:rsidR="00DE7110" w:rsidRPr="008C4B00" w:rsidRDefault="00DE7110" w:rsidP="00DE7110">
      <w:pPr>
        <w:rPr>
          <w:color w:val="auto"/>
        </w:rPr>
      </w:pPr>
      <w:r w:rsidRPr="008C4B00">
        <w:rPr>
          <w:color w:val="auto"/>
        </w:rPr>
        <w:t>0:1:26.540 --&gt; 0:1:34.430</w:t>
      </w:r>
      <w:r w:rsidRPr="008C4B00">
        <w:rPr>
          <w:color w:val="auto"/>
        </w:rPr>
        <w:br/>
        <w:t>Sinead Duffy</w:t>
      </w:r>
      <w:r w:rsidRPr="008C4B00">
        <w:rPr>
          <w:color w:val="auto"/>
        </w:rPr>
        <w:br/>
        <w:t>Statistics and a I and all of that, which doesn't really link into HR, was not really Hitler related, but it is.</w:t>
      </w:r>
    </w:p>
    <w:p w14:paraId="47CFA44C" w14:textId="77777777" w:rsidR="00DE7110" w:rsidRPr="008C4B00" w:rsidRDefault="00DE7110" w:rsidP="00DE7110">
      <w:pPr>
        <w:rPr>
          <w:color w:val="auto"/>
        </w:rPr>
      </w:pPr>
      <w:r w:rsidRPr="008C4B00">
        <w:rPr>
          <w:color w:val="auto"/>
        </w:rPr>
        <w:t>0:1:35.260 --&gt; 0:1:35.720</w:t>
      </w:r>
      <w:r w:rsidRPr="008C4B00">
        <w:rPr>
          <w:color w:val="auto"/>
        </w:rPr>
        <w:br/>
        <w:t>Interviewee C</w:t>
      </w:r>
      <w:r w:rsidRPr="008C4B00">
        <w:rPr>
          <w:color w:val="auto"/>
        </w:rPr>
        <w:br/>
        <w:t>Hmm.</w:t>
      </w:r>
    </w:p>
    <w:p w14:paraId="03DEC95D" w14:textId="77777777" w:rsidR="00DE7110" w:rsidRPr="008C4B00" w:rsidRDefault="00DE7110" w:rsidP="00DE7110">
      <w:pPr>
        <w:rPr>
          <w:color w:val="auto"/>
        </w:rPr>
      </w:pPr>
      <w:r w:rsidRPr="008C4B00">
        <w:rPr>
          <w:color w:val="auto"/>
        </w:rPr>
        <w:t>0:1:35.620 --&gt; 0:1:40.450</w:t>
      </w:r>
      <w:r w:rsidRPr="008C4B00">
        <w:rPr>
          <w:color w:val="auto"/>
        </w:rPr>
        <w:br/>
        <w:t>Sinead Duffy</w:t>
      </w:r>
      <w:r w:rsidRPr="008C4B00">
        <w:rPr>
          <w:color w:val="auto"/>
        </w:rPr>
        <w:br/>
        <w:t>OK. So that's the kind of they're the kind of people that I'm interested in in seeing.</w:t>
      </w:r>
    </w:p>
    <w:p w14:paraId="14DF9F6C" w14:textId="77777777" w:rsidR="00DE7110" w:rsidRPr="008C4B00" w:rsidRDefault="00DE7110" w:rsidP="00DE7110">
      <w:pPr>
        <w:rPr>
          <w:color w:val="auto"/>
        </w:rPr>
      </w:pPr>
      <w:r w:rsidRPr="008C4B00">
        <w:rPr>
          <w:color w:val="auto"/>
        </w:rPr>
        <w:t>0:1:41.210 --&gt; 0:1:47.40</w:t>
      </w:r>
      <w:r w:rsidRPr="008C4B00">
        <w:rPr>
          <w:color w:val="auto"/>
        </w:rPr>
        <w:br/>
        <w:t>Sinead Duffy</w:t>
      </w:r>
      <w:r w:rsidRPr="008C4B00">
        <w:rPr>
          <w:color w:val="auto"/>
        </w:rPr>
        <w:br/>
        <w:t>Look, with this work for so. Um, I've had conversations with um Interviewee B on.</w:t>
      </w:r>
    </w:p>
    <w:p w14:paraId="61F3B345" w14:textId="77777777" w:rsidR="00DE7110" w:rsidRPr="008C4B00" w:rsidRDefault="00DE7110" w:rsidP="00DE7110">
      <w:pPr>
        <w:rPr>
          <w:color w:val="auto"/>
        </w:rPr>
      </w:pPr>
      <w:r w:rsidRPr="008C4B00">
        <w:rPr>
          <w:color w:val="auto"/>
        </w:rPr>
        <w:lastRenderedPageBreak/>
        <w:t>0:1:53.270 --&gt; 0:1:53.800</w:t>
      </w:r>
      <w:r w:rsidRPr="008C4B00">
        <w:rPr>
          <w:color w:val="auto"/>
        </w:rPr>
        <w:br/>
        <w:t>Interviewee C</w:t>
      </w:r>
      <w:r w:rsidRPr="008C4B00">
        <w:rPr>
          <w:color w:val="auto"/>
        </w:rPr>
        <w:br/>
        <w:t>Hmm.</w:t>
      </w:r>
    </w:p>
    <w:p w14:paraId="5D315161" w14:textId="77777777" w:rsidR="00DE7110" w:rsidRPr="008C4B00" w:rsidRDefault="00DE7110" w:rsidP="00DE7110">
      <w:pPr>
        <w:rPr>
          <w:color w:val="auto"/>
        </w:rPr>
      </w:pPr>
      <w:r w:rsidRPr="008C4B00">
        <w:rPr>
          <w:color w:val="auto"/>
        </w:rPr>
        <w:t>0:1:48.80 --&gt; 0:2:3.490</w:t>
      </w:r>
      <w:r w:rsidRPr="008C4B00">
        <w:rPr>
          <w:color w:val="auto"/>
        </w:rPr>
        <w:br/>
        <w:t>Sinead Duffy</w:t>
      </w:r>
      <w:r w:rsidRPr="008C4B00">
        <w:rPr>
          <w:color w:val="auto"/>
        </w:rPr>
        <w:br/>
        <w:t>On how the new process is and I don't know if you know Interviewee A, he's the capabilities director for THE COMPANY. So Interviewee A is taking me through the THE COMPANY version of it, which is very interesting because they're it's coming out of from two different levels, but the process is still the same.</w:t>
      </w:r>
    </w:p>
    <w:p w14:paraId="480BE4FB" w14:textId="77777777" w:rsidR="00DE7110" w:rsidRPr="008C4B00" w:rsidRDefault="00DE7110" w:rsidP="00DE7110">
      <w:pPr>
        <w:rPr>
          <w:color w:val="auto"/>
        </w:rPr>
      </w:pPr>
      <w:r w:rsidRPr="008C4B00">
        <w:rPr>
          <w:color w:val="auto"/>
        </w:rPr>
        <w:t>0:2:4.220 --&gt; 0:2:16.850</w:t>
      </w:r>
      <w:r w:rsidRPr="008C4B00">
        <w:rPr>
          <w:color w:val="auto"/>
        </w:rPr>
        <w:br/>
        <w:t>Sinead Duffy</w:t>
      </w:r>
      <w:r w:rsidRPr="008C4B00">
        <w:rPr>
          <w:color w:val="auto"/>
        </w:rPr>
        <w:br/>
        <w:t>Which is good to know and but I kind of wanted to ask you because I know you've had a lot of experience outside of the Company and how you find the succession planning process and your feelings on it.</w:t>
      </w:r>
    </w:p>
    <w:p w14:paraId="0B5C5CDC" w14:textId="77777777" w:rsidR="00DE7110" w:rsidRPr="008C4B00" w:rsidRDefault="00DE7110" w:rsidP="00DE7110">
      <w:pPr>
        <w:rPr>
          <w:color w:val="auto"/>
        </w:rPr>
      </w:pPr>
      <w:r w:rsidRPr="008C4B00">
        <w:rPr>
          <w:color w:val="auto"/>
        </w:rPr>
        <w:t>0:2:17.960 --&gt; 0:2:20.490</w:t>
      </w:r>
      <w:r w:rsidRPr="008C4B00">
        <w:rPr>
          <w:color w:val="auto"/>
        </w:rPr>
        <w:br/>
        <w:t>Interviewee C</w:t>
      </w:r>
      <w:r w:rsidRPr="008C4B00">
        <w:rPr>
          <w:color w:val="auto"/>
        </w:rPr>
        <w:br/>
        <w:t>Ohh, I find the succession planning process here.</w:t>
      </w:r>
    </w:p>
    <w:p w14:paraId="71631812" w14:textId="77777777" w:rsidR="00DE7110" w:rsidRPr="008C4B00" w:rsidRDefault="00DE7110" w:rsidP="00DE7110">
      <w:pPr>
        <w:rPr>
          <w:color w:val="auto"/>
        </w:rPr>
      </w:pPr>
      <w:r w:rsidRPr="008C4B00">
        <w:rPr>
          <w:color w:val="auto"/>
        </w:rPr>
        <w:t>0:2:21.80 --&gt; 0:2:28.430</w:t>
      </w:r>
      <w:r w:rsidRPr="008C4B00">
        <w:rPr>
          <w:color w:val="auto"/>
        </w:rPr>
        <w:br/>
        <w:t>Sinead Duffy</w:t>
      </w:r>
      <w:r w:rsidRPr="008C4B00">
        <w:rPr>
          <w:color w:val="auto"/>
        </w:rPr>
        <w:br/>
        <w:t>Or either either I'm I'm. I'm not proud. I'll. I'll take your wealth of experience. I know you're next person.</w:t>
      </w:r>
    </w:p>
    <w:p w14:paraId="019F5491" w14:textId="77777777" w:rsidR="00DE7110" w:rsidRPr="008C4B00" w:rsidRDefault="00DE7110" w:rsidP="00DE7110">
      <w:pPr>
        <w:rPr>
          <w:color w:val="auto"/>
        </w:rPr>
      </w:pPr>
      <w:r w:rsidRPr="008C4B00">
        <w:rPr>
          <w:color w:val="auto"/>
        </w:rPr>
        <w:t>0:2:27.910 --&gt; 0:2:33.260</w:t>
      </w:r>
      <w:r w:rsidRPr="008C4B00">
        <w:rPr>
          <w:color w:val="auto"/>
        </w:rPr>
        <w:br/>
        <w:t>Interviewee C</w:t>
      </w:r>
      <w:r w:rsidRPr="008C4B00">
        <w:rPr>
          <w:color w:val="auto"/>
        </w:rPr>
        <w:br/>
        <w:t>Okay. So is it in general the practise of succession planning and how I feel about it?</w:t>
      </w:r>
    </w:p>
    <w:p w14:paraId="587BF30D" w14:textId="77777777" w:rsidR="00DE7110" w:rsidRPr="008C4B00" w:rsidRDefault="00DE7110" w:rsidP="00DE7110">
      <w:pPr>
        <w:rPr>
          <w:color w:val="auto"/>
        </w:rPr>
      </w:pPr>
      <w:r w:rsidRPr="008C4B00">
        <w:rPr>
          <w:color w:val="auto"/>
        </w:rPr>
        <w:t>0:2:33.570 --&gt; 0:2:42.220</w:t>
      </w:r>
      <w:r w:rsidRPr="008C4B00">
        <w:rPr>
          <w:color w:val="auto"/>
        </w:rPr>
        <w:br/>
        <w:t>Sinead Duffy</w:t>
      </w:r>
      <w:r w:rsidRPr="008C4B00">
        <w:rPr>
          <w:color w:val="auto"/>
        </w:rPr>
        <w:br/>
        <w:t>Yeah, exactly. And then do you think that there is a there is space for data analysis in it and if so, what would that look like?</w:t>
      </w:r>
    </w:p>
    <w:p w14:paraId="2628124A" w14:textId="77777777" w:rsidR="00DE7110" w:rsidRPr="008C4B00" w:rsidRDefault="00DE7110" w:rsidP="00DE7110">
      <w:pPr>
        <w:rPr>
          <w:color w:val="auto"/>
        </w:rPr>
      </w:pPr>
      <w:r w:rsidRPr="008C4B00">
        <w:rPr>
          <w:color w:val="auto"/>
        </w:rPr>
        <w:t>0:2:42.340 --&gt; 0:3:7.300</w:t>
      </w:r>
      <w:r w:rsidRPr="008C4B00">
        <w:rPr>
          <w:color w:val="auto"/>
        </w:rPr>
        <w:br/>
        <w:t>Interviewee C</w:t>
      </w:r>
      <w:r w:rsidRPr="008C4B00">
        <w:rPr>
          <w:color w:val="auto"/>
        </w:rPr>
        <w:br/>
        <w:t>Yeah, absolutely. There is an absolute huge space for data analysis in it, because I think the key thing around succession planning is that it has to work for the business. So I have worked in businesses where at employer A, for instance, it was such an integral part of the work that they did and they truly believed in investing in kind of key successors.</w:t>
      </w:r>
    </w:p>
    <w:p w14:paraId="6A527AA5" w14:textId="77777777" w:rsidR="00DE7110" w:rsidRPr="008C4B00" w:rsidRDefault="00DE7110" w:rsidP="00DE7110">
      <w:pPr>
        <w:rPr>
          <w:color w:val="auto"/>
        </w:rPr>
      </w:pPr>
      <w:r w:rsidRPr="008C4B00">
        <w:rPr>
          <w:color w:val="auto"/>
        </w:rPr>
        <w:t>0:3:7.460 --&gt; 0:3:37.670</w:t>
      </w:r>
      <w:r w:rsidRPr="008C4B00">
        <w:rPr>
          <w:color w:val="auto"/>
        </w:rPr>
        <w:br/>
        <w:t>Interviewee C</w:t>
      </w:r>
      <w:r w:rsidRPr="008C4B00">
        <w:rPr>
          <w:color w:val="auto"/>
        </w:rPr>
        <w:br/>
        <w:t>Planning it and then utilising that data in order to look at moving people around, giving them the right experiences, understanding what experiences are needed and when people were appointed internally, you could always see that there were part of the succession. So it has really worked and they leave her succession and it supported the business and they the business was doing really well. If I looked at all of the CEO, they were all Internet internally greened.</w:t>
      </w:r>
    </w:p>
    <w:p w14:paraId="7937FD01" w14:textId="77777777" w:rsidR="00DE7110" w:rsidRPr="008C4B00" w:rsidRDefault="00DE7110" w:rsidP="00DE7110">
      <w:pPr>
        <w:rPr>
          <w:color w:val="auto"/>
        </w:rPr>
      </w:pPr>
      <w:r w:rsidRPr="008C4B00">
        <w:rPr>
          <w:color w:val="auto"/>
        </w:rPr>
        <w:lastRenderedPageBreak/>
        <w:t>0:3:37.770 --&gt; 0:3:40.780</w:t>
      </w:r>
      <w:r w:rsidRPr="008C4B00">
        <w:rPr>
          <w:color w:val="auto"/>
        </w:rPr>
        <w:br/>
        <w:t>Interviewee C</w:t>
      </w:r>
      <w:r w:rsidRPr="008C4B00">
        <w:rPr>
          <w:color w:val="auto"/>
        </w:rPr>
        <w:br/>
        <w:t>At employer A, which was kind of really, really great.</w:t>
      </w:r>
    </w:p>
    <w:p w14:paraId="73F2133C" w14:textId="77777777" w:rsidR="00DE7110" w:rsidRPr="008C4B00" w:rsidRDefault="00DE7110" w:rsidP="00DE7110">
      <w:pPr>
        <w:rPr>
          <w:color w:val="auto"/>
        </w:rPr>
      </w:pPr>
      <w:r w:rsidRPr="008C4B00">
        <w:rPr>
          <w:color w:val="auto"/>
        </w:rPr>
        <w:t>0:3:42.550 --&gt; 0:3:49.660</w:t>
      </w:r>
      <w:r w:rsidRPr="008C4B00">
        <w:rPr>
          <w:color w:val="auto"/>
        </w:rPr>
        <w:br/>
        <w:t>Interviewee C</w:t>
      </w:r>
      <w:r w:rsidRPr="008C4B00">
        <w:rPr>
          <w:color w:val="auto"/>
        </w:rPr>
        <w:br/>
        <w:t>An organisation Rd didn't work was employer B where from a financial services perspective there was.</w:t>
      </w:r>
    </w:p>
    <w:p w14:paraId="28D8D903" w14:textId="77777777" w:rsidR="00DE7110" w:rsidRPr="008C4B00" w:rsidRDefault="00DE7110" w:rsidP="00DE7110">
      <w:pPr>
        <w:rPr>
          <w:color w:val="auto"/>
        </w:rPr>
      </w:pPr>
      <w:r w:rsidRPr="008C4B00">
        <w:rPr>
          <w:color w:val="auto"/>
        </w:rPr>
        <w:t>0:3:49.810 --&gt; 0:4:19.850</w:t>
      </w:r>
      <w:r w:rsidRPr="008C4B00">
        <w:rPr>
          <w:color w:val="auto"/>
        </w:rPr>
        <w:br/>
        <w:t>Interviewee C</w:t>
      </w:r>
      <w:r w:rsidRPr="008C4B00">
        <w:rPr>
          <w:color w:val="auto"/>
        </w:rPr>
        <w:br/>
        <w:t>Requirement from a regulatory body to do succession planning in order to mitigate risks and in terms of business continuity. And so people didn't really believe in the practise, they just felt like they had to do it because it's part of a regulatory requirement and there it didn't work. You would kind of see a lot of people on the succession plan because they just put their fingers in the air. There wasn't really a criteria to kind of measure it on. And so the plants.</w:t>
      </w:r>
    </w:p>
    <w:p w14:paraId="220A1771" w14:textId="77777777" w:rsidR="00DE7110" w:rsidRPr="008C4B00" w:rsidRDefault="00DE7110" w:rsidP="00DE7110">
      <w:pPr>
        <w:rPr>
          <w:color w:val="auto"/>
        </w:rPr>
      </w:pPr>
      <w:r w:rsidRPr="008C4B00">
        <w:rPr>
          <w:color w:val="auto"/>
        </w:rPr>
        <w:t>0:4:19.950 --&gt; 0:4:21.640</w:t>
      </w:r>
      <w:r w:rsidRPr="008C4B00">
        <w:rPr>
          <w:color w:val="auto"/>
        </w:rPr>
        <w:br/>
        <w:t>Interviewee C</w:t>
      </w:r>
      <w:r w:rsidRPr="008C4B00">
        <w:rPr>
          <w:color w:val="auto"/>
        </w:rPr>
        <w:br/>
        <w:t>South were not activated.</w:t>
      </w:r>
    </w:p>
    <w:p w14:paraId="78320B3C" w14:textId="77777777" w:rsidR="00DE7110" w:rsidRPr="008C4B00" w:rsidRDefault="00DE7110" w:rsidP="00DE7110">
      <w:pPr>
        <w:rPr>
          <w:color w:val="auto"/>
        </w:rPr>
      </w:pPr>
      <w:r w:rsidRPr="008C4B00">
        <w:rPr>
          <w:color w:val="auto"/>
        </w:rPr>
        <w:t>0:4:22.630 --&gt; 0:4:23.40</w:t>
      </w:r>
      <w:r w:rsidRPr="008C4B00">
        <w:rPr>
          <w:color w:val="auto"/>
        </w:rPr>
        <w:br/>
        <w:t>Sinead Duffy</w:t>
      </w:r>
      <w:r w:rsidRPr="008C4B00">
        <w:rPr>
          <w:color w:val="auto"/>
        </w:rPr>
        <w:br/>
        <w:t>OK.</w:t>
      </w:r>
    </w:p>
    <w:p w14:paraId="32E5FE0D" w14:textId="77777777" w:rsidR="00DE7110" w:rsidRPr="008C4B00" w:rsidRDefault="00DE7110" w:rsidP="00DE7110">
      <w:pPr>
        <w:rPr>
          <w:color w:val="auto"/>
        </w:rPr>
      </w:pPr>
      <w:r w:rsidRPr="008C4B00">
        <w:rPr>
          <w:color w:val="auto"/>
        </w:rPr>
        <w:t>0:4:22.570 --&gt; 0:4:52.300</w:t>
      </w:r>
      <w:r w:rsidRPr="008C4B00">
        <w:rPr>
          <w:color w:val="auto"/>
        </w:rPr>
        <w:br/>
        <w:t>Interviewee C</w:t>
      </w:r>
      <w:r w:rsidRPr="008C4B00">
        <w:rPr>
          <w:color w:val="auto"/>
        </w:rPr>
        <w:br/>
        <w:t>And so here it the Company. I can truly say that we believe in the practise and that we utilise the practise to our advantage to make sure that we have the best people in the in the right, the right talent and the right roles at the right time and to also kind of understand how do we need to move people in order to get them the experiences for them to move into bigger, greater roles that deliver more impact travel to us as a business and.</w:t>
      </w:r>
    </w:p>
    <w:p w14:paraId="3C4FF8F0" w14:textId="77777777" w:rsidR="00DE7110" w:rsidRPr="008C4B00" w:rsidRDefault="00DE7110" w:rsidP="00DE7110">
      <w:pPr>
        <w:rPr>
          <w:color w:val="auto"/>
        </w:rPr>
      </w:pPr>
      <w:r w:rsidRPr="008C4B00">
        <w:rPr>
          <w:color w:val="auto"/>
        </w:rPr>
        <w:t>0:4:53.100 --&gt; 0:5:6.970</w:t>
      </w:r>
      <w:r w:rsidRPr="008C4B00">
        <w:rPr>
          <w:color w:val="auto"/>
        </w:rPr>
        <w:br/>
        <w:t>Interviewee C</w:t>
      </w:r>
      <w:r w:rsidRPr="008C4B00">
        <w:rPr>
          <w:color w:val="auto"/>
        </w:rPr>
        <w:br/>
        <w:t>That's why I feel like succession planning. You has to work for the business and has to be an integral part, and people need to believe in it in order to make it work in terms of data.</w:t>
      </w:r>
    </w:p>
    <w:p w14:paraId="630DDC36" w14:textId="77777777" w:rsidR="00DE7110" w:rsidRPr="008C4B00" w:rsidRDefault="00DE7110" w:rsidP="00DE7110">
      <w:pPr>
        <w:rPr>
          <w:color w:val="auto"/>
        </w:rPr>
      </w:pPr>
      <w:r w:rsidRPr="008C4B00">
        <w:rPr>
          <w:color w:val="auto"/>
        </w:rPr>
        <w:t>0:5:7.890 --&gt; 0:5:10.100</w:t>
      </w:r>
      <w:r w:rsidRPr="008C4B00">
        <w:rPr>
          <w:color w:val="auto"/>
        </w:rPr>
        <w:br/>
        <w:t>Interviewee C</w:t>
      </w:r>
      <w:r w:rsidRPr="008C4B00">
        <w:rPr>
          <w:color w:val="auto"/>
        </w:rPr>
        <w:br/>
        <w:t>It's so important because.</w:t>
      </w:r>
    </w:p>
    <w:p w14:paraId="25C5F955" w14:textId="77777777" w:rsidR="00DE7110" w:rsidRPr="008C4B00" w:rsidRDefault="00DE7110" w:rsidP="00DE7110">
      <w:pPr>
        <w:rPr>
          <w:color w:val="auto"/>
        </w:rPr>
      </w:pPr>
      <w:r w:rsidRPr="008C4B00">
        <w:rPr>
          <w:color w:val="auto"/>
        </w:rPr>
        <w:t>0:5:11.110 --&gt; 0:5:41.300</w:t>
      </w:r>
      <w:r w:rsidRPr="008C4B00">
        <w:rPr>
          <w:color w:val="auto"/>
        </w:rPr>
        <w:br/>
        <w:t>Interviewee C</w:t>
      </w:r>
      <w:r w:rsidRPr="008C4B00">
        <w:rPr>
          <w:color w:val="auto"/>
        </w:rPr>
        <w:br/>
        <w:t>Just simple data such as has our succession plan actually been activated, so when we appoint someone internally into a senior role, so drop rate 14 and above all UL t -, 1 where we should have succession plans. Has this person actually been on a succession plan or pool or not? So you can kind of with that data kind of say actually our practises working or it's not or maybe it's the mindset or the operating model or whatever it is. So having that data is super important.</w:t>
      </w:r>
    </w:p>
    <w:p w14:paraId="36FAF311" w14:textId="77777777" w:rsidR="00DE7110" w:rsidRPr="008C4B00" w:rsidRDefault="00DE7110" w:rsidP="00DE7110">
      <w:pPr>
        <w:rPr>
          <w:color w:val="auto"/>
        </w:rPr>
      </w:pPr>
      <w:r w:rsidRPr="008C4B00">
        <w:rPr>
          <w:color w:val="auto"/>
        </w:rPr>
        <w:lastRenderedPageBreak/>
        <w:t>0:5:41.480 --&gt; 0:5:52.190</w:t>
      </w:r>
      <w:r w:rsidRPr="008C4B00">
        <w:rPr>
          <w:color w:val="auto"/>
        </w:rPr>
        <w:br/>
        <w:t>Interviewee C</w:t>
      </w:r>
      <w:r w:rsidRPr="008C4B00">
        <w:rPr>
          <w:color w:val="auto"/>
        </w:rPr>
        <w:br/>
        <w:t>Another data that we really need and succession planning is when you look at the readiness categories. So you have ready zero to two. You have ready to to five, you have ready 5 plus.</w:t>
      </w:r>
    </w:p>
    <w:p w14:paraId="544BAE10" w14:textId="77777777" w:rsidR="00DE7110" w:rsidRPr="008C4B00" w:rsidRDefault="00DE7110" w:rsidP="00DE7110">
      <w:pPr>
        <w:rPr>
          <w:color w:val="auto"/>
        </w:rPr>
      </w:pPr>
      <w:r w:rsidRPr="008C4B00">
        <w:rPr>
          <w:color w:val="auto"/>
        </w:rPr>
        <w:t>0:5:52.640 --&gt; 0:5:53.330</w:t>
      </w:r>
      <w:r w:rsidRPr="008C4B00">
        <w:rPr>
          <w:color w:val="auto"/>
        </w:rPr>
        <w:br/>
        <w:t>Sinead Duffy</w:t>
      </w:r>
      <w:r w:rsidRPr="008C4B00">
        <w:rPr>
          <w:color w:val="auto"/>
        </w:rPr>
        <w:br/>
        <w:t>OK.</w:t>
      </w:r>
    </w:p>
    <w:p w14:paraId="76618250" w14:textId="77777777" w:rsidR="00DE7110" w:rsidRPr="008C4B00" w:rsidRDefault="00DE7110" w:rsidP="00DE7110">
      <w:pPr>
        <w:rPr>
          <w:color w:val="auto"/>
        </w:rPr>
      </w:pPr>
      <w:r w:rsidRPr="008C4B00">
        <w:rPr>
          <w:color w:val="auto"/>
        </w:rPr>
        <w:t>0:5:52.960 --&gt; 0:6:23.250</w:t>
      </w:r>
      <w:r w:rsidRPr="008C4B00">
        <w:rPr>
          <w:color w:val="auto"/>
        </w:rPr>
        <w:br/>
        <w:t>Interviewee C</w:t>
      </w:r>
      <w:r w:rsidRPr="008C4B00">
        <w:rPr>
          <w:color w:val="auto"/>
        </w:rPr>
        <w:br/>
        <w:t>And so we need to see people moving from those readiness categories into others. And so kind of just having data on the movement of people are moving would be amazing or kind of looking at data on high potentials on succession plans, ideally 100% of hypertension should be unsuccessful plan. But it doesn't mean that all success, 100% of successes need to be high potential, but just kind of like that data to make sure that our talent.</w:t>
      </w:r>
    </w:p>
    <w:p w14:paraId="15D1237D" w14:textId="77777777" w:rsidR="00DE7110" w:rsidRPr="008C4B00" w:rsidRDefault="00DE7110" w:rsidP="00DE7110">
      <w:pPr>
        <w:rPr>
          <w:color w:val="auto"/>
        </w:rPr>
      </w:pPr>
      <w:r w:rsidRPr="008C4B00">
        <w:rPr>
          <w:color w:val="auto"/>
        </w:rPr>
        <w:t>0:6:23.320 --&gt; 0:6:36.900</w:t>
      </w:r>
      <w:r w:rsidRPr="008C4B00">
        <w:rPr>
          <w:color w:val="auto"/>
        </w:rPr>
        <w:br/>
        <w:t>Interviewee C</w:t>
      </w:r>
      <w:r w:rsidRPr="008C4B00">
        <w:rPr>
          <w:color w:val="auto"/>
        </w:rPr>
        <w:br/>
        <w:t>Practises are also integrated. It's a talent segmentation as feeding succession planning basically and so there's a lot of data that we need in order to make this really helpful. You know, I could go on and on.</w:t>
      </w:r>
    </w:p>
    <w:p w14:paraId="134B1F98" w14:textId="77777777" w:rsidR="00DE7110" w:rsidRPr="008C4B00" w:rsidRDefault="00DE7110" w:rsidP="00DE7110">
      <w:pPr>
        <w:rPr>
          <w:color w:val="auto"/>
        </w:rPr>
      </w:pPr>
      <w:r w:rsidRPr="008C4B00">
        <w:rPr>
          <w:color w:val="auto"/>
        </w:rPr>
        <w:t>0:6:39.320 --&gt; 0:7:7.450</w:t>
      </w:r>
      <w:r w:rsidRPr="008C4B00">
        <w:rPr>
          <w:color w:val="auto"/>
        </w:rPr>
        <w:br/>
        <w:t>Sinead Duffy</w:t>
      </w:r>
      <w:r w:rsidRPr="008C4B00">
        <w:rPr>
          <w:color w:val="auto"/>
        </w:rPr>
        <w:br/>
        <w:t>No, but it it is an interest for me. It's interesting because I wouldn't have been so gung ho about it. And for me, I think we we invest a lot in training, we we spend loads of money like I know you guys have just finished the the employees distance programme for across Europe and I know in, in THE COMPANY we do a lot, they do a lot of training as well. So the company is has there's such a fantastic resources out there and that's why I think it's really important to kind of maybe.</w:t>
      </w:r>
    </w:p>
    <w:p w14:paraId="4407D200" w14:textId="77777777" w:rsidR="00DE7110" w:rsidRPr="008C4B00" w:rsidRDefault="00DE7110" w:rsidP="00DE7110">
      <w:pPr>
        <w:rPr>
          <w:color w:val="auto"/>
        </w:rPr>
      </w:pPr>
      <w:r w:rsidRPr="008C4B00">
        <w:rPr>
          <w:color w:val="auto"/>
        </w:rPr>
        <w:t>0:7:7.530 --&gt; 0:7:13.160</w:t>
      </w:r>
      <w:r w:rsidRPr="008C4B00">
        <w:rPr>
          <w:color w:val="auto"/>
        </w:rPr>
        <w:br/>
        <w:t>Sinead Duffy</w:t>
      </w:r>
      <w:r w:rsidRPr="008C4B00">
        <w:rPr>
          <w:color w:val="auto"/>
        </w:rPr>
        <w:br/>
        <w:t>See if there's a link between the two and can one be used to enhance the other and again.</w:t>
      </w:r>
    </w:p>
    <w:p w14:paraId="7B102449" w14:textId="77777777" w:rsidR="00DE7110" w:rsidRPr="008C4B00" w:rsidRDefault="00DE7110" w:rsidP="00DE7110">
      <w:pPr>
        <w:rPr>
          <w:color w:val="auto"/>
        </w:rPr>
      </w:pPr>
      <w:r w:rsidRPr="008C4B00">
        <w:rPr>
          <w:color w:val="auto"/>
        </w:rPr>
        <w:t>0:7:21.890 --&gt; 0:7:22.320</w:t>
      </w:r>
      <w:r w:rsidRPr="008C4B00">
        <w:rPr>
          <w:color w:val="auto"/>
        </w:rPr>
        <w:br/>
        <w:t>Sinead Duffy</w:t>
      </w:r>
      <w:r w:rsidRPr="008C4B00">
        <w:rPr>
          <w:color w:val="auto"/>
        </w:rPr>
        <w:br/>
        <w:t>Yeah.</w:t>
      </w:r>
    </w:p>
    <w:p w14:paraId="354D0001" w14:textId="77777777" w:rsidR="00DE7110" w:rsidRPr="008C4B00" w:rsidRDefault="00DE7110" w:rsidP="00DE7110">
      <w:pPr>
        <w:rPr>
          <w:color w:val="auto"/>
        </w:rPr>
      </w:pPr>
      <w:r w:rsidRPr="008C4B00">
        <w:rPr>
          <w:color w:val="auto"/>
        </w:rPr>
        <w:t>0:7:31.280 --&gt; 0:7:31.730</w:t>
      </w:r>
      <w:r w:rsidRPr="008C4B00">
        <w:rPr>
          <w:color w:val="auto"/>
        </w:rPr>
        <w:br/>
        <w:t>Sinead Duffy</w:t>
      </w:r>
      <w:r w:rsidRPr="008C4B00">
        <w:rPr>
          <w:color w:val="auto"/>
        </w:rPr>
        <w:br/>
        <w:t>Yeah.</w:t>
      </w:r>
    </w:p>
    <w:p w14:paraId="6605E706" w14:textId="77777777" w:rsidR="00DE7110" w:rsidRPr="008C4B00" w:rsidRDefault="00DE7110" w:rsidP="00DE7110">
      <w:pPr>
        <w:rPr>
          <w:color w:val="auto"/>
        </w:rPr>
      </w:pPr>
      <w:r w:rsidRPr="008C4B00">
        <w:rPr>
          <w:color w:val="auto"/>
        </w:rPr>
        <w:t>0:7:13.460 --&gt; 0:7:43.420</w:t>
      </w:r>
      <w:r w:rsidRPr="008C4B00">
        <w:rPr>
          <w:color w:val="auto"/>
        </w:rPr>
        <w:br/>
        <w:t>Interviewee C</w:t>
      </w:r>
      <w:r w:rsidRPr="008C4B00">
        <w:rPr>
          <w:color w:val="auto"/>
        </w:rPr>
        <w:br/>
        <w:t xml:space="preserve">And I also would see it much broader than that, Sinead. I would not only kind of look at the training because that's only 10% education is just 10%. I would also look at things like mobility packages, how much as an organisation actually do we spend on mobility in order for our people to get the right experience. And I can say it's extortionate. It's much more than any other company that I worked </w:t>
      </w:r>
      <w:r w:rsidRPr="008C4B00">
        <w:rPr>
          <w:color w:val="auto"/>
        </w:rPr>
        <w:lastRenderedPageBreak/>
        <w:t>with. And so you need to kind of like almost combine different measures and kind of stop thinking more holistically around what.</w:t>
      </w:r>
    </w:p>
    <w:p w14:paraId="0B7CC805" w14:textId="77777777" w:rsidR="00DE7110" w:rsidRPr="008C4B00" w:rsidRDefault="00DE7110" w:rsidP="00DE7110">
      <w:pPr>
        <w:rPr>
          <w:color w:val="auto"/>
        </w:rPr>
      </w:pPr>
      <w:r w:rsidRPr="008C4B00">
        <w:rPr>
          <w:color w:val="auto"/>
        </w:rPr>
        <w:t>0:7:54.910 --&gt; 0:7:55.440</w:t>
      </w:r>
      <w:r w:rsidRPr="008C4B00">
        <w:rPr>
          <w:color w:val="auto"/>
        </w:rPr>
        <w:br/>
        <w:t>Sinead Duffy</w:t>
      </w:r>
      <w:r w:rsidRPr="008C4B00">
        <w:rPr>
          <w:color w:val="auto"/>
        </w:rPr>
        <w:br/>
        <w:t>Okay.</w:t>
      </w:r>
    </w:p>
    <w:p w14:paraId="4D121E70" w14:textId="77777777" w:rsidR="00DE7110" w:rsidRPr="008C4B00" w:rsidRDefault="00DE7110" w:rsidP="00DE7110">
      <w:pPr>
        <w:rPr>
          <w:color w:val="auto"/>
        </w:rPr>
      </w:pPr>
      <w:r w:rsidRPr="008C4B00">
        <w:rPr>
          <w:color w:val="auto"/>
        </w:rPr>
        <w:t>0:7:43.500 --&gt; 0:8:2.590</w:t>
      </w:r>
      <w:r w:rsidRPr="008C4B00">
        <w:rPr>
          <w:color w:val="auto"/>
        </w:rPr>
        <w:br/>
        <w:t>Interviewee C</w:t>
      </w:r>
      <w:r w:rsidRPr="008C4B00">
        <w:rPr>
          <w:color w:val="auto"/>
        </w:rPr>
        <w:br/>
        <w:t>Actually contributes towards somebody being ready for a succession role. It's primarily experiences. It's also visibility and it is the skills and knowledge. And so if you kind of combine the three, visibility is a little bit more harder to quantify in terms of investment. But the other two definitely.</w:t>
      </w:r>
    </w:p>
    <w:p w14:paraId="4B26987C" w14:textId="77777777" w:rsidR="00DE7110" w:rsidRPr="008C4B00" w:rsidRDefault="00DE7110" w:rsidP="00DE7110">
      <w:pPr>
        <w:rPr>
          <w:color w:val="auto"/>
        </w:rPr>
      </w:pPr>
      <w:r w:rsidRPr="008C4B00">
        <w:rPr>
          <w:color w:val="auto"/>
        </w:rPr>
        <w:t>0:8:20.130 --&gt; 0:8:20.480</w:t>
      </w:r>
      <w:r w:rsidRPr="008C4B00">
        <w:rPr>
          <w:color w:val="auto"/>
        </w:rPr>
        <w:br/>
        <w:t>Interviewee C</w:t>
      </w:r>
      <w:r w:rsidRPr="008C4B00">
        <w:rPr>
          <w:color w:val="auto"/>
        </w:rPr>
        <w:br/>
        <w:t>Yeah.</w:t>
      </w:r>
    </w:p>
    <w:p w14:paraId="22B4B92C" w14:textId="77777777" w:rsidR="00DE7110" w:rsidRPr="008C4B00" w:rsidRDefault="00DE7110" w:rsidP="00DE7110">
      <w:pPr>
        <w:rPr>
          <w:color w:val="auto"/>
        </w:rPr>
      </w:pPr>
      <w:r w:rsidRPr="008C4B00">
        <w:rPr>
          <w:color w:val="auto"/>
        </w:rPr>
        <w:t>0:8:3.120 --&gt; 0:8:22.150</w:t>
      </w:r>
      <w:r w:rsidRPr="008C4B00">
        <w:rPr>
          <w:color w:val="auto"/>
        </w:rPr>
        <w:br/>
        <w:t>Sinead Duffy</w:t>
      </w:r>
      <w:r w:rsidRPr="008C4B00">
        <w:rPr>
          <w:color w:val="auto"/>
        </w:rPr>
        <w:br/>
        <w:t>Yeah, okay, that's really interesting cause I hadn't thought of that. And I suppose I've had to the nature of this is that I've had only look at at learning, but as a future opportunities, I think it's it kind of does widen it open like you could because you could if you have access to the data you could link all of them and see because it's something.</w:t>
      </w:r>
    </w:p>
    <w:p w14:paraId="0A308496" w14:textId="77777777" w:rsidR="00DE7110" w:rsidRPr="008C4B00" w:rsidRDefault="00DE7110" w:rsidP="00DE7110">
      <w:pPr>
        <w:rPr>
          <w:color w:val="auto"/>
        </w:rPr>
      </w:pPr>
      <w:r w:rsidRPr="008C4B00">
        <w:rPr>
          <w:color w:val="auto"/>
        </w:rPr>
        <w:t>0:8:25.690 --&gt; 0:8:26.10</w:t>
      </w:r>
      <w:r w:rsidRPr="008C4B00">
        <w:rPr>
          <w:color w:val="auto"/>
        </w:rPr>
        <w:br/>
        <w:t>Sinead Duffy</w:t>
      </w:r>
      <w:r w:rsidRPr="008C4B00">
        <w:rPr>
          <w:color w:val="auto"/>
        </w:rPr>
        <w:br/>
        <w:t>We will.</w:t>
      </w:r>
    </w:p>
    <w:p w14:paraId="025B196E" w14:textId="77777777" w:rsidR="00DE7110" w:rsidRPr="008C4B00" w:rsidRDefault="00DE7110" w:rsidP="00DE7110">
      <w:pPr>
        <w:rPr>
          <w:color w:val="auto"/>
        </w:rPr>
      </w:pPr>
      <w:r w:rsidRPr="008C4B00">
        <w:rPr>
          <w:color w:val="auto"/>
        </w:rPr>
        <w:t>0:8:29.320 --&gt; 0:8:29.610</w:t>
      </w:r>
      <w:r w:rsidRPr="008C4B00">
        <w:rPr>
          <w:color w:val="auto"/>
        </w:rPr>
        <w:br/>
        <w:t>Sinead Duffy</w:t>
      </w:r>
      <w:r w:rsidRPr="008C4B00">
        <w:rPr>
          <w:color w:val="auto"/>
        </w:rPr>
        <w:br/>
        <w:t>Yeah.</w:t>
      </w:r>
    </w:p>
    <w:p w14:paraId="7BEB4781" w14:textId="77777777" w:rsidR="00DE7110" w:rsidRPr="008C4B00" w:rsidRDefault="00DE7110" w:rsidP="00DE7110">
      <w:pPr>
        <w:rPr>
          <w:color w:val="auto"/>
        </w:rPr>
      </w:pPr>
      <w:r w:rsidRPr="008C4B00">
        <w:rPr>
          <w:color w:val="auto"/>
        </w:rPr>
        <w:t>0:8:21.300 --&gt; 0:8:52.310</w:t>
      </w:r>
      <w:r w:rsidRPr="008C4B00">
        <w:rPr>
          <w:color w:val="auto"/>
        </w:rPr>
        <w:br/>
        <w:t>Interviewee C</w:t>
      </w:r>
      <w:r w:rsidRPr="008C4B00">
        <w:rPr>
          <w:color w:val="auto"/>
        </w:rPr>
        <w:br/>
        <w:t>So, like, look at Candidate A. She's on a mobility contract. She's on a succession plan. Candidate  B and mobility. He's on a succession plan, you know. Then you kind of look at Candidate C. I don't know if he's on on a mobility or not on an international assignment or not, but you look at Candidate D, you look at Candidate E, definitely on success. You know, you kind of look at all of the people that are moving around who are successors and you can easily pull that data together for Europe and kind of say this is how much we spend at job grade.</w:t>
      </w:r>
    </w:p>
    <w:p w14:paraId="0C232910" w14:textId="77777777" w:rsidR="00DE7110" w:rsidRPr="008C4B00" w:rsidRDefault="00DE7110" w:rsidP="00DE7110">
      <w:pPr>
        <w:rPr>
          <w:color w:val="auto"/>
        </w:rPr>
      </w:pPr>
      <w:r w:rsidRPr="008C4B00">
        <w:rPr>
          <w:color w:val="auto"/>
        </w:rPr>
        <w:t>0:8:52.380 --&gt; 0:9:0.820</w:t>
      </w:r>
      <w:r w:rsidRPr="008C4B00">
        <w:rPr>
          <w:color w:val="auto"/>
        </w:rPr>
        <w:br/>
        <w:t>Interviewee C</w:t>
      </w:r>
      <w:r w:rsidRPr="008C4B00">
        <w:rPr>
          <w:color w:val="auto"/>
        </w:rPr>
        <w:br/>
        <w:t>14 and above, this is how much our own, like an international assignment to get the experiences that they need, even STAS, you know, like all of this.</w:t>
      </w:r>
    </w:p>
    <w:p w14:paraId="3BEB0555" w14:textId="77777777" w:rsidR="00DE7110" w:rsidRPr="008C4B00" w:rsidRDefault="00DE7110" w:rsidP="00DE7110">
      <w:pPr>
        <w:rPr>
          <w:color w:val="auto"/>
        </w:rPr>
      </w:pPr>
      <w:r w:rsidRPr="008C4B00">
        <w:rPr>
          <w:color w:val="auto"/>
        </w:rPr>
        <w:t>0:9:1.960 --&gt; 0:9:3.630</w:t>
      </w:r>
      <w:r w:rsidRPr="008C4B00">
        <w:rPr>
          <w:color w:val="auto"/>
        </w:rPr>
        <w:br/>
        <w:t>Interviewee C</w:t>
      </w:r>
      <w:r w:rsidRPr="008C4B00">
        <w:rPr>
          <w:color w:val="auto"/>
        </w:rPr>
        <w:br/>
        <w:t>Sorry I couldn't come on and talk.</w:t>
      </w:r>
    </w:p>
    <w:p w14:paraId="42386266" w14:textId="77777777" w:rsidR="00DE7110" w:rsidRPr="008C4B00" w:rsidRDefault="00DE7110" w:rsidP="00DE7110">
      <w:pPr>
        <w:rPr>
          <w:color w:val="auto"/>
        </w:rPr>
      </w:pPr>
      <w:r w:rsidRPr="008C4B00">
        <w:rPr>
          <w:color w:val="auto"/>
        </w:rPr>
        <w:lastRenderedPageBreak/>
        <w:t>0:9:3.910 --&gt; 0:9:7.950</w:t>
      </w:r>
      <w:r w:rsidRPr="008C4B00">
        <w:rPr>
          <w:color w:val="auto"/>
        </w:rPr>
        <w:br/>
        <w:t>Sinead Duffy</w:t>
      </w:r>
      <w:r w:rsidRPr="008C4B00">
        <w:rPr>
          <w:color w:val="auto"/>
        </w:rPr>
        <w:br/>
        <w:t>No, but it's it is, and I think that there it's an area that.</w:t>
      </w:r>
    </w:p>
    <w:p w14:paraId="0823B8B4" w14:textId="77777777" w:rsidR="00DE7110" w:rsidRPr="008C4B00" w:rsidRDefault="00DE7110" w:rsidP="00DE7110">
      <w:pPr>
        <w:rPr>
          <w:color w:val="auto"/>
        </w:rPr>
      </w:pPr>
      <w:r w:rsidRPr="008C4B00">
        <w:rPr>
          <w:color w:val="auto"/>
        </w:rPr>
        <w:t>0:9:8.640 --&gt; 0:9:10.790</w:t>
      </w:r>
      <w:r w:rsidRPr="008C4B00">
        <w:rPr>
          <w:color w:val="auto"/>
        </w:rPr>
        <w:br/>
        <w:t>Sinead Duffy</w:t>
      </w:r>
      <w:r w:rsidRPr="008C4B00">
        <w:rPr>
          <w:color w:val="auto"/>
        </w:rPr>
        <w:br/>
        <w:t>I think hasn't been given.</w:t>
      </w:r>
    </w:p>
    <w:p w14:paraId="5D71761B" w14:textId="77777777" w:rsidR="00DE7110" w:rsidRPr="008C4B00" w:rsidRDefault="00DE7110" w:rsidP="00DE7110">
      <w:pPr>
        <w:rPr>
          <w:color w:val="auto"/>
        </w:rPr>
      </w:pPr>
      <w:r w:rsidRPr="008C4B00">
        <w:rPr>
          <w:color w:val="auto"/>
        </w:rPr>
        <w:t>0:9:11.600 --&gt; 0:9:26.120</w:t>
      </w:r>
      <w:r w:rsidRPr="008C4B00">
        <w:rPr>
          <w:color w:val="auto"/>
        </w:rPr>
        <w:br/>
        <w:t>Sinead Duffy</w:t>
      </w:r>
      <w:r w:rsidRPr="008C4B00">
        <w:rPr>
          <w:color w:val="auto"/>
        </w:rPr>
        <w:br/>
        <w:t>Well, I don't know. I find that in HR and definitely in the literature, there's no research out there on using heat or data and learning data in this way. And like it's very difficult to get hit or lead.</w:t>
      </w:r>
    </w:p>
    <w:p w14:paraId="64CCC3CC" w14:textId="77777777" w:rsidR="00DE7110" w:rsidRPr="008C4B00" w:rsidRDefault="00DE7110" w:rsidP="00DE7110">
      <w:pPr>
        <w:rPr>
          <w:color w:val="auto"/>
        </w:rPr>
      </w:pPr>
      <w:r w:rsidRPr="008C4B00">
        <w:rPr>
          <w:color w:val="auto"/>
        </w:rPr>
        <w:t>0:9:29.320 --&gt; 0:9:29.660</w:t>
      </w:r>
      <w:r w:rsidRPr="008C4B00">
        <w:rPr>
          <w:color w:val="auto"/>
        </w:rPr>
        <w:br/>
        <w:t>Interviewee C</w:t>
      </w:r>
      <w:r w:rsidRPr="008C4B00">
        <w:rPr>
          <w:color w:val="auto"/>
        </w:rPr>
        <w:br/>
        <w:t>Yeah.</w:t>
      </w:r>
    </w:p>
    <w:p w14:paraId="1E8048B8" w14:textId="77777777" w:rsidR="00DE7110" w:rsidRPr="008C4B00" w:rsidRDefault="00DE7110" w:rsidP="00DE7110">
      <w:pPr>
        <w:rPr>
          <w:color w:val="auto"/>
        </w:rPr>
      </w:pPr>
      <w:r w:rsidRPr="008C4B00">
        <w:rPr>
          <w:color w:val="auto"/>
        </w:rPr>
        <w:t>0:9:26.930 --&gt; 0:9:42.410</w:t>
      </w:r>
      <w:r w:rsidRPr="008C4B00">
        <w:rPr>
          <w:color w:val="auto"/>
        </w:rPr>
        <w:br/>
        <w:t>Sinead Duffy</w:t>
      </w:r>
      <w:r w:rsidRPr="008C4B00">
        <w:rPr>
          <w:color w:val="auto"/>
        </w:rPr>
        <w:br/>
        <w:t>Research being honest, it it's generally on on, I don't know, like on the processes in Haiti or something like that, or or how we can use AI to do basic things like, you know, type letters or, you know, do standard things.</w:t>
      </w:r>
    </w:p>
    <w:p w14:paraId="3A728BFE" w14:textId="77777777" w:rsidR="00DE7110" w:rsidRPr="008C4B00" w:rsidRDefault="00DE7110" w:rsidP="00DE7110">
      <w:pPr>
        <w:rPr>
          <w:color w:val="auto"/>
        </w:rPr>
      </w:pPr>
      <w:r w:rsidRPr="008C4B00">
        <w:rPr>
          <w:color w:val="auto"/>
        </w:rPr>
        <w:t>0:9:41.430 --&gt; 0:9:53.980</w:t>
      </w:r>
      <w:r w:rsidRPr="008C4B00">
        <w:rPr>
          <w:color w:val="auto"/>
        </w:rPr>
        <w:br/>
        <w:t>Interviewee C</w:t>
      </w:r>
      <w:r w:rsidRPr="008C4B00">
        <w:rPr>
          <w:color w:val="auto"/>
        </w:rPr>
        <w:br/>
        <w:t>You know what would be really interesting is if you looked at the investment that we put into grooming our successors. Even if you just take one or two versus recruiting somebody externally.</w:t>
      </w:r>
    </w:p>
    <w:p w14:paraId="57715E3F" w14:textId="77777777" w:rsidR="00DE7110" w:rsidRPr="008C4B00" w:rsidRDefault="00DE7110" w:rsidP="00DE7110">
      <w:pPr>
        <w:rPr>
          <w:color w:val="auto"/>
        </w:rPr>
      </w:pPr>
      <w:r w:rsidRPr="008C4B00">
        <w:rPr>
          <w:color w:val="auto"/>
        </w:rPr>
        <w:t>0:9:55.400 --&gt; 0:9:55.730</w:t>
      </w:r>
      <w:r w:rsidRPr="008C4B00">
        <w:rPr>
          <w:color w:val="auto"/>
        </w:rPr>
        <w:br/>
        <w:t>Sinead Duffy</w:t>
      </w:r>
      <w:r w:rsidRPr="008C4B00">
        <w:rPr>
          <w:color w:val="auto"/>
        </w:rPr>
        <w:br/>
        <w:t>Yeah.</w:t>
      </w:r>
    </w:p>
    <w:p w14:paraId="333981F6" w14:textId="77777777" w:rsidR="00DE7110" w:rsidRPr="008C4B00" w:rsidRDefault="00DE7110" w:rsidP="00DE7110">
      <w:pPr>
        <w:rPr>
          <w:color w:val="auto"/>
        </w:rPr>
      </w:pPr>
      <w:r w:rsidRPr="008C4B00">
        <w:rPr>
          <w:color w:val="auto"/>
        </w:rPr>
        <w:t>0:9:55.160 --&gt; 0:10:24.150</w:t>
      </w:r>
      <w:r w:rsidRPr="008C4B00">
        <w:rPr>
          <w:color w:val="auto"/>
        </w:rPr>
        <w:br/>
        <w:t>Interviewee C</w:t>
      </w:r>
      <w:r w:rsidRPr="008C4B00">
        <w:rPr>
          <w:color w:val="auto"/>
        </w:rPr>
        <w:br/>
        <w:t>It would be really interesting to kind of find out how that measures up and whether we as a company want to make a decision based on that. I think we'll still continue to groom and develop people internally simply because they then also have our knowledge or institutions, the relationship, the network which you can't pay for. But it's also kind of like thinking about it because either you recruit somebody externally or you develop internally for these kind of senior roles.</w:t>
      </w:r>
    </w:p>
    <w:p w14:paraId="403B837F" w14:textId="77777777" w:rsidR="00DE7110" w:rsidRPr="008C4B00" w:rsidRDefault="00DE7110" w:rsidP="00DE7110">
      <w:pPr>
        <w:rPr>
          <w:color w:val="auto"/>
        </w:rPr>
      </w:pPr>
      <w:r w:rsidRPr="008C4B00">
        <w:rPr>
          <w:color w:val="auto"/>
        </w:rPr>
        <w:t>0:10:24.600 --&gt; 0:10:51.490</w:t>
      </w:r>
      <w:r w:rsidRPr="008C4B00">
        <w:rPr>
          <w:color w:val="auto"/>
        </w:rPr>
        <w:br/>
        <w:t>Sinead Duffy</w:t>
      </w:r>
      <w:r w:rsidRPr="008C4B00">
        <w:rPr>
          <w:color w:val="auto"/>
        </w:rPr>
        <w:br/>
        <w:t>Yeah, exactly. Can I ask, do you find? And? And this is, I suppose, away from kind of away from succession planning in a way, but more open to like they hate our part of the general part of it. Do you find that there's from the business to know you work really closely with the business? Is there more requests for data like for HR to take an active part in like having dated driven results. So rather than you know?</w:t>
      </w:r>
    </w:p>
    <w:p w14:paraId="463083C4" w14:textId="77777777" w:rsidR="00DE7110" w:rsidRPr="008C4B00" w:rsidRDefault="00DE7110" w:rsidP="00DE7110">
      <w:pPr>
        <w:rPr>
          <w:color w:val="auto"/>
        </w:rPr>
      </w:pPr>
      <w:r w:rsidRPr="008C4B00">
        <w:rPr>
          <w:color w:val="auto"/>
        </w:rPr>
        <w:lastRenderedPageBreak/>
        <w:t>0:11:2.50 --&gt; 0:11:2.310</w:t>
      </w:r>
      <w:r w:rsidRPr="008C4B00">
        <w:rPr>
          <w:color w:val="auto"/>
        </w:rPr>
        <w:br/>
        <w:t>Sinead Duffy</w:t>
      </w:r>
      <w:r w:rsidRPr="008C4B00">
        <w:rPr>
          <w:color w:val="auto"/>
        </w:rPr>
        <w:br/>
        <w:t>Yeah.</w:t>
      </w:r>
    </w:p>
    <w:p w14:paraId="4E3BCDDE" w14:textId="77777777" w:rsidR="00DE7110" w:rsidRPr="008C4B00" w:rsidRDefault="00DE7110" w:rsidP="00DE7110">
      <w:pPr>
        <w:rPr>
          <w:color w:val="auto"/>
        </w:rPr>
      </w:pPr>
      <w:r w:rsidRPr="008C4B00">
        <w:rPr>
          <w:color w:val="auto"/>
        </w:rPr>
        <w:t>0:11:18.730 --&gt; 0:11:19.170</w:t>
      </w:r>
      <w:r w:rsidRPr="008C4B00">
        <w:rPr>
          <w:color w:val="auto"/>
        </w:rPr>
        <w:br/>
        <w:t>Sinead Duffy</w:t>
      </w:r>
      <w:r w:rsidRPr="008C4B00">
        <w:rPr>
          <w:color w:val="auto"/>
        </w:rPr>
        <w:br/>
        <w:t>Yeah.</w:t>
      </w:r>
    </w:p>
    <w:p w14:paraId="6755AB6B" w14:textId="77777777" w:rsidR="00DE7110" w:rsidRPr="008C4B00" w:rsidRDefault="00DE7110" w:rsidP="00DE7110">
      <w:pPr>
        <w:rPr>
          <w:color w:val="auto"/>
        </w:rPr>
      </w:pPr>
      <w:r w:rsidRPr="008C4B00">
        <w:rPr>
          <w:color w:val="auto"/>
        </w:rPr>
        <w:t>0:10:50.420 --&gt; 0:11:20.570</w:t>
      </w:r>
      <w:r w:rsidRPr="008C4B00">
        <w:rPr>
          <w:color w:val="auto"/>
        </w:rPr>
        <w:br/>
        <w:t>Interviewee C</w:t>
      </w:r>
      <w:r w:rsidRPr="008C4B00">
        <w:rPr>
          <w:color w:val="auto"/>
        </w:rPr>
        <w:br/>
        <w:t>Ohh absolutely. So I'm constantly asked about import export data so I drop grades fourteen and above or UL t -, 1 rows. How many do we import and how many people do we export? And you know because obviously some of the experiences we just not able to give them an hour OU and therefore they need to kind of be able to move out. And then similarly if we're importing too many people that means we don't give the opportunities to our people in Europe in order to grieve that pipeline. So that's kind of really important data.</w:t>
      </w:r>
    </w:p>
    <w:p w14:paraId="5C9E05AE" w14:textId="77777777" w:rsidR="00DE7110" w:rsidRPr="008C4B00" w:rsidRDefault="00DE7110" w:rsidP="00DE7110">
      <w:pPr>
        <w:rPr>
          <w:color w:val="auto"/>
        </w:rPr>
      </w:pPr>
      <w:r w:rsidRPr="008C4B00">
        <w:rPr>
          <w:color w:val="auto"/>
        </w:rPr>
        <w:t>0:11:20.640 --&gt; 0:11:32.190</w:t>
      </w:r>
      <w:r w:rsidRPr="008C4B00">
        <w:rPr>
          <w:color w:val="auto"/>
        </w:rPr>
        <w:br/>
        <w:t>Interviewee C</w:t>
      </w:r>
      <w:r w:rsidRPr="008C4B00">
        <w:rPr>
          <w:color w:val="auto"/>
        </w:rPr>
        <w:br/>
        <w:t>That they're always asking about, um. And what was the other kind of data, the hit rate amounts kind of like success in on us being on slates, you know, so it job rights 14 and above.</w:t>
      </w:r>
    </w:p>
    <w:p w14:paraId="354CCDF0" w14:textId="77777777" w:rsidR="00DE7110" w:rsidRPr="008C4B00" w:rsidRDefault="00DE7110" w:rsidP="00DE7110">
      <w:pPr>
        <w:rPr>
          <w:color w:val="auto"/>
        </w:rPr>
      </w:pPr>
      <w:r w:rsidRPr="008C4B00">
        <w:rPr>
          <w:color w:val="auto"/>
        </w:rPr>
        <w:t>0:11:32.370 --&gt; 0:11:43.10</w:t>
      </w:r>
      <w:r w:rsidRPr="008C4B00">
        <w:rPr>
          <w:color w:val="auto"/>
        </w:rPr>
        <w:br/>
        <w:t>Interviewee C</w:t>
      </w:r>
      <w:r w:rsidRPr="008C4B00">
        <w:rPr>
          <w:color w:val="auto"/>
        </w:rPr>
        <w:br/>
        <w:t>And there is no open marketplace at the moment. People cannot apply the talent and development directors put slates forward in kind of say, you know, these are the kind of people that we would like to.</w:t>
      </w:r>
    </w:p>
    <w:p w14:paraId="5E852EFA" w14:textId="77777777" w:rsidR="00DE7110" w:rsidRPr="008C4B00" w:rsidRDefault="00DE7110" w:rsidP="00DE7110">
      <w:pPr>
        <w:rPr>
          <w:color w:val="auto"/>
        </w:rPr>
      </w:pPr>
      <w:r w:rsidRPr="008C4B00">
        <w:rPr>
          <w:color w:val="auto"/>
        </w:rPr>
        <w:t>0:11:43.550 --&gt; 0:12:0.110</w:t>
      </w:r>
      <w:r w:rsidRPr="008C4B00">
        <w:rPr>
          <w:color w:val="auto"/>
        </w:rPr>
        <w:br/>
        <w:t>Interviewee C</w:t>
      </w:r>
      <w:r w:rsidRPr="008C4B00">
        <w:rPr>
          <w:color w:val="auto"/>
        </w:rPr>
        <w:br/>
        <w:t>Um to put on the slide enduring the dude, and throughout the interview process, and we're currently doing an analysis of how many slates were we long listed for our Europe talent, shortlisted for our Europe talent, and how many rolls did they get, and how does it compare to other olus?</w:t>
      </w:r>
    </w:p>
    <w:p w14:paraId="36680EE7" w14:textId="77777777" w:rsidR="00DE7110" w:rsidRPr="008C4B00" w:rsidRDefault="00DE7110" w:rsidP="00DE7110">
      <w:pPr>
        <w:rPr>
          <w:color w:val="auto"/>
        </w:rPr>
      </w:pPr>
      <w:r w:rsidRPr="008C4B00">
        <w:rPr>
          <w:color w:val="auto"/>
        </w:rPr>
        <w:t>0:12:1.240 --&gt; 0:12:3.870</w:t>
      </w:r>
      <w:r w:rsidRPr="008C4B00">
        <w:rPr>
          <w:color w:val="auto"/>
        </w:rPr>
        <w:br/>
        <w:t>Sinead Duffy</w:t>
      </w:r>
      <w:r w:rsidRPr="008C4B00">
        <w:rPr>
          <w:color w:val="auto"/>
        </w:rPr>
        <w:br/>
        <w:t>Hey, so be really interesting to kind of have those.</w:t>
      </w:r>
    </w:p>
    <w:p w14:paraId="511084D7" w14:textId="77777777" w:rsidR="00DE7110" w:rsidRPr="008C4B00" w:rsidRDefault="00DE7110" w:rsidP="00DE7110">
      <w:pPr>
        <w:rPr>
          <w:color w:val="auto"/>
        </w:rPr>
      </w:pPr>
      <w:r w:rsidRPr="008C4B00">
        <w:rPr>
          <w:color w:val="auto"/>
        </w:rPr>
        <w:t>0:12:5.10 --&gt; 0:12:22.280</w:t>
      </w:r>
      <w:r w:rsidRPr="008C4B00">
        <w:rPr>
          <w:color w:val="auto"/>
        </w:rPr>
        <w:br/>
        <w:t>Sinead Duffy</w:t>
      </w:r>
      <w:r w:rsidRPr="008C4B00">
        <w:rPr>
          <w:color w:val="auto"/>
        </w:rPr>
        <w:br/>
        <w:t>Have that kind of data before you put someone forward because like obviously it's not. The data is the decision is going to be made on the data at the end of it. It's HR, there is the people part of it, but it might give you a strong indication of whether or not that person is gonna be a fit for the role.</w:t>
      </w:r>
    </w:p>
    <w:p w14:paraId="01C50C8B" w14:textId="77777777" w:rsidR="00DE7110" w:rsidRPr="008C4B00" w:rsidRDefault="00DE7110" w:rsidP="00DE7110">
      <w:pPr>
        <w:rPr>
          <w:color w:val="auto"/>
        </w:rPr>
      </w:pPr>
      <w:r w:rsidRPr="008C4B00">
        <w:rPr>
          <w:color w:val="auto"/>
        </w:rPr>
        <w:t>0:12:21.770 --&gt; 0:12:25.950</w:t>
      </w:r>
      <w:r w:rsidRPr="008C4B00">
        <w:rPr>
          <w:color w:val="auto"/>
        </w:rPr>
        <w:br/>
        <w:t>Interviewee C</w:t>
      </w:r>
      <w:r w:rsidRPr="008C4B00">
        <w:rPr>
          <w:color w:val="auto"/>
        </w:rPr>
        <w:br/>
        <w:t>Ohh yeah, and Pte does as well. PT is very um.</w:t>
      </w:r>
    </w:p>
    <w:p w14:paraId="7F7EDB34" w14:textId="77777777" w:rsidR="00DE7110" w:rsidRPr="008C4B00" w:rsidRDefault="00DE7110" w:rsidP="00DE7110">
      <w:pPr>
        <w:rPr>
          <w:color w:val="auto"/>
        </w:rPr>
      </w:pPr>
      <w:r w:rsidRPr="008C4B00">
        <w:rPr>
          <w:color w:val="auto"/>
        </w:rPr>
        <w:lastRenderedPageBreak/>
        <w:t>0:12:27.290 --&gt; 0:12:31.570</w:t>
      </w:r>
      <w:r w:rsidRPr="008C4B00">
        <w:rPr>
          <w:color w:val="auto"/>
        </w:rPr>
        <w:br/>
        <w:t>Interviewee C</w:t>
      </w:r>
      <w:r w:rsidRPr="008C4B00">
        <w:rPr>
          <w:color w:val="auto"/>
        </w:rPr>
        <w:br/>
        <w:t>Yeah, it is. Um, I don't know if you know about, you know, PT, right.</w:t>
      </w:r>
    </w:p>
    <w:p w14:paraId="40AC4843" w14:textId="77777777" w:rsidR="00DE7110" w:rsidRPr="008C4B00" w:rsidRDefault="00DE7110" w:rsidP="00DE7110">
      <w:pPr>
        <w:rPr>
          <w:color w:val="auto"/>
        </w:rPr>
      </w:pPr>
      <w:r w:rsidRPr="008C4B00">
        <w:rPr>
          <w:color w:val="auto"/>
        </w:rPr>
        <w:t>0:12:32.110 --&gt; 0:12:32.320</w:t>
      </w:r>
      <w:r w:rsidRPr="008C4B00">
        <w:rPr>
          <w:color w:val="auto"/>
        </w:rPr>
        <w:br/>
        <w:t>Sinead Duffy</w:t>
      </w:r>
      <w:r w:rsidRPr="008C4B00">
        <w:rPr>
          <w:color w:val="auto"/>
        </w:rPr>
        <w:br/>
        <w:t>No.</w:t>
      </w:r>
    </w:p>
    <w:p w14:paraId="2C5D122D" w14:textId="77777777" w:rsidR="00DE7110" w:rsidRPr="008C4B00" w:rsidRDefault="00DE7110" w:rsidP="00DE7110">
      <w:pPr>
        <w:rPr>
          <w:color w:val="auto"/>
        </w:rPr>
      </w:pPr>
      <w:r w:rsidRPr="008C4B00">
        <w:rPr>
          <w:color w:val="auto"/>
        </w:rPr>
        <w:t>0:12:32.390 --&gt; 0:12:34.190</w:t>
      </w:r>
      <w:r w:rsidRPr="008C4B00">
        <w:rPr>
          <w:color w:val="auto"/>
        </w:rPr>
        <w:br/>
        <w:t>Sinead Duffy</w:t>
      </w:r>
      <w:r w:rsidRPr="008C4B00">
        <w:rPr>
          <w:color w:val="auto"/>
        </w:rPr>
        <w:br/>
        <w:t>Ohh, what's PC positions?</w:t>
      </w:r>
    </w:p>
    <w:p w14:paraId="098F080A" w14:textId="77777777" w:rsidR="00DE7110" w:rsidRPr="008C4B00" w:rsidRDefault="00DE7110" w:rsidP="00DE7110">
      <w:pPr>
        <w:rPr>
          <w:color w:val="auto"/>
        </w:rPr>
      </w:pPr>
      <w:r w:rsidRPr="008C4B00">
        <w:rPr>
          <w:color w:val="auto"/>
        </w:rPr>
        <w:t>0:12:37.140 --&gt; 0:12:39.990</w:t>
      </w:r>
      <w:r w:rsidRPr="008C4B00">
        <w:rPr>
          <w:color w:val="auto"/>
        </w:rPr>
        <w:br/>
        <w:t>Sinead Duffy</w:t>
      </w:r>
      <w:r w:rsidRPr="008C4B00">
        <w:rPr>
          <w:color w:val="auto"/>
        </w:rPr>
        <w:br/>
        <w:t>Ohh yes, yes, yes, yes, I do, yeah.</w:t>
      </w:r>
    </w:p>
    <w:p w14:paraId="4F342A3E" w14:textId="77777777" w:rsidR="00DE7110" w:rsidRPr="008C4B00" w:rsidRDefault="00DE7110" w:rsidP="00DE7110">
      <w:pPr>
        <w:rPr>
          <w:color w:val="auto"/>
        </w:rPr>
      </w:pPr>
      <w:r w:rsidRPr="008C4B00">
        <w:rPr>
          <w:color w:val="auto"/>
        </w:rPr>
        <w:t>0:12:33.170 --&gt; 0:12:46.580</w:t>
      </w:r>
      <w:r w:rsidRPr="008C4B00">
        <w:rPr>
          <w:color w:val="auto"/>
        </w:rPr>
        <w:br/>
        <w:t>Interviewee C</w:t>
      </w:r>
      <w:r w:rsidRPr="008C4B00">
        <w:rPr>
          <w:color w:val="auto"/>
        </w:rPr>
        <w:br/>
        <w:t>Ohh Okay Pte is an assessment for job grades fourteen and above. Yeah, yeah, yeah. And so, I mean, seriously, the way that the data is kind of coincidence coinciding and combining with.</w:t>
      </w:r>
    </w:p>
    <w:p w14:paraId="1F4578B9" w14:textId="77777777" w:rsidR="00DE7110" w:rsidRPr="008C4B00" w:rsidRDefault="00DE7110" w:rsidP="00DE7110">
      <w:pPr>
        <w:rPr>
          <w:color w:val="auto"/>
        </w:rPr>
      </w:pPr>
      <w:r w:rsidRPr="008C4B00">
        <w:rPr>
          <w:color w:val="auto"/>
        </w:rPr>
        <w:t>0:12:47.770 --&gt; 0:12:52.520</w:t>
      </w:r>
      <w:r w:rsidRPr="008C4B00">
        <w:rPr>
          <w:color w:val="auto"/>
        </w:rPr>
        <w:br/>
        <w:t>Interviewee C</w:t>
      </w:r>
      <w:r w:rsidRPr="008C4B00">
        <w:rPr>
          <w:color w:val="auto"/>
        </w:rPr>
        <w:br/>
        <w:t>Um with reality? It's just mind boggling. It's really good.</w:t>
      </w:r>
    </w:p>
    <w:p w14:paraId="47350FC6" w14:textId="77777777" w:rsidR="00DE7110" w:rsidRPr="008C4B00" w:rsidRDefault="00DE7110" w:rsidP="00DE7110">
      <w:pPr>
        <w:rPr>
          <w:color w:val="auto"/>
        </w:rPr>
      </w:pPr>
      <w:r w:rsidRPr="008C4B00">
        <w:rPr>
          <w:color w:val="auto"/>
        </w:rPr>
        <w:t>0:13:9.870 --&gt; 0:13:10.560</w:t>
      </w:r>
      <w:r w:rsidRPr="008C4B00">
        <w:rPr>
          <w:color w:val="auto"/>
        </w:rPr>
        <w:br/>
        <w:t>Interviewee C</w:t>
      </w:r>
      <w:r w:rsidRPr="008C4B00">
        <w:rPr>
          <w:color w:val="auto"/>
        </w:rPr>
        <w:br/>
        <w:t>Nice.</w:t>
      </w:r>
    </w:p>
    <w:p w14:paraId="59AAEC1B" w14:textId="77777777" w:rsidR="00DE7110" w:rsidRPr="008C4B00" w:rsidRDefault="00DE7110" w:rsidP="00DE7110">
      <w:pPr>
        <w:rPr>
          <w:color w:val="auto"/>
        </w:rPr>
      </w:pPr>
      <w:r w:rsidRPr="008C4B00">
        <w:rPr>
          <w:color w:val="auto"/>
        </w:rPr>
        <w:t>0:12:53.150 --&gt; 0:13:11.150</w:t>
      </w:r>
      <w:r w:rsidRPr="008C4B00">
        <w:rPr>
          <w:color w:val="auto"/>
        </w:rPr>
        <w:br/>
        <w:t>Sinead Duffy</w:t>
      </w:r>
      <w:r w:rsidRPr="008C4B00">
        <w:rPr>
          <w:color w:val="auto"/>
        </w:rPr>
        <w:br/>
        <w:t>Yeah. Yeah, cause we did a lying actually with our with the GB and I Lt team when we went to Athens last week and that was really interesting because we did the align. No one got the results and then we had the discussion and what was raised in the discussion is exactly what was raised on the line. So it was great to have the.</w:t>
      </w:r>
    </w:p>
    <w:p w14:paraId="0D30A519" w14:textId="77777777" w:rsidR="00DE7110" w:rsidRPr="008C4B00" w:rsidRDefault="00DE7110" w:rsidP="00DE7110">
      <w:pPr>
        <w:rPr>
          <w:color w:val="auto"/>
        </w:rPr>
      </w:pPr>
      <w:r w:rsidRPr="008C4B00">
        <w:rPr>
          <w:color w:val="auto"/>
        </w:rPr>
        <w:t>0:13:11.730 --&gt; 0:13:30.20</w:t>
      </w:r>
      <w:r w:rsidRPr="008C4B00">
        <w:rPr>
          <w:color w:val="auto"/>
        </w:rPr>
        <w:br/>
        <w:t>Interviewee C</w:t>
      </w:r>
      <w:r w:rsidRPr="008C4B00">
        <w:rPr>
          <w:color w:val="auto"/>
        </w:rPr>
        <w:br/>
        <w:t>And you know what's also really great is that you have the right team dynamics and culture for people to be be able to open up so that it kind of actually reflects because in some teams what happens is that everything is positive and great and blah, blah. But then actually you look at the aligning perspective and it isn't so.</w:t>
      </w:r>
    </w:p>
    <w:p w14:paraId="1E3A6908" w14:textId="77777777" w:rsidR="00DE7110" w:rsidRPr="008C4B00" w:rsidRDefault="00DE7110" w:rsidP="00DE7110">
      <w:pPr>
        <w:rPr>
          <w:color w:val="auto"/>
        </w:rPr>
      </w:pPr>
      <w:r w:rsidRPr="008C4B00">
        <w:rPr>
          <w:color w:val="auto"/>
        </w:rPr>
        <w:t>0:13:30.20 --&gt; 0:13:42.870</w:t>
      </w:r>
      <w:r w:rsidRPr="008C4B00">
        <w:rPr>
          <w:color w:val="auto"/>
        </w:rPr>
        <w:br/>
        <w:t>Sinead Duffy</w:t>
      </w:r>
      <w:r w:rsidRPr="008C4B00">
        <w:rPr>
          <w:color w:val="auto"/>
        </w:rPr>
        <w:br/>
        <w:t>Yeah. Yeah. No, that's really, really good. And, but I suppose it just showed the power of it just reinforced for me the power of of data and like a 5 minute exercise and you get exactly where where you are on the line. Sounds really interesting.</w:t>
      </w:r>
    </w:p>
    <w:p w14:paraId="41DC0D2E" w14:textId="77777777" w:rsidR="00DE7110" w:rsidRPr="008C4B00" w:rsidRDefault="00DE7110" w:rsidP="00DE7110">
      <w:pPr>
        <w:rPr>
          <w:color w:val="auto"/>
        </w:rPr>
      </w:pPr>
      <w:r w:rsidRPr="008C4B00">
        <w:rPr>
          <w:color w:val="auto"/>
        </w:rPr>
        <w:lastRenderedPageBreak/>
        <w:t>0:13:43.950 --&gt; 0:13:47.110</w:t>
      </w:r>
      <w:r w:rsidRPr="008C4B00">
        <w:rPr>
          <w:color w:val="auto"/>
        </w:rPr>
        <w:br/>
        <w:t>Sinead Duffy</w:t>
      </w:r>
      <w:r w:rsidRPr="008C4B00">
        <w:rPr>
          <w:color w:val="auto"/>
        </w:rPr>
        <w:br/>
        <w:t>Very good. I don't have any other questions. Sorry. That was short and sweet.</w:t>
      </w:r>
    </w:p>
    <w:p w14:paraId="31F27D2C" w14:textId="77777777" w:rsidR="00DE7110" w:rsidRPr="008C4B00" w:rsidRDefault="00DE7110" w:rsidP="00DE7110">
      <w:pPr>
        <w:rPr>
          <w:color w:val="auto"/>
        </w:rPr>
      </w:pPr>
      <w:r w:rsidRPr="008C4B00">
        <w:rPr>
          <w:color w:val="auto"/>
        </w:rPr>
        <w:t>0:13:48.560 --&gt; 0:13:49.70</w:t>
      </w:r>
      <w:r w:rsidRPr="008C4B00">
        <w:rPr>
          <w:color w:val="auto"/>
        </w:rPr>
        <w:br/>
        <w:t>Sinead Duffy</w:t>
      </w:r>
      <w:r w:rsidRPr="008C4B00">
        <w:rPr>
          <w:color w:val="auto"/>
        </w:rPr>
        <w:br/>
        <w:t>Ohh.</w:t>
      </w:r>
    </w:p>
    <w:p w14:paraId="3EB8C432" w14:textId="77777777" w:rsidR="00DE7110" w:rsidRPr="008C4B00" w:rsidRDefault="00DE7110" w:rsidP="00DE7110">
      <w:pPr>
        <w:rPr>
          <w:color w:val="auto"/>
        </w:rPr>
      </w:pPr>
      <w:r w:rsidRPr="008C4B00">
        <w:rPr>
          <w:color w:val="auto"/>
        </w:rPr>
        <w:t>0:13:46.450 --&gt; 0:13:49.820</w:t>
      </w:r>
      <w:r w:rsidRPr="008C4B00">
        <w:rPr>
          <w:color w:val="auto"/>
        </w:rPr>
        <w:br/>
        <w:t>Interviewee C</w:t>
      </w:r>
      <w:r w:rsidRPr="008C4B00">
        <w:rPr>
          <w:color w:val="auto"/>
        </w:rPr>
        <w:br/>
        <w:t>Okay perfect. You can stop the recording.</w:t>
      </w:r>
    </w:p>
    <w:p w14:paraId="514B8961" w14:textId="77777777" w:rsidR="00DE7110" w:rsidRPr="008C4B00" w:rsidRDefault="00DE7110" w:rsidP="00DE7110">
      <w:pPr>
        <w:rPr>
          <w:color w:val="auto"/>
        </w:rPr>
      </w:pPr>
      <w:r w:rsidRPr="008C4B00">
        <w:rPr>
          <w:color w:val="auto"/>
        </w:rPr>
        <w:t>0:13:50.410 --&gt; 0:13:52.770</w:t>
      </w:r>
      <w:r w:rsidRPr="008C4B00">
        <w:rPr>
          <w:color w:val="auto"/>
        </w:rPr>
        <w:br/>
        <w:t>Sinead Duffy</w:t>
      </w:r>
      <w:r w:rsidRPr="008C4B00">
        <w:rPr>
          <w:color w:val="auto"/>
        </w:rPr>
        <w:br/>
        <w:t>I can let me stop this now.</w:t>
      </w:r>
    </w:p>
    <w:p w14:paraId="59E2388F" w14:textId="77777777" w:rsidR="00DE7110" w:rsidRPr="008C4B00" w:rsidRDefault="00DE7110" w:rsidP="00DE7110">
      <w:pPr>
        <w:rPr>
          <w:color w:val="auto"/>
        </w:rPr>
      </w:pPr>
      <w:r w:rsidRPr="008C4B00">
        <w:rPr>
          <w:color w:val="auto"/>
        </w:rPr>
        <w:t>0:13:55.30 --&gt; 0:13:57.260</w:t>
      </w:r>
      <w:r w:rsidRPr="008C4B00">
        <w:rPr>
          <w:color w:val="auto"/>
        </w:rPr>
        <w:br/>
        <w:t>Sinead Duffy</w:t>
      </w:r>
      <w:r w:rsidRPr="008C4B00">
        <w:rPr>
          <w:color w:val="auto"/>
        </w:rPr>
        <w:br/>
        <w:t>Do I stop, stop recording?</w:t>
      </w:r>
    </w:p>
    <w:p w14:paraId="0C834238" w14:textId="77777777" w:rsidR="007D6660" w:rsidRPr="008C4B00" w:rsidRDefault="007D6660" w:rsidP="007D6660">
      <w:pPr>
        <w:rPr>
          <w:color w:val="auto"/>
        </w:rPr>
      </w:pPr>
    </w:p>
    <w:p w14:paraId="7117A96A" w14:textId="77777777" w:rsidR="002F21A8" w:rsidRPr="008C4B00" w:rsidRDefault="002F21A8" w:rsidP="007D6660">
      <w:pPr>
        <w:rPr>
          <w:color w:val="auto"/>
        </w:rPr>
      </w:pPr>
    </w:p>
    <w:p w14:paraId="191D7C59" w14:textId="77777777" w:rsidR="002F21A8" w:rsidRPr="008C4B00" w:rsidRDefault="002F21A8" w:rsidP="007D6660">
      <w:pPr>
        <w:rPr>
          <w:color w:val="auto"/>
        </w:rPr>
      </w:pPr>
    </w:p>
    <w:p w14:paraId="6C38C2AB" w14:textId="77777777" w:rsidR="00175495" w:rsidRPr="008C4B00" w:rsidRDefault="00175495" w:rsidP="007D6660">
      <w:pPr>
        <w:rPr>
          <w:color w:val="auto"/>
        </w:rPr>
      </w:pPr>
    </w:p>
    <w:p w14:paraId="14A9CB9F" w14:textId="5A4FBCE2" w:rsidR="00175495" w:rsidRPr="008C4B00" w:rsidRDefault="00175495">
      <w:pPr>
        <w:rPr>
          <w:color w:val="auto"/>
        </w:rPr>
      </w:pPr>
      <w:r w:rsidRPr="008C4B00">
        <w:rPr>
          <w:color w:val="auto"/>
        </w:rPr>
        <w:br w:type="page"/>
      </w:r>
    </w:p>
    <w:p w14:paraId="2BDE5189" w14:textId="3295E7C0" w:rsidR="00F25D73" w:rsidRPr="008C4B00" w:rsidRDefault="00F25D73" w:rsidP="00F854BE">
      <w:pPr>
        <w:pStyle w:val="Heading1"/>
        <w:numPr>
          <w:ilvl w:val="0"/>
          <w:numId w:val="35"/>
        </w:numPr>
        <w:jc w:val="both"/>
        <w:rPr>
          <w:rFonts w:asciiTheme="minorHAnsi" w:hAnsiTheme="minorHAnsi" w:cstheme="minorHAnsi"/>
          <w:color w:val="auto"/>
        </w:rPr>
      </w:pPr>
      <w:bookmarkStart w:id="67" w:name="_Toc146039364"/>
      <w:r w:rsidRPr="008C4B00">
        <w:rPr>
          <w:rFonts w:asciiTheme="minorHAnsi" w:hAnsiTheme="minorHAnsi" w:cstheme="minorHAnsi"/>
          <w:color w:val="auto"/>
        </w:rPr>
        <w:lastRenderedPageBreak/>
        <w:t>Appendix C:</w:t>
      </w:r>
      <w:r w:rsidR="00655D6C" w:rsidRPr="008C4B00">
        <w:rPr>
          <w:rFonts w:asciiTheme="minorHAnsi" w:hAnsiTheme="minorHAnsi" w:cstheme="minorHAnsi"/>
          <w:color w:val="auto"/>
        </w:rPr>
        <w:t xml:space="preserve"> Sample</w:t>
      </w:r>
      <w:r w:rsidRPr="008C4B00">
        <w:rPr>
          <w:rFonts w:asciiTheme="minorHAnsi" w:hAnsiTheme="minorHAnsi" w:cstheme="minorHAnsi"/>
          <w:color w:val="auto"/>
        </w:rPr>
        <w:t xml:space="preserve"> Consent Form</w:t>
      </w:r>
      <w:bookmarkEnd w:id="67"/>
    </w:p>
    <w:p w14:paraId="4D190D52" w14:textId="77777777" w:rsidR="00E05D17" w:rsidRPr="008C4B00" w:rsidRDefault="00E05D17" w:rsidP="00E05D17">
      <w:pPr>
        <w:jc w:val="center"/>
        <w:rPr>
          <w:color w:val="auto"/>
        </w:rPr>
      </w:pPr>
    </w:p>
    <w:p w14:paraId="1E1DEAB6" w14:textId="716EAF78" w:rsidR="00E05D17" w:rsidRPr="008C4B00" w:rsidRDefault="00E05D17" w:rsidP="00E05D17">
      <w:pPr>
        <w:spacing w:line="276" w:lineRule="auto"/>
        <w:jc w:val="center"/>
        <w:rPr>
          <w:rFonts w:ascii="Arial" w:hAnsi="Arial" w:cs="Arial"/>
          <w:color w:val="auto"/>
          <w:sz w:val="32"/>
          <w:szCs w:val="24"/>
        </w:rPr>
      </w:pPr>
      <w:r w:rsidRPr="008C4B00">
        <w:rPr>
          <w:rFonts w:ascii="Arial" w:hAnsi="Arial" w:cs="Arial"/>
          <w:color w:val="auto"/>
          <w:sz w:val="32"/>
          <w:szCs w:val="24"/>
        </w:rPr>
        <w:t>Informed Consent for Research Interviews</w:t>
      </w:r>
    </w:p>
    <w:p w14:paraId="39CF3D07"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b/>
          <w:bCs/>
          <w:color w:val="auto"/>
        </w:rPr>
        <w:t>Working Title:</w:t>
      </w:r>
      <w:r w:rsidRPr="008C4B00">
        <w:rPr>
          <w:rFonts w:asciiTheme="minorHAnsi" w:hAnsiTheme="minorHAnsi" w:cstheme="minorHAnsi"/>
          <w:color w:val="auto"/>
        </w:rPr>
        <w:t xml:space="preserve"> Can demographic data support the succession planning process: exploring the role of data analytics.</w:t>
      </w:r>
    </w:p>
    <w:p w14:paraId="5E650E2E" w14:textId="77777777" w:rsidR="00E05D17" w:rsidRPr="008C4B00" w:rsidRDefault="00E05D17" w:rsidP="00E05D17">
      <w:pPr>
        <w:spacing w:line="276" w:lineRule="auto"/>
        <w:jc w:val="both"/>
        <w:rPr>
          <w:rFonts w:asciiTheme="minorHAnsi" w:hAnsiTheme="minorHAnsi" w:cstheme="minorHAnsi"/>
          <w:color w:val="auto"/>
        </w:rPr>
      </w:pPr>
    </w:p>
    <w:p w14:paraId="65DDF657"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b/>
          <w:bCs/>
          <w:color w:val="auto"/>
        </w:rPr>
        <w:t>Introduction</w:t>
      </w:r>
      <w:r w:rsidRPr="008C4B00">
        <w:rPr>
          <w:rFonts w:asciiTheme="minorHAnsi" w:hAnsiTheme="minorHAnsi" w:cstheme="minorHAnsi"/>
          <w:color w:val="auto"/>
        </w:rPr>
        <w:t>:</w:t>
      </w:r>
    </w:p>
    <w:p w14:paraId="0F405C92"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color w:val="auto"/>
        </w:rPr>
        <w:t>Hello, my name is Sinead Duffy, and I am a graduate student at CCT College Dublin. Thank you for showing interest in participating in our research study titled "Can demographic data support the succession planning process: exploring the role of data analytics." Before we begin the interview process, I would like to provide you with some important information regarding your participation and obtain your informed consent.</w:t>
      </w:r>
    </w:p>
    <w:p w14:paraId="332C1545" w14:textId="77777777" w:rsidR="00E05D17" w:rsidRPr="008C4B00" w:rsidRDefault="00E05D17" w:rsidP="00E05D17">
      <w:pPr>
        <w:spacing w:line="276" w:lineRule="auto"/>
        <w:jc w:val="both"/>
        <w:rPr>
          <w:rFonts w:asciiTheme="minorHAnsi" w:hAnsiTheme="minorHAnsi" w:cstheme="minorHAnsi"/>
          <w:color w:val="auto"/>
        </w:rPr>
      </w:pPr>
    </w:p>
    <w:p w14:paraId="3D38D5CD"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b/>
          <w:bCs/>
          <w:color w:val="auto"/>
        </w:rPr>
        <w:t>Purpose of the Study</w:t>
      </w:r>
      <w:r w:rsidRPr="008C4B00">
        <w:rPr>
          <w:rFonts w:asciiTheme="minorHAnsi" w:hAnsiTheme="minorHAnsi" w:cstheme="minorHAnsi"/>
          <w:color w:val="auto"/>
        </w:rPr>
        <w:t>:</w:t>
      </w:r>
    </w:p>
    <w:p w14:paraId="486EFC3A"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color w:val="auto"/>
        </w:rPr>
        <w:t>The purpose of this study is to explore the succession planning process within a multinational company and examines if there is a role for data analytics to support the process.  Data from the learning management system is used to complete the analysis including demographic information on employees. We hope to gather insights that will help us to understand if development of a model to explore demographic information will have any application in a real-world setting.</w:t>
      </w:r>
    </w:p>
    <w:p w14:paraId="64CF2658" w14:textId="77777777" w:rsidR="00E05D17" w:rsidRPr="008C4B00" w:rsidRDefault="00E05D17" w:rsidP="00E05D17">
      <w:pPr>
        <w:spacing w:line="276" w:lineRule="auto"/>
        <w:jc w:val="both"/>
        <w:rPr>
          <w:rFonts w:asciiTheme="minorHAnsi" w:hAnsiTheme="minorHAnsi" w:cstheme="minorHAnsi"/>
          <w:color w:val="auto"/>
        </w:rPr>
      </w:pPr>
    </w:p>
    <w:p w14:paraId="79FEDFAC"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b/>
          <w:bCs/>
          <w:color w:val="auto"/>
        </w:rPr>
        <w:t>Participant Requirements</w:t>
      </w:r>
      <w:r w:rsidRPr="008C4B00">
        <w:rPr>
          <w:rFonts w:asciiTheme="minorHAnsi" w:hAnsiTheme="minorHAnsi" w:cstheme="minorHAnsi"/>
          <w:color w:val="auto"/>
        </w:rPr>
        <w:t>:</w:t>
      </w:r>
    </w:p>
    <w:p w14:paraId="41D7C44B"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color w:val="auto"/>
        </w:rPr>
        <w:t>To participate in this study, you must have at least 10 years’ experience in the succession planning process within a multinational company.</w:t>
      </w:r>
    </w:p>
    <w:p w14:paraId="0D924000" w14:textId="77777777" w:rsidR="00E05D17" w:rsidRPr="008C4B00" w:rsidRDefault="00E05D17" w:rsidP="00E05D17">
      <w:pPr>
        <w:spacing w:line="276" w:lineRule="auto"/>
        <w:jc w:val="both"/>
        <w:rPr>
          <w:rFonts w:asciiTheme="minorHAnsi" w:hAnsiTheme="minorHAnsi" w:cstheme="minorHAnsi"/>
          <w:color w:val="auto"/>
        </w:rPr>
      </w:pPr>
    </w:p>
    <w:p w14:paraId="3EADEFCE"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b/>
          <w:bCs/>
          <w:color w:val="auto"/>
        </w:rPr>
        <w:t>Procedure</w:t>
      </w:r>
      <w:r w:rsidRPr="008C4B00">
        <w:rPr>
          <w:rFonts w:asciiTheme="minorHAnsi" w:hAnsiTheme="minorHAnsi" w:cstheme="minorHAnsi"/>
          <w:color w:val="auto"/>
        </w:rPr>
        <w:t>:</w:t>
      </w:r>
    </w:p>
    <w:p w14:paraId="31D58755"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color w:val="auto"/>
        </w:rPr>
        <w:t>During the interview, I will ask you a series of open-ended questions related to the study topic. The interview will take approximately 30 minutes to complete. We may also ask follow-up questions to clarify your responses or gather additional information. This conversation will have a transcript recorded for analysis purposes.</w:t>
      </w:r>
    </w:p>
    <w:p w14:paraId="67B58505" w14:textId="77777777" w:rsidR="00E05D17" w:rsidRPr="008C4B00" w:rsidRDefault="00E05D17" w:rsidP="00E05D17">
      <w:pPr>
        <w:spacing w:line="276" w:lineRule="auto"/>
        <w:jc w:val="both"/>
        <w:rPr>
          <w:rFonts w:asciiTheme="minorHAnsi" w:hAnsiTheme="minorHAnsi" w:cstheme="minorHAnsi"/>
          <w:color w:val="auto"/>
        </w:rPr>
      </w:pPr>
    </w:p>
    <w:p w14:paraId="39BCF30C" w14:textId="4E319BDB"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b/>
          <w:bCs/>
          <w:color w:val="auto"/>
        </w:rPr>
        <w:t>Confidentiality</w:t>
      </w:r>
      <w:r w:rsidRPr="008C4B00">
        <w:rPr>
          <w:rFonts w:asciiTheme="minorHAnsi" w:hAnsiTheme="minorHAnsi" w:cstheme="minorHAnsi"/>
          <w:color w:val="auto"/>
        </w:rPr>
        <w:t>:</w:t>
      </w:r>
    </w:p>
    <w:p w14:paraId="20C4F239"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color w:val="auto"/>
        </w:rPr>
        <w:t xml:space="preserve">We assure you that your identity and the information you provide will be kept confidential. In any publications resulting from this study, we will use a pseudonym, or generic designations to maintain </w:t>
      </w:r>
      <w:r w:rsidRPr="008C4B00">
        <w:rPr>
          <w:rFonts w:asciiTheme="minorHAnsi" w:hAnsiTheme="minorHAnsi" w:cstheme="minorHAnsi"/>
          <w:color w:val="auto"/>
        </w:rPr>
        <w:lastRenderedPageBreak/>
        <w:t>your anonymity. The transcripts will be stored securely and will only be accessible to members of the research team.</w:t>
      </w:r>
    </w:p>
    <w:p w14:paraId="3E8D2689" w14:textId="77777777" w:rsidR="00E05D17" w:rsidRPr="008C4B00" w:rsidRDefault="00E05D17" w:rsidP="00E05D17">
      <w:pPr>
        <w:spacing w:line="276" w:lineRule="auto"/>
        <w:jc w:val="both"/>
        <w:rPr>
          <w:rFonts w:asciiTheme="minorHAnsi" w:hAnsiTheme="minorHAnsi" w:cstheme="minorHAnsi"/>
          <w:color w:val="auto"/>
        </w:rPr>
      </w:pPr>
    </w:p>
    <w:p w14:paraId="480C2797"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b/>
          <w:bCs/>
          <w:color w:val="auto"/>
        </w:rPr>
        <w:t>Voluntary Participation</w:t>
      </w:r>
      <w:r w:rsidRPr="008C4B00">
        <w:rPr>
          <w:rFonts w:asciiTheme="minorHAnsi" w:hAnsiTheme="minorHAnsi" w:cstheme="minorHAnsi"/>
          <w:color w:val="auto"/>
        </w:rPr>
        <w:t>:</w:t>
      </w:r>
    </w:p>
    <w:p w14:paraId="1557B32F"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color w:val="auto"/>
        </w:rPr>
        <w:t>Your participation in this study is completely voluntary. You have the right to withdraw from the study at any time or refuse to answer any questions without any consequences.</w:t>
      </w:r>
    </w:p>
    <w:p w14:paraId="6081D80E" w14:textId="77777777" w:rsidR="00E05D17" w:rsidRPr="008C4B00" w:rsidRDefault="00E05D17" w:rsidP="00E05D17">
      <w:pPr>
        <w:spacing w:line="276" w:lineRule="auto"/>
        <w:jc w:val="both"/>
        <w:rPr>
          <w:rFonts w:asciiTheme="minorHAnsi" w:hAnsiTheme="minorHAnsi" w:cstheme="minorHAnsi"/>
          <w:color w:val="auto"/>
        </w:rPr>
      </w:pPr>
    </w:p>
    <w:p w14:paraId="704A83F3"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color w:val="auto"/>
        </w:rPr>
        <w:t>If you decide to withdraw your agreement to participate in the study, you must email the main researcher (Sinead Duffy) to confirm the withdrawal of your consent.  The main researcher will then remove the transcript of your interview and any data / insights that may have been used in the report.</w:t>
      </w:r>
    </w:p>
    <w:p w14:paraId="75B4EC92" w14:textId="77777777" w:rsidR="00E05D17" w:rsidRPr="008C4B00" w:rsidRDefault="00E05D17" w:rsidP="00E05D17">
      <w:pPr>
        <w:spacing w:line="276" w:lineRule="auto"/>
        <w:jc w:val="both"/>
        <w:rPr>
          <w:rFonts w:asciiTheme="minorHAnsi" w:hAnsiTheme="minorHAnsi" w:cstheme="minorHAnsi"/>
          <w:color w:val="auto"/>
        </w:rPr>
      </w:pPr>
    </w:p>
    <w:p w14:paraId="38E4A170"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b/>
          <w:bCs/>
          <w:color w:val="auto"/>
        </w:rPr>
        <w:t>Risks and Benefits</w:t>
      </w:r>
      <w:r w:rsidRPr="008C4B00">
        <w:rPr>
          <w:rFonts w:asciiTheme="minorHAnsi" w:hAnsiTheme="minorHAnsi" w:cstheme="minorHAnsi"/>
          <w:color w:val="auto"/>
        </w:rPr>
        <w:t>:</w:t>
      </w:r>
    </w:p>
    <w:p w14:paraId="36121E07"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color w:val="auto"/>
        </w:rPr>
        <w:t>There are minimal risks associated with participating in this study. You may experience feelings of discomfort or distress when discussing sensitive topics. Should this occur, you can choose to skip a question or withdraw from the study.</w:t>
      </w:r>
    </w:p>
    <w:p w14:paraId="7016D24C" w14:textId="77777777" w:rsidR="00E05D17" w:rsidRPr="008C4B00" w:rsidRDefault="00E05D17" w:rsidP="00E05D17">
      <w:pPr>
        <w:spacing w:line="276" w:lineRule="auto"/>
        <w:jc w:val="both"/>
        <w:rPr>
          <w:rFonts w:asciiTheme="minorHAnsi" w:hAnsiTheme="minorHAnsi" w:cstheme="minorHAnsi"/>
          <w:color w:val="auto"/>
        </w:rPr>
      </w:pPr>
    </w:p>
    <w:p w14:paraId="368EB30F"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b/>
          <w:bCs/>
          <w:color w:val="auto"/>
        </w:rPr>
        <w:t>Contact Information</w:t>
      </w:r>
      <w:r w:rsidRPr="008C4B00">
        <w:rPr>
          <w:rFonts w:asciiTheme="minorHAnsi" w:hAnsiTheme="minorHAnsi" w:cstheme="minorHAnsi"/>
          <w:color w:val="auto"/>
        </w:rPr>
        <w:t>:</w:t>
      </w:r>
    </w:p>
    <w:p w14:paraId="1B780D42"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color w:val="auto"/>
        </w:rPr>
        <w:t xml:space="preserve">If you have any concerns or questions about the research project, you may contact Sinead Duffy, at </w:t>
      </w:r>
      <w:hyperlink r:id="rId43" w:history="1">
        <w:r w:rsidRPr="008C4B00">
          <w:rPr>
            <w:rStyle w:val="Hyperlink"/>
            <w:rFonts w:asciiTheme="minorHAnsi" w:hAnsiTheme="minorHAnsi" w:cstheme="minorHAnsi"/>
            <w:color w:val="auto"/>
          </w:rPr>
          <w:t>sba2229@student.cct.ie</w:t>
        </w:r>
      </w:hyperlink>
      <w:r w:rsidRPr="008C4B00">
        <w:rPr>
          <w:rFonts w:asciiTheme="minorHAnsi" w:hAnsiTheme="minorHAnsi" w:cstheme="minorHAnsi"/>
          <w:color w:val="auto"/>
        </w:rPr>
        <w:t xml:space="preserve">  </w:t>
      </w:r>
    </w:p>
    <w:p w14:paraId="67A16967" w14:textId="77777777" w:rsidR="00E05D17" w:rsidRPr="008C4B00" w:rsidRDefault="00E05D17" w:rsidP="00E05D17">
      <w:pPr>
        <w:spacing w:line="276" w:lineRule="auto"/>
        <w:jc w:val="both"/>
        <w:rPr>
          <w:rFonts w:asciiTheme="minorHAnsi" w:hAnsiTheme="minorHAnsi" w:cstheme="minorHAnsi"/>
          <w:color w:val="auto"/>
        </w:rPr>
      </w:pPr>
    </w:p>
    <w:p w14:paraId="365578BF"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b/>
          <w:bCs/>
          <w:color w:val="auto"/>
        </w:rPr>
        <w:t>Consent</w:t>
      </w:r>
      <w:r w:rsidRPr="008C4B00">
        <w:rPr>
          <w:rFonts w:asciiTheme="minorHAnsi" w:hAnsiTheme="minorHAnsi" w:cstheme="minorHAnsi"/>
          <w:color w:val="auto"/>
        </w:rPr>
        <w:t>:</w:t>
      </w:r>
    </w:p>
    <w:p w14:paraId="0806198C"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color w:val="auto"/>
        </w:rPr>
        <w:t>By participating in this interview, you acknowledge that you are at least 18 years old, have been informed about the purpose of the study, the risks and benefits involved, and your rights as a participant. You voluntarily agree to participate in the study and provide your informed consent.</w:t>
      </w:r>
    </w:p>
    <w:p w14:paraId="6D0EC162" w14:textId="77777777" w:rsidR="00E05D17" w:rsidRPr="008C4B00" w:rsidRDefault="00E05D17" w:rsidP="00E05D17">
      <w:pPr>
        <w:spacing w:line="276" w:lineRule="auto"/>
        <w:rPr>
          <w:rFonts w:asciiTheme="minorHAnsi" w:hAnsiTheme="minorHAnsi" w:cstheme="minorHAnsi"/>
          <w:color w:val="auto"/>
        </w:rPr>
      </w:pPr>
    </w:p>
    <w:p w14:paraId="14A5A83E" w14:textId="77777777" w:rsidR="00E05D17" w:rsidRPr="008C4B00" w:rsidRDefault="00E05D17" w:rsidP="00E05D17">
      <w:pPr>
        <w:spacing w:line="276" w:lineRule="auto"/>
        <w:rPr>
          <w:rFonts w:asciiTheme="minorHAnsi" w:hAnsiTheme="minorHAnsi" w:cstheme="minorHAnsi"/>
          <w:i/>
          <w:iCs/>
          <w:color w:val="auto"/>
        </w:rPr>
      </w:pPr>
      <w:r w:rsidRPr="008C4B00">
        <w:rPr>
          <w:rFonts w:asciiTheme="minorHAnsi" w:hAnsiTheme="minorHAnsi" w:cstheme="minorHAnsi"/>
          <w:i/>
          <w:iCs/>
          <w:color w:val="auto"/>
        </w:rPr>
        <w:t>(If issuing consent in writing the following will be included in the document)</w:t>
      </w:r>
    </w:p>
    <w:tbl>
      <w:tblPr>
        <w:tblW w:w="0" w:type="auto"/>
        <w:tblLook w:val="04A0" w:firstRow="1" w:lastRow="0" w:firstColumn="1" w:lastColumn="0" w:noHBand="0" w:noVBand="1"/>
      </w:tblPr>
      <w:tblGrid>
        <w:gridCol w:w="2802"/>
        <w:gridCol w:w="6104"/>
      </w:tblGrid>
      <w:tr w:rsidR="008C4B00" w:rsidRPr="008C4B00" w14:paraId="548C77A1" w14:textId="77777777" w:rsidTr="00402943">
        <w:trPr>
          <w:trHeight w:val="400"/>
        </w:trPr>
        <w:tc>
          <w:tcPr>
            <w:tcW w:w="2802" w:type="dxa"/>
            <w:shd w:val="clear" w:color="auto" w:fill="auto"/>
            <w:vAlign w:val="bottom"/>
          </w:tcPr>
          <w:p w14:paraId="13638251" w14:textId="77777777" w:rsidR="00E05D17" w:rsidRPr="008C4B00" w:rsidRDefault="00E05D17" w:rsidP="00FE3530">
            <w:pPr>
              <w:spacing w:line="276" w:lineRule="auto"/>
              <w:jc w:val="right"/>
              <w:rPr>
                <w:rFonts w:asciiTheme="minorHAnsi" w:hAnsiTheme="minorHAnsi" w:cstheme="minorHAnsi"/>
                <w:color w:val="auto"/>
              </w:rPr>
            </w:pPr>
            <w:r w:rsidRPr="008C4B00">
              <w:rPr>
                <w:rFonts w:asciiTheme="minorHAnsi" w:hAnsiTheme="minorHAnsi" w:cstheme="minorHAnsi"/>
                <w:color w:val="auto"/>
              </w:rPr>
              <w:t>Participant Name:</w:t>
            </w:r>
          </w:p>
        </w:tc>
        <w:tc>
          <w:tcPr>
            <w:tcW w:w="6104" w:type="dxa"/>
            <w:tcBorders>
              <w:bottom w:val="single" w:sz="4" w:space="0" w:color="auto"/>
            </w:tcBorders>
            <w:shd w:val="clear" w:color="auto" w:fill="auto"/>
          </w:tcPr>
          <w:p w14:paraId="6B8B280D" w14:textId="77777777" w:rsidR="00E05D17" w:rsidRPr="008C4B00" w:rsidRDefault="00E05D17" w:rsidP="00FE3530">
            <w:pPr>
              <w:spacing w:line="276" w:lineRule="auto"/>
              <w:rPr>
                <w:rFonts w:asciiTheme="minorHAnsi" w:hAnsiTheme="minorHAnsi" w:cstheme="minorHAnsi"/>
                <w:color w:val="auto"/>
              </w:rPr>
            </w:pPr>
          </w:p>
        </w:tc>
      </w:tr>
      <w:tr w:rsidR="008C4B00" w:rsidRPr="008C4B00" w14:paraId="07746B34" w14:textId="77777777" w:rsidTr="00402943">
        <w:trPr>
          <w:trHeight w:val="638"/>
        </w:trPr>
        <w:tc>
          <w:tcPr>
            <w:tcW w:w="2802" w:type="dxa"/>
            <w:shd w:val="clear" w:color="auto" w:fill="auto"/>
            <w:vAlign w:val="bottom"/>
          </w:tcPr>
          <w:p w14:paraId="2BD62D89" w14:textId="77777777" w:rsidR="00E05D17" w:rsidRPr="008C4B00" w:rsidRDefault="00E05D17" w:rsidP="00FE3530">
            <w:pPr>
              <w:spacing w:line="276" w:lineRule="auto"/>
              <w:jc w:val="right"/>
              <w:rPr>
                <w:rFonts w:asciiTheme="minorHAnsi" w:hAnsiTheme="minorHAnsi" w:cstheme="minorHAnsi"/>
                <w:color w:val="auto"/>
              </w:rPr>
            </w:pPr>
            <w:r w:rsidRPr="008C4B00">
              <w:rPr>
                <w:rFonts w:asciiTheme="minorHAnsi" w:hAnsiTheme="minorHAnsi" w:cstheme="minorHAnsi"/>
                <w:color w:val="auto"/>
              </w:rPr>
              <w:t>Participant Signature</w:t>
            </w:r>
          </w:p>
        </w:tc>
        <w:tc>
          <w:tcPr>
            <w:tcW w:w="6104" w:type="dxa"/>
            <w:tcBorders>
              <w:bottom w:val="single" w:sz="4" w:space="0" w:color="auto"/>
            </w:tcBorders>
            <w:shd w:val="clear" w:color="auto" w:fill="auto"/>
          </w:tcPr>
          <w:p w14:paraId="529DB6A3" w14:textId="77777777" w:rsidR="00E05D17" w:rsidRPr="008C4B00" w:rsidRDefault="00E05D17" w:rsidP="00FE3530">
            <w:pPr>
              <w:spacing w:line="276" w:lineRule="auto"/>
              <w:rPr>
                <w:rFonts w:asciiTheme="minorHAnsi" w:hAnsiTheme="minorHAnsi" w:cstheme="minorHAnsi"/>
                <w:color w:val="auto"/>
              </w:rPr>
            </w:pPr>
          </w:p>
        </w:tc>
      </w:tr>
      <w:tr w:rsidR="008C4B00" w:rsidRPr="008C4B00" w14:paraId="6B61D580" w14:textId="77777777" w:rsidTr="00402943">
        <w:trPr>
          <w:trHeight w:val="264"/>
        </w:trPr>
        <w:tc>
          <w:tcPr>
            <w:tcW w:w="2802" w:type="dxa"/>
            <w:shd w:val="clear" w:color="auto" w:fill="auto"/>
            <w:vAlign w:val="bottom"/>
          </w:tcPr>
          <w:p w14:paraId="18415128" w14:textId="77777777" w:rsidR="00E05D17" w:rsidRPr="008C4B00" w:rsidRDefault="00E05D17" w:rsidP="00FE3530">
            <w:pPr>
              <w:spacing w:line="276" w:lineRule="auto"/>
              <w:jc w:val="right"/>
              <w:rPr>
                <w:rFonts w:asciiTheme="minorHAnsi" w:hAnsiTheme="minorHAnsi" w:cstheme="minorHAnsi"/>
                <w:color w:val="auto"/>
              </w:rPr>
            </w:pPr>
            <w:r w:rsidRPr="008C4B00">
              <w:rPr>
                <w:rFonts w:asciiTheme="minorHAnsi" w:hAnsiTheme="minorHAnsi" w:cstheme="minorHAnsi"/>
                <w:color w:val="auto"/>
              </w:rPr>
              <w:t>Date:</w:t>
            </w:r>
          </w:p>
        </w:tc>
        <w:tc>
          <w:tcPr>
            <w:tcW w:w="6104" w:type="dxa"/>
            <w:tcBorders>
              <w:top w:val="single" w:sz="4" w:space="0" w:color="auto"/>
              <w:bottom w:val="single" w:sz="4" w:space="0" w:color="auto"/>
            </w:tcBorders>
            <w:shd w:val="clear" w:color="auto" w:fill="auto"/>
          </w:tcPr>
          <w:p w14:paraId="1CD325E7" w14:textId="77777777" w:rsidR="00E05D17" w:rsidRPr="008C4B00" w:rsidRDefault="00E05D17" w:rsidP="00FE3530">
            <w:pPr>
              <w:spacing w:line="276" w:lineRule="auto"/>
              <w:rPr>
                <w:rFonts w:asciiTheme="minorHAnsi" w:hAnsiTheme="minorHAnsi" w:cstheme="minorHAnsi"/>
                <w:color w:val="auto"/>
              </w:rPr>
            </w:pPr>
          </w:p>
        </w:tc>
      </w:tr>
    </w:tbl>
    <w:p w14:paraId="5ADE1173" w14:textId="77777777" w:rsidR="00402943" w:rsidRPr="008C4B00" w:rsidRDefault="00402943" w:rsidP="00402943">
      <w:pPr>
        <w:rPr>
          <w:b/>
          <w:bCs/>
          <w:color w:val="auto"/>
        </w:rPr>
      </w:pPr>
    </w:p>
    <w:p w14:paraId="7BE2DE6E" w14:textId="76A91184" w:rsidR="00175495" w:rsidRPr="008C4B00" w:rsidRDefault="00402943">
      <w:pPr>
        <w:rPr>
          <w:color w:val="auto"/>
        </w:rPr>
      </w:pPr>
      <w:r w:rsidRPr="008C4B00">
        <w:rPr>
          <w:b/>
          <w:bCs/>
          <w:color w:val="auto"/>
        </w:rPr>
        <w:t>Actual signed consent forms available on request.</w:t>
      </w:r>
      <w:r w:rsidR="00175495" w:rsidRPr="008C4B00">
        <w:rPr>
          <w:color w:val="auto"/>
        </w:rPr>
        <w:br w:type="page"/>
      </w:r>
    </w:p>
    <w:p w14:paraId="7FCE5C61" w14:textId="0AEAB224" w:rsidR="003121BE" w:rsidRPr="008C4B00" w:rsidRDefault="00F25D73" w:rsidP="00713A30">
      <w:pPr>
        <w:pStyle w:val="Heading1"/>
        <w:numPr>
          <w:ilvl w:val="0"/>
          <w:numId w:val="35"/>
        </w:numPr>
        <w:jc w:val="both"/>
        <w:rPr>
          <w:rFonts w:asciiTheme="minorHAnsi" w:hAnsiTheme="minorHAnsi" w:cstheme="minorHAnsi"/>
          <w:color w:val="auto"/>
        </w:rPr>
      </w:pPr>
      <w:bookmarkStart w:id="68" w:name="_Toc146039365"/>
      <w:r w:rsidRPr="008C4B00">
        <w:rPr>
          <w:rFonts w:asciiTheme="minorHAnsi" w:hAnsiTheme="minorHAnsi" w:cstheme="minorHAnsi"/>
          <w:color w:val="auto"/>
        </w:rPr>
        <w:lastRenderedPageBreak/>
        <w:t>Reference List</w:t>
      </w:r>
      <w:bookmarkEnd w:id="68"/>
    </w:p>
    <w:p w14:paraId="1F89DD2A" w14:textId="77777777" w:rsidR="00E40880" w:rsidRDefault="0011396A" w:rsidP="00E40880">
      <w:pPr>
        <w:pStyle w:val="Bibliography"/>
      </w:pP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BIBL {"uncited":[],"omitted":[],"custom":[]} CSL_BIBLIOGRAPHY </w:instrText>
      </w:r>
      <w:r w:rsidRPr="008C4B00">
        <w:rPr>
          <w:rFonts w:asciiTheme="minorHAnsi" w:hAnsiTheme="minorHAnsi" w:cstheme="minorHAnsi"/>
          <w:color w:val="auto"/>
        </w:rPr>
        <w:fldChar w:fldCharType="separate"/>
      </w:r>
      <w:r w:rsidR="00E40880">
        <w:rPr>
          <w:i/>
          <w:iCs/>
        </w:rPr>
        <w:t>1.4. Support Vector Machines — scikit-learn 1.3.0 documentation</w:t>
      </w:r>
      <w:r w:rsidR="00E40880">
        <w:t xml:space="preserve"> (no date). Available at: https://scikit-learn.org/stable/modules/svm.html (Accessed: 30 August 2023).</w:t>
      </w:r>
    </w:p>
    <w:p w14:paraId="06F65CA4" w14:textId="77777777" w:rsidR="00E40880" w:rsidRDefault="00E40880" w:rsidP="00E40880">
      <w:pPr>
        <w:pStyle w:val="Bibliography"/>
      </w:pPr>
      <w:r>
        <w:rPr>
          <w:i/>
          <w:iCs/>
        </w:rPr>
        <w:t>1.11. Ensemble methods</w:t>
      </w:r>
      <w:r>
        <w:t xml:space="preserve"> (no date) </w:t>
      </w:r>
      <w:r>
        <w:rPr>
          <w:i/>
          <w:iCs/>
        </w:rPr>
        <w:t>scikit-learn</w:t>
      </w:r>
      <w:r>
        <w:t>. Available at: https://scikit-learn/stable/modules/ensemble.html (Accessed: 31 August 2023).</w:t>
      </w:r>
    </w:p>
    <w:p w14:paraId="344CC4E3" w14:textId="77777777" w:rsidR="00E40880" w:rsidRDefault="00E40880" w:rsidP="00E40880">
      <w:pPr>
        <w:pStyle w:val="Bibliography"/>
      </w:pPr>
      <w:r>
        <w:rPr>
          <w:i/>
          <w:iCs/>
        </w:rPr>
        <w:t>3.2. Tuning the hyper-parameters of an estimator</w:t>
      </w:r>
      <w:r>
        <w:t xml:space="preserve"> (no date) </w:t>
      </w:r>
      <w:r>
        <w:rPr>
          <w:i/>
          <w:iCs/>
        </w:rPr>
        <w:t>scikit-learn</w:t>
      </w:r>
      <w:r>
        <w:t>. Available at: https://scikit-learn/stable/modules/grid_search.html (Accessed: 30 August 2023).</w:t>
      </w:r>
    </w:p>
    <w:p w14:paraId="002A12FC" w14:textId="77777777" w:rsidR="00E40880" w:rsidRDefault="00E40880" w:rsidP="00E40880">
      <w:pPr>
        <w:pStyle w:val="Bibliography"/>
      </w:pPr>
      <w:r>
        <w:t>‘2017 Deloitte Global Human Capital Trends’ (2017).</w:t>
      </w:r>
    </w:p>
    <w:p w14:paraId="6926EAD7" w14:textId="77777777" w:rsidR="00E40880" w:rsidRDefault="00E40880" w:rsidP="00E40880">
      <w:pPr>
        <w:pStyle w:val="Bibliography"/>
      </w:pPr>
      <w:r>
        <w:t xml:space="preserve">Al-azazi, F.A. and Ghurab, M. (2023) ‘ANN-LSTM: A deep learning model for early student performance prediction in MOOC’, </w:t>
      </w:r>
      <w:r>
        <w:rPr>
          <w:i/>
          <w:iCs/>
        </w:rPr>
        <w:t>Heliyon</w:t>
      </w:r>
      <w:r>
        <w:t>, 9(4), p. e15382. Available at: https://doi.org/10.1016/j.heliyon.2023.e15382.</w:t>
      </w:r>
    </w:p>
    <w:p w14:paraId="150C3B23" w14:textId="77777777" w:rsidR="00E40880" w:rsidRDefault="00E40880" w:rsidP="00E40880">
      <w:pPr>
        <w:pStyle w:val="Bibliography"/>
      </w:pPr>
      <w:r>
        <w:t xml:space="preserve">Alhakbani, H.A. and Alnassar, F.M. (2022) ‘Open Learning Analytics: A Systematic Review of Benchmark Studies using Open University Learning Analytics Dataset (OULAD)’, in </w:t>
      </w:r>
      <w:r>
        <w:rPr>
          <w:i/>
          <w:iCs/>
        </w:rPr>
        <w:t>Proceedings of the 2022 7th International Conference on Machine Learning Technologies</w:t>
      </w:r>
      <w:r>
        <w:t>. New York, NY, USA: Association for Computing Machinery (ICMLT ’22), pp. 81–86. Available at: https://doi.org/10.1145/3529399.3529413.</w:t>
      </w:r>
    </w:p>
    <w:p w14:paraId="11456756" w14:textId="77777777" w:rsidR="00E40880" w:rsidRDefault="00E40880" w:rsidP="00E40880">
      <w:pPr>
        <w:pStyle w:val="Bibliography"/>
      </w:pPr>
      <w:r>
        <w:t xml:space="preserve">Almeida, F., Duarte Santos, J. and Augusto Monteiro, J. (2020) ‘The Challenges and Opportunities in the Digitalization of Companies in a Post-COVID-19 World’, </w:t>
      </w:r>
      <w:r>
        <w:rPr>
          <w:i/>
          <w:iCs/>
        </w:rPr>
        <w:t>IEEE Engineering Management Review</w:t>
      </w:r>
      <w:r>
        <w:t>, 48(3), pp. 97–103. Available at: https://doi.org/10.1109/EMR.2020.3013206.</w:t>
      </w:r>
    </w:p>
    <w:p w14:paraId="2E9A1BDF" w14:textId="77777777" w:rsidR="00E40880" w:rsidRDefault="00E40880" w:rsidP="00E40880">
      <w:pPr>
        <w:pStyle w:val="Bibliography"/>
      </w:pPr>
      <w:r>
        <w:rPr>
          <w:i/>
          <w:iCs/>
        </w:rPr>
        <w:t>An introduction to seaborn — seaborn 0.12.2 documentation</w:t>
      </w:r>
      <w:r>
        <w:t xml:space="preserve"> (no date). Available at: https://seaborn.pydata.org/tutorial/introduction (Accessed: 29 August 2023).</w:t>
      </w:r>
    </w:p>
    <w:p w14:paraId="692BF461" w14:textId="77777777" w:rsidR="00E40880" w:rsidRDefault="00E40880" w:rsidP="00E40880">
      <w:pPr>
        <w:pStyle w:val="Bibliography"/>
      </w:pPr>
      <w:r>
        <w:t xml:space="preserve">Araka, E. </w:t>
      </w:r>
      <w:r>
        <w:rPr>
          <w:i/>
          <w:iCs/>
        </w:rPr>
        <w:t>et al.</w:t>
      </w:r>
      <w:r>
        <w:t xml:space="preserve"> (2022) ‘Using Educational Data Mining Techniques to Identify Profiles in Self-Regulated Learning: An Empirical Evaluation’, </w:t>
      </w:r>
      <w:r>
        <w:rPr>
          <w:i/>
          <w:iCs/>
        </w:rPr>
        <w:t>The International Review of Research in Open and Distributed Learning</w:t>
      </w:r>
      <w:r>
        <w:t>, 23(1), pp. 131–162. Available at: https://doi.org/10.19173/irrodl.v22i4.5401.</w:t>
      </w:r>
    </w:p>
    <w:p w14:paraId="564B1A2F" w14:textId="77777777" w:rsidR="00E40880" w:rsidRDefault="00E40880" w:rsidP="00E40880">
      <w:pPr>
        <w:pStyle w:val="Bibliography"/>
      </w:pPr>
      <w:r>
        <w:t xml:space="preserve">Assaad, C.K., Devijver, E. and Gaussier, E. (2022) ‘Survey and Evaluation of Causal Discovery Methods for Time Series’, </w:t>
      </w:r>
      <w:r>
        <w:rPr>
          <w:i/>
          <w:iCs/>
        </w:rPr>
        <w:t>Journal of Artificial Intelligence Research</w:t>
      </w:r>
      <w:r>
        <w:t>, 73, pp. 767–819. Available at: https://doi.org/10.1613/jair.1.13428.</w:t>
      </w:r>
    </w:p>
    <w:p w14:paraId="1A385AF6" w14:textId="77777777" w:rsidR="00E40880" w:rsidRDefault="00E40880" w:rsidP="00E40880">
      <w:pPr>
        <w:pStyle w:val="Bibliography"/>
      </w:pPr>
      <w:r>
        <w:t xml:space="preserve">Bankins, S. (2021) ‘The ethical use of artificial intelligence in human resource management: a decision-making framework’, </w:t>
      </w:r>
      <w:r>
        <w:rPr>
          <w:i/>
          <w:iCs/>
        </w:rPr>
        <w:t>Ethics &amp; Information Technology</w:t>
      </w:r>
      <w:r>
        <w:t>, 23(4), pp. 841–854. Available at: https://doi.org/10.1007/s10676-021-09619-6.</w:t>
      </w:r>
    </w:p>
    <w:p w14:paraId="7F0659B1" w14:textId="77777777" w:rsidR="00E40880" w:rsidRDefault="00E40880" w:rsidP="00E40880">
      <w:pPr>
        <w:pStyle w:val="Bibliography"/>
      </w:pPr>
      <w:r>
        <w:t xml:space="preserve">Bhardwaj, S. and Patnaik, S. (2019) ‘People Analytics: Challenges and Opportunities - A Study Using Delphi Method’, </w:t>
      </w:r>
      <w:r>
        <w:rPr>
          <w:i/>
          <w:iCs/>
        </w:rPr>
        <w:t>IUP Journal of Management Research</w:t>
      </w:r>
      <w:r>
        <w:t>, 18(1), pp. 7–23. Available at: https://search.ebscohost.com/login.aspx?direct=true&amp;db=bsh&amp;AN=134816499&amp;site=eds-live (Accessed: 14 May 2023).</w:t>
      </w:r>
    </w:p>
    <w:p w14:paraId="31ABE2B3" w14:textId="77777777" w:rsidR="00E40880" w:rsidRDefault="00E40880" w:rsidP="00E40880">
      <w:pPr>
        <w:pStyle w:val="Bibliography"/>
      </w:pPr>
      <w:r>
        <w:t xml:space="preserve">Brownlee, J. (2016) ‘Use Keras Deep Learning Models with Scikit-Learn in Python’, </w:t>
      </w:r>
      <w:r>
        <w:rPr>
          <w:i/>
          <w:iCs/>
        </w:rPr>
        <w:t>MachineLearningMastery.com</w:t>
      </w:r>
      <w:r>
        <w:t>, 30 May. Available at: https://machinelearningmastery.com/use-keras-deep-learning-models-scikit-learn-python/ (Accessed: 3 September 2023).</w:t>
      </w:r>
    </w:p>
    <w:p w14:paraId="2A24A932" w14:textId="77777777" w:rsidR="00E40880" w:rsidRDefault="00E40880" w:rsidP="00E40880">
      <w:pPr>
        <w:pStyle w:val="Bibliography"/>
      </w:pPr>
      <w:r>
        <w:lastRenderedPageBreak/>
        <w:t xml:space="preserve">Brownlee, J. (2022) ‘How to Grid Search Hyperparameters for Deep Learning Models in Python with Keras’, </w:t>
      </w:r>
      <w:r>
        <w:rPr>
          <w:i/>
          <w:iCs/>
        </w:rPr>
        <w:t>MachineLearningMastery.com</w:t>
      </w:r>
      <w:r>
        <w:t>, 1 July. Available at: https://machinelearningmastery.com/grid-search-hyperparameters-deep-learning-models-python-keras/ (Accessed: 3 September 2023).</w:t>
      </w:r>
    </w:p>
    <w:p w14:paraId="5B7BB788" w14:textId="77777777" w:rsidR="00E40880" w:rsidRDefault="00E40880" w:rsidP="00E40880">
      <w:pPr>
        <w:pStyle w:val="Bibliography"/>
      </w:pPr>
      <w:r>
        <w:rPr>
          <w:i/>
          <w:iCs/>
        </w:rPr>
        <w:t>Categorical encoding using Label-Encoding and One-Hot-Encoder | by Dinesh Yadav | Towards Data Science</w:t>
      </w:r>
      <w:r>
        <w:t xml:space="preserve"> (no date). Available at: https://towardsdatascience.com/categorical-encoding-using-label-encoding-and-one-hot-encoder-911ef77fb5bd (Accessed: 29 August 2023).</w:t>
      </w:r>
    </w:p>
    <w:p w14:paraId="343CCA7A" w14:textId="77777777" w:rsidR="00E40880" w:rsidRDefault="00E40880" w:rsidP="00E40880">
      <w:pPr>
        <w:pStyle w:val="Bibliography"/>
      </w:pPr>
      <w:r>
        <w:t xml:space="preserve">Chadwick, C. and Dabu, A. (2009) ‘Human Resources, Human Resource Management, and the Competitive Advantage of Firms: Toward a More Comprehensive Model of Causal Linkages’, </w:t>
      </w:r>
      <w:r>
        <w:rPr>
          <w:i/>
          <w:iCs/>
        </w:rPr>
        <w:t>Organization Science</w:t>
      </w:r>
      <w:r>
        <w:t>, 20(1), pp. 253–272. Available at: https://doi.org/10.1287/orsc.1080.0375.</w:t>
      </w:r>
    </w:p>
    <w:p w14:paraId="1B307DA5" w14:textId="77777777" w:rsidR="00E40880" w:rsidRDefault="00E40880" w:rsidP="00E40880">
      <w:pPr>
        <w:pStyle w:val="Bibliography"/>
      </w:pPr>
      <w:r>
        <w:t xml:space="preserve">Christian, A. (2022) </w:t>
      </w:r>
      <w:r>
        <w:rPr>
          <w:i/>
          <w:iCs/>
        </w:rPr>
        <w:t>The case for job hopping</w:t>
      </w:r>
      <w:r>
        <w:t xml:space="preserve">, </w:t>
      </w:r>
      <w:r>
        <w:rPr>
          <w:i/>
          <w:iCs/>
        </w:rPr>
        <w:t>bbc.com</w:t>
      </w:r>
      <w:r>
        <w:t>. Available at: https://www.bbc.com/worklife/article/20220720-the-case-for-job-hopping (Accessed: 16 May 2023).</w:t>
      </w:r>
    </w:p>
    <w:p w14:paraId="2E50D5D2" w14:textId="77777777" w:rsidR="00E40880" w:rsidRDefault="00E40880" w:rsidP="00E40880">
      <w:pPr>
        <w:pStyle w:val="Bibliography"/>
      </w:pPr>
      <w:r>
        <w:t xml:space="preserve">Chunqiao Mi (2019) ‘Student Performance Early Warning based on Data Mining’, </w:t>
      </w:r>
      <w:r>
        <w:rPr>
          <w:i/>
          <w:iCs/>
        </w:rPr>
        <w:t>International Journal of Performability Engineering</w:t>
      </w:r>
      <w:r>
        <w:t>, 15(3), pp. 822–833. Available at: https://doi.org/10.23940/ijpe.19.03.p11.822833.</w:t>
      </w:r>
    </w:p>
    <w:p w14:paraId="6E279993" w14:textId="77777777" w:rsidR="00E40880" w:rsidRDefault="00E40880" w:rsidP="00E40880">
      <w:pPr>
        <w:pStyle w:val="Bibliography"/>
      </w:pPr>
      <w:r>
        <w:t xml:space="preserve">Clair, J.A. </w:t>
      </w:r>
      <w:r>
        <w:rPr>
          <w:i/>
          <w:iCs/>
        </w:rPr>
        <w:t>et al.</w:t>
      </w:r>
      <w:r>
        <w:t xml:space="preserve"> (2019) ‘Loosening Categorical Thinking: Extending the Terrain of Theory and Research on Demographic Identities in Organizations’, </w:t>
      </w:r>
      <w:r>
        <w:rPr>
          <w:i/>
          <w:iCs/>
        </w:rPr>
        <w:t>Academy of Management Review</w:t>
      </w:r>
      <w:r>
        <w:t>, 44(3), pp. 592–617. Available at: https://doi.org/10.5465/amr.2017.0054.</w:t>
      </w:r>
    </w:p>
    <w:p w14:paraId="003B96C4" w14:textId="77777777" w:rsidR="00E40880" w:rsidRDefault="00E40880" w:rsidP="00E40880">
      <w:pPr>
        <w:pStyle w:val="Bibliography"/>
      </w:pPr>
      <w:r>
        <w:t xml:space="preserve">Dahlbom, P. </w:t>
      </w:r>
      <w:r>
        <w:rPr>
          <w:i/>
          <w:iCs/>
        </w:rPr>
        <w:t>et al.</w:t>
      </w:r>
      <w:r>
        <w:t xml:space="preserve"> (2020) ‘Big data and HR analytics in the digital era’, </w:t>
      </w:r>
      <w:r>
        <w:rPr>
          <w:i/>
          <w:iCs/>
        </w:rPr>
        <w:t>Baltic Journal of Management</w:t>
      </w:r>
      <w:r>
        <w:t>, 15(1), pp. 120–138. Available at: https://doi.org/10.1108/BJM-11-2018-0393.</w:t>
      </w:r>
    </w:p>
    <w:p w14:paraId="09138225" w14:textId="77777777" w:rsidR="00E40880" w:rsidRDefault="00E40880" w:rsidP="00E40880">
      <w:pPr>
        <w:pStyle w:val="Bibliography"/>
      </w:pPr>
      <w:r>
        <w:t xml:space="preserve">Diez, F., Bussin and Lee, V. (2019) </w:t>
      </w:r>
      <w:r>
        <w:rPr>
          <w:i/>
          <w:iCs/>
        </w:rPr>
        <w:t>Fundamentals of HR Analytics : A Manual on Becoming HR Analytical</w:t>
      </w:r>
      <w:r>
        <w:t>. Available at: https://eds.s.ebscohost.com/eds/ebookviewer/ebook/ZTAyMG13d19fMjIwNDIyNV9fQU41?sid=12b53d14-610b-4f61-880e-acda26e9a4a9@redis&amp;vid=4&amp;format=EB&amp;lpid=lp_vii&amp;rid=0 (Accessed: 16 September 2023).</w:t>
      </w:r>
    </w:p>
    <w:p w14:paraId="4C748DF9" w14:textId="77777777" w:rsidR="00E40880" w:rsidRDefault="00E40880" w:rsidP="00E40880">
      <w:pPr>
        <w:pStyle w:val="Bibliography"/>
      </w:pPr>
      <w:r>
        <w:t xml:space="preserve">Djoundourian, S.S. (2017) ‘Assessment of learning in business education: Standardized or homegrown?’, </w:t>
      </w:r>
      <w:r>
        <w:rPr>
          <w:i/>
          <w:iCs/>
        </w:rPr>
        <w:t>Journal of Education for Business</w:t>
      </w:r>
      <w:r>
        <w:t>, 92(5), pp. 238–244. Available at: https://doi.org/10.1080/08832323.2017.1339662.</w:t>
      </w:r>
    </w:p>
    <w:p w14:paraId="2E776B15" w14:textId="77777777" w:rsidR="00E40880" w:rsidRDefault="00E40880" w:rsidP="00E40880">
      <w:pPr>
        <w:pStyle w:val="Bibliography"/>
      </w:pPr>
      <w:r>
        <w:t xml:space="preserve">Dong, F. (2022) ‘Construction of Enterprise Human Resource Intelligent Scheduling Model Based on Fuzzy Relationship’, </w:t>
      </w:r>
      <w:r>
        <w:rPr>
          <w:i/>
          <w:iCs/>
        </w:rPr>
        <w:t>Mobile Information Systems</w:t>
      </w:r>
      <w:r>
        <w:t>, pp. 1–13. Available at: https://doi.org/10.1155/2022/5342176.</w:t>
      </w:r>
    </w:p>
    <w:p w14:paraId="3653C2D2" w14:textId="77777777" w:rsidR="00E40880" w:rsidRDefault="00E40880" w:rsidP="00E40880">
      <w:pPr>
        <w:pStyle w:val="Bibliography"/>
      </w:pPr>
      <w:r>
        <w:t xml:space="preserve">Eberhardt, F. (2017) ‘Introduction to the foundations of causal discovery’, </w:t>
      </w:r>
      <w:r>
        <w:rPr>
          <w:i/>
          <w:iCs/>
        </w:rPr>
        <w:t>International Journal of Data Science and Analytics</w:t>
      </w:r>
      <w:r>
        <w:t>, 3(2), pp. 81–91. Available at: https://doi.org/10.1007/s41060-016-0038-6.</w:t>
      </w:r>
    </w:p>
    <w:p w14:paraId="4665C2FD" w14:textId="77777777" w:rsidR="00E40880" w:rsidRDefault="00E40880" w:rsidP="00E40880">
      <w:pPr>
        <w:pStyle w:val="Bibliography"/>
      </w:pPr>
      <w:r>
        <w:t xml:space="preserve">Edwards, M.R. and Edwards, K. (2019) </w:t>
      </w:r>
      <w:r>
        <w:rPr>
          <w:i/>
          <w:iCs/>
        </w:rPr>
        <w:t>Preditice HR Analytics</w:t>
      </w:r>
      <w:r>
        <w:t>. 2nd edn.</w:t>
      </w:r>
    </w:p>
    <w:p w14:paraId="48F62F70" w14:textId="77777777" w:rsidR="00E40880" w:rsidRDefault="00E40880" w:rsidP="00E40880">
      <w:pPr>
        <w:pStyle w:val="Bibliography"/>
      </w:pPr>
      <w:r>
        <w:t xml:space="preserve">Ferrar, J. and Green, D. (2021) </w:t>
      </w:r>
      <w:r>
        <w:rPr>
          <w:i/>
          <w:iCs/>
        </w:rPr>
        <w:t>Excellence in People Analytics</w:t>
      </w:r>
      <w:r>
        <w:t>. 2nd edn. Kogan Page Ltd.</w:t>
      </w:r>
    </w:p>
    <w:p w14:paraId="2786B920" w14:textId="77777777" w:rsidR="00E40880" w:rsidRDefault="00E40880" w:rsidP="00E40880">
      <w:pPr>
        <w:pStyle w:val="Bibliography"/>
      </w:pPr>
      <w:r>
        <w:lastRenderedPageBreak/>
        <w:t xml:space="preserve">Gefferth, A. (2023) </w:t>
      </w:r>
      <w:r>
        <w:rPr>
          <w:i/>
          <w:iCs/>
        </w:rPr>
        <w:t>One Hot Encoding scikit vs pandas</w:t>
      </w:r>
      <w:r>
        <w:t xml:space="preserve">, </w:t>
      </w:r>
      <w:r>
        <w:rPr>
          <w:i/>
          <w:iCs/>
        </w:rPr>
        <w:t>Medium</w:t>
      </w:r>
      <w:r>
        <w:t>. Available at: https://towardsdatascience.com/one-hot-encoding-scikit-vs-pandas-2133775567b8 (Accessed: 29 August 2023).</w:t>
      </w:r>
    </w:p>
    <w:p w14:paraId="7678C781" w14:textId="77777777" w:rsidR="00E40880" w:rsidRDefault="00E40880" w:rsidP="00E40880">
      <w:pPr>
        <w:pStyle w:val="Bibliography"/>
      </w:pPr>
      <w:r>
        <w:rPr>
          <w:i/>
          <w:iCs/>
        </w:rPr>
        <w:t>General Data Protection Regulation (GDPR) – Official Legal Text</w:t>
      </w:r>
      <w:r>
        <w:t xml:space="preserve"> (no date) </w:t>
      </w:r>
      <w:r>
        <w:rPr>
          <w:i/>
          <w:iCs/>
        </w:rPr>
        <w:t>General Data Protection Regulation (GDPR)</w:t>
      </w:r>
      <w:r>
        <w:t>. Available at: https://gdpr-info.eu/ (Accessed: 16 September 2023).</w:t>
      </w:r>
    </w:p>
    <w:p w14:paraId="128A99A0" w14:textId="77777777" w:rsidR="00E40880" w:rsidRDefault="00E40880" w:rsidP="00E40880">
      <w:pPr>
        <w:pStyle w:val="Bibliography"/>
      </w:pPr>
      <w:r>
        <w:t xml:space="preserve">‘Handbook of Learning Analytics - Second edition’ (2022) </w:t>
      </w:r>
      <w:r>
        <w:rPr>
          <w:i/>
          <w:iCs/>
        </w:rPr>
        <w:t>Society for Learning Analytics Research (SoLAR)</w:t>
      </w:r>
      <w:r>
        <w:t>. Available at: https://www.solaresearch.org/publications/hla-22/ (Accessed: 16 September 2023).</w:t>
      </w:r>
    </w:p>
    <w:p w14:paraId="6A34490B" w14:textId="77777777" w:rsidR="00E40880" w:rsidRDefault="00E40880" w:rsidP="00E40880">
      <w:pPr>
        <w:pStyle w:val="Bibliography"/>
      </w:pPr>
      <w:r>
        <w:t xml:space="preserve">Huselid, M.A., Beatty, R.W. and Becker, B.E. (2005) ‘A Players or A Positions?’, </w:t>
      </w:r>
      <w:r>
        <w:rPr>
          <w:i/>
          <w:iCs/>
        </w:rPr>
        <w:t>Harvard Business Review</w:t>
      </w:r>
      <w:r>
        <w:t>, 83(12), pp. 110–117. Available at: https://search.ebscohost.com/login.aspx?direct=true&amp;db=bsh&amp;AN=18916545&amp;site=eds-live (Accessed: 14 May 2023).</w:t>
      </w:r>
    </w:p>
    <w:p w14:paraId="72E3147E" w14:textId="77777777" w:rsidR="00E40880" w:rsidRDefault="00E40880" w:rsidP="00E40880">
      <w:pPr>
        <w:pStyle w:val="Bibliography"/>
      </w:pPr>
      <w:r>
        <w:t xml:space="preserve">Hussain, M. </w:t>
      </w:r>
      <w:r>
        <w:rPr>
          <w:i/>
          <w:iCs/>
        </w:rPr>
        <w:t>et al.</w:t>
      </w:r>
      <w:r>
        <w:t xml:space="preserve"> (2018) ‘Student Engagement Predictions in an e-Learning System and Their Impact on Student Course Assessment Scores’, </w:t>
      </w:r>
      <w:r>
        <w:rPr>
          <w:i/>
          <w:iCs/>
        </w:rPr>
        <w:t>Computational Intelligence and Neuroscience</w:t>
      </w:r>
      <w:r>
        <w:t>, 2018, p. e6347186. Available at: https://doi.org/10.1155/2018/6347186.</w:t>
      </w:r>
    </w:p>
    <w:p w14:paraId="0C961C63" w14:textId="77777777" w:rsidR="00E40880" w:rsidRDefault="00E40880" w:rsidP="00E40880">
      <w:pPr>
        <w:pStyle w:val="Bibliography"/>
      </w:pPr>
      <w:r>
        <w:t xml:space="preserve">‘Hyperparameter tuning using GridSearchCV and KerasClassifier’ (2020) </w:t>
      </w:r>
      <w:r>
        <w:rPr>
          <w:i/>
          <w:iCs/>
        </w:rPr>
        <w:t>GeeksforGeeks</w:t>
      </w:r>
      <w:r>
        <w:t>, 25 November. Available at: https://www.geeksforgeeks.org/hyperparameter-tuning-using-gridsearchcv-and-kerasclassifier/ (Accessed: 3 September 2023).</w:t>
      </w:r>
    </w:p>
    <w:p w14:paraId="75CBCA1E" w14:textId="77777777" w:rsidR="00E40880" w:rsidRDefault="00E40880" w:rsidP="00E40880">
      <w:pPr>
        <w:pStyle w:val="Bibliography"/>
      </w:pPr>
      <w:r>
        <w:rPr>
          <w:i/>
          <w:iCs/>
        </w:rPr>
        <w:t>Importance of Succession Planning (With Benefits and Tips) | Indeed.com Canada</w:t>
      </w:r>
      <w:r>
        <w:t xml:space="preserve"> (no date). Available at: https://ca.indeed.com/career-advice/career-development/importance-of-succession-planning (Accessed: 16 September 2023).</w:t>
      </w:r>
    </w:p>
    <w:p w14:paraId="2615DE08" w14:textId="77777777" w:rsidR="00E40880" w:rsidRDefault="00E40880" w:rsidP="00E40880">
      <w:pPr>
        <w:pStyle w:val="Bibliography"/>
      </w:pPr>
      <w:r>
        <w:t xml:space="preserve">Karakolis, E. </w:t>
      </w:r>
      <w:r>
        <w:rPr>
          <w:i/>
          <w:iCs/>
        </w:rPr>
        <w:t>et al.</w:t>
      </w:r>
      <w:r>
        <w:t xml:space="preserve"> (2022) ‘Bridging the Gap between Technological Education and Job Market Requirements through Data Analytics and Decision Support Services’, </w:t>
      </w:r>
      <w:r>
        <w:rPr>
          <w:i/>
          <w:iCs/>
        </w:rPr>
        <w:t>Applied Sciences</w:t>
      </w:r>
      <w:r>
        <w:t>, 12(14), p. 7139. Available at: https://doi.org/10.3390/app12147139.</w:t>
      </w:r>
    </w:p>
    <w:p w14:paraId="2FF39992" w14:textId="77777777" w:rsidR="00E40880" w:rsidRDefault="00E40880" w:rsidP="00E40880">
      <w:pPr>
        <w:pStyle w:val="Bibliography"/>
      </w:pPr>
      <w:r>
        <w:t xml:space="preserve">Katrina Sin and Loganathan Muthu (2015) ‘Application of Big Data in Education Data Mining and Learning Analytics – a Literature Review’, </w:t>
      </w:r>
      <w:r>
        <w:rPr>
          <w:i/>
          <w:iCs/>
        </w:rPr>
        <w:t>ICTACT Journal on Soft Computing</w:t>
      </w:r>
      <w:r>
        <w:t>, 5(4), pp. 1035–1049.</w:t>
      </w:r>
    </w:p>
    <w:p w14:paraId="2F574683" w14:textId="77777777" w:rsidR="00E40880" w:rsidRDefault="00E40880" w:rsidP="00E40880">
      <w:pPr>
        <w:pStyle w:val="Bibliography"/>
      </w:pPr>
      <w:r>
        <w:t xml:space="preserve">Kohnke, L., Foung, D. and Chen, J. (2022) ‘Using Learner Analytics to Explore the Potential Contribution of Multimodal Formative Assessment to Academic Success in Higher Education’, </w:t>
      </w:r>
      <w:r>
        <w:rPr>
          <w:i/>
          <w:iCs/>
        </w:rPr>
        <w:t>SAGE Open</w:t>
      </w:r>
      <w:r>
        <w:t>, 12(2), p. 21582440221089957. Available at: https://doi.org/10.1177/21582440221089957.</w:t>
      </w:r>
    </w:p>
    <w:p w14:paraId="4238EC93" w14:textId="77777777" w:rsidR="00E40880" w:rsidRDefault="00E40880" w:rsidP="00E40880">
      <w:pPr>
        <w:pStyle w:val="Bibliography"/>
      </w:pPr>
      <w:r>
        <w:t xml:space="preserve">Kokoç, M. and Altun, A. (2021) ‘Effects of learner interaction with learning dashboards on academic performance in an e-learning environment’, </w:t>
      </w:r>
      <w:r>
        <w:rPr>
          <w:i/>
          <w:iCs/>
        </w:rPr>
        <w:t>Behaviour &amp; Information Technology</w:t>
      </w:r>
      <w:r>
        <w:t>, 40(2), pp. 161–175. Available at: https://doi.org/10.1080/0144929X.2019.1680731.</w:t>
      </w:r>
    </w:p>
    <w:p w14:paraId="1CD8AD34" w14:textId="77777777" w:rsidR="00E40880" w:rsidRDefault="00E40880" w:rsidP="00E40880">
      <w:pPr>
        <w:pStyle w:val="Bibliography"/>
      </w:pPr>
      <w:r>
        <w:t xml:space="preserve">Kulala, H. and Rani, K. (2017) ‘Advancements in Multi-Layer Perceptron Training to Improve Classification Accuracy’, </w:t>
      </w:r>
      <w:r>
        <w:rPr>
          <w:i/>
          <w:iCs/>
        </w:rPr>
        <w:t>International Journal on Recent and Innovation Trends in Computing and Communication</w:t>
      </w:r>
      <w:r>
        <w:t>, 5, pp. 353–357.</w:t>
      </w:r>
    </w:p>
    <w:p w14:paraId="3F7969A6" w14:textId="77777777" w:rsidR="00E40880" w:rsidRDefault="00E40880" w:rsidP="00E40880">
      <w:pPr>
        <w:pStyle w:val="Bibliography"/>
      </w:pPr>
      <w:r>
        <w:t xml:space="preserve">Kumar, R. (2011) </w:t>
      </w:r>
      <w:r>
        <w:rPr>
          <w:i/>
          <w:iCs/>
        </w:rPr>
        <w:t>Resarch Methodology</w:t>
      </w:r>
      <w:r>
        <w:t>. 3rd edn. SAGE.</w:t>
      </w:r>
    </w:p>
    <w:p w14:paraId="2FD6E344" w14:textId="77777777" w:rsidR="00E40880" w:rsidRDefault="00E40880" w:rsidP="00E40880">
      <w:pPr>
        <w:pStyle w:val="Bibliography"/>
      </w:pPr>
      <w:r>
        <w:lastRenderedPageBreak/>
        <w:t xml:space="preserve">Kuzilek, J., Hlosta, M. and Zdrahal, Z. (2017) ‘Open University Learning Analytics dataset’, </w:t>
      </w:r>
      <w:r>
        <w:rPr>
          <w:i/>
          <w:iCs/>
        </w:rPr>
        <w:t>Scientific Data</w:t>
      </w:r>
      <w:r>
        <w:t>, 4(1), p. 170171. Available at: https://doi.org/10.1038/sdata.2017.171.</w:t>
      </w:r>
    </w:p>
    <w:p w14:paraId="61D97900" w14:textId="77777777" w:rsidR="00E40880" w:rsidRDefault="00E40880" w:rsidP="00E40880">
      <w:pPr>
        <w:pStyle w:val="Bibliography"/>
      </w:pPr>
      <w:r>
        <w:rPr>
          <w:i/>
          <w:iCs/>
        </w:rPr>
        <w:t>Learning Analytics – A Growing Field and Community Engagement</w:t>
      </w:r>
      <w:r>
        <w:t xml:space="preserve"> (2015) </w:t>
      </w:r>
      <w:r>
        <w:rPr>
          <w:i/>
          <w:iCs/>
        </w:rPr>
        <w:t>OpenAIRE - Explore</w:t>
      </w:r>
      <w:r>
        <w:t>. Available at: https://explore.openaire.eu/search/publication?pid=10.18608%2Fjla.2015.21.1 (Accessed: 14 May 2023).</w:t>
      </w:r>
    </w:p>
    <w:p w14:paraId="6F03D1E9" w14:textId="77777777" w:rsidR="00E40880" w:rsidRDefault="00E40880" w:rsidP="00E40880">
      <w:pPr>
        <w:pStyle w:val="Bibliography"/>
      </w:pPr>
      <w:r>
        <w:t xml:space="preserve">Loftus, J.R. </w:t>
      </w:r>
      <w:r>
        <w:rPr>
          <w:i/>
          <w:iCs/>
        </w:rPr>
        <w:t>et al.</w:t>
      </w:r>
      <w:r>
        <w:t xml:space="preserve"> (2018) ‘Causal Reasoning for Algorithmic Fairness’. arXiv. Available at: https://doi.org/10.48550/arXiv.1805.05859.</w:t>
      </w:r>
    </w:p>
    <w:p w14:paraId="0098BA7B" w14:textId="77777777" w:rsidR="00E40880" w:rsidRDefault="00E40880" w:rsidP="00E40880">
      <w:pPr>
        <w:pStyle w:val="Bibliography"/>
      </w:pPr>
      <w:r>
        <w:t xml:space="preserve">Losey, M.R., Meisinger, S.R. and Ulrich, D. (eds) (2005) </w:t>
      </w:r>
      <w:r>
        <w:rPr>
          <w:i/>
          <w:iCs/>
        </w:rPr>
        <w:t>The future of human resource management: 64 thought leaders explore the critical HR issues of today and tomorrow</w:t>
      </w:r>
      <w:r>
        <w:t>. Alexandria, Va. : Hoboken, N.J: Society for Human Resource Management ; Wiley.</w:t>
      </w:r>
    </w:p>
    <w:p w14:paraId="7E36A445" w14:textId="77777777" w:rsidR="00E40880" w:rsidRDefault="00E40880" w:rsidP="00E40880">
      <w:pPr>
        <w:pStyle w:val="Bibliography"/>
      </w:pPr>
      <w:r>
        <w:t xml:space="preserve">Malinsky, D. and Danks, D. (2018) ‘Causal discovery algorithms: A practical guide’, </w:t>
      </w:r>
      <w:r>
        <w:rPr>
          <w:i/>
          <w:iCs/>
        </w:rPr>
        <w:t>Philosophy Compass</w:t>
      </w:r>
      <w:r>
        <w:t>, 13(1), p. e12470. Available at: https://doi.org/10.1111/phc3.12470.</w:t>
      </w:r>
    </w:p>
    <w:p w14:paraId="1148F5FD" w14:textId="77777777" w:rsidR="00E40880" w:rsidRDefault="00E40880" w:rsidP="00E40880">
      <w:pPr>
        <w:pStyle w:val="Bibliography"/>
      </w:pPr>
      <w:r>
        <w:t xml:space="preserve">Martin, L. (2019) ‘Leading Practices to Upskill HRBPs as Ambassadors for People Analytics’, </w:t>
      </w:r>
      <w:r>
        <w:rPr>
          <w:i/>
          <w:iCs/>
        </w:rPr>
        <w:t>Workforce Solutions Review</w:t>
      </w:r>
      <w:r>
        <w:t>, 10(3), pp. 24–27. Available at: https://search.ebscohost.com/login.aspx?direct=true&amp;db=bsh&amp;AN=140284586&amp;site=eds-live (Accessed: 14 May 2023).</w:t>
      </w:r>
    </w:p>
    <w:p w14:paraId="3711A0C9" w14:textId="77777777" w:rsidR="00E40880" w:rsidRDefault="00E40880" w:rsidP="00E40880">
      <w:pPr>
        <w:pStyle w:val="Bibliography"/>
      </w:pPr>
      <w:r>
        <w:t xml:space="preserve">Mattox II, J.R., Parskey, P. and Hall, C. (2020) </w:t>
      </w:r>
      <w:r>
        <w:rPr>
          <w:i/>
          <w:iCs/>
        </w:rPr>
        <w:t>Learning Analytics: Using Talent Data to Improve Business Outcomes</w:t>
      </w:r>
      <w:r>
        <w:t>. 2nd edn. Kogan Page Ltd.</w:t>
      </w:r>
    </w:p>
    <w:p w14:paraId="3A520980" w14:textId="77777777" w:rsidR="00E40880" w:rsidRDefault="00E40880" w:rsidP="00E40880">
      <w:pPr>
        <w:pStyle w:val="Bibliography"/>
      </w:pPr>
      <w:r>
        <w:t xml:space="preserve">M.Sc, G.A. (2023a) </w:t>
      </w:r>
      <w:r>
        <w:rPr>
          <w:i/>
          <w:iCs/>
        </w:rPr>
        <w:t>10 Must-Know Python Libraries for Every Programmer</w:t>
      </w:r>
      <w:r>
        <w:t xml:space="preserve">, </w:t>
      </w:r>
      <w:r>
        <w:rPr>
          <w:i/>
          <w:iCs/>
        </w:rPr>
        <w:t>Medium</w:t>
      </w:r>
      <w:r>
        <w:t>. Available at: https://levelup.gitconnected.com/10-must-know-python-libraries-for-every-programmer-bc4f18427e38 (Accessed: 29 August 2023).</w:t>
      </w:r>
    </w:p>
    <w:p w14:paraId="78433C1A" w14:textId="77777777" w:rsidR="00E40880" w:rsidRDefault="00E40880" w:rsidP="00E40880">
      <w:pPr>
        <w:pStyle w:val="Bibliography"/>
      </w:pPr>
      <w:r>
        <w:t xml:space="preserve">M.Sc, G.A. (2023b) </w:t>
      </w:r>
      <w:r>
        <w:rPr>
          <w:i/>
          <w:iCs/>
        </w:rPr>
        <w:t>Let’s Talk About the Real MVPs of Python — Libraries</w:t>
      </w:r>
      <w:r>
        <w:t xml:space="preserve">, </w:t>
      </w:r>
      <w:r>
        <w:rPr>
          <w:i/>
          <w:iCs/>
        </w:rPr>
        <w:t>Medium</w:t>
      </w:r>
      <w:r>
        <w:t>. Available at: https://levelup.gitconnected.com/lets-talk-about-the-real-mvps-of-python-libraries-9fbb03dc1d1e (Accessed: 29 August 2023).</w:t>
      </w:r>
    </w:p>
    <w:p w14:paraId="4665B206" w14:textId="77777777" w:rsidR="00E40880" w:rsidRDefault="00E40880" w:rsidP="00E40880">
      <w:pPr>
        <w:pStyle w:val="Bibliography"/>
      </w:pPr>
      <w:r>
        <w:t xml:space="preserve">‘Multiple deprivation index’ (2023) </w:t>
      </w:r>
      <w:r>
        <w:rPr>
          <w:i/>
          <w:iCs/>
        </w:rPr>
        <w:t>Wikipedia</w:t>
      </w:r>
      <w:r>
        <w:t>. Available at: https://en.wikipedia.org/w/index.php?title=Multiple_deprivation_index&amp;oldid=1172805397 (Accessed: 9 September 2023).</w:t>
      </w:r>
    </w:p>
    <w:p w14:paraId="466B5E54" w14:textId="77777777" w:rsidR="00E40880" w:rsidRDefault="00E40880" w:rsidP="00E40880">
      <w:pPr>
        <w:pStyle w:val="Bibliography"/>
      </w:pPr>
      <w:r>
        <w:t xml:space="preserve">Muslim, A., Chatti, M.A. and Guesmi, M. (2020) ‘Open Learning Analytics: A Systematic Literature Review and Future Perspectives’, in N. Pinkwart and S. Liu (eds) </w:t>
      </w:r>
      <w:r>
        <w:rPr>
          <w:i/>
          <w:iCs/>
        </w:rPr>
        <w:t>Artificial Intelligence Supported Educational Technologies</w:t>
      </w:r>
      <w:r>
        <w:t>. Cham: Springer International Publishing (Advances in Analytics for Learning and Teaching), pp. 3–29. Available at: https://doi.org/10.1007/978-3-030-41099-5_1.</w:t>
      </w:r>
    </w:p>
    <w:p w14:paraId="200EA7AA" w14:textId="77777777" w:rsidR="00E40880" w:rsidRDefault="00E40880" w:rsidP="00E40880">
      <w:pPr>
        <w:pStyle w:val="Bibliography"/>
      </w:pPr>
      <w:r>
        <w:t xml:space="preserve">Mustafa Yağcı (2022) ‘Educational data mining: prediction of students’ academic performance using machine learning algorithms’, </w:t>
      </w:r>
      <w:r>
        <w:rPr>
          <w:i/>
          <w:iCs/>
        </w:rPr>
        <w:t>Smart Learning Environments</w:t>
      </w:r>
      <w:r>
        <w:t>, 9(1), pp. 1–19. Available at: https://doi.org/10.1186/s40561-022-00192-z.</w:t>
      </w:r>
    </w:p>
    <w:p w14:paraId="6D42F4DB" w14:textId="77777777" w:rsidR="00E40880" w:rsidRDefault="00E40880" w:rsidP="00E40880">
      <w:pPr>
        <w:pStyle w:val="Bibliography"/>
      </w:pPr>
      <w:r>
        <w:rPr>
          <w:i/>
          <w:iCs/>
        </w:rPr>
        <w:t>One-way ANOVA - An introduction to when you should run this test and the test hypothesis | Laerd Statistics</w:t>
      </w:r>
      <w:r>
        <w:t xml:space="preserve"> (no date). Available at: https://statistics.laerd.com/statistical-guides/one-way-anova-statistical-guide.php (Accessed: 18 September 2023).</w:t>
      </w:r>
    </w:p>
    <w:p w14:paraId="3CB85611" w14:textId="77777777" w:rsidR="00E40880" w:rsidRDefault="00E40880" w:rsidP="00E40880">
      <w:pPr>
        <w:pStyle w:val="Bibliography"/>
      </w:pPr>
      <w:r>
        <w:lastRenderedPageBreak/>
        <w:t xml:space="preserve">Peng, J. </w:t>
      </w:r>
      <w:r>
        <w:rPr>
          <w:i/>
          <w:iCs/>
        </w:rPr>
        <w:t>et al.</w:t>
      </w:r>
      <w:r>
        <w:t xml:space="preserve"> (2021) ‘DataPrep.EDA: Task-Centric Exploratory Data Analysis for Statistical Modeling in Python’, </w:t>
      </w:r>
      <w:r>
        <w:rPr>
          <w:i/>
          <w:iCs/>
        </w:rPr>
        <w:t>Research Data Science &amp; Engineering Track Paper</w:t>
      </w:r>
      <w:r>
        <w:t xml:space="preserve"> [Preprint].</w:t>
      </w:r>
    </w:p>
    <w:p w14:paraId="06CAA238" w14:textId="77777777" w:rsidR="00E40880" w:rsidRDefault="00E40880" w:rsidP="00E40880">
      <w:pPr>
        <w:pStyle w:val="Bibliography"/>
      </w:pPr>
      <w:r>
        <w:t xml:space="preserve">Poudyal, S., Mohammadi-Aragh, M.J. and Ball, J.E. (2022) ‘Prediction of Student Academic Performance Using a Hybrid 2D CNN Model’, </w:t>
      </w:r>
      <w:r>
        <w:rPr>
          <w:i/>
          <w:iCs/>
        </w:rPr>
        <w:t>Electronics</w:t>
      </w:r>
      <w:r>
        <w:t>, 11(7), p. 1005. Available at: https://doi.org/10.3390/electronics11071005.</w:t>
      </w:r>
    </w:p>
    <w:p w14:paraId="26BE023B" w14:textId="77777777" w:rsidR="00E40880" w:rsidRDefault="00E40880" w:rsidP="00E40880">
      <w:pPr>
        <w:pStyle w:val="Bibliography"/>
      </w:pPr>
      <w:r>
        <w:t xml:space="preserve">Python, R. (no date) </w:t>
      </w:r>
      <w:r>
        <w:rPr>
          <w:i/>
          <w:iCs/>
        </w:rPr>
        <w:t>Logistic Regression in Python – Real Python</w:t>
      </w:r>
      <w:r>
        <w:t>. Available at: https://realpython.com/logistic-regression-python/ (Accessed: 30 August 2023).</w:t>
      </w:r>
    </w:p>
    <w:p w14:paraId="62685AA3" w14:textId="77777777" w:rsidR="00E40880" w:rsidRDefault="00E40880" w:rsidP="00E40880">
      <w:pPr>
        <w:pStyle w:val="Bibliography"/>
      </w:pPr>
      <w:r>
        <w:t xml:space="preserve">Rasmussen, T. and Ulrich, D. (2015) ‘Learning from practice: how HR analytics avoids being a management fad’, </w:t>
      </w:r>
      <w:r>
        <w:rPr>
          <w:i/>
          <w:iCs/>
        </w:rPr>
        <w:t>Organizational Dynamics</w:t>
      </w:r>
      <w:r>
        <w:t>, 44(3), pp. 236–242. Available at: https://doi.org/10.1016/j.orgdyn.2015.05.008.</w:t>
      </w:r>
    </w:p>
    <w:p w14:paraId="586A0AD0" w14:textId="77777777" w:rsidR="00E40880" w:rsidRDefault="00E40880" w:rsidP="00E40880">
      <w:pPr>
        <w:pStyle w:val="Bibliography"/>
      </w:pPr>
      <w:r>
        <w:t xml:space="preserve">Ryan, L. (2016) </w:t>
      </w:r>
      <w:r>
        <w:rPr>
          <w:i/>
          <w:iCs/>
        </w:rPr>
        <w:t>Ten Reasons Successful People Change Jobs More Often</w:t>
      </w:r>
      <w:r>
        <w:t xml:space="preserve">, </w:t>
      </w:r>
      <w:r>
        <w:rPr>
          <w:i/>
          <w:iCs/>
        </w:rPr>
        <w:t>Forbes</w:t>
      </w:r>
      <w:r>
        <w:t>. Available at: https://www.forbes.com/sites/lizryan/2016/10/28/ten-reasons-successful-people-change-jobs-more-often/ (Accessed: 16 May 2023).</w:t>
      </w:r>
    </w:p>
    <w:p w14:paraId="772DA11B" w14:textId="77777777" w:rsidR="00E40880" w:rsidRDefault="00E40880" w:rsidP="00E40880">
      <w:pPr>
        <w:pStyle w:val="Bibliography"/>
      </w:pPr>
      <w:r>
        <w:t xml:space="preserve">Saunders, M., Lewis, P. and Thornhill, A. (2012) </w:t>
      </w:r>
      <w:r>
        <w:rPr>
          <w:i/>
          <w:iCs/>
        </w:rPr>
        <w:t>Research Methods for Business Students</w:t>
      </w:r>
      <w:r>
        <w:t>. 6th edn. London: Pearson.</w:t>
      </w:r>
    </w:p>
    <w:p w14:paraId="2C8A76F4" w14:textId="77777777" w:rsidR="00E40880" w:rsidRDefault="00E40880" w:rsidP="00E40880">
      <w:pPr>
        <w:pStyle w:val="Bibliography"/>
      </w:pPr>
      <w:r>
        <w:rPr>
          <w:i/>
          <w:iCs/>
        </w:rPr>
        <w:t>scikit-learn: machine learning in Python — scikit-learn 1.3.0 documentation</w:t>
      </w:r>
      <w:r>
        <w:t xml:space="preserve"> (no date). Available at: https://scikit-learn.org/stable/index.html (Accessed: 29 August 2023).</w:t>
      </w:r>
    </w:p>
    <w:p w14:paraId="57024914" w14:textId="77777777" w:rsidR="00E40880" w:rsidRDefault="00E40880" w:rsidP="00E40880">
      <w:pPr>
        <w:pStyle w:val="Bibliography"/>
      </w:pPr>
      <w:r>
        <w:rPr>
          <w:i/>
          <w:iCs/>
        </w:rPr>
        <w:t>SciPy</w:t>
      </w:r>
      <w:r>
        <w:t xml:space="preserve"> (no date). Available at: https://scipy.org/ (Accessed: 29 August 2023).</w:t>
      </w:r>
    </w:p>
    <w:p w14:paraId="0DBA6753" w14:textId="77777777" w:rsidR="00E40880" w:rsidRDefault="00E40880" w:rsidP="00E40880">
      <w:pPr>
        <w:pStyle w:val="Bibliography"/>
      </w:pPr>
      <w:r>
        <w:rPr>
          <w:i/>
          <w:iCs/>
        </w:rPr>
        <w:t>sklearn.ensemble.RandomForestClassifier</w:t>
      </w:r>
      <w:r>
        <w:t xml:space="preserve"> (no date) </w:t>
      </w:r>
      <w:r>
        <w:rPr>
          <w:i/>
          <w:iCs/>
        </w:rPr>
        <w:t>scikit-learn</w:t>
      </w:r>
      <w:r>
        <w:t>. Available at: https://scikit-learn/stable/modules/generated/sklearn.ensemble.RandomForestClassifier.html (Accessed: 31 August 2023).</w:t>
      </w:r>
    </w:p>
    <w:p w14:paraId="431A9393" w14:textId="77777777" w:rsidR="00E40880" w:rsidRDefault="00E40880" w:rsidP="00E40880">
      <w:pPr>
        <w:pStyle w:val="Bibliography"/>
      </w:pPr>
      <w:r>
        <w:rPr>
          <w:i/>
          <w:iCs/>
        </w:rPr>
        <w:t>sklearn.preprocessing.OneHotEncoder</w:t>
      </w:r>
      <w:r>
        <w:t xml:space="preserve"> (no date) </w:t>
      </w:r>
      <w:r>
        <w:rPr>
          <w:i/>
          <w:iCs/>
        </w:rPr>
        <w:t>scikit-learn</w:t>
      </w:r>
      <w:r>
        <w:t>. Available at: https://scikit-learn/stable/modules/generated/sklearn.preprocessing.OneHotEncoder.html (Accessed: 29 August 2023).</w:t>
      </w:r>
    </w:p>
    <w:p w14:paraId="6D9C3F9F" w14:textId="77777777" w:rsidR="00E40880" w:rsidRDefault="00E40880" w:rsidP="00E40880">
      <w:pPr>
        <w:pStyle w:val="Bibliography"/>
      </w:pPr>
      <w:r>
        <w:t xml:space="preserve">Tambe, P., Cappelli, P. and Yakubovich, V. (2019) ‘Artificial Intelligence in Human Resources Management: Challenges and a Path Forward’, </w:t>
      </w:r>
      <w:r>
        <w:rPr>
          <w:i/>
          <w:iCs/>
        </w:rPr>
        <w:t>California Management Review</w:t>
      </w:r>
      <w:r>
        <w:t>, 61(4), pp. 15–42. Available at: https://doi.org/10.1177/0008125619867910.</w:t>
      </w:r>
    </w:p>
    <w:p w14:paraId="1E41B312" w14:textId="77777777" w:rsidR="00E40880" w:rsidRDefault="00E40880" w:rsidP="00E40880">
      <w:pPr>
        <w:pStyle w:val="Bibliography"/>
      </w:pPr>
      <w:r>
        <w:t xml:space="preserve">Team, K. (no date) </w:t>
      </w:r>
      <w:r>
        <w:rPr>
          <w:i/>
          <w:iCs/>
        </w:rPr>
        <w:t>Keras documentation: About Keras</w:t>
      </w:r>
      <w:r>
        <w:t>. Available at: https://keras.io/about/ (Accessed: 17 September 2023).</w:t>
      </w:r>
    </w:p>
    <w:p w14:paraId="597F7A33" w14:textId="77777777" w:rsidR="00E40880" w:rsidRDefault="00E40880" w:rsidP="00E40880">
      <w:pPr>
        <w:pStyle w:val="Bibliography"/>
      </w:pPr>
      <w:r>
        <w:rPr>
          <w:i/>
          <w:iCs/>
        </w:rPr>
        <w:t>The LMS Guidebook : Learning Management Systems Demystified</w:t>
      </w:r>
      <w:r>
        <w:t xml:space="preserve"> (2018). Available at: https://eds.p.ebscohost.com/eds/ebookviewer/ebook/ZTAyMG13d19fMTY0OTQyMl9fQU41?sid=ab4dacb2-3bac-43a1-ac3f-4d6851c29243%40redis&amp;vid=4&amp;format=EK&amp;rid=1 (Accessed: 14 May 2023).</w:t>
      </w:r>
    </w:p>
    <w:p w14:paraId="0A7FED5E" w14:textId="77777777" w:rsidR="00E40880" w:rsidRDefault="00E40880" w:rsidP="00E40880">
      <w:pPr>
        <w:pStyle w:val="Bibliography"/>
      </w:pPr>
      <w:r>
        <w:t xml:space="preserve">Topno, H. (2012) ‘Evaluation of Training and Development: An Analysis of Various Models’, </w:t>
      </w:r>
      <w:r>
        <w:rPr>
          <w:i/>
          <w:iCs/>
        </w:rPr>
        <w:t>IOSR Journal of Business and Management</w:t>
      </w:r>
      <w:r>
        <w:t>, 5(2), pp. 16–22. Available at: https://doi.org/10.9790/487X-0521622.</w:t>
      </w:r>
    </w:p>
    <w:p w14:paraId="68C1E5C5" w14:textId="77777777" w:rsidR="00E40880" w:rsidRDefault="00E40880" w:rsidP="00E40880">
      <w:pPr>
        <w:pStyle w:val="Bibliography"/>
      </w:pPr>
      <w:r>
        <w:lastRenderedPageBreak/>
        <w:t xml:space="preserve">Tsui, A.S. and Gutek, B.A. (1999) </w:t>
      </w:r>
      <w:r>
        <w:rPr>
          <w:i/>
          <w:iCs/>
        </w:rPr>
        <w:t>Demographic Differences in Organizations: Current Research and Future Directions</w:t>
      </w:r>
      <w:r>
        <w:t>. Lexington Books.</w:t>
      </w:r>
    </w:p>
    <w:p w14:paraId="7198A05D" w14:textId="77777777" w:rsidR="00E40880" w:rsidRDefault="00E40880" w:rsidP="00E40880">
      <w:pPr>
        <w:pStyle w:val="Bibliography"/>
      </w:pPr>
      <w:r>
        <w:t xml:space="preserve">Vowels, M.J., Cihan Camgoz, N. and Bowden, R. (2023) ‘D’ya Like DAGs? A Survey on Structure Learning and Causal Discovery’, </w:t>
      </w:r>
      <w:r>
        <w:rPr>
          <w:i/>
          <w:iCs/>
        </w:rPr>
        <w:t>ACM Computing Surveys</w:t>
      </w:r>
      <w:r>
        <w:t>, 55(4), pp. 1–36. Available at: https://doi.org/10.1145/3527154.</w:t>
      </w:r>
    </w:p>
    <w:p w14:paraId="074CFBE9" w14:textId="77777777" w:rsidR="00E40880" w:rsidRDefault="00E40880" w:rsidP="00E40880">
      <w:pPr>
        <w:pStyle w:val="Bibliography"/>
      </w:pPr>
      <w:r>
        <w:t xml:space="preserve">Wang, X., Guo, B. and Shen, Y. (2022) ‘Predicting the At-Risk Online Students Based on the Click Data Distribution Characteristics’, </w:t>
      </w:r>
      <w:r>
        <w:rPr>
          <w:i/>
          <w:iCs/>
        </w:rPr>
        <w:t>Scientific Programming</w:t>
      </w:r>
      <w:r>
        <w:t>, pp. 1–12. Available at: https://doi.org/10.1155/2022/9938260.</w:t>
      </w:r>
    </w:p>
    <w:p w14:paraId="2F68D151" w14:textId="77777777" w:rsidR="00E40880" w:rsidRDefault="00E40880" w:rsidP="00E40880">
      <w:pPr>
        <w:pStyle w:val="Bibliography"/>
      </w:pPr>
      <w:r>
        <w:t xml:space="preserve">Wilson, C. (2013) </w:t>
      </w:r>
      <w:r>
        <w:rPr>
          <w:i/>
          <w:iCs/>
        </w:rPr>
        <w:t>Interview Techniques for UX Practitioners : A User-Centered Design Method</w:t>
      </w:r>
      <w:r>
        <w:t>. Available at: https://eds.p.ebscohost.com/eds/ebookviewer/ebook/ZTI1MHh3d19fNTE2MjAwX19BTg2?sid=70cde69d-863a-4c78-a479-4619b4cbc1e5%40redis&amp;vid=17&amp;format=EB&amp;rid=1 (Accessed: 13 May 2023).</w:t>
      </w:r>
    </w:p>
    <w:p w14:paraId="6332E8B1" w14:textId="77777777" w:rsidR="00E40880" w:rsidRDefault="00E40880" w:rsidP="00E40880">
      <w:pPr>
        <w:pStyle w:val="Bibliography"/>
      </w:pPr>
      <w:r>
        <w:t xml:space="preserve">Zhang, J. </w:t>
      </w:r>
      <w:r>
        <w:rPr>
          <w:i/>
          <w:iCs/>
        </w:rPr>
        <w:t>et al.</w:t>
      </w:r>
      <w:r>
        <w:t xml:space="preserve"> (2023) ‘E-Learning Behavior Categories and Influencing Factors of STEM Courses: A Case Study of the Open University Learning Analysis Dataset (OULAD)’, </w:t>
      </w:r>
      <w:r>
        <w:rPr>
          <w:i/>
          <w:iCs/>
        </w:rPr>
        <w:t>Sustainability</w:t>
      </w:r>
      <w:r>
        <w:t>, 15(10), p. 8235. Available at: https://doi.org/10.3390/su15108235.</w:t>
      </w:r>
    </w:p>
    <w:p w14:paraId="71394BFB" w14:textId="0DFA5AAC" w:rsidR="003121BE" w:rsidRPr="008C4B00" w:rsidRDefault="0011396A" w:rsidP="00774FA6">
      <w:pPr>
        <w:jc w:val="both"/>
        <w:rPr>
          <w:rFonts w:asciiTheme="minorHAnsi" w:hAnsiTheme="minorHAnsi" w:cstheme="minorHAnsi"/>
          <w:color w:val="auto"/>
        </w:rPr>
      </w:pPr>
      <w:r w:rsidRPr="008C4B00">
        <w:rPr>
          <w:rFonts w:asciiTheme="minorHAnsi" w:hAnsiTheme="minorHAnsi" w:cstheme="minorHAnsi"/>
          <w:color w:val="auto"/>
        </w:rPr>
        <w:fldChar w:fldCharType="end"/>
      </w:r>
    </w:p>
    <w:p w14:paraId="7C4DB0FE" w14:textId="77777777" w:rsidR="00462B8A" w:rsidRPr="008C4B00" w:rsidRDefault="00462B8A" w:rsidP="004964FA">
      <w:pPr>
        <w:jc w:val="both"/>
        <w:rPr>
          <w:rFonts w:asciiTheme="minorHAnsi" w:hAnsiTheme="minorHAnsi" w:cstheme="minorHAnsi"/>
          <w:color w:val="auto"/>
        </w:rPr>
      </w:pPr>
    </w:p>
    <w:sectPr w:rsidR="00462B8A" w:rsidRPr="008C4B00" w:rsidSect="00793F81">
      <w:headerReference w:type="default" r:id="rId44"/>
      <w:footerReference w:type="even" r:id="rId45"/>
      <w:footerReference w:type="default" r:id="rId46"/>
      <w:pgSz w:w="12240" w:h="15840"/>
      <w:pgMar w:top="1105" w:right="1597" w:bottom="1281" w:left="1584"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539BB3" w14:textId="77777777" w:rsidR="00DC3002" w:rsidRDefault="00DC3002" w:rsidP="00101B64">
      <w:pPr>
        <w:spacing w:after="0" w:line="240" w:lineRule="auto"/>
      </w:pPr>
      <w:r>
        <w:separator/>
      </w:r>
    </w:p>
  </w:endnote>
  <w:endnote w:type="continuationSeparator" w:id="0">
    <w:p w14:paraId="4D324056" w14:textId="77777777" w:rsidR="00DC3002" w:rsidRDefault="00DC3002" w:rsidP="00101B64">
      <w:pPr>
        <w:spacing w:after="0" w:line="240" w:lineRule="auto"/>
      </w:pPr>
      <w:r>
        <w:continuationSeparator/>
      </w:r>
    </w:p>
  </w:endnote>
  <w:endnote w:type="continuationNotice" w:id="1">
    <w:p w14:paraId="3A0F4D1B" w14:textId="77777777" w:rsidR="00DC3002" w:rsidRDefault="00DC300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545A" w14:textId="0C9D69C6" w:rsidR="00101B64" w:rsidRDefault="00101B64">
    <w:pPr>
      <w:pStyle w:val="Footer"/>
    </w:pPr>
    <w:r>
      <w:rPr>
        <w:noProof/>
      </w:rPr>
      <mc:AlternateContent>
        <mc:Choice Requires="wps">
          <w:drawing>
            <wp:anchor distT="0" distB="0" distL="0" distR="0" simplePos="0" relativeHeight="251658241" behindDoc="0" locked="0" layoutInCell="1" allowOverlap="1" wp14:anchorId="0DEF7E6A" wp14:editId="278FD135">
              <wp:simplePos x="635" y="635"/>
              <wp:positionH relativeFrom="page">
                <wp:align>center</wp:align>
              </wp:positionH>
              <wp:positionV relativeFrom="page">
                <wp:align>bottom</wp:align>
              </wp:positionV>
              <wp:extent cx="443865" cy="443865"/>
              <wp:effectExtent l="0" t="0" r="10795" b="0"/>
              <wp:wrapNone/>
              <wp:docPr id="8" name="Text Box 8"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EF7E6A" id="_x0000_t202" coordsize="21600,21600" o:spt="202" path="m,l,21600r21600,l21600,xe">
              <v:stroke joinstyle="miter"/>
              <v:path gradientshapeok="t" o:connecttype="rect"/>
            </v:shapetype>
            <v:shape id="Text Box 8" o:spid="_x0000_s1034" type="#_x0000_t202" alt="Classified - Confidential" style="position:absolute;margin-left:0;margin-top:0;width:34.95pt;height:34.95pt;z-index:2516582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7013973"/>
      <w:docPartObj>
        <w:docPartGallery w:val="Page Numbers (Bottom of Page)"/>
        <w:docPartUnique/>
      </w:docPartObj>
    </w:sdtPr>
    <w:sdtEndPr>
      <w:rPr>
        <w:noProof/>
      </w:rPr>
    </w:sdtEndPr>
    <w:sdtContent>
      <w:p w14:paraId="09C30D6B" w14:textId="2EAC9E0E" w:rsidR="00E207F8" w:rsidRDefault="00FC62F0">
        <w:pPr>
          <w:pStyle w:val="Footer"/>
          <w:jc w:val="right"/>
        </w:pPr>
        <w:r>
          <w:pict w14:anchorId="57EA97F1">
            <v:rect id="_x0000_i1026" style="width:0;height:1.5pt" o:hralign="center" o:hrstd="t" o:hr="t" fillcolor="#a0a0a0" stroked="f"/>
          </w:pict>
        </w:r>
      </w:p>
      <w:p w14:paraId="2787E0F3" w14:textId="40294183" w:rsidR="0035787A" w:rsidRDefault="0035787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E23F63B" w14:textId="76549FEB" w:rsidR="00101B64" w:rsidRDefault="00101B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B1B5E4" w14:textId="77777777" w:rsidR="00DC3002" w:rsidRDefault="00DC3002" w:rsidP="00101B64">
      <w:pPr>
        <w:spacing w:after="0" w:line="240" w:lineRule="auto"/>
      </w:pPr>
      <w:r>
        <w:separator/>
      </w:r>
    </w:p>
  </w:footnote>
  <w:footnote w:type="continuationSeparator" w:id="0">
    <w:p w14:paraId="4A15E6B0" w14:textId="77777777" w:rsidR="00DC3002" w:rsidRDefault="00DC3002" w:rsidP="00101B64">
      <w:pPr>
        <w:spacing w:after="0" w:line="240" w:lineRule="auto"/>
      </w:pPr>
      <w:r>
        <w:continuationSeparator/>
      </w:r>
    </w:p>
  </w:footnote>
  <w:footnote w:type="continuationNotice" w:id="1">
    <w:p w14:paraId="3D1640F4" w14:textId="77777777" w:rsidR="00DC3002" w:rsidRDefault="00DC300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7870ED" w14:textId="33358B09" w:rsidR="00E207F8" w:rsidRDefault="00FC62F0">
    <w:pPr>
      <w:pStyle w:val="Header"/>
    </w:pPr>
    <w:r>
      <w:pict w14:anchorId="2823B4C5">
        <v:rect id="_x0000_i1025" style="width:0;height:1.5pt" o:hralign="center" o:hrstd="t" o:hr="t" fillcolor="#a0a0a0" stroked="f"/>
      </w:pict>
    </w:r>
  </w:p>
</w:hdr>
</file>

<file path=word/intelligence2.xml><?xml version="1.0" encoding="utf-8"?>
<int2:intelligence xmlns:int2="http://schemas.microsoft.com/office/intelligence/2020/intelligence" xmlns:oel="http://schemas.microsoft.com/office/2019/extlst">
  <int2:observations>
    <int2:textHash int2:hashCode="OgGU3g+QVJWyRV" int2:id="xlPsKCq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33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7F549F"/>
    <w:multiLevelType w:val="multilevel"/>
    <w:tmpl w:val="1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0ADE2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6434D57"/>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7BB0C75"/>
    <w:multiLevelType w:val="hybridMultilevel"/>
    <w:tmpl w:val="7E2E2EA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164" w:hanging="360"/>
      </w:pPr>
      <w:rPr>
        <w:rFonts w:ascii="Courier New" w:hAnsi="Courier New" w:cs="Courier New" w:hint="default"/>
      </w:rPr>
    </w:lvl>
    <w:lvl w:ilvl="2" w:tplc="18090005" w:tentative="1">
      <w:start w:val="1"/>
      <w:numFmt w:val="bullet"/>
      <w:lvlText w:val=""/>
      <w:lvlJc w:val="left"/>
      <w:pPr>
        <w:ind w:left="1884" w:hanging="360"/>
      </w:pPr>
      <w:rPr>
        <w:rFonts w:ascii="Wingdings" w:hAnsi="Wingdings" w:hint="default"/>
      </w:rPr>
    </w:lvl>
    <w:lvl w:ilvl="3" w:tplc="18090001" w:tentative="1">
      <w:start w:val="1"/>
      <w:numFmt w:val="bullet"/>
      <w:lvlText w:val=""/>
      <w:lvlJc w:val="left"/>
      <w:pPr>
        <w:ind w:left="2604" w:hanging="360"/>
      </w:pPr>
      <w:rPr>
        <w:rFonts w:ascii="Symbol" w:hAnsi="Symbol" w:hint="default"/>
      </w:rPr>
    </w:lvl>
    <w:lvl w:ilvl="4" w:tplc="18090003" w:tentative="1">
      <w:start w:val="1"/>
      <w:numFmt w:val="bullet"/>
      <w:lvlText w:val="o"/>
      <w:lvlJc w:val="left"/>
      <w:pPr>
        <w:ind w:left="3324" w:hanging="360"/>
      </w:pPr>
      <w:rPr>
        <w:rFonts w:ascii="Courier New" w:hAnsi="Courier New" w:cs="Courier New" w:hint="default"/>
      </w:rPr>
    </w:lvl>
    <w:lvl w:ilvl="5" w:tplc="18090005" w:tentative="1">
      <w:start w:val="1"/>
      <w:numFmt w:val="bullet"/>
      <w:lvlText w:val=""/>
      <w:lvlJc w:val="left"/>
      <w:pPr>
        <w:ind w:left="4044" w:hanging="360"/>
      </w:pPr>
      <w:rPr>
        <w:rFonts w:ascii="Wingdings" w:hAnsi="Wingdings" w:hint="default"/>
      </w:rPr>
    </w:lvl>
    <w:lvl w:ilvl="6" w:tplc="18090001" w:tentative="1">
      <w:start w:val="1"/>
      <w:numFmt w:val="bullet"/>
      <w:lvlText w:val=""/>
      <w:lvlJc w:val="left"/>
      <w:pPr>
        <w:ind w:left="4764" w:hanging="360"/>
      </w:pPr>
      <w:rPr>
        <w:rFonts w:ascii="Symbol" w:hAnsi="Symbol" w:hint="default"/>
      </w:rPr>
    </w:lvl>
    <w:lvl w:ilvl="7" w:tplc="18090003" w:tentative="1">
      <w:start w:val="1"/>
      <w:numFmt w:val="bullet"/>
      <w:lvlText w:val="o"/>
      <w:lvlJc w:val="left"/>
      <w:pPr>
        <w:ind w:left="5484" w:hanging="360"/>
      </w:pPr>
      <w:rPr>
        <w:rFonts w:ascii="Courier New" w:hAnsi="Courier New" w:cs="Courier New" w:hint="default"/>
      </w:rPr>
    </w:lvl>
    <w:lvl w:ilvl="8" w:tplc="18090005" w:tentative="1">
      <w:start w:val="1"/>
      <w:numFmt w:val="bullet"/>
      <w:lvlText w:val=""/>
      <w:lvlJc w:val="left"/>
      <w:pPr>
        <w:ind w:left="6204" w:hanging="360"/>
      </w:pPr>
      <w:rPr>
        <w:rFonts w:ascii="Wingdings" w:hAnsi="Wingdings" w:hint="default"/>
      </w:rPr>
    </w:lvl>
  </w:abstractNum>
  <w:abstractNum w:abstractNumId="5" w15:restartNumberingAfterBreak="0">
    <w:nsid w:val="18313A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ADD448A"/>
    <w:multiLevelType w:val="hybridMultilevel"/>
    <w:tmpl w:val="5882CF8C"/>
    <w:lvl w:ilvl="0" w:tplc="EAEE72FA">
      <w:start w:val="1"/>
      <w:numFmt w:val="bullet"/>
      <w:lvlText w:val="•"/>
      <w:lvlJc w:val="left"/>
      <w:pPr>
        <w:tabs>
          <w:tab w:val="num" w:pos="720"/>
        </w:tabs>
        <w:ind w:left="720" w:hanging="360"/>
      </w:pPr>
      <w:rPr>
        <w:rFonts w:ascii="Times New Roman" w:hAnsi="Times New Roman" w:hint="default"/>
      </w:rPr>
    </w:lvl>
    <w:lvl w:ilvl="1" w:tplc="68EE11AC" w:tentative="1">
      <w:start w:val="1"/>
      <w:numFmt w:val="bullet"/>
      <w:lvlText w:val="•"/>
      <w:lvlJc w:val="left"/>
      <w:pPr>
        <w:tabs>
          <w:tab w:val="num" w:pos="1440"/>
        </w:tabs>
        <w:ind w:left="1440" w:hanging="360"/>
      </w:pPr>
      <w:rPr>
        <w:rFonts w:ascii="Times New Roman" w:hAnsi="Times New Roman" w:hint="default"/>
      </w:rPr>
    </w:lvl>
    <w:lvl w:ilvl="2" w:tplc="746CB0B6" w:tentative="1">
      <w:start w:val="1"/>
      <w:numFmt w:val="bullet"/>
      <w:lvlText w:val="•"/>
      <w:lvlJc w:val="left"/>
      <w:pPr>
        <w:tabs>
          <w:tab w:val="num" w:pos="2160"/>
        </w:tabs>
        <w:ind w:left="2160" w:hanging="360"/>
      </w:pPr>
      <w:rPr>
        <w:rFonts w:ascii="Times New Roman" w:hAnsi="Times New Roman" w:hint="default"/>
      </w:rPr>
    </w:lvl>
    <w:lvl w:ilvl="3" w:tplc="EC2AB794" w:tentative="1">
      <w:start w:val="1"/>
      <w:numFmt w:val="bullet"/>
      <w:lvlText w:val="•"/>
      <w:lvlJc w:val="left"/>
      <w:pPr>
        <w:tabs>
          <w:tab w:val="num" w:pos="2880"/>
        </w:tabs>
        <w:ind w:left="2880" w:hanging="360"/>
      </w:pPr>
      <w:rPr>
        <w:rFonts w:ascii="Times New Roman" w:hAnsi="Times New Roman" w:hint="default"/>
      </w:rPr>
    </w:lvl>
    <w:lvl w:ilvl="4" w:tplc="3DDA3AB4" w:tentative="1">
      <w:start w:val="1"/>
      <w:numFmt w:val="bullet"/>
      <w:lvlText w:val="•"/>
      <w:lvlJc w:val="left"/>
      <w:pPr>
        <w:tabs>
          <w:tab w:val="num" w:pos="3600"/>
        </w:tabs>
        <w:ind w:left="3600" w:hanging="360"/>
      </w:pPr>
      <w:rPr>
        <w:rFonts w:ascii="Times New Roman" w:hAnsi="Times New Roman" w:hint="default"/>
      </w:rPr>
    </w:lvl>
    <w:lvl w:ilvl="5" w:tplc="5E18344C" w:tentative="1">
      <w:start w:val="1"/>
      <w:numFmt w:val="bullet"/>
      <w:lvlText w:val="•"/>
      <w:lvlJc w:val="left"/>
      <w:pPr>
        <w:tabs>
          <w:tab w:val="num" w:pos="4320"/>
        </w:tabs>
        <w:ind w:left="4320" w:hanging="360"/>
      </w:pPr>
      <w:rPr>
        <w:rFonts w:ascii="Times New Roman" w:hAnsi="Times New Roman" w:hint="default"/>
      </w:rPr>
    </w:lvl>
    <w:lvl w:ilvl="6" w:tplc="A922F0C0" w:tentative="1">
      <w:start w:val="1"/>
      <w:numFmt w:val="bullet"/>
      <w:lvlText w:val="•"/>
      <w:lvlJc w:val="left"/>
      <w:pPr>
        <w:tabs>
          <w:tab w:val="num" w:pos="5040"/>
        </w:tabs>
        <w:ind w:left="5040" w:hanging="360"/>
      </w:pPr>
      <w:rPr>
        <w:rFonts w:ascii="Times New Roman" w:hAnsi="Times New Roman" w:hint="default"/>
      </w:rPr>
    </w:lvl>
    <w:lvl w:ilvl="7" w:tplc="8438E21C" w:tentative="1">
      <w:start w:val="1"/>
      <w:numFmt w:val="bullet"/>
      <w:lvlText w:val="•"/>
      <w:lvlJc w:val="left"/>
      <w:pPr>
        <w:tabs>
          <w:tab w:val="num" w:pos="5760"/>
        </w:tabs>
        <w:ind w:left="5760" w:hanging="360"/>
      </w:pPr>
      <w:rPr>
        <w:rFonts w:ascii="Times New Roman" w:hAnsi="Times New Roman" w:hint="default"/>
      </w:rPr>
    </w:lvl>
    <w:lvl w:ilvl="8" w:tplc="08608D6C"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B8163FA"/>
    <w:multiLevelType w:val="hybridMultilevel"/>
    <w:tmpl w:val="92E01B7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C13484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CD37F3A"/>
    <w:multiLevelType w:val="hybridMultilevel"/>
    <w:tmpl w:val="74A6A020"/>
    <w:lvl w:ilvl="0" w:tplc="18090001">
      <w:start w:val="1"/>
      <w:numFmt w:val="bullet"/>
      <w:lvlText w:val=""/>
      <w:lvlJc w:val="left"/>
      <w:pPr>
        <w:ind w:left="1080" w:hanging="360"/>
      </w:pPr>
      <w:rPr>
        <w:rFonts w:ascii="Symbol" w:hAnsi="Symbol" w:hint="default"/>
      </w:rPr>
    </w:lvl>
    <w:lvl w:ilvl="1" w:tplc="18090003">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0" w15:restartNumberingAfterBreak="0">
    <w:nsid w:val="247F53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5A02F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6C762AF"/>
    <w:multiLevelType w:val="hybridMultilevel"/>
    <w:tmpl w:val="3B8E1C1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27860AC1"/>
    <w:multiLevelType w:val="hybridMultilevel"/>
    <w:tmpl w:val="791A6ED6"/>
    <w:lvl w:ilvl="0" w:tplc="A77A68A4">
      <w:start w:val="1"/>
      <w:numFmt w:val="bullet"/>
      <w:lvlText w:val="•"/>
      <w:lvlJc w:val="left"/>
      <w:pPr>
        <w:tabs>
          <w:tab w:val="num" w:pos="720"/>
        </w:tabs>
        <w:ind w:left="720" w:hanging="360"/>
      </w:pPr>
      <w:rPr>
        <w:rFonts w:ascii="Arial" w:hAnsi="Arial" w:hint="default"/>
      </w:rPr>
    </w:lvl>
    <w:lvl w:ilvl="1" w:tplc="CBD40120">
      <w:start w:val="1"/>
      <w:numFmt w:val="bullet"/>
      <w:lvlText w:val="•"/>
      <w:lvlJc w:val="left"/>
      <w:pPr>
        <w:tabs>
          <w:tab w:val="num" w:pos="1440"/>
        </w:tabs>
        <w:ind w:left="1440" w:hanging="360"/>
      </w:pPr>
      <w:rPr>
        <w:rFonts w:ascii="Arial" w:hAnsi="Arial" w:hint="default"/>
      </w:rPr>
    </w:lvl>
    <w:lvl w:ilvl="2" w:tplc="A63E461E" w:tentative="1">
      <w:start w:val="1"/>
      <w:numFmt w:val="bullet"/>
      <w:lvlText w:val="•"/>
      <w:lvlJc w:val="left"/>
      <w:pPr>
        <w:tabs>
          <w:tab w:val="num" w:pos="2160"/>
        </w:tabs>
        <w:ind w:left="2160" w:hanging="360"/>
      </w:pPr>
      <w:rPr>
        <w:rFonts w:ascii="Arial" w:hAnsi="Arial" w:hint="default"/>
      </w:rPr>
    </w:lvl>
    <w:lvl w:ilvl="3" w:tplc="42BC93A8" w:tentative="1">
      <w:start w:val="1"/>
      <w:numFmt w:val="bullet"/>
      <w:lvlText w:val="•"/>
      <w:lvlJc w:val="left"/>
      <w:pPr>
        <w:tabs>
          <w:tab w:val="num" w:pos="2880"/>
        </w:tabs>
        <w:ind w:left="2880" w:hanging="360"/>
      </w:pPr>
      <w:rPr>
        <w:rFonts w:ascii="Arial" w:hAnsi="Arial" w:hint="default"/>
      </w:rPr>
    </w:lvl>
    <w:lvl w:ilvl="4" w:tplc="2A2AE8C4" w:tentative="1">
      <w:start w:val="1"/>
      <w:numFmt w:val="bullet"/>
      <w:lvlText w:val="•"/>
      <w:lvlJc w:val="left"/>
      <w:pPr>
        <w:tabs>
          <w:tab w:val="num" w:pos="3600"/>
        </w:tabs>
        <w:ind w:left="3600" w:hanging="360"/>
      </w:pPr>
      <w:rPr>
        <w:rFonts w:ascii="Arial" w:hAnsi="Arial" w:hint="default"/>
      </w:rPr>
    </w:lvl>
    <w:lvl w:ilvl="5" w:tplc="4D74CCA6" w:tentative="1">
      <w:start w:val="1"/>
      <w:numFmt w:val="bullet"/>
      <w:lvlText w:val="•"/>
      <w:lvlJc w:val="left"/>
      <w:pPr>
        <w:tabs>
          <w:tab w:val="num" w:pos="4320"/>
        </w:tabs>
        <w:ind w:left="4320" w:hanging="360"/>
      </w:pPr>
      <w:rPr>
        <w:rFonts w:ascii="Arial" w:hAnsi="Arial" w:hint="default"/>
      </w:rPr>
    </w:lvl>
    <w:lvl w:ilvl="6" w:tplc="7E40DB54" w:tentative="1">
      <w:start w:val="1"/>
      <w:numFmt w:val="bullet"/>
      <w:lvlText w:val="•"/>
      <w:lvlJc w:val="left"/>
      <w:pPr>
        <w:tabs>
          <w:tab w:val="num" w:pos="5040"/>
        </w:tabs>
        <w:ind w:left="5040" w:hanging="360"/>
      </w:pPr>
      <w:rPr>
        <w:rFonts w:ascii="Arial" w:hAnsi="Arial" w:hint="default"/>
      </w:rPr>
    </w:lvl>
    <w:lvl w:ilvl="7" w:tplc="B44EAC16" w:tentative="1">
      <w:start w:val="1"/>
      <w:numFmt w:val="bullet"/>
      <w:lvlText w:val="•"/>
      <w:lvlJc w:val="left"/>
      <w:pPr>
        <w:tabs>
          <w:tab w:val="num" w:pos="5760"/>
        </w:tabs>
        <w:ind w:left="5760" w:hanging="360"/>
      </w:pPr>
      <w:rPr>
        <w:rFonts w:ascii="Arial" w:hAnsi="Arial" w:hint="default"/>
      </w:rPr>
    </w:lvl>
    <w:lvl w:ilvl="8" w:tplc="3AE02880"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87434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AE2580F"/>
    <w:multiLevelType w:val="hybridMultilevel"/>
    <w:tmpl w:val="102A6B32"/>
    <w:lvl w:ilvl="0" w:tplc="18090001">
      <w:start w:val="1"/>
      <w:numFmt w:val="bullet"/>
      <w:lvlText w:val=""/>
      <w:lvlJc w:val="left"/>
      <w:pPr>
        <w:ind w:left="2448" w:hanging="360"/>
      </w:pPr>
      <w:rPr>
        <w:rFonts w:ascii="Symbol" w:hAnsi="Symbol" w:hint="default"/>
      </w:rPr>
    </w:lvl>
    <w:lvl w:ilvl="1" w:tplc="18090003" w:tentative="1">
      <w:start w:val="1"/>
      <w:numFmt w:val="bullet"/>
      <w:lvlText w:val="o"/>
      <w:lvlJc w:val="left"/>
      <w:pPr>
        <w:ind w:left="3168" w:hanging="360"/>
      </w:pPr>
      <w:rPr>
        <w:rFonts w:ascii="Courier New" w:hAnsi="Courier New" w:cs="Courier New" w:hint="default"/>
      </w:rPr>
    </w:lvl>
    <w:lvl w:ilvl="2" w:tplc="18090005" w:tentative="1">
      <w:start w:val="1"/>
      <w:numFmt w:val="bullet"/>
      <w:lvlText w:val=""/>
      <w:lvlJc w:val="left"/>
      <w:pPr>
        <w:ind w:left="3888" w:hanging="360"/>
      </w:pPr>
      <w:rPr>
        <w:rFonts w:ascii="Wingdings" w:hAnsi="Wingdings" w:hint="default"/>
      </w:rPr>
    </w:lvl>
    <w:lvl w:ilvl="3" w:tplc="18090001" w:tentative="1">
      <w:start w:val="1"/>
      <w:numFmt w:val="bullet"/>
      <w:lvlText w:val=""/>
      <w:lvlJc w:val="left"/>
      <w:pPr>
        <w:ind w:left="4608" w:hanging="360"/>
      </w:pPr>
      <w:rPr>
        <w:rFonts w:ascii="Symbol" w:hAnsi="Symbol" w:hint="default"/>
      </w:rPr>
    </w:lvl>
    <w:lvl w:ilvl="4" w:tplc="18090003" w:tentative="1">
      <w:start w:val="1"/>
      <w:numFmt w:val="bullet"/>
      <w:lvlText w:val="o"/>
      <w:lvlJc w:val="left"/>
      <w:pPr>
        <w:ind w:left="5328" w:hanging="360"/>
      </w:pPr>
      <w:rPr>
        <w:rFonts w:ascii="Courier New" w:hAnsi="Courier New" w:cs="Courier New" w:hint="default"/>
      </w:rPr>
    </w:lvl>
    <w:lvl w:ilvl="5" w:tplc="18090005" w:tentative="1">
      <w:start w:val="1"/>
      <w:numFmt w:val="bullet"/>
      <w:lvlText w:val=""/>
      <w:lvlJc w:val="left"/>
      <w:pPr>
        <w:ind w:left="6048" w:hanging="360"/>
      </w:pPr>
      <w:rPr>
        <w:rFonts w:ascii="Wingdings" w:hAnsi="Wingdings" w:hint="default"/>
      </w:rPr>
    </w:lvl>
    <w:lvl w:ilvl="6" w:tplc="18090001" w:tentative="1">
      <w:start w:val="1"/>
      <w:numFmt w:val="bullet"/>
      <w:lvlText w:val=""/>
      <w:lvlJc w:val="left"/>
      <w:pPr>
        <w:ind w:left="6768" w:hanging="360"/>
      </w:pPr>
      <w:rPr>
        <w:rFonts w:ascii="Symbol" w:hAnsi="Symbol" w:hint="default"/>
      </w:rPr>
    </w:lvl>
    <w:lvl w:ilvl="7" w:tplc="18090003" w:tentative="1">
      <w:start w:val="1"/>
      <w:numFmt w:val="bullet"/>
      <w:lvlText w:val="o"/>
      <w:lvlJc w:val="left"/>
      <w:pPr>
        <w:ind w:left="7488" w:hanging="360"/>
      </w:pPr>
      <w:rPr>
        <w:rFonts w:ascii="Courier New" w:hAnsi="Courier New" w:cs="Courier New" w:hint="default"/>
      </w:rPr>
    </w:lvl>
    <w:lvl w:ilvl="8" w:tplc="18090005" w:tentative="1">
      <w:start w:val="1"/>
      <w:numFmt w:val="bullet"/>
      <w:lvlText w:val=""/>
      <w:lvlJc w:val="left"/>
      <w:pPr>
        <w:ind w:left="8208" w:hanging="360"/>
      </w:pPr>
      <w:rPr>
        <w:rFonts w:ascii="Wingdings" w:hAnsi="Wingdings" w:hint="default"/>
      </w:rPr>
    </w:lvl>
  </w:abstractNum>
  <w:abstractNum w:abstractNumId="16" w15:restartNumberingAfterBreak="0">
    <w:nsid w:val="2B354B87"/>
    <w:multiLevelType w:val="hybridMultilevel"/>
    <w:tmpl w:val="B0ECCF26"/>
    <w:lvl w:ilvl="0" w:tplc="18090001">
      <w:start w:val="1"/>
      <w:numFmt w:val="bullet"/>
      <w:lvlText w:val=""/>
      <w:lvlJc w:val="left"/>
      <w:pPr>
        <w:ind w:left="1080" w:hanging="360"/>
      </w:pPr>
      <w:rPr>
        <w:rFonts w:ascii="Symbol" w:hAnsi="Symbol" w:hint="default"/>
      </w:rPr>
    </w:lvl>
    <w:lvl w:ilvl="1" w:tplc="18090003">
      <w:start w:val="1"/>
      <w:numFmt w:val="bullet"/>
      <w:lvlText w:val="o"/>
      <w:lvlJc w:val="left"/>
      <w:pPr>
        <w:ind w:left="1800" w:hanging="360"/>
      </w:pPr>
      <w:rPr>
        <w:rFonts w:ascii="Courier New" w:hAnsi="Courier New" w:cs="Courier New" w:hint="default"/>
      </w:rPr>
    </w:lvl>
    <w:lvl w:ilvl="2" w:tplc="18090005">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7" w15:restartNumberingAfterBreak="0">
    <w:nsid w:val="2B726A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C0917F7"/>
    <w:multiLevelType w:val="hybridMultilevel"/>
    <w:tmpl w:val="4A02B4BE"/>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19" w15:restartNumberingAfterBreak="0">
    <w:nsid w:val="2CE92196"/>
    <w:multiLevelType w:val="hybridMultilevel"/>
    <w:tmpl w:val="66C63D62"/>
    <w:lvl w:ilvl="0" w:tplc="E528BFF4">
      <w:numFmt w:val="bullet"/>
      <w:lvlText w:val="•"/>
      <w:lvlJc w:val="left"/>
      <w:pPr>
        <w:ind w:left="1440" w:hanging="720"/>
      </w:pPr>
      <w:rPr>
        <w:rFonts w:ascii="Times New Roman" w:eastAsia="Calibri" w:hAnsi="Times New Roman"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0" w15:restartNumberingAfterBreak="0">
    <w:nsid w:val="321179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3114A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451528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67140D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B236CCD"/>
    <w:multiLevelType w:val="hybridMultilevel"/>
    <w:tmpl w:val="FF62DC54"/>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3E2B45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EF21D14"/>
    <w:multiLevelType w:val="hybridMultilevel"/>
    <w:tmpl w:val="9DA40AE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7" w15:restartNumberingAfterBreak="0">
    <w:nsid w:val="41273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1F62C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2A03126"/>
    <w:multiLevelType w:val="hybridMultilevel"/>
    <w:tmpl w:val="7BAAB62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30" w15:restartNumberingAfterBreak="0">
    <w:nsid w:val="452A2E81"/>
    <w:multiLevelType w:val="hybridMultilevel"/>
    <w:tmpl w:val="7B56005E"/>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31" w15:restartNumberingAfterBreak="0">
    <w:nsid w:val="46266D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46EE50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4A073CFF"/>
    <w:multiLevelType w:val="hybridMultilevel"/>
    <w:tmpl w:val="6AA822A6"/>
    <w:lvl w:ilvl="0" w:tplc="18090001">
      <w:start w:val="1"/>
      <w:numFmt w:val="bullet"/>
      <w:lvlText w:val=""/>
      <w:lvlJc w:val="left"/>
      <w:pPr>
        <w:ind w:left="636" w:hanging="360"/>
      </w:pPr>
      <w:rPr>
        <w:rFonts w:ascii="Symbol" w:hAnsi="Symbol" w:hint="default"/>
      </w:rPr>
    </w:lvl>
    <w:lvl w:ilvl="1" w:tplc="18090003" w:tentative="1">
      <w:start w:val="1"/>
      <w:numFmt w:val="bullet"/>
      <w:lvlText w:val="o"/>
      <w:lvlJc w:val="left"/>
      <w:pPr>
        <w:ind w:left="1356" w:hanging="360"/>
      </w:pPr>
      <w:rPr>
        <w:rFonts w:ascii="Courier New" w:hAnsi="Courier New" w:cs="Courier New" w:hint="default"/>
      </w:rPr>
    </w:lvl>
    <w:lvl w:ilvl="2" w:tplc="18090005" w:tentative="1">
      <w:start w:val="1"/>
      <w:numFmt w:val="bullet"/>
      <w:lvlText w:val=""/>
      <w:lvlJc w:val="left"/>
      <w:pPr>
        <w:ind w:left="2076" w:hanging="360"/>
      </w:pPr>
      <w:rPr>
        <w:rFonts w:ascii="Wingdings" w:hAnsi="Wingdings" w:hint="default"/>
      </w:rPr>
    </w:lvl>
    <w:lvl w:ilvl="3" w:tplc="18090001" w:tentative="1">
      <w:start w:val="1"/>
      <w:numFmt w:val="bullet"/>
      <w:lvlText w:val=""/>
      <w:lvlJc w:val="left"/>
      <w:pPr>
        <w:ind w:left="2796" w:hanging="360"/>
      </w:pPr>
      <w:rPr>
        <w:rFonts w:ascii="Symbol" w:hAnsi="Symbol" w:hint="default"/>
      </w:rPr>
    </w:lvl>
    <w:lvl w:ilvl="4" w:tplc="18090003" w:tentative="1">
      <w:start w:val="1"/>
      <w:numFmt w:val="bullet"/>
      <w:lvlText w:val="o"/>
      <w:lvlJc w:val="left"/>
      <w:pPr>
        <w:ind w:left="3516" w:hanging="360"/>
      </w:pPr>
      <w:rPr>
        <w:rFonts w:ascii="Courier New" w:hAnsi="Courier New" w:cs="Courier New" w:hint="default"/>
      </w:rPr>
    </w:lvl>
    <w:lvl w:ilvl="5" w:tplc="18090005" w:tentative="1">
      <w:start w:val="1"/>
      <w:numFmt w:val="bullet"/>
      <w:lvlText w:val=""/>
      <w:lvlJc w:val="left"/>
      <w:pPr>
        <w:ind w:left="4236" w:hanging="360"/>
      </w:pPr>
      <w:rPr>
        <w:rFonts w:ascii="Wingdings" w:hAnsi="Wingdings" w:hint="default"/>
      </w:rPr>
    </w:lvl>
    <w:lvl w:ilvl="6" w:tplc="18090001" w:tentative="1">
      <w:start w:val="1"/>
      <w:numFmt w:val="bullet"/>
      <w:lvlText w:val=""/>
      <w:lvlJc w:val="left"/>
      <w:pPr>
        <w:ind w:left="4956" w:hanging="360"/>
      </w:pPr>
      <w:rPr>
        <w:rFonts w:ascii="Symbol" w:hAnsi="Symbol" w:hint="default"/>
      </w:rPr>
    </w:lvl>
    <w:lvl w:ilvl="7" w:tplc="18090003" w:tentative="1">
      <w:start w:val="1"/>
      <w:numFmt w:val="bullet"/>
      <w:lvlText w:val="o"/>
      <w:lvlJc w:val="left"/>
      <w:pPr>
        <w:ind w:left="5676" w:hanging="360"/>
      </w:pPr>
      <w:rPr>
        <w:rFonts w:ascii="Courier New" w:hAnsi="Courier New" w:cs="Courier New" w:hint="default"/>
      </w:rPr>
    </w:lvl>
    <w:lvl w:ilvl="8" w:tplc="18090005" w:tentative="1">
      <w:start w:val="1"/>
      <w:numFmt w:val="bullet"/>
      <w:lvlText w:val=""/>
      <w:lvlJc w:val="left"/>
      <w:pPr>
        <w:ind w:left="6396" w:hanging="360"/>
      </w:pPr>
      <w:rPr>
        <w:rFonts w:ascii="Wingdings" w:hAnsi="Wingdings" w:hint="default"/>
      </w:rPr>
    </w:lvl>
  </w:abstractNum>
  <w:abstractNum w:abstractNumId="34" w15:restartNumberingAfterBreak="0">
    <w:nsid w:val="52530CC0"/>
    <w:multiLevelType w:val="hybridMultilevel"/>
    <w:tmpl w:val="BCC6B050"/>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35" w15:restartNumberingAfterBreak="0">
    <w:nsid w:val="55D35AB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77D1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58131077"/>
    <w:multiLevelType w:val="hybridMultilevel"/>
    <w:tmpl w:val="9B5A4574"/>
    <w:lvl w:ilvl="0" w:tplc="1809000F">
      <w:start w:val="1"/>
      <w:numFmt w:val="decimal"/>
      <w:lvlText w:val="%1."/>
      <w:lvlJc w:val="left"/>
      <w:pPr>
        <w:ind w:left="2448" w:hanging="360"/>
      </w:pPr>
    </w:lvl>
    <w:lvl w:ilvl="1" w:tplc="18090019" w:tentative="1">
      <w:start w:val="1"/>
      <w:numFmt w:val="lowerLetter"/>
      <w:lvlText w:val="%2."/>
      <w:lvlJc w:val="left"/>
      <w:pPr>
        <w:ind w:left="3168" w:hanging="360"/>
      </w:pPr>
    </w:lvl>
    <w:lvl w:ilvl="2" w:tplc="1809001B" w:tentative="1">
      <w:start w:val="1"/>
      <w:numFmt w:val="lowerRoman"/>
      <w:lvlText w:val="%3."/>
      <w:lvlJc w:val="right"/>
      <w:pPr>
        <w:ind w:left="3888" w:hanging="180"/>
      </w:pPr>
    </w:lvl>
    <w:lvl w:ilvl="3" w:tplc="1809000F" w:tentative="1">
      <w:start w:val="1"/>
      <w:numFmt w:val="decimal"/>
      <w:lvlText w:val="%4."/>
      <w:lvlJc w:val="left"/>
      <w:pPr>
        <w:ind w:left="4608" w:hanging="360"/>
      </w:pPr>
    </w:lvl>
    <w:lvl w:ilvl="4" w:tplc="18090019" w:tentative="1">
      <w:start w:val="1"/>
      <w:numFmt w:val="lowerLetter"/>
      <w:lvlText w:val="%5."/>
      <w:lvlJc w:val="left"/>
      <w:pPr>
        <w:ind w:left="5328" w:hanging="360"/>
      </w:pPr>
    </w:lvl>
    <w:lvl w:ilvl="5" w:tplc="1809001B" w:tentative="1">
      <w:start w:val="1"/>
      <w:numFmt w:val="lowerRoman"/>
      <w:lvlText w:val="%6."/>
      <w:lvlJc w:val="right"/>
      <w:pPr>
        <w:ind w:left="6048" w:hanging="180"/>
      </w:pPr>
    </w:lvl>
    <w:lvl w:ilvl="6" w:tplc="1809000F" w:tentative="1">
      <w:start w:val="1"/>
      <w:numFmt w:val="decimal"/>
      <w:lvlText w:val="%7."/>
      <w:lvlJc w:val="left"/>
      <w:pPr>
        <w:ind w:left="6768" w:hanging="360"/>
      </w:pPr>
    </w:lvl>
    <w:lvl w:ilvl="7" w:tplc="18090019" w:tentative="1">
      <w:start w:val="1"/>
      <w:numFmt w:val="lowerLetter"/>
      <w:lvlText w:val="%8."/>
      <w:lvlJc w:val="left"/>
      <w:pPr>
        <w:ind w:left="7488" w:hanging="360"/>
      </w:pPr>
    </w:lvl>
    <w:lvl w:ilvl="8" w:tplc="1809001B" w:tentative="1">
      <w:start w:val="1"/>
      <w:numFmt w:val="lowerRoman"/>
      <w:lvlText w:val="%9."/>
      <w:lvlJc w:val="right"/>
      <w:pPr>
        <w:ind w:left="8208" w:hanging="180"/>
      </w:pPr>
    </w:lvl>
  </w:abstractNum>
  <w:abstractNum w:abstractNumId="38" w15:restartNumberingAfterBreak="0">
    <w:nsid w:val="5B7C5D5D"/>
    <w:multiLevelType w:val="hybridMultilevel"/>
    <w:tmpl w:val="F14202D0"/>
    <w:lvl w:ilvl="0" w:tplc="30B612C8">
      <w:start w:val="1"/>
      <w:numFmt w:val="bullet"/>
      <w:lvlText w:val="•"/>
      <w:lvlJc w:val="left"/>
      <w:pPr>
        <w:tabs>
          <w:tab w:val="num" w:pos="720"/>
        </w:tabs>
        <w:ind w:left="720" w:hanging="360"/>
      </w:pPr>
      <w:rPr>
        <w:rFonts w:ascii="Times New Roman" w:hAnsi="Times New Roman" w:hint="default"/>
      </w:rPr>
    </w:lvl>
    <w:lvl w:ilvl="1" w:tplc="D882A0AA" w:tentative="1">
      <w:start w:val="1"/>
      <w:numFmt w:val="bullet"/>
      <w:lvlText w:val="•"/>
      <w:lvlJc w:val="left"/>
      <w:pPr>
        <w:tabs>
          <w:tab w:val="num" w:pos="1440"/>
        </w:tabs>
        <w:ind w:left="1440" w:hanging="360"/>
      </w:pPr>
      <w:rPr>
        <w:rFonts w:ascii="Times New Roman" w:hAnsi="Times New Roman" w:hint="default"/>
      </w:rPr>
    </w:lvl>
    <w:lvl w:ilvl="2" w:tplc="20187BA4" w:tentative="1">
      <w:start w:val="1"/>
      <w:numFmt w:val="bullet"/>
      <w:lvlText w:val="•"/>
      <w:lvlJc w:val="left"/>
      <w:pPr>
        <w:tabs>
          <w:tab w:val="num" w:pos="2160"/>
        </w:tabs>
        <w:ind w:left="2160" w:hanging="360"/>
      </w:pPr>
      <w:rPr>
        <w:rFonts w:ascii="Times New Roman" w:hAnsi="Times New Roman" w:hint="default"/>
      </w:rPr>
    </w:lvl>
    <w:lvl w:ilvl="3" w:tplc="A6E64F42" w:tentative="1">
      <w:start w:val="1"/>
      <w:numFmt w:val="bullet"/>
      <w:lvlText w:val="•"/>
      <w:lvlJc w:val="left"/>
      <w:pPr>
        <w:tabs>
          <w:tab w:val="num" w:pos="2880"/>
        </w:tabs>
        <w:ind w:left="2880" w:hanging="360"/>
      </w:pPr>
      <w:rPr>
        <w:rFonts w:ascii="Times New Roman" w:hAnsi="Times New Roman" w:hint="default"/>
      </w:rPr>
    </w:lvl>
    <w:lvl w:ilvl="4" w:tplc="06261BE6" w:tentative="1">
      <w:start w:val="1"/>
      <w:numFmt w:val="bullet"/>
      <w:lvlText w:val="•"/>
      <w:lvlJc w:val="left"/>
      <w:pPr>
        <w:tabs>
          <w:tab w:val="num" w:pos="3600"/>
        </w:tabs>
        <w:ind w:left="3600" w:hanging="360"/>
      </w:pPr>
      <w:rPr>
        <w:rFonts w:ascii="Times New Roman" w:hAnsi="Times New Roman" w:hint="default"/>
      </w:rPr>
    </w:lvl>
    <w:lvl w:ilvl="5" w:tplc="BC7EE750" w:tentative="1">
      <w:start w:val="1"/>
      <w:numFmt w:val="bullet"/>
      <w:lvlText w:val="•"/>
      <w:lvlJc w:val="left"/>
      <w:pPr>
        <w:tabs>
          <w:tab w:val="num" w:pos="4320"/>
        </w:tabs>
        <w:ind w:left="4320" w:hanging="360"/>
      </w:pPr>
      <w:rPr>
        <w:rFonts w:ascii="Times New Roman" w:hAnsi="Times New Roman" w:hint="default"/>
      </w:rPr>
    </w:lvl>
    <w:lvl w:ilvl="6" w:tplc="757A5F94" w:tentative="1">
      <w:start w:val="1"/>
      <w:numFmt w:val="bullet"/>
      <w:lvlText w:val="•"/>
      <w:lvlJc w:val="left"/>
      <w:pPr>
        <w:tabs>
          <w:tab w:val="num" w:pos="5040"/>
        </w:tabs>
        <w:ind w:left="5040" w:hanging="360"/>
      </w:pPr>
      <w:rPr>
        <w:rFonts w:ascii="Times New Roman" w:hAnsi="Times New Roman" w:hint="default"/>
      </w:rPr>
    </w:lvl>
    <w:lvl w:ilvl="7" w:tplc="3B56BB26" w:tentative="1">
      <w:start w:val="1"/>
      <w:numFmt w:val="bullet"/>
      <w:lvlText w:val="•"/>
      <w:lvlJc w:val="left"/>
      <w:pPr>
        <w:tabs>
          <w:tab w:val="num" w:pos="5760"/>
        </w:tabs>
        <w:ind w:left="5760" w:hanging="360"/>
      </w:pPr>
      <w:rPr>
        <w:rFonts w:ascii="Times New Roman" w:hAnsi="Times New Roman" w:hint="default"/>
      </w:rPr>
    </w:lvl>
    <w:lvl w:ilvl="8" w:tplc="2DDE0DFC" w:tentative="1">
      <w:start w:val="1"/>
      <w:numFmt w:val="bullet"/>
      <w:lvlText w:val="•"/>
      <w:lvlJc w:val="left"/>
      <w:pPr>
        <w:tabs>
          <w:tab w:val="num" w:pos="6480"/>
        </w:tabs>
        <w:ind w:left="6480" w:hanging="360"/>
      </w:pPr>
      <w:rPr>
        <w:rFonts w:ascii="Times New Roman" w:hAnsi="Times New Roman" w:hint="default"/>
      </w:rPr>
    </w:lvl>
  </w:abstractNum>
  <w:abstractNum w:abstractNumId="39" w15:restartNumberingAfterBreak="0">
    <w:nsid w:val="5E163474"/>
    <w:multiLevelType w:val="hybridMultilevel"/>
    <w:tmpl w:val="0610CBB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0" w15:restartNumberingAfterBreak="0">
    <w:nsid w:val="5FBE53BF"/>
    <w:multiLevelType w:val="hybridMultilevel"/>
    <w:tmpl w:val="0400BC6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1" w15:restartNumberingAfterBreak="0">
    <w:nsid w:val="647D678E"/>
    <w:multiLevelType w:val="hybridMultilevel"/>
    <w:tmpl w:val="82C8914C"/>
    <w:lvl w:ilvl="0" w:tplc="18090001">
      <w:start w:val="1"/>
      <w:numFmt w:val="bullet"/>
      <w:lvlText w:val=""/>
      <w:lvlJc w:val="left"/>
      <w:pPr>
        <w:ind w:left="2448" w:hanging="360"/>
      </w:pPr>
      <w:rPr>
        <w:rFonts w:ascii="Symbol" w:hAnsi="Symbol" w:hint="default"/>
      </w:rPr>
    </w:lvl>
    <w:lvl w:ilvl="1" w:tplc="FFFFFFFF" w:tentative="1">
      <w:start w:val="1"/>
      <w:numFmt w:val="lowerLetter"/>
      <w:lvlText w:val="%2."/>
      <w:lvlJc w:val="left"/>
      <w:pPr>
        <w:ind w:left="3168" w:hanging="360"/>
      </w:pPr>
    </w:lvl>
    <w:lvl w:ilvl="2" w:tplc="FFFFFFFF" w:tentative="1">
      <w:start w:val="1"/>
      <w:numFmt w:val="lowerRoman"/>
      <w:lvlText w:val="%3."/>
      <w:lvlJc w:val="right"/>
      <w:pPr>
        <w:ind w:left="3888" w:hanging="180"/>
      </w:pPr>
    </w:lvl>
    <w:lvl w:ilvl="3" w:tplc="FFFFFFFF" w:tentative="1">
      <w:start w:val="1"/>
      <w:numFmt w:val="decimal"/>
      <w:lvlText w:val="%4."/>
      <w:lvlJc w:val="left"/>
      <w:pPr>
        <w:ind w:left="4608" w:hanging="360"/>
      </w:pPr>
    </w:lvl>
    <w:lvl w:ilvl="4" w:tplc="FFFFFFFF" w:tentative="1">
      <w:start w:val="1"/>
      <w:numFmt w:val="lowerLetter"/>
      <w:lvlText w:val="%5."/>
      <w:lvlJc w:val="left"/>
      <w:pPr>
        <w:ind w:left="5328" w:hanging="360"/>
      </w:pPr>
    </w:lvl>
    <w:lvl w:ilvl="5" w:tplc="FFFFFFFF" w:tentative="1">
      <w:start w:val="1"/>
      <w:numFmt w:val="lowerRoman"/>
      <w:lvlText w:val="%6."/>
      <w:lvlJc w:val="right"/>
      <w:pPr>
        <w:ind w:left="6048" w:hanging="180"/>
      </w:pPr>
    </w:lvl>
    <w:lvl w:ilvl="6" w:tplc="FFFFFFFF" w:tentative="1">
      <w:start w:val="1"/>
      <w:numFmt w:val="decimal"/>
      <w:lvlText w:val="%7."/>
      <w:lvlJc w:val="left"/>
      <w:pPr>
        <w:ind w:left="6768" w:hanging="360"/>
      </w:pPr>
    </w:lvl>
    <w:lvl w:ilvl="7" w:tplc="FFFFFFFF" w:tentative="1">
      <w:start w:val="1"/>
      <w:numFmt w:val="lowerLetter"/>
      <w:lvlText w:val="%8."/>
      <w:lvlJc w:val="left"/>
      <w:pPr>
        <w:ind w:left="7488" w:hanging="360"/>
      </w:pPr>
    </w:lvl>
    <w:lvl w:ilvl="8" w:tplc="FFFFFFFF" w:tentative="1">
      <w:start w:val="1"/>
      <w:numFmt w:val="lowerRoman"/>
      <w:lvlText w:val="%9."/>
      <w:lvlJc w:val="right"/>
      <w:pPr>
        <w:ind w:left="8208" w:hanging="180"/>
      </w:pPr>
    </w:lvl>
  </w:abstractNum>
  <w:abstractNum w:abstractNumId="42" w15:restartNumberingAfterBreak="0">
    <w:nsid w:val="661C09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6D52295C"/>
    <w:multiLevelType w:val="hybridMultilevel"/>
    <w:tmpl w:val="CEAC5570"/>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44" w15:restartNumberingAfterBreak="0">
    <w:nsid w:val="70802EB9"/>
    <w:multiLevelType w:val="hybridMultilevel"/>
    <w:tmpl w:val="641268C4"/>
    <w:lvl w:ilvl="0" w:tplc="C1CAE97A">
      <w:start w:val="1"/>
      <w:numFmt w:val="bullet"/>
      <w:lvlText w:val="•"/>
      <w:lvlJc w:val="left"/>
      <w:pPr>
        <w:tabs>
          <w:tab w:val="num" w:pos="720"/>
        </w:tabs>
        <w:ind w:left="720" w:hanging="360"/>
      </w:pPr>
      <w:rPr>
        <w:rFonts w:ascii="Times New Roman" w:hAnsi="Times New Roman" w:hint="default"/>
      </w:rPr>
    </w:lvl>
    <w:lvl w:ilvl="1" w:tplc="865023E4" w:tentative="1">
      <w:start w:val="1"/>
      <w:numFmt w:val="bullet"/>
      <w:lvlText w:val="•"/>
      <w:lvlJc w:val="left"/>
      <w:pPr>
        <w:tabs>
          <w:tab w:val="num" w:pos="1440"/>
        </w:tabs>
        <w:ind w:left="1440" w:hanging="360"/>
      </w:pPr>
      <w:rPr>
        <w:rFonts w:ascii="Times New Roman" w:hAnsi="Times New Roman" w:hint="default"/>
      </w:rPr>
    </w:lvl>
    <w:lvl w:ilvl="2" w:tplc="3B7A1A78" w:tentative="1">
      <w:start w:val="1"/>
      <w:numFmt w:val="bullet"/>
      <w:lvlText w:val="•"/>
      <w:lvlJc w:val="left"/>
      <w:pPr>
        <w:tabs>
          <w:tab w:val="num" w:pos="2160"/>
        </w:tabs>
        <w:ind w:left="2160" w:hanging="360"/>
      </w:pPr>
      <w:rPr>
        <w:rFonts w:ascii="Times New Roman" w:hAnsi="Times New Roman" w:hint="default"/>
      </w:rPr>
    </w:lvl>
    <w:lvl w:ilvl="3" w:tplc="C5E43EFE" w:tentative="1">
      <w:start w:val="1"/>
      <w:numFmt w:val="bullet"/>
      <w:lvlText w:val="•"/>
      <w:lvlJc w:val="left"/>
      <w:pPr>
        <w:tabs>
          <w:tab w:val="num" w:pos="2880"/>
        </w:tabs>
        <w:ind w:left="2880" w:hanging="360"/>
      </w:pPr>
      <w:rPr>
        <w:rFonts w:ascii="Times New Roman" w:hAnsi="Times New Roman" w:hint="default"/>
      </w:rPr>
    </w:lvl>
    <w:lvl w:ilvl="4" w:tplc="1EAC0C4C" w:tentative="1">
      <w:start w:val="1"/>
      <w:numFmt w:val="bullet"/>
      <w:lvlText w:val="•"/>
      <w:lvlJc w:val="left"/>
      <w:pPr>
        <w:tabs>
          <w:tab w:val="num" w:pos="3600"/>
        </w:tabs>
        <w:ind w:left="3600" w:hanging="360"/>
      </w:pPr>
      <w:rPr>
        <w:rFonts w:ascii="Times New Roman" w:hAnsi="Times New Roman" w:hint="default"/>
      </w:rPr>
    </w:lvl>
    <w:lvl w:ilvl="5" w:tplc="28B65AA4" w:tentative="1">
      <w:start w:val="1"/>
      <w:numFmt w:val="bullet"/>
      <w:lvlText w:val="•"/>
      <w:lvlJc w:val="left"/>
      <w:pPr>
        <w:tabs>
          <w:tab w:val="num" w:pos="4320"/>
        </w:tabs>
        <w:ind w:left="4320" w:hanging="360"/>
      </w:pPr>
      <w:rPr>
        <w:rFonts w:ascii="Times New Roman" w:hAnsi="Times New Roman" w:hint="default"/>
      </w:rPr>
    </w:lvl>
    <w:lvl w:ilvl="6" w:tplc="B4EE86E6" w:tentative="1">
      <w:start w:val="1"/>
      <w:numFmt w:val="bullet"/>
      <w:lvlText w:val="•"/>
      <w:lvlJc w:val="left"/>
      <w:pPr>
        <w:tabs>
          <w:tab w:val="num" w:pos="5040"/>
        </w:tabs>
        <w:ind w:left="5040" w:hanging="360"/>
      </w:pPr>
      <w:rPr>
        <w:rFonts w:ascii="Times New Roman" w:hAnsi="Times New Roman" w:hint="default"/>
      </w:rPr>
    </w:lvl>
    <w:lvl w:ilvl="7" w:tplc="B404A2B4" w:tentative="1">
      <w:start w:val="1"/>
      <w:numFmt w:val="bullet"/>
      <w:lvlText w:val="•"/>
      <w:lvlJc w:val="left"/>
      <w:pPr>
        <w:tabs>
          <w:tab w:val="num" w:pos="5760"/>
        </w:tabs>
        <w:ind w:left="5760" w:hanging="360"/>
      </w:pPr>
      <w:rPr>
        <w:rFonts w:ascii="Times New Roman" w:hAnsi="Times New Roman" w:hint="default"/>
      </w:rPr>
    </w:lvl>
    <w:lvl w:ilvl="8" w:tplc="54B40E70" w:tentative="1">
      <w:start w:val="1"/>
      <w:numFmt w:val="bullet"/>
      <w:lvlText w:val="•"/>
      <w:lvlJc w:val="left"/>
      <w:pPr>
        <w:tabs>
          <w:tab w:val="num" w:pos="6480"/>
        </w:tabs>
        <w:ind w:left="6480" w:hanging="360"/>
      </w:pPr>
      <w:rPr>
        <w:rFonts w:ascii="Times New Roman" w:hAnsi="Times New Roman" w:hint="default"/>
      </w:rPr>
    </w:lvl>
  </w:abstractNum>
  <w:abstractNum w:abstractNumId="45" w15:restartNumberingAfterBreak="0">
    <w:nsid w:val="70857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74773DA2"/>
    <w:multiLevelType w:val="hybridMultilevel"/>
    <w:tmpl w:val="4126C82C"/>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47" w15:restartNumberingAfterBreak="0">
    <w:nsid w:val="76001C7C"/>
    <w:multiLevelType w:val="hybridMultilevel"/>
    <w:tmpl w:val="E262458E"/>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48" w15:restartNumberingAfterBreak="0">
    <w:nsid w:val="79C66237"/>
    <w:multiLevelType w:val="hybridMultilevel"/>
    <w:tmpl w:val="56709F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9" w15:restartNumberingAfterBreak="0">
    <w:nsid w:val="7AB67DCC"/>
    <w:multiLevelType w:val="hybridMultilevel"/>
    <w:tmpl w:val="A6F44B82"/>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num w:numId="1" w16cid:durableId="606929892">
    <w:abstractNumId w:val="39"/>
  </w:num>
  <w:num w:numId="2" w16cid:durableId="1085036454">
    <w:abstractNumId w:val="35"/>
  </w:num>
  <w:num w:numId="3" w16cid:durableId="1175194290">
    <w:abstractNumId w:val="12"/>
  </w:num>
  <w:num w:numId="4" w16cid:durableId="635256007">
    <w:abstractNumId w:val="38"/>
  </w:num>
  <w:num w:numId="5" w16cid:durableId="1844935325">
    <w:abstractNumId w:val="6"/>
  </w:num>
  <w:num w:numId="6" w16cid:durableId="802121147">
    <w:abstractNumId w:val="44"/>
  </w:num>
  <w:num w:numId="7" w16cid:durableId="1529879772">
    <w:abstractNumId w:val="37"/>
  </w:num>
  <w:num w:numId="8" w16cid:durableId="1989899436">
    <w:abstractNumId w:val="41"/>
  </w:num>
  <w:num w:numId="9" w16cid:durableId="1600336100">
    <w:abstractNumId w:val="33"/>
  </w:num>
  <w:num w:numId="10" w16cid:durableId="1080173199">
    <w:abstractNumId w:val="48"/>
  </w:num>
  <w:num w:numId="11" w16cid:durableId="983855132">
    <w:abstractNumId w:val="18"/>
  </w:num>
  <w:num w:numId="12" w16cid:durableId="1026717344">
    <w:abstractNumId w:val="22"/>
  </w:num>
  <w:num w:numId="13" w16cid:durableId="772556273">
    <w:abstractNumId w:val="43"/>
  </w:num>
  <w:num w:numId="14" w16cid:durableId="230778674">
    <w:abstractNumId w:val="13"/>
  </w:num>
  <w:num w:numId="15" w16cid:durableId="1301691306">
    <w:abstractNumId w:val="20"/>
  </w:num>
  <w:num w:numId="16" w16cid:durableId="135222788">
    <w:abstractNumId w:val="15"/>
  </w:num>
  <w:num w:numId="17" w16cid:durableId="1019311086">
    <w:abstractNumId w:val="34"/>
  </w:num>
  <w:num w:numId="18" w16cid:durableId="1879513021">
    <w:abstractNumId w:val="36"/>
  </w:num>
  <w:num w:numId="19" w16cid:durableId="2013601324">
    <w:abstractNumId w:val="31"/>
  </w:num>
  <w:num w:numId="20" w16cid:durableId="765925091">
    <w:abstractNumId w:val="21"/>
  </w:num>
  <w:num w:numId="21" w16cid:durableId="1339696300">
    <w:abstractNumId w:val="5"/>
  </w:num>
  <w:num w:numId="22" w16cid:durableId="1282765503">
    <w:abstractNumId w:val="32"/>
  </w:num>
  <w:num w:numId="23" w16cid:durableId="961106589">
    <w:abstractNumId w:val="2"/>
  </w:num>
  <w:num w:numId="24" w16cid:durableId="480511347">
    <w:abstractNumId w:val="27"/>
  </w:num>
  <w:num w:numId="25" w16cid:durableId="1850758502">
    <w:abstractNumId w:val="45"/>
  </w:num>
  <w:num w:numId="26" w16cid:durableId="1880434004">
    <w:abstractNumId w:val="28"/>
  </w:num>
  <w:num w:numId="27" w16cid:durableId="2053918405">
    <w:abstractNumId w:val="14"/>
  </w:num>
  <w:num w:numId="28" w16cid:durableId="922299700">
    <w:abstractNumId w:val="42"/>
  </w:num>
  <w:num w:numId="29" w16cid:durableId="827675464">
    <w:abstractNumId w:val="25"/>
  </w:num>
  <w:num w:numId="30" w16cid:durableId="1296833677">
    <w:abstractNumId w:val="0"/>
  </w:num>
  <w:num w:numId="31" w16cid:durableId="1362589254">
    <w:abstractNumId w:val="10"/>
  </w:num>
  <w:num w:numId="32" w16cid:durableId="788743406">
    <w:abstractNumId w:val="17"/>
  </w:num>
  <w:num w:numId="33" w16cid:durableId="1621956102">
    <w:abstractNumId w:val="11"/>
  </w:num>
  <w:num w:numId="34" w16cid:durableId="1995406339">
    <w:abstractNumId w:val="40"/>
  </w:num>
  <w:num w:numId="35" w16cid:durableId="2123986301">
    <w:abstractNumId w:val="8"/>
  </w:num>
  <w:num w:numId="36" w16cid:durableId="1789153700">
    <w:abstractNumId w:val="23"/>
  </w:num>
  <w:num w:numId="37" w16cid:durableId="1892115261">
    <w:abstractNumId w:val="46"/>
  </w:num>
  <w:num w:numId="38" w16cid:durableId="1413819087">
    <w:abstractNumId w:val="19"/>
  </w:num>
  <w:num w:numId="39" w16cid:durableId="1958750582">
    <w:abstractNumId w:val="29"/>
  </w:num>
  <w:num w:numId="40" w16cid:durableId="1042754749">
    <w:abstractNumId w:val="49"/>
  </w:num>
  <w:num w:numId="41" w16cid:durableId="1412698304">
    <w:abstractNumId w:val="26"/>
  </w:num>
  <w:num w:numId="42" w16cid:durableId="2069917528">
    <w:abstractNumId w:val="24"/>
  </w:num>
  <w:num w:numId="43" w16cid:durableId="1454589662">
    <w:abstractNumId w:val="47"/>
  </w:num>
  <w:num w:numId="44" w16cid:durableId="1123034051">
    <w:abstractNumId w:val="16"/>
  </w:num>
  <w:num w:numId="45" w16cid:durableId="1711413069">
    <w:abstractNumId w:val="4"/>
  </w:num>
  <w:num w:numId="46" w16cid:durableId="988557331">
    <w:abstractNumId w:val="1"/>
  </w:num>
  <w:num w:numId="47" w16cid:durableId="850217676">
    <w:abstractNumId w:val="30"/>
  </w:num>
  <w:num w:numId="48" w16cid:durableId="1126779962">
    <w:abstractNumId w:val="9"/>
  </w:num>
  <w:num w:numId="49" w16cid:durableId="1215193241">
    <w:abstractNumId w:val="7"/>
  </w:num>
  <w:num w:numId="50" w16cid:durableId="8219682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409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390"/>
    <w:rsid w:val="000003D7"/>
    <w:rsid w:val="00000BAA"/>
    <w:rsid w:val="00002DA6"/>
    <w:rsid w:val="00003376"/>
    <w:rsid w:val="00004683"/>
    <w:rsid w:val="0000506B"/>
    <w:rsid w:val="0000513E"/>
    <w:rsid w:val="0000519A"/>
    <w:rsid w:val="000054DE"/>
    <w:rsid w:val="00005FF7"/>
    <w:rsid w:val="000071C4"/>
    <w:rsid w:val="000071EB"/>
    <w:rsid w:val="00010137"/>
    <w:rsid w:val="00012B34"/>
    <w:rsid w:val="00012F6D"/>
    <w:rsid w:val="00013406"/>
    <w:rsid w:val="00013BB5"/>
    <w:rsid w:val="00013C47"/>
    <w:rsid w:val="00016633"/>
    <w:rsid w:val="00016668"/>
    <w:rsid w:val="00017068"/>
    <w:rsid w:val="00017285"/>
    <w:rsid w:val="000179EF"/>
    <w:rsid w:val="0002007A"/>
    <w:rsid w:val="0002047D"/>
    <w:rsid w:val="000206A9"/>
    <w:rsid w:val="000206F8"/>
    <w:rsid w:val="0002125F"/>
    <w:rsid w:val="00022B9C"/>
    <w:rsid w:val="00025253"/>
    <w:rsid w:val="000252ED"/>
    <w:rsid w:val="00030A55"/>
    <w:rsid w:val="00030EBB"/>
    <w:rsid w:val="00031134"/>
    <w:rsid w:val="0003119A"/>
    <w:rsid w:val="000311C3"/>
    <w:rsid w:val="000319BA"/>
    <w:rsid w:val="00033890"/>
    <w:rsid w:val="000345DF"/>
    <w:rsid w:val="00035136"/>
    <w:rsid w:val="00035766"/>
    <w:rsid w:val="0003630D"/>
    <w:rsid w:val="0003682B"/>
    <w:rsid w:val="00037743"/>
    <w:rsid w:val="000413CD"/>
    <w:rsid w:val="00041A64"/>
    <w:rsid w:val="00042689"/>
    <w:rsid w:val="00042CF9"/>
    <w:rsid w:val="00042E8C"/>
    <w:rsid w:val="000440EE"/>
    <w:rsid w:val="00044334"/>
    <w:rsid w:val="00044979"/>
    <w:rsid w:val="00044EBB"/>
    <w:rsid w:val="000455DD"/>
    <w:rsid w:val="000467B7"/>
    <w:rsid w:val="00046B0A"/>
    <w:rsid w:val="00046E3E"/>
    <w:rsid w:val="00046E97"/>
    <w:rsid w:val="000471F3"/>
    <w:rsid w:val="00047B9B"/>
    <w:rsid w:val="000503A5"/>
    <w:rsid w:val="00051856"/>
    <w:rsid w:val="000529AD"/>
    <w:rsid w:val="00053C34"/>
    <w:rsid w:val="00053DF1"/>
    <w:rsid w:val="000544D8"/>
    <w:rsid w:val="0005502D"/>
    <w:rsid w:val="00055344"/>
    <w:rsid w:val="000569A0"/>
    <w:rsid w:val="00056D03"/>
    <w:rsid w:val="00057257"/>
    <w:rsid w:val="00057372"/>
    <w:rsid w:val="00057642"/>
    <w:rsid w:val="00057E5E"/>
    <w:rsid w:val="00057E6F"/>
    <w:rsid w:val="00060C90"/>
    <w:rsid w:val="00060F5F"/>
    <w:rsid w:val="00061A28"/>
    <w:rsid w:val="000628A0"/>
    <w:rsid w:val="00063A89"/>
    <w:rsid w:val="0006487F"/>
    <w:rsid w:val="0006611A"/>
    <w:rsid w:val="00067A89"/>
    <w:rsid w:val="00067B66"/>
    <w:rsid w:val="00070041"/>
    <w:rsid w:val="000701F7"/>
    <w:rsid w:val="00070830"/>
    <w:rsid w:val="000713BF"/>
    <w:rsid w:val="0007183A"/>
    <w:rsid w:val="00071DE0"/>
    <w:rsid w:val="00071DF2"/>
    <w:rsid w:val="00072007"/>
    <w:rsid w:val="00072E32"/>
    <w:rsid w:val="0007324B"/>
    <w:rsid w:val="00073ED5"/>
    <w:rsid w:val="0007450D"/>
    <w:rsid w:val="0007479F"/>
    <w:rsid w:val="00074DCD"/>
    <w:rsid w:val="000757B2"/>
    <w:rsid w:val="00075C48"/>
    <w:rsid w:val="000772EE"/>
    <w:rsid w:val="00077AAD"/>
    <w:rsid w:val="00077CA9"/>
    <w:rsid w:val="000800D5"/>
    <w:rsid w:val="00080941"/>
    <w:rsid w:val="00081EC9"/>
    <w:rsid w:val="00084884"/>
    <w:rsid w:val="0008499D"/>
    <w:rsid w:val="00084D31"/>
    <w:rsid w:val="00085CB9"/>
    <w:rsid w:val="0008767C"/>
    <w:rsid w:val="00090375"/>
    <w:rsid w:val="0009077B"/>
    <w:rsid w:val="00092AFB"/>
    <w:rsid w:val="00093B30"/>
    <w:rsid w:val="00094406"/>
    <w:rsid w:val="00094992"/>
    <w:rsid w:val="00094AC7"/>
    <w:rsid w:val="0009614E"/>
    <w:rsid w:val="000961C1"/>
    <w:rsid w:val="0009675D"/>
    <w:rsid w:val="00097147"/>
    <w:rsid w:val="00097675"/>
    <w:rsid w:val="00097685"/>
    <w:rsid w:val="000A071B"/>
    <w:rsid w:val="000A079D"/>
    <w:rsid w:val="000A08CC"/>
    <w:rsid w:val="000A10BF"/>
    <w:rsid w:val="000A2FDA"/>
    <w:rsid w:val="000A321B"/>
    <w:rsid w:val="000A4309"/>
    <w:rsid w:val="000A4B82"/>
    <w:rsid w:val="000A57B8"/>
    <w:rsid w:val="000A781A"/>
    <w:rsid w:val="000B048C"/>
    <w:rsid w:val="000B067E"/>
    <w:rsid w:val="000B10BD"/>
    <w:rsid w:val="000B1255"/>
    <w:rsid w:val="000B23E1"/>
    <w:rsid w:val="000B2749"/>
    <w:rsid w:val="000B3A41"/>
    <w:rsid w:val="000B3E93"/>
    <w:rsid w:val="000B4E1F"/>
    <w:rsid w:val="000B5B7C"/>
    <w:rsid w:val="000B6446"/>
    <w:rsid w:val="000B70EE"/>
    <w:rsid w:val="000C1CF5"/>
    <w:rsid w:val="000C1E49"/>
    <w:rsid w:val="000C23DB"/>
    <w:rsid w:val="000C2C79"/>
    <w:rsid w:val="000C2F24"/>
    <w:rsid w:val="000C3305"/>
    <w:rsid w:val="000C4151"/>
    <w:rsid w:val="000C472E"/>
    <w:rsid w:val="000C5035"/>
    <w:rsid w:val="000C562F"/>
    <w:rsid w:val="000C564A"/>
    <w:rsid w:val="000C7DF4"/>
    <w:rsid w:val="000D106F"/>
    <w:rsid w:val="000D164B"/>
    <w:rsid w:val="000D19FE"/>
    <w:rsid w:val="000D35C1"/>
    <w:rsid w:val="000D41E8"/>
    <w:rsid w:val="000D5D46"/>
    <w:rsid w:val="000D5E25"/>
    <w:rsid w:val="000D67B5"/>
    <w:rsid w:val="000D69A0"/>
    <w:rsid w:val="000D7B06"/>
    <w:rsid w:val="000E00A0"/>
    <w:rsid w:val="000E027F"/>
    <w:rsid w:val="000E2083"/>
    <w:rsid w:val="000E2634"/>
    <w:rsid w:val="000E267C"/>
    <w:rsid w:val="000E39F6"/>
    <w:rsid w:val="000E426B"/>
    <w:rsid w:val="000E4971"/>
    <w:rsid w:val="000E498A"/>
    <w:rsid w:val="000E4B6A"/>
    <w:rsid w:val="000E4DA2"/>
    <w:rsid w:val="000E515C"/>
    <w:rsid w:val="000E51FE"/>
    <w:rsid w:val="000E559F"/>
    <w:rsid w:val="000E6B17"/>
    <w:rsid w:val="000E6C84"/>
    <w:rsid w:val="000F01A6"/>
    <w:rsid w:val="000F04C0"/>
    <w:rsid w:val="000F0928"/>
    <w:rsid w:val="000F1AF8"/>
    <w:rsid w:val="000F359B"/>
    <w:rsid w:val="000F44F3"/>
    <w:rsid w:val="000F60BE"/>
    <w:rsid w:val="000F62F9"/>
    <w:rsid w:val="000F65A5"/>
    <w:rsid w:val="000F6E01"/>
    <w:rsid w:val="000F7DCA"/>
    <w:rsid w:val="0010087E"/>
    <w:rsid w:val="0010103F"/>
    <w:rsid w:val="00101887"/>
    <w:rsid w:val="00101B64"/>
    <w:rsid w:val="00101C42"/>
    <w:rsid w:val="001020B7"/>
    <w:rsid w:val="001038C0"/>
    <w:rsid w:val="00104ED8"/>
    <w:rsid w:val="00105DEB"/>
    <w:rsid w:val="00105FCD"/>
    <w:rsid w:val="0010620C"/>
    <w:rsid w:val="0010669E"/>
    <w:rsid w:val="001107E4"/>
    <w:rsid w:val="001108E3"/>
    <w:rsid w:val="0011128E"/>
    <w:rsid w:val="001113F8"/>
    <w:rsid w:val="0011298A"/>
    <w:rsid w:val="001129F2"/>
    <w:rsid w:val="00112FF6"/>
    <w:rsid w:val="001137BA"/>
    <w:rsid w:val="0011396A"/>
    <w:rsid w:val="00113D40"/>
    <w:rsid w:val="00114B7F"/>
    <w:rsid w:val="00114D84"/>
    <w:rsid w:val="001157D0"/>
    <w:rsid w:val="00115E58"/>
    <w:rsid w:val="00116284"/>
    <w:rsid w:val="001167C4"/>
    <w:rsid w:val="001171F6"/>
    <w:rsid w:val="00120340"/>
    <w:rsid w:val="00120FD0"/>
    <w:rsid w:val="00121AA5"/>
    <w:rsid w:val="0012254B"/>
    <w:rsid w:val="00122E0B"/>
    <w:rsid w:val="00124276"/>
    <w:rsid w:val="00124603"/>
    <w:rsid w:val="00126344"/>
    <w:rsid w:val="001266DA"/>
    <w:rsid w:val="00126F7D"/>
    <w:rsid w:val="0013145A"/>
    <w:rsid w:val="001315FF"/>
    <w:rsid w:val="001329C5"/>
    <w:rsid w:val="00134B6E"/>
    <w:rsid w:val="00135106"/>
    <w:rsid w:val="00136337"/>
    <w:rsid w:val="00136717"/>
    <w:rsid w:val="00140786"/>
    <w:rsid w:val="00140E6B"/>
    <w:rsid w:val="0014105D"/>
    <w:rsid w:val="00141224"/>
    <w:rsid w:val="0014133A"/>
    <w:rsid w:val="00141F3E"/>
    <w:rsid w:val="001421C3"/>
    <w:rsid w:val="00145148"/>
    <w:rsid w:val="00145153"/>
    <w:rsid w:val="00146A5C"/>
    <w:rsid w:val="00150003"/>
    <w:rsid w:val="0015007E"/>
    <w:rsid w:val="00150681"/>
    <w:rsid w:val="0015083B"/>
    <w:rsid w:val="00151AB5"/>
    <w:rsid w:val="00151BE8"/>
    <w:rsid w:val="00151C16"/>
    <w:rsid w:val="00151C5A"/>
    <w:rsid w:val="001528EC"/>
    <w:rsid w:val="0015332B"/>
    <w:rsid w:val="0015343E"/>
    <w:rsid w:val="00154049"/>
    <w:rsid w:val="0015434A"/>
    <w:rsid w:val="0015434E"/>
    <w:rsid w:val="0015441C"/>
    <w:rsid w:val="00154A5B"/>
    <w:rsid w:val="00154E5F"/>
    <w:rsid w:val="00154E74"/>
    <w:rsid w:val="001564D4"/>
    <w:rsid w:val="0015654A"/>
    <w:rsid w:val="001566AD"/>
    <w:rsid w:val="00156D4B"/>
    <w:rsid w:val="00156F5A"/>
    <w:rsid w:val="00157B15"/>
    <w:rsid w:val="00157CD0"/>
    <w:rsid w:val="00157D02"/>
    <w:rsid w:val="00160487"/>
    <w:rsid w:val="00161BB4"/>
    <w:rsid w:val="00162AF7"/>
    <w:rsid w:val="00163F30"/>
    <w:rsid w:val="00164B71"/>
    <w:rsid w:val="00164BA5"/>
    <w:rsid w:val="00165149"/>
    <w:rsid w:val="00165F06"/>
    <w:rsid w:val="00166BF9"/>
    <w:rsid w:val="00166E8A"/>
    <w:rsid w:val="0016791D"/>
    <w:rsid w:val="0017029D"/>
    <w:rsid w:val="00170538"/>
    <w:rsid w:val="00170DA4"/>
    <w:rsid w:val="00171989"/>
    <w:rsid w:val="00171991"/>
    <w:rsid w:val="001722FB"/>
    <w:rsid w:val="001730D9"/>
    <w:rsid w:val="001736CD"/>
    <w:rsid w:val="00175495"/>
    <w:rsid w:val="001758C7"/>
    <w:rsid w:val="001772A6"/>
    <w:rsid w:val="00177D47"/>
    <w:rsid w:val="00180FC6"/>
    <w:rsid w:val="001811EA"/>
    <w:rsid w:val="00184348"/>
    <w:rsid w:val="00184FAE"/>
    <w:rsid w:val="00185FF3"/>
    <w:rsid w:val="001865DB"/>
    <w:rsid w:val="001866A5"/>
    <w:rsid w:val="00186FD4"/>
    <w:rsid w:val="00187C41"/>
    <w:rsid w:val="001903E8"/>
    <w:rsid w:val="00190C3E"/>
    <w:rsid w:val="0019158C"/>
    <w:rsid w:val="0019183B"/>
    <w:rsid w:val="00191F9A"/>
    <w:rsid w:val="0019343C"/>
    <w:rsid w:val="00193483"/>
    <w:rsid w:val="00193F29"/>
    <w:rsid w:val="001941D3"/>
    <w:rsid w:val="00194BB4"/>
    <w:rsid w:val="00195F5F"/>
    <w:rsid w:val="00197213"/>
    <w:rsid w:val="001975A1"/>
    <w:rsid w:val="00197EA3"/>
    <w:rsid w:val="001A05AC"/>
    <w:rsid w:val="001A06A8"/>
    <w:rsid w:val="001A0C11"/>
    <w:rsid w:val="001A0DB2"/>
    <w:rsid w:val="001A2742"/>
    <w:rsid w:val="001A4365"/>
    <w:rsid w:val="001A44B2"/>
    <w:rsid w:val="001A4AD6"/>
    <w:rsid w:val="001A514A"/>
    <w:rsid w:val="001A7085"/>
    <w:rsid w:val="001B004F"/>
    <w:rsid w:val="001B0222"/>
    <w:rsid w:val="001B0737"/>
    <w:rsid w:val="001B34F2"/>
    <w:rsid w:val="001B440E"/>
    <w:rsid w:val="001B4A51"/>
    <w:rsid w:val="001B4A7C"/>
    <w:rsid w:val="001B4EAA"/>
    <w:rsid w:val="001B5012"/>
    <w:rsid w:val="001B5F7F"/>
    <w:rsid w:val="001B6D90"/>
    <w:rsid w:val="001B746F"/>
    <w:rsid w:val="001B794C"/>
    <w:rsid w:val="001B7B86"/>
    <w:rsid w:val="001B7CBA"/>
    <w:rsid w:val="001C04D5"/>
    <w:rsid w:val="001C05C5"/>
    <w:rsid w:val="001C2329"/>
    <w:rsid w:val="001C29F5"/>
    <w:rsid w:val="001C3EFA"/>
    <w:rsid w:val="001C488C"/>
    <w:rsid w:val="001C4CFA"/>
    <w:rsid w:val="001C5E7D"/>
    <w:rsid w:val="001C5ED4"/>
    <w:rsid w:val="001C6B12"/>
    <w:rsid w:val="001C7D16"/>
    <w:rsid w:val="001D0757"/>
    <w:rsid w:val="001D0C1A"/>
    <w:rsid w:val="001D1047"/>
    <w:rsid w:val="001D2B56"/>
    <w:rsid w:val="001D2D06"/>
    <w:rsid w:val="001D2F53"/>
    <w:rsid w:val="001D3A7B"/>
    <w:rsid w:val="001D4033"/>
    <w:rsid w:val="001D41BF"/>
    <w:rsid w:val="001D4D74"/>
    <w:rsid w:val="001D5A31"/>
    <w:rsid w:val="001D6158"/>
    <w:rsid w:val="001D7534"/>
    <w:rsid w:val="001D773E"/>
    <w:rsid w:val="001E040A"/>
    <w:rsid w:val="001E21FE"/>
    <w:rsid w:val="001E33CA"/>
    <w:rsid w:val="001E4CB6"/>
    <w:rsid w:val="001E528C"/>
    <w:rsid w:val="001E780B"/>
    <w:rsid w:val="001F0FB6"/>
    <w:rsid w:val="001F3886"/>
    <w:rsid w:val="001F507A"/>
    <w:rsid w:val="001F6AA9"/>
    <w:rsid w:val="001F6FBF"/>
    <w:rsid w:val="001F76A8"/>
    <w:rsid w:val="001F77EA"/>
    <w:rsid w:val="00200A1F"/>
    <w:rsid w:val="00200C5C"/>
    <w:rsid w:val="00201513"/>
    <w:rsid w:val="00201DDF"/>
    <w:rsid w:val="00202609"/>
    <w:rsid w:val="0020276B"/>
    <w:rsid w:val="00203319"/>
    <w:rsid w:val="00204087"/>
    <w:rsid w:val="0020480F"/>
    <w:rsid w:val="00204E2B"/>
    <w:rsid w:val="00204EC5"/>
    <w:rsid w:val="00205357"/>
    <w:rsid w:val="00206850"/>
    <w:rsid w:val="00207716"/>
    <w:rsid w:val="0021047B"/>
    <w:rsid w:val="00211B2E"/>
    <w:rsid w:val="002120A2"/>
    <w:rsid w:val="0021225D"/>
    <w:rsid w:val="002125F3"/>
    <w:rsid w:val="00213170"/>
    <w:rsid w:val="00214F28"/>
    <w:rsid w:val="00215ACE"/>
    <w:rsid w:val="002163C3"/>
    <w:rsid w:val="00216C46"/>
    <w:rsid w:val="00217865"/>
    <w:rsid w:val="00217FF9"/>
    <w:rsid w:val="002208B9"/>
    <w:rsid w:val="00221464"/>
    <w:rsid w:val="00222530"/>
    <w:rsid w:val="002230B2"/>
    <w:rsid w:val="002257F3"/>
    <w:rsid w:val="0022642E"/>
    <w:rsid w:val="00226FCE"/>
    <w:rsid w:val="0022730A"/>
    <w:rsid w:val="00231EDA"/>
    <w:rsid w:val="002339AC"/>
    <w:rsid w:val="002351EC"/>
    <w:rsid w:val="00235486"/>
    <w:rsid w:val="00235749"/>
    <w:rsid w:val="002359F9"/>
    <w:rsid w:val="00235CAC"/>
    <w:rsid w:val="00236E1D"/>
    <w:rsid w:val="0023745E"/>
    <w:rsid w:val="00237BD6"/>
    <w:rsid w:val="0024008A"/>
    <w:rsid w:val="0024096C"/>
    <w:rsid w:val="00240EF4"/>
    <w:rsid w:val="00240F77"/>
    <w:rsid w:val="00241F66"/>
    <w:rsid w:val="00242912"/>
    <w:rsid w:val="0024471E"/>
    <w:rsid w:val="0024503C"/>
    <w:rsid w:val="0024533F"/>
    <w:rsid w:val="00245A9A"/>
    <w:rsid w:val="00245F37"/>
    <w:rsid w:val="0024650C"/>
    <w:rsid w:val="00246D41"/>
    <w:rsid w:val="002474D8"/>
    <w:rsid w:val="002475AF"/>
    <w:rsid w:val="002503E0"/>
    <w:rsid w:val="00250CD2"/>
    <w:rsid w:val="00250E01"/>
    <w:rsid w:val="00251E16"/>
    <w:rsid w:val="002529C1"/>
    <w:rsid w:val="00253C8C"/>
    <w:rsid w:val="0025402E"/>
    <w:rsid w:val="00255900"/>
    <w:rsid w:val="002559E8"/>
    <w:rsid w:val="00255D49"/>
    <w:rsid w:val="0026069D"/>
    <w:rsid w:val="00260772"/>
    <w:rsid w:val="00260F3B"/>
    <w:rsid w:val="002655FB"/>
    <w:rsid w:val="00265EC1"/>
    <w:rsid w:val="002675AE"/>
    <w:rsid w:val="00267BBD"/>
    <w:rsid w:val="00267D95"/>
    <w:rsid w:val="00267FC1"/>
    <w:rsid w:val="0027075F"/>
    <w:rsid w:val="0027111E"/>
    <w:rsid w:val="00271FAF"/>
    <w:rsid w:val="00272F93"/>
    <w:rsid w:val="00274235"/>
    <w:rsid w:val="002743F0"/>
    <w:rsid w:val="0027470F"/>
    <w:rsid w:val="0027533B"/>
    <w:rsid w:val="0027691E"/>
    <w:rsid w:val="00276BD0"/>
    <w:rsid w:val="00276F16"/>
    <w:rsid w:val="002804CD"/>
    <w:rsid w:val="002816E4"/>
    <w:rsid w:val="00282C70"/>
    <w:rsid w:val="00282D03"/>
    <w:rsid w:val="00282FED"/>
    <w:rsid w:val="002830AE"/>
    <w:rsid w:val="0028331A"/>
    <w:rsid w:val="00283F40"/>
    <w:rsid w:val="00284107"/>
    <w:rsid w:val="002867FB"/>
    <w:rsid w:val="00286E38"/>
    <w:rsid w:val="00290127"/>
    <w:rsid w:val="0029109F"/>
    <w:rsid w:val="002917B6"/>
    <w:rsid w:val="00291B79"/>
    <w:rsid w:val="002941CB"/>
    <w:rsid w:val="002954C3"/>
    <w:rsid w:val="00295C5E"/>
    <w:rsid w:val="002965B9"/>
    <w:rsid w:val="002972A2"/>
    <w:rsid w:val="0029765C"/>
    <w:rsid w:val="002A2751"/>
    <w:rsid w:val="002A2F7E"/>
    <w:rsid w:val="002A459A"/>
    <w:rsid w:val="002A4B25"/>
    <w:rsid w:val="002A54CB"/>
    <w:rsid w:val="002A59D8"/>
    <w:rsid w:val="002A5D63"/>
    <w:rsid w:val="002A5F10"/>
    <w:rsid w:val="002A6CB3"/>
    <w:rsid w:val="002A72A6"/>
    <w:rsid w:val="002B0D6F"/>
    <w:rsid w:val="002B106E"/>
    <w:rsid w:val="002B1A2F"/>
    <w:rsid w:val="002B207C"/>
    <w:rsid w:val="002B23B7"/>
    <w:rsid w:val="002B327B"/>
    <w:rsid w:val="002B3DAF"/>
    <w:rsid w:val="002B718E"/>
    <w:rsid w:val="002C0C10"/>
    <w:rsid w:val="002C0CC8"/>
    <w:rsid w:val="002C14C0"/>
    <w:rsid w:val="002C27E2"/>
    <w:rsid w:val="002C4D0F"/>
    <w:rsid w:val="002C4FC0"/>
    <w:rsid w:val="002C59FC"/>
    <w:rsid w:val="002C5E90"/>
    <w:rsid w:val="002C6704"/>
    <w:rsid w:val="002D11AD"/>
    <w:rsid w:val="002D1363"/>
    <w:rsid w:val="002D1885"/>
    <w:rsid w:val="002D1A4F"/>
    <w:rsid w:val="002D200E"/>
    <w:rsid w:val="002D2AC9"/>
    <w:rsid w:val="002D2DBC"/>
    <w:rsid w:val="002D2E29"/>
    <w:rsid w:val="002D38A9"/>
    <w:rsid w:val="002D395A"/>
    <w:rsid w:val="002D3C53"/>
    <w:rsid w:val="002D3E73"/>
    <w:rsid w:val="002D535B"/>
    <w:rsid w:val="002D56A5"/>
    <w:rsid w:val="002E1DB7"/>
    <w:rsid w:val="002E2399"/>
    <w:rsid w:val="002E26AD"/>
    <w:rsid w:val="002E2C89"/>
    <w:rsid w:val="002E2CD9"/>
    <w:rsid w:val="002E45B3"/>
    <w:rsid w:val="002E4653"/>
    <w:rsid w:val="002E5ACF"/>
    <w:rsid w:val="002E660E"/>
    <w:rsid w:val="002E6875"/>
    <w:rsid w:val="002E6E12"/>
    <w:rsid w:val="002F1B6F"/>
    <w:rsid w:val="002F21A8"/>
    <w:rsid w:val="002F2699"/>
    <w:rsid w:val="002F27E6"/>
    <w:rsid w:val="002F58D7"/>
    <w:rsid w:val="002F5DBD"/>
    <w:rsid w:val="002F6959"/>
    <w:rsid w:val="002F6D52"/>
    <w:rsid w:val="002F77CC"/>
    <w:rsid w:val="002F7D57"/>
    <w:rsid w:val="0030016A"/>
    <w:rsid w:val="003001C3"/>
    <w:rsid w:val="00300629"/>
    <w:rsid w:val="00300C76"/>
    <w:rsid w:val="00301042"/>
    <w:rsid w:val="00304AB8"/>
    <w:rsid w:val="00305240"/>
    <w:rsid w:val="0030567C"/>
    <w:rsid w:val="00306991"/>
    <w:rsid w:val="00307332"/>
    <w:rsid w:val="003102BF"/>
    <w:rsid w:val="003112BD"/>
    <w:rsid w:val="003121BE"/>
    <w:rsid w:val="00312302"/>
    <w:rsid w:val="00314B7E"/>
    <w:rsid w:val="003151E2"/>
    <w:rsid w:val="00315744"/>
    <w:rsid w:val="00315EF8"/>
    <w:rsid w:val="00316892"/>
    <w:rsid w:val="003169D2"/>
    <w:rsid w:val="00316AD9"/>
    <w:rsid w:val="003179EA"/>
    <w:rsid w:val="00320157"/>
    <w:rsid w:val="00320DA3"/>
    <w:rsid w:val="00320E59"/>
    <w:rsid w:val="00321A1B"/>
    <w:rsid w:val="00322151"/>
    <w:rsid w:val="00322A8A"/>
    <w:rsid w:val="00322D84"/>
    <w:rsid w:val="00323BF5"/>
    <w:rsid w:val="003249ED"/>
    <w:rsid w:val="00324FA1"/>
    <w:rsid w:val="003302EA"/>
    <w:rsid w:val="00330633"/>
    <w:rsid w:val="00330BE3"/>
    <w:rsid w:val="00332358"/>
    <w:rsid w:val="003337CD"/>
    <w:rsid w:val="00335189"/>
    <w:rsid w:val="00335A6E"/>
    <w:rsid w:val="00335E48"/>
    <w:rsid w:val="00336231"/>
    <w:rsid w:val="00336B23"/>
    <w:rsid w:val="003376F1"/>
    <w:rsid w:val="00337E6D"/>
    <w:rsid w:val="00340192"/>
    <w:rsid w:val="00340C71"/>
    <w:rsid w:val="00341D1D"/>
    <w:rsid w:val="00342032"/>
    <w:rsid w:val="0034265B"/>
    <w:rsid w:val="00342FA8"/>
    <w:rsid w:val="00343080"/>
    <w:rsid w:val="00343136"/>
    <w:rsid w:val="00344348"/>
    <w:rsid w:val="00344409"/>
    <w:rsid w:val="00345A36"/>
    <w:rsid w:val="00345C40"/>
    <w:rsid w:val="00345DE9"/>
    <w:rsid w:val="00346338"/>
    <w:rsid w:val="0034639A"/>
    <w:rsid w:val="003463A3"/>
    <w:rsid w:val="003464EE"/>
    <w:rsid w:val="00347F05"/>
    <w:rsid w:val="00350B3F"/>
    <w:rsid w:val="0035211C"/>
    <w:rsid w:val="003529BA"/>
    <w:rsid w:val="003531A8"/>
    <w:rsid w:val="00353534"/>
    <w:rsid w:val="00353A5B"/>
    <w:rsid w:val="00353DC9"/>
    <w:rsid w:val="00355583"/>
    <w:rsid w:val="00355D7D"/>
    <w:rsid w:val="00355E5A"/>
    <w:rsid w:val="003562E8"/>
    <w:rsid w:val="0035761D"/>
    <w:rsid w:val="0035787A"/>
    <w:rsid w:val="003600A7"/>
    <w:rsid w:val="003605A2"/>
    <w:rsid w:val="00360CC2"/>
    <w:rsid w:val="003610AD"/>
    <w:rsid w:val="003610EA"/>
    <w:rsid w:val="003630E5"/>
    <w:rsid w:val="00363E6D"/>
    <w:rsid w:val="003644DB"/>
    <w:rsid w:val="00364D5A"/>
    <w:rsid w:val="00366178"/>
    <w:rsid w:val="003663C4"/>
    <w:rsid w:val="00366739"/>
    <w:rsid w:val="00367931"/>
    <w:rsid w:val="003704FA"/>
    <w:rsid w:val="00371CDA"/>
    <w:rsid w:val="00372933"/>
    <w:rsid w:val="00372952"/>
    <w:rsid w:val="00372B83"/>
    <w:rsid w:val="00375E24"/>
    <w:rsid w:val="0037641A"/>
    <w:rsid w:val="00377779"/>
    <w:rsid w:val="00377830"/>
    <w:rsid w:val="003805F9"/>
    <w:rsid w:val="00380621"/>
    <w:rsid w:val="00380ED9"/>
    <w:rsid w:val="0038150F"/>
    <w:rsid w:val="00382057"/>
    <w:rsid w:val="00383202"/>
    <w:rsid w:val="00384011"/>
    <w:rsid w:val="003840A5"/>
    <w:rsid w:val="003849D7"/>
    <w:rsid w:val="0038562D"/>
    <w:rsid w:val="00386266"/>
    <w:rsid w:val="003865F9"/>
    <w:rsid w:val="00387A24"/>
    <w:rsid w:val="00387B56"/>
    <w:rsid w:val="003900AF"/>
    <w:rsid w:val="003900DC"/>
    <w:rsid w:val="0039036E"/>
    <w:rsid w:val="00391177"/>
    <w:rsid w:val="00392D5C"/>
    <w:rsid w:val="00393966"/>
    <w:rsid w:val="00393AE3"/>
    <w:rsid w:val="003940FD"/>
    <w:rsid w:val="00394978"/>
    <w:rsid w:val="003959E5"/>
    <w:rsid w:val="00395B5C"/>
    <w:rsid w:val="003A03F6"/>
    <w:rsid w:val="003A086C"/>
    <w:rsid w:val="003A0983"/>
    <w:rsid w:val="003A1686"/>
    <w:rsid w:val="003A1FE0"/>
    <w:rsid w:val="003A22A5"/>
    <w:rsid w:val="003A26D3"/>
    <w:rsid w:val="003A2D4D"/>
    <w:rsid w:val="003A2EC7"/>
    <w:rsid w:val="003A33A9"/>
    <w:rsid w:val="003A396D"/>
    <w:rsid w:val="003A3EC0"/>
    <w:rsid w:val="003A4670"/>
    <w:rsid w:val="003A5FD3"/>
    <w:rsid w:val="003A631D"/>
    <w:rsid w:val="003B0B1F"/>
    <w:rsid w:val="003B0C2E"/>
    <w:rsid w:val="003B0C9C"/>
    <w:rsid w:val="003B1B17"/>
    <w:rsid w:val="003B2119"/>
    <w:rsid w:val="003B287F"/>
    <w:rsid w:val="003B2B41"/>
    <w:rsid w:val="003B2BDE"/>
    <w:rsid w:val="003B2EFD"/>
    <w:rsid w:val="003B36ED"/>
    <w:rsid w:val="003B4625"/>
    <w:rsid w:val="003B468F"/>
    <w:rsid w:val="003B4B15"/>
    <w:rsid w:val="003B53EC"/>
    <w:rsid w:val="003B58AD"/>
    <w:rsid w:val="003B5AD5"/>
    <w:rsid w:val="003B771F"/>
    <w:rsid w:val="003C083C"/>
    <w:rsid w:val="003C2B86"/>
    <w:rsid w:val="003C2EAF"/>
    <w:rsid w:val="003C32C3"/>
    <w:rsid w:val="003C3628"/>
    <w:rsid w:val="003C369C"/>
    <w:rsid w:val="003C3AB0"/>
    <w:rsid w:val="003C4BB5"/>
    <w:rsid w:val="003C532E"/>
    <w:rsid w:val="003C5BEA"/>
    <w:rsid w:val="003D054B"/>
    <w:rsid w:val="003D1380"/>
    <w:rsid w:val="003D2B87"/>
    <w:rsid w:val="003D3549"/>
    <w:rsid w:val="003D572B"/>
    <w:rsid w:val="003E0B72"/>
    <w:rsid w:val="003E0BA2"/>
    <w:rsid w:val="003E0C59"/>
    <w:rsid w:val="003E137A"/>
    <w:rsid w:val="003E1959"/>
    <w:rsid w:val="003E3B49"/>
    <w:rsid w:val="003E4EF4"/>
    <w:rsid w:val="003E5370"/>
    <w:rsid w:val="003E5B92"/>
    <w:rsid w:val="003E657F"/>
    <w:rsid w:val="003E660D"/>
    <w:rsid w:val="003E6CDD"/>
    <w:rsid w:val="003E738D"/>
    <w:rsid w:val="003E74C3"/>
    <w:rsid w:val="003E7AC7"/>
    <w:rsid w:val="003F04F6"/>
    <w:rsid w:val="003F146B"/>
    <w:rsid w:val="003F17CA"/>
    <w:rsid w:val="003F1FCF"/>
    <w:rsid w:val="003F2197"/>
    <w:rsid w:val="003F23DC"/>
    <w:rsid w:val="003F34B7"/>
    <w:rsid w:val="003F4914"/>
    <w:rsid w:val="003F5D67"/>
    <w:rsid w:val="003F5E16"/>
    <w:rsid w:val="003F63A2"/>
    <w:rsid w:val="003F7471"/>
    <w:rsid w:val="003F7501"/>
    <w:rsid w:val="003F75CA"/>
    <w:rsid w:val="003F776C"/>
    <w:rsid w:val="003F7DC1"/>
    <w:rsid w:val="0040046C"/>
    <w:rsid w:val="00401600"/>
    <w:rsid w:val="00401A1D"/>
    <w:rsid w:val="00402074"/>
    <w:rsid w:val="00402943"/>
    <w:rsid w:val="00402C6F"/>
    <w:rsid w:val="00402D70"/>
    <w:rsid w:val="00403711"/>
    <w:rsid w:val="00403CEC"/>
    <w:rsid w:val="00404173"/>
    <w:rsid w:val="00404658"/>
    <w:rsid w:val="00404C59"/>
    <w:rsid w:val="0040538D"/>
    <w:rsid w:val="004054CB"/>
    <w:rsid w:val="00410166"/>
    <w:rsid w:val="004104F9"/>
    <w:rsid w:val="00411956"/>
    <w:rsid w:val="00411ED7"/>
    <w:rsid w:val="00412797"/>
    <w:rsid w:val="00414058"/>
    <w:rsid w:val="0041524C"/>
    <w:rsid w:val="00415E3E"/>
    <w:rsid w:val="00416336"/>
    <w:rsid w:val="0041693D"/>
    <w:rsid w:val="00416C83"/>
    <w:rsid w:val="00416C8C"/>
    <w:rsid w:val="00417614"/>
    <w:rsid w:val="00417632"/>
    <w:rsid w:val="00417BDD"/>
    <w:rsid w:val="0042087C"/>
    <w:rsid w:val="00420BCA"/>
    <w:rsid w:val="00420EAD"/>
    <w:rsid w:val="004216C8"/>
    <w:rsid w:val="00422573"/>
    <w:rsid w:val="00422A60"/>
    <w:rsid w:val="004233C1"/>
    <w:rsid w:val="004241FD"/>
    <w:rsid w:val="004245F7"/>
    <w:rsid w:val="00424E56"/>
    <w:rsid w:val="0042679A"/>
    <w:rsid w:val="00431BF3"/>
    <w:rsid w:val="00432E21"/>
    <w:rsid w:val="004334D5"/>
    <w:rsid w:val="00433805"/>
    <w:rsid w:val="0043465E"/>
    <w:rsid w:val="004346AF"/>
    <w:rsid w:val="004353B7"/>
    <w:rsid w:val="0043573B"/>
    <w:rsid w:val="00435C7D"/>
    <w:rsid w:val="00436A57"/>
    <w:rsid w:val="00437827"/>
    <w:rsid w:val="00437FC1"/>
    <w:rsid w:val="0044075A"/>
    <w:rsid w:val="00440AFF"/>
    <w:rsid w:val="00440F73"/>
    <w:rsid w:val="0044160C"/>
    <w:rsid w:val="004420FD"/>
    <w:rsid w:val="00442422"/>
    <w:rsid w:val="004424EB"/>
    <w:rsid w:val="0044465F"/>
    <w:rsid w:val="004447A0"/>
    <w:rsid w:val="0044663F"/>
    <w:rsid w:val="0044717A"/>
    <w:rsid w:val="0044738E"/>
    <w:rsid w:val="00450242"/>
    <w:rsid w:val="0045091E"/>
    <w:rsid w:val="00450A4D"/>
    <w:rsid w:val="00450F74"/>
    <w:rsid w:val="00451229"/>
    <w:rsid w:val="004522CB"/>
    <w:rsid w:val="0045411E"/>
    <w:rsid w:val="00454332"/>
    <w:rsid w:val="0045443B"/>
    <w:rsid w:val="00454825"/>
    <w:rsid w:val="004554EA"/>
    <w:rsid w:val="00456B3B"/>
    <w:rsid w:val="00457C79"/>
    <w:rsid w:val="00457CC5"/>
    <w:rsid w:val="0046050C"/>
    <w:rsid w:val="004606CD"/>
    <w:rsid w:val="00460854"/>
    <w:rsid w:val="00460EFD"/>
    <w:rsid w:val="004611DF"/>
    <w:rsid w:val="00461FD5"/>
    <w:rsid w:val="00462B8A"/>
    <w:rsid w:val="0046471A"/>
    <w:rsid w:val="004648AA"/>
    <w:rsid w:val="00464BC2"/>
    <w:rsid w:val="00464D3C"/>
    <w:rsid w:val="00465089"/>
    <w:rsid w:val="00466246"/>
    <w:rsid w:val="00466541"/>
    <w:rsid w:val="00466878"/>
    <w:rsid w:val="00467324"/>
    <w:rsid w:val="00467AE0"/>
    <w:rsid w:val="00467E37"/>
    <w:rsid w:val="004701B6"/>
    <w:rsid w:val="0047179D"/>
    <w:rsid w:val="00471B1D"/>
    <w:rsid w:val="00472AC3"/>
    <w:rsid w:val="00472B16"/>
    <w:rsid w:val="0047329B"/>
    <w:rsid w:val="00473624"/>
    <w:rsid w:val="00473892"/>
    <w:rsid w:val="00473AE7"/>
    <w:rsid w:val="004744AB"/>
    <w:rsid w:val="004752EA"/>
    <w:rsid w:val="0047605B"/>
    <w:rsid w:val="00477ECB"/>
    <w:rsid w:val="00480D1A"/>
    <w:rsid w:val="0048133F"/>
    <w:rsid w:val="0048162E"/>
    <w:rsid w:val="0048376D"/>
    <w:rsid w:val="00483F68"/>
    <w:rsid w:val="00483FE4"/>
    <w:rsid w:val="00484B02"/>
    <w:rsid w:val="00486915"/>
    <w:rsid w:val="004872E4"/>
    <w:rsid w:val="00487F3B"/>
    <w:rsid w:val="0049047C"/>
    <w:rsid w:val="00490AEE"/>
    <w:rsid w:val="00491B35"/>
    <w:rsid w:val="00491FF6"/>
    <w:rsid w:val="004925BC"/>
    <w:rsid w:val="00492722"/>
    <w:rsid w:val="00493277"/>
    <w:rsid w:val="00493682"/>
    <w:rsid w:val="00493C0F"/>
    <w:rsid w:val="0049411A"/>
    <w:rsid w:val="0049426E"/>
    <w:rsid w:val="00495ADA"/>
    <w:rsid w:val="004964FA"/>
    <w:rsid w:val="004967AD"/>
    <w:rsid w:val="00497117"/>
    <w:rsid w:val="004979FF"/>
    <w:rsid w:val="00497BA9"/>
    <w:rsid w:val="004A0865"/>
    <w:rsid w:val="004A2645"/>
    <w:rsid w:val="004A3034"/>
    <w:rsid w:val="004A4CB9"/>
    <w:rsid w:val="004A597D"/>
    <w:rsid w:val="004A614C"/>
    <w:rsid w:val="004A7F1E"/>
    <w:rsid w:val="004B047E"/>
    <w:rsid w:val="004B11C2"/>
    <w:rsid w:val="004B2416"/>
    <w:rsid w:val="004B29CD"/>
    <w:rsid w:val="004B3C14"/>
    <w:rsid w:val="004B3C70"/>
    <w:rsid w:val="004B4263"/>
    <w:rsid w:val="004B6B4C"/>
    <w:rsid w:val="004B6F6C"/>
    <w:rsid w:val="004B72E6"/>
    <w:rsid w:val="004C0332"/>
    <w:rsid w:val="004C30D8"/>
    <w:rsid w:val="004C3868"/>
    <w:rsid w:val="004C3913"/>
    <w:rsid w:val="004C3D04"/>
    <w:rsid w:val="004C453B"/>
    <w:rsid w:val="004C5AA3"/>
    <w:rsid w:val="004C692A"/>
    <w:rsid w:val="004C7378"/>
    <w:rsid w:val="004C7E08"/>
    <w:rsid w:val="004D0965"/>
    <w:rsid w:val="004D1395"/>
    <w:rsid w:val="004D1C23"/>
    <w:rsid w:val="004D212F"/>
    <w:rsid w:val="004D21D6"/>
    <w:rsid w:val="004D2629"/>
    <w:rsid w:val="004D5142"/>
    <w:rsid w:val="004D5546"/>
    <w:rsid w:val="004D585B"/>
    <w:rsid w:val="004D6255"/>
    <w:rsid w:val="004D6456"/>
    <w:rsid w:val="004D679D"/>
    <w:rsid w:val="004D6837"/>
    <w:rsid w:val="004D6917"/>
    <w:rsid w:val="004D6C9B"/>
    <w:rsid w:val="004D6D5D"/>
    <w:rsid w:val="004D6E5A"/>
    <w:rsid w:val="004D7061"/>
    <w:rsid w:val="004D7628"/>
    <w:rsid w:val="004E0A18"/>
    <w:rsid w:val="004E0E53"/>
    <w:rsid w:val="004E1335"/>
    <w:rsid w:val="004E2CE0"/>
    <w:rsid w:val="004E4520"/>
    <w:rsid w:val="004E47E5"/>
    <w:rsid w:val="004E4F06"/>
    <w:rsid w:val="004E6082"/>
    <w:rsid w:val="004E72E2"/>
    <w:rsid w:val="004E7EFB"/>
    <w:rsid w:val="004F010D"/>
    <w:rsid w:val="004F02B8"/>
    <w:rsid w:val="004F0384"/>
    <w:rsid w:val="004F08BB"/>
    <w:rsid w:val="004F19A9"/>
    <w:rsid w:val="004F23C8"/>
    <w:rsid w:val="004F2606"/>
    <w:rsid w:val="004F343B"/>
    <w:rsid w:val="004F3772"/>
    <w:rsid w:val="004F39A9"/>
    <w:rsid w:val="004F3A9B"/>
    <w:rsid w:val="004F51D5"/>
    <w:rsid w:val="004F531E"/>
    <w:rsid w:val="004F5987"/>
    <w:rsid w:val="004F5C07"/>
    <w:rsid w:val="004F679F"/>
    <w:rsid w:val="004F7953"/>
    <w:rsid w:val="004F7D6A"/>
    <w:rsid w:val="00501557"/>
    <w:rsid w:val="00501A43"/>
    <w:rsid w:val="00501A66"/>
    <w:rsid w:val="005021CE"/>
    <w:rsid w:val="00502707"/>
    <w:rsid w:val="00502728"/>
    <w:rsid w:val="005038E2"/>
    <w:rsid w:val="00504783"/>
    <w:rsid w:val="00505359"/>
    <w:rsid w:val="0050565C"/>
    <w:rsid w:val="00506C80"/>
    <w:rsid w:val="00507707"/>
    <w:rsid w:val="00507D07"/>
    <w:rsid w:val="00510278"/>
    <w:rsid w:val="00510950"/>
    <w:rsid w:val="00510EA9"/>
    <w:rsid w:val="0051302C"/>
    <w:rsid w:val="005131B4"/>
    <w:rsid w:val="00513F37"/>
    <w:rsid w:val="0051403C"/>
    <w:rsid w:val="0051464B"/>
    <w:rsid w:val="00515430"/>
    <w:rsid w:val="00516465"/>
    <w:rsid w:val="00516652"/>
    <w:rsid w:val="00516E6C"/>
    <w:rsid w:val="00517AB2"/>
    <w:rsid w:val="00517B3A"/>
    <w:rsid w:val="00520A51"/>
    <w:rsid w:val="00520AB5"/>
    <w:rsid w:val="005219B8"/>
    <w:rsid w:val="005221EE"/>
    <w:rsid w:val="005224A8"/>
    <w:rsid w:val="0052369A"/>
    <w:rsid w:val="00524C0C"/>
    <w:rsid w:val="00526333"/>
    <w:rsid w:val="00526CEA"/>
    <w:rsid w:val="00530F55"/>
    <w:rsid w:val="005319F9"/>
    <w:rsid w:val="005324D5"/>
    <w:rsid w:val="00532545"/>
    <w:rsid w:val="00533CD4"/>
    <w:rsid w:val="005344B5"/>
    <w:rsid w:val="005345BB"/>
    <w:rsid w:val="005347A4"/>
    <w:rsid w:val="00534BCD"/>
    <w:rsid w:val="00535E25"/>
    <w:rsid w:val="00536A46"/>
    <w:rsid w:val="00536D46"/>
    <w:rsid w:val="005370E4"/>
    <w:rsid w:val="00537918"/>
    <w:rsid w:val="00540E83"/>
    <w:rsid w:val="0054176F"/>
    <w:rsid w:val="00541828"/>
    <w:rsid w:val="005418EB"/>
    <w:rsid w:val="00543730"/>
    <w:rsid w:val="005442D3"/>
    <w:rsid w:val="00544C63"/>
    <w:rsid w:val="00544E5E"/>
    <w:rsid w:val="005451D0"/>
    <w:rsid w:val="005454A2"/>
    <w:rsid w:val="005500C5"/>
    <w:rsid w:val="005501BF"/>
    <w:rsid w:val="00550DBE"/>
    <w:rsid w:val="00550DFC"/>
    <w:rsid w:val="00551735"/>
    <w:rsid w:val="00551E67"/>
    <w:rsid w:val="005520CC"/>
    <w:rsid w:val="00552608"/>
    <w:rsid w:val="00552617"/>
    <w:rsid w:val="00553708"/>
    <w:rsid w:val="0055397E"/>
    <w:rsid w:val="00554173"/>
    <w:rsid w:val="005549D1"/>
    <w:rsid w:val="005569C3"/>
    <w:rsid w:val="005574C9"/>
    <w:rsid w:val="005576D2"/>
    <w:rsid w:val="00557EF3"/>
    <w:rsid w:val="00560817"/>
    <w:rsid w:val="0056163C"/>
    <w:rsid w:val="00561A30"/>
    <w:rsid w:val="00561B83"/>
    <w:rsid w:val="005624EB"/>
    <w:rsid w:val="00562A5E"/>
    <w:rsid w:val="005635B8"/>
    <w:rsid w:val="0056387B"/>
    <w:rsid w:val="005639E1"/>
    <w:rsid w:val="00563A6E"/>
    <w:rsid w:val="00563FC6"/>
    <w:rsid w:val="00564A15"/>
    <w:rsid w:val="00564A2F"/>
    <w:rsid w:val="00564D42"/>
    <w:rsid w:val="00565332"/>
    <w:rsid w:val="00566951"/>
    <w:rsid w:val="00567D6C"/>
    <w:rsid w:val="00567FCF"/>
    <w:rsid w:val="0057008B"/>
    <w:rsid w:val="005702A9"/>
    <w:rsid w:val="00571190"/>
    <w:rsid w:val="00571BC6"/>
    <w:rsid w:val="00571EFD"/>
    <w:rsid w:val="005728F0"/>
    <w:rsid w:val="00572E92"/>
    <w:rsid w:val="005744BC"/>
    <w:rsid w:val="00574CC5"/>
    <w:rsid w:val="00574FA3"/>
    <w:rsid w:val="00575084"/>
    <w:rsid w:val="0057683E"/>
    <w:rsid w:val="00580928"/>
    <w:rsid w:val="00580D88"/>
    <w:rsid w:val="00581BCF"/>
    <w:rsid w:val="00581E25"/>
    <w:rsid w:val="005832CD"/>
    <w:rsid w:val="00583D40"/>
    <w:rsid w:val="00583DF1"/>
    <w:rsid w:val="00585EBB"/>
    <w:rsid w:val="00586900"/>
    <w:rsid w:val="00586DC3"/>
    <w:rsid w:val="00587285"/>
    <w:rsid w:val="00587CD5"/>
    <w:rsid w:val="005903C6"/>
    <w:rsid w:val="005906E8"/>
    <w:rsid w:val="005915EF"/>
    <w:rsid w:val="00591D72"/>
    <w:rsid w:val="00591F09"/>
    <w:rsid w:val="0059290F"/>
    <w:rsid w:val="005930AD"/>
    <w:rsid w:val="005932D7"/>
    <w:rsid w:val="005940EB"/>
    <w:rsid w:val="005950A8"/>
    <w:rsid w:val="00595C82"/>
    <w:rsid w:val="005A1B31"/>
    <w:rsid w:val="005A1C8D"/>
    <w:rsid w:val="005A2F82"/>
    <w:rsid w:val="005A3ADD"/>
    <w:rsid w:val="005A4C45"/>
    <w:rsid w:val="005A5232"/>
    <w:rsid w:val="005A675A"/>
    <w:rsid w:val="005A6A5D"/>
    <w:rsid w:val="005A6B4E"/>
    <w:rsid w:val="005A7277"/>
    <w:rsid w:val="005A74B0"/>
    <w:rsid w:val="005A7FFA"/>
    <w:rsid w:val="005B14F4"/>
    <w:rsid w:val="005B2602"/>
    <w:rsid w:val="005B29F6"/>
    <w:rsid w:val="005B2ED1"/>
    <w:rsid w:val="005B2FBA"/>
    <w:rsid w:val="005B2FC9"/>
    <w:rsid w:val="005B370D"/>
    <w:rsid w:val="005B41E3"/>
    <w:rsid w:val="005B42AA"/>
    <w:rsid w:val="005B433B"/>
    <w:rsid w:val="005B536D"/>
    <w:rsid w:val="005B67AD"/>
    <w:rsid w:val="005B75CC"/>
    <w:rsid w:val="005C0290"/>
    <w:rsid w:val="005C0B26"/>
    <w:rsid w:val="005C181E"/>
    <w:rsid w:val="005C1F95"/>
    <w:rsid w:val="005C2B70"/>
    <w:rsid w:val="005C2BC2"/>
    <w:rsid w:val="005C2C84"/>
    <w:rsid w:val="005C321D"/>
    <w:rsid w:val="005C407C"/>
    <w:rsid w:val="005C4196"/>
    <w:rsid w:val="005C4527"/>
    <w:rsid w:val="005C638F"/>
    <w:rsid w:val="005C6A3E"/>
    <w:rsid w:val="005C72FE"/>
    <w:rsid w:val="005C7424"/>
    <w:rsid w:val="005C791B"/>
    <w:rsid w:val="005D0134"/>
    <w:rsid w:val="005D0E0A"/>
    <w:rsid w:val="005D2B48"/>
    <w:rsid w:val="005D3866"/>
    <w:rsid w:val="005D4F33"/>
    <w:rsid w:val="005D51D7"/>
    <w:rsid w:val="005D643E"/>
    <w:rsid w:val="005D6512"/>
    <w:rsid w:val="005D655D"/>
    <w:rsid w:val="005D7B44"/>
    <w:rsid w:val="005E020C"/>
    <w:rsid w:val="005E0A15"/>
    <w:rsid w:val="005E0DC2"/>
    <w:rsid w:val="005E0E54"/>
    <w:rsid w:val="005E196E"/>
    <w:rsid w:val="005E1C18"/>
    <w:rsid w:val="005E1EFE"/>
    <w:rsid w:val="005E21D4"/>
    <w:rsid w:val="005E22B1"/>
    <w:rsid w:val="005E2923"/>
    <w:rsid w:val="005E3892"/>
    <w:rsid w:val="005E3B3B"/>
    <w:rsid w:val="005E54F3"/>
    <w:rsid w:val="005E5EA8"/>
    <w:rsid w:val="005E654D"/>
    <w:rsid w:val="005E668D"/>
    <w:rsid w:val="005E79D9"/>
    <w:rsid w:val="005E7B8C"/>
    <w:rsid w:val="005E7E6C"/>
    <w:rsid w:val="005E7FD2"/>
    <w:rsid w:val="005F0A34"/>
    <w:rsid w:val="005F1F5E"/>
    <w:rsid w:val="005F22FD"/>
    <w:rsid w:val="005F2CCA"/>
    <w:rsid w:val="005F2D8D"/>
    <w:rsid w:val="005F383E"/>
    <w:rsid w:val="005F3985"/>
    <w:rsid w:val="005F3E4D"/>
    <w:rsid w:val="005F4205"/>
    <w:rsid w:val="005F4C3A"/>
    <w:rsid w:val="005F72B9"/>
    <w:rsid w:val="005F74A6"/>
    <w:rsid w:val="00600282"/>
    <w:rsid w:val="006007D9"/>
    <w:rsid w:val="006018B8"/>
    <w:rsid w:val="00603680"/>
    <w:rsid w:val="00603E2D"/>
    <w:rsid w:val="00604C22"/>
    <w:rsid w:val="00604DB7"/>
    <w:rsid w:val="00605695"/>
    <w:rsid w:val="00606060"/>
    <w:rsid w:val="006075FF"/>
    <w:rsid w:val="006101DB"/>
    <w:rsid w:val="0061117C"/>
    <w:rsid w:val="00611432"/>
    <w:rsid w:val="006119E0"/>
    <w:rsid w:val="00611B55"/>
    <w:rsid w:val="00611C3C"/>
    <w:rsid w:val="00611D64"/>
    <w:rsid w:val="006125C7"/>
    <w:rsid w:val="00617777"/>
    <w:rsid w:val="00620086"/>
    <w:rsid w:val="00621577"/>
    <w:rsid w:val="00621E44"/>
    <w:rsid w:val="00622F6E"/>
    <w:rsid w:val="006230B3"/>
    <w:rsid w:val="00623101"/>
    <w:rsid w:val="00624043"/>
    <w:rsid w:val="00624270"/>
    <w:rsid w:val="006242CC"/>
    <w:rsid w:val="006243C0"/>
    <w:rsid w:val="00626587"/>
    <w:rsid w:val="00626CE2"/>
    <w:rsid w:val="00627C09"/>
    <w:rsid w:val="00630ECA"/>
    <w:rsid w:val="0063169A"/>
    <w:rsid w:val="00631A04"/>
    <w:rsid w:val="00632A84"/>
    <w:rsid w:val="00632B96"/>
    <w:rsid w:val="00632FD7"/>
    <w:rsid w:val="0063347A"/>
    <w:rsid w:val="00635E39"/>
    <w:rsid w:val="00637324"/>
    <w:rsid w:val="00640D7E"/>
    <w:rsid w:val="00641427"/>
    <w:rsid w:val="00641A23"/>
    <w:rsid w:val="00642C16"/>
    <w:rsid w:val="00643520"/>
    <w:rsid w:val="00643DF6"/>
    <w:rsid w:val="006444BC"/>
    <w:rsid w:val="0064575B"/>
    <w:rsid w:val="006457F3"/>
    <w:rsid w:val="00645910"/>
    <w:rsid w:val="00645D2F"/>
    <w:rsid w:val="00650D53"/>
    <w:rsid w:val="00650EC1"/>
    <w:rsid w:val="00651433"/>
    <w:rsid w:val="00651A23"/>
    <w:rsid w:val="00651B72"/>
    <w:rsid w:val="006520C9"/>
    <w:rsid w:val="00652170"/>
    <w:rsid w:val="00652BFB"/>
    <w:rsid w:val="00653783"/>
    <w:rsid w:val="00653A13"/>
    <w:rsid w:val="00654E99"/>
    <w:rsid w:val="00655D6C"/>
    <w:rsid w:val="006573DC"/>
    <w:rsid w:val="00660D0B"/>
    <w:rsid w:val="00660D7B"/>
    <w:rsid w:val="00661EBA"/>
    <w:rsid w:val="006621D2"/>
    <w:rsid w:val="00662C01"/>
    <w:rsid w:val="00662E20"/>
    <w:rsid w:val="00663947"/>
    <w:rsid w:val="006646A4"/>
    <w:rsid w:val="00665284"/>
    <w:rsid w:val="0066545D"/>
    <w:rsid w:val="006656FE"/>
    <w:rsid w:val="00665CEC"/>
    <w:rsid w:val="006665E1"/>
    <w:rsid w:val="00666E8A"/>
    <w:rsid w:val="00667A94"/>
    <w:rsid w:val="00670BD1"/>
    <w:rsid w:val="00670D19"/>
    <w:rsid w:val="0067290B"/>
    <w:rsid w:val="00673F83"/>
    <w:rsid w:val="0067403B"/>
    <w:rsid w:val="006742C3"/>
    <w:rsid w:val="00674390"/>
    <w:rsid w:val="006756D3"/>
    <w:rsid w:val="00676631"/>
    <w:rsid w:val="00676CA3"/>
    <w:rsid w:val="006779B1"/>
    <w:rsid w:val="00677DF7"/>
    <w:rsid w:val="00680395"/>
    <w:rsid w:val="006804C9"/>
    <w:rsid w:val="006819D2"/>
    <w:rsid w:val="00681C79"/>
    <w:rsid w:val="006824FF"/>
    <w:rsid w:val="0068276B"/>
    <w:rsid w:val="00683067"/>
    <w:rsid w:val="0068367E"/>
    <w:rsid w:val="00683FDC"/>
    <w:rsid w:val="00684987"/>
    <w:rsid w:val="0068658F"/>
    <w:rsid w:val="00686926"/>
    <w:rsid w:val="00686AD2"/>
    <w:rsid w:val="0069092E"/>
    <w:rsid w:val="0069165C"/>
    <w:rsid w:val="0069177E"/>
    <w:rsid w:val="0069232F"/>
    <w:rsid w:val="006929DD"/>
    <w:rsid w:val="00693A93"/>
    <w:rsid w:val="00693E59"/>
    <w:rsid w:val="006956F0"/>
    <w:rsid w:val="006A088D"/>
    <w:rsid w:val="006A1283"/>
    <w:rsid w:val="006A2D00"/>
    <w:rsid w:val="006A36B4"/>
    <w:rsid w:val="006A3875"/>
    <w:rsid w:val="006A4240"/>
    <w:rsid w:val="006A471F"/>
    <w:rsid w:val="006A554D"/>
    <w:rsid w:val="006A5BB5"/>
    <w:rsid w:val="006A5D2E"/>
    <w:rsid w:val="006A63F6"/>
    <w:rsid w:val="006A6547"/>
    <w:rsid w:val="006A6EEE"/>
    <w:rsid w:val="006A711E"/>
    <w:rsid w:val="006A78F2"/>
    <w:rsid w:val="006A7D61"/>
    <w:rsid w:val="006B07F5"/>
    <w:rsid w:val="006B0D03"/>
    <w:rsid w:val="006B108D"/>
    <w:rsid w:val="006B20E9"/>
    <w:rsid w:val="006B2699"/>
    <w:rsid w:val="006B3600"/>
    <w:rsid w:val="006B4242"/>
    <w:rsid w:val="006B47E9"/>
    <w:rsid w:val="006B4937"/>
    <w:rsid w:val="006B4D4F"/>
    <w:rsid w:val="006B5071"/>
    <w:rsid w:val="006B51F4"/>
    <w:rsid w:val="006B5E0C"/>
    <w:rsid w:val="006B60C8"/>
    <w:rsid w:val="006B629A"/>
    <w:rsid w:val="006B6D73"/>
    <w:rsid w:val="006B716C"/>
    <w:rsid w:val="006B73A9"/>
    <w:rsid w:val="006B7628"/>
    <w:rsid w:val="006C228F"/>
    <w:rsid w:val="006C400A"/>
    <w:rsid w:val="006C4CFD"/>
    <w:rsid w:val="006C5039"/>
    <w:rsid w:val="006C5286"/>
    <w:rsid w:val="006C5446"/>
    <w:rsid w:val="006C573F"/>
    <w:rsid w:val="006C5F08"/>
    <w:rsid w:val="006C603B"/>
    <w:rsid w:val="006C66BA"/>
    <w:rsid w:val="006C6BB9"/>
    <w:rsid w:val="006D08D9"/>
    <w:rsid w:val="006D126D"/>
    <w:rsid w:val="006D12E9"/>
    <w:rsid w:val="006D174E"/>
    <w:rsid w:val="006D187F"/>
    <w:rsid w:val="006D1E24"/>
    <w:rsid w:val="006D3C1D"/>
    <w:rsid w:val="006D54FD"/>
    <w:rsid w:val="006D5566"/>
    <w:rsid w:val="006D6107"/>
    <w:rsid w:val="006D6B4B"/>
    <w:rsid w:val="006D7A78"/>
    <w:rsid w:val="006E02C4"/>
    <w:rsid w:val="006E0BCF"/>
    <w:rsid w:val="006E1284"/>
    <w:rsid w:val="006E13CF"/>
    <w:rsid w:val="006E17A7"/>
    <w:rsid w:val="006E1D93"/>
    <w:rsid w:val="006E29DB"/>
    <w:rsid w:val="006E3364"/>
    <w:rsid w:val="006E4F01"/>
    <w:rsid w:val="006E4F9D"/>
    <w:rsid w:val="006E504E"/>
    <w:rsid w:val="006E53A8"/>
    <w:rsid w:val="006E5497"/>
    <w:rsid w:val="006E5696"/>
    <w:rsid w:val="006E5A06"/>
    <w:rsid w:val="006E6758"/>
    <w:rsid w:val="006E70E2"/>
    <w:rsid w:val="006E7BB0"/>
    <w:rsid w:val="006E7BFA"/>
    <w:rsid w:val="006F0799"/>
    <w:rsid w:val="006F1027"/>
    <w:rsid w:val="006F1380"/>
    <w:rsid w:val="006F2980"/>
    <w:rsid w:val="006F2CEB"/>
    <w:rsid w:val="006F34DF"/>
    <w:rsid w:val="006F3C8D"/>
    <w:rsid w:val="006F437F"/>
    <w:rsid w:val="006F4390"/>
    <w:rsid w:val="006F4C57"/>
    <w:rsid w:val="006F514B"/>
    <w:rsid w:val="006F543A"/>
    <w:rsid w:val="006F72A6"/>
    <w:rsid w:val="006F7315"/>
    <w:rsid w:val="006F7965"/>
    <w:rsid w:val="006F7C38"/>
    <w:rsid w:val="0070059B"/>
    <w:rsid w:val="007007F6"/>
    <w:rsid w:val="0070144C"/>
    <w:rsid w:val="007017FB"/>
    <w:rsid w:val="00701E76"/>
    <w:rsid w:val="00701F71"/>
    <w:rsid w:val="00703443"/>
    <w:rsid w:val="00703A89"/>
    <w:rsid w:val="00703E2B"/>
    <w:rsid w:val="00704482"/>
    <w:rsid w:val="007048FC"/>
    <w:rsid w:val="00704A1C"/>
    <w:rsid w:val="00704B76"/>
    <w:rsid w:val="00704C14"/>
    <w:rsid w:val="00704EE6"/>
    <w:rsid w:val="00705951"/>
    <w:rsid w:val="0070625B"/>
    <w:rsid w:val="007069B1"/>
    <w:rsid w:val="007071A2"/>
    <w:rsid w:val="00707F54"/>
    <w:rsid w:val="00710071"/>
    <w:rsid w:val="0071066E"/>
    <w:rsid w:val="007106E9"/>
    <w:rsid w:val="007107A0"/>
    <w:rsid w:val="00710B03"/>
    <w:rsid w:val="00712000"/>
    <w:rsid w:val="0071239E"/>
    <w:rsid w:val="00712A43"/>
    <w:rsid w:val="007138F4"/>
    <w:rsid w:val="00713A30"/>
    <w:rsid w:val="00713FAC"/>
    <w:rsid w:val="00714903"/>
    <w:rsid w:val="00716E12"/>
    <w:rsid w:val="007170D5"/>
    <w:rsid w:val="00717F2E"/>
    <w:rsid w:val="007207F0"/>
    <w:rsid w:val="00720AE2"/>
    <w:rsid w:val="00720B70"/>
    <w:rsid w:val="007219B2"/>
    <w:rsid w:val="00721AFF"/>
    <w:rsid w:val="00722825"/>
    <w:rsid w:val="007230D6"/>
    <w:rsid w:val="007230EA"/>
    <w:rsid w:val="0072311F"/>
    <w:rsid w:val="0072389C"/>
    <w:rsid w:val="00723E0F"/>
    <w:rsid w:val="0072495B"/>
    <w:rsid w:val="007249DE"/>
    <w:rsid w:val="007251B8"/>
    <w:rsid w:val="00725D83"/>
    <w:rsid w:val="00726AFD"/>
    <w:rsid w:val="00726E83"/>
    <w:rsid w:val="00727230"/>
    <w:rsid w:val="00727E3C"/>
    <w:rsid w:val="00730AAA"/>
    <w:rsid w:val="00733A72"/>
    <w:rsid w:val="007341A1"/>
    <w:rsid w:val="007347A6"/>
    <w:rsid w:val="00734F20"/>
    <w:rsid w:val="007352B5"/>
    <w:rsid w:val="007353CA"/>
    <w:rsid w:val="00735D8F"/>
    <w:rsid w:val="0073636F"/>
    <w:rsid w:val="00740292"/>
    <w:rsid w:val="00740827"/>
    <w:rsid w:val="0074108F"/>
    <w:rsid w:val="00741B1D"/>
    <w:rsid w:val="00742E31"/>
    <w:rsid w:val="00743B45"/>
    <w:rsid w:val="00744369"/>
    <w:rsid w:val="00744976"/>
    <w:rsid w:val="00744BF3"/>
    <w:rsid w:val="0074632E"/>
    <w:rsid w:val="007468B1"/>
    <w:rsid w:val="007476DD"/>
    <w:rsid w:val="0074796B"/>
    <w:rsid w:val="0075043B"/>
    <w:rsid w:val="00750EB4"/>
    <w:rsid w:val="00751E32"/>
    <w:rsid w:val="00752684"/>
    <w:rsid w:val="00753108"/>
    <w:rsid w:val="00754B4E"/>
    <w:rsid w:val="00755927"/>
    <w:rsid w:val="00755B92"/>
    <w:rsid w:val="00755C98"/>
    <w:rsid w:val="00757F69"/>
    <w:rsid w:val="007604BC"/>
    <w:rsid w:val="00761E76"/>
    <w:rsid w:val="007632E7"/>
    <w:rsid w:val="00764590"/>
    <w:rsid w:val="0076510C"/>
    <w:rsid w:val="0076534C"/>
    <w:rsid w:val="007660C8"/>
    <w:rsid w:val="00766467"/>
    <w:rsid w:val="007674E9"/>
    <w:rsid w:val="00767683"/>
    <w:rsid w:val="00767C16"/>
    <w:rsid w:val="007705F0"/>
    <w:rsid w:val="007715ED"/>
    <w:rsid w:val="007717E4"/>
    <w:rsid w:val="007735CB"/>
    <w:rsid w:val="00774B07"/>
    <w:rsid w:val="00774C9B"/>
    <w:rsid w:val="00774FA6"/>
    <w:rsid w:val="00775B17"/>
    <w:rsid w:val="00776C35"/>
    <w:rsid w:val="00777A5C"/>
    <w:rsid w:val="00780F41"/>
    <w:rsid w:val="007816AE"/>
    <w:rsid w:val="00782361"/>
    <w:rsid w:val="0078355C"/>
    <w:rsid w:val="007836A0"/>
    <w:rsid w:val="007843CF"/>
    <w:rsid w:val="00784AFF"/>
    <w:rsid w:val="00786538"/>
    <w:rsid w:val="00790B60"/>
    <w:rsid w:val="0079178F"/>
    <w:rsid w:val="00791DCF"/>
    <w:rsid w:val="007924D3"/>
    <w:rsid w:val="00792C65"/>
    <w:rsid w:val="00793C44"/>
    <w:rsid w:val="00793D0B"/>
    <w:rsid w:val="00793F81"/>
    <w:rsid w:val="00794355"/>
    <w:rsid w:val="00794433"/>
    <w:rsid w:val="00795076"/>
    <w:rsid w:val="00795607"/>
    <w:rsid w:val="00796960"/>
    <w:rsid w:val="00796A49"/>
    <w:rsid w:val="00796ED9"/>
    <w:rsid w:val="00797B52"/>
    <w:rsid w:val="00797C89"/>
    <w:rsid w:val="007A0223"/>
    <w:rsid w:val="007A0678"/>
    <w:rsid w:val="007A16D0"/>
    <w:rsid w:val="007A17F0"/>
    <w:rsid w:val="007A1986"/>
    <w:rsid w:val="007A2090"/>
    <w:rsid w:val="007A2346"/>
    <w:rsid w:val="007A25EE"/>
    <w:rsid w:val="007A4274"/>
    <w:rsid w:val="007A5A8B"/>
    <w:rsid w:val="007A70AC"/>
    <w:rsid w:val="007B062A"/>
    <w:rsid w:val="007B0FB7"/>
    <w:rsid w:val="007B27E2"/>
    <w:rsid w:val="007B30B8"/>
    <w:rsid w:val="007B3922"/>
    <w:rsid w:val="007B3C6D"/>
    <w:rsid w:val="007B4A37"/>
    <w:rsid w:val="007B524D"/>
    <w:rsid w:val="007B52AB"/>
    <w:rsid w:val="007B6516"/>
    <w:rsid w:val="007B66F6"/>
    <w:rsid w:val="007B746F"/>
    <w:rsid w:val="007B7592"/>
    <w:rsid w:val="007B7F45"/>
    <w:rsid w:val="007C01C0"/>
    <w:rsid w:val="007C062E"/>
    <w:rsid w:val="007C0A44"/>
    <w:rsid w:val="007C0FB9"/>
    <w:rsid w:val="007C105B"/>
    <w:rsid w:val="007C135F"/>
    <w:rsid w:val="007C26D8"/>
    <w:rsid w:val="007C2733"/>
    <w:rsid w:val="007C2AE0"/>
    <w:rsid w:val="007C318C"/>
    <w:rsid w:val="007C31F1"/>
    <w:rsid w:val="007C3F2B"/>
    <w:rsid w:val="007C4053"/>
    <w:rsid w:val="007C4073"/>
    <w:rsid w:val="007C622F"/>
    <w:rsid w:val="007C7C6D"/>
    <w:rsid w:val="007C7DAD"/>
    <w:rsid w:val="007D0599"/>
    <w:rsid w:val="007D07BD"/>
    <w:rsid w:val="007D085B"/>
    <w:rsid w:val="007D0CB7"/>
    <w:rsid w:val="007D0F6B"/>
    <w:rsid w:val="007D1843"/>
    <w:rsid w:val="007D1CA9"/>
    <w:rsid w:val="007D284F"/>
    <w:rsid w:val="007D2904"/>
    <w:rsid w:val="007D3352"/>
    <w:rsid w:val="007D33C8"/>
    <w:rsid w:val="007D4253"/>
    <w:rsid w:val="007D474B"/>
    <w:rsid w:val="007D5460"/>
    <w:rsid w:val="007D56D5"/>
    <w:rsid w:val="007D593F"/>
    <w:rsid w:val="007D5B04"/>
    <w:rsid w:val="007D6526"/>
    <w:rsid w:val="007D6660"/>
    <w:rsid w:val="007D6847"/>
    <w:rsid w:val="007D6CA9"/>
    <w:rsid w:val="007D6F01"/>
    <w:rsid w:val="007D7979"/>
    <w:rsid w:val="007E1312"/>
    <w:rsid w:val="007E178F"/>
    <w:rsid w:val="007E1D56"/>
    <w:rsid w:val="007E40AD"/>
    <w:rsid w:val="007E4AFB"/>
    <w:rsid w:val="007E4DF0"/>
    <w:rsid w:val="007E5BD4"/>
    <w:rsid w:val="007E6BCD"/>
    <w:rsid w:val="007E7390"/>
    <w:rsid w:val="007E776A"/>
    <w:rsid w:val="007F00D5"/>
    <w:rsid w:val="007F0BB3"/>
    <w:rsid w:val="007F127B"/>
    <w:rsid w:val="007F2C2D"/>
    <w:rsid w:val="007F2E0A"/>
    <w:rsid w:val="007F3AC5"/>
    <w:rsid w:val="007F3AFD"/>
    <w:rsid w:val="007F3CF1"/>
    <w:rsid w:val="007F41E5"/>
    <w:rsid w:val="007F4498"/>
    <w:rsid w:val="007F4505"/>
    <w:rsid w:val="007F469C"/>
    <w:rsid w:val="007F4B1F"/>
    <w:rsid w:val="007F4F5C"/>
    <w:rsid w:val="007F50C9"/>
    <w:rsid w:val="007F5205"/>
    <w:rsid w:val="007F5B02"/>
    <w:rsid w:val="007F5C5B"/>
    <w:rsid w:val="007F6987"/>
    <w:rsid w:val="007F720F"/>
    <w:rsid w:val="007F7A8B"/>
    <w:rsid w:val="007F7C46"/>
    <w:rsid w:val="008009A4"/>
    <w:rsid w:val="0080214D"/>
    <w:rsid w:val="0080215D"/>
    <w:rsid w:val="008024C5"/>
    <w:rsid w:val="00804A28"/>
    <w:rsid w:val="00804DB8"/>
    <w:rsid w:val="008066E8"/>
    <w:rsid w:val="008077D7"/>
    <w:rsid w:val="00807B90"/>
    <w:rsid w:val="00807C8A"/>
    <w:rsid w:val="00810900"/>
    <w:rsid w:val="00810B93"/>
    <w:rsid w:val="00811BF2"/>
    <w:rsid w:val="00813028"/>
    <w:rsid w:val="008138BB"/>
    <w:rsid w:val="00813A7B"/>
    <w:rsid w:val="00814623"/>
    <w:rsid w:val="00814885"/>
    <w:rsid w:val="008148C9"/>
    <w:rsid w:val="00820337"/>
    <w:rsid w:val="0082098E"/>
    <w:rsid w:val="00820D80"/>
    <w:rsid w:val="00820FEF"/>
    <w:rsid w:val="00822357"/>
    <w:rsid w:val="00822473"/>
    <w:rsid w:val="00823F69"/>
    <w:rsid w:val="00824E92"/>
    <w:rsid w:val="00824F34"/>
    <w:rsid w:val="0082504A"/>
    <w:rsid w:val="00826BD1"/>
    <w:rsid w:val="00826D79"/>
    <w:rsid w:val="00827A3E"/>
    <w:rsid w:val="00830B74"/>
    <w:rsid w:val="00830F61"/>
    <w:rsid w:val="00831B4C"/>
    <w:rsid w:val="00831CE4"/>
    <w:rsid w:val="008334CB"/>
    <w:rsid w:val="00833625"/>
    <w:rsid w:val="00833724"/>
    <w:rsid w:val="008345F0"/>
    <w:rsid w:val="008348E8"/>
    <w:rsid w:val="0083521A"/>
    <w:rsid w:val="00836210"/>
    <w:rsid w:val="00836AF9"/>
    <w:rsid w:val="00837774"/>
    <w:rsid w:val="0084079C"/>
    <w:rsid w:val="00840EFB"/>
    <w:rsid w:val="0084118E"/>
    <w:rsid w:val="008413F7"/>
    <w:rsid w:val="00841E07"/>
    <w:rsid w:val="00842448"/>
    <w:rsid w:val="008429C3"/>
    <w:rsid w:val="008443A0"/>
    <w:rsid w:val="00844855"/>
    <w:rsid w:val="00844A72"/>
    <w:rsid w:val="00846732"/>
    <w:rsid w:val="00846B0B"/>
    <w:rsid w:val="008470D9"/>
    <w:rsid w:val="008479DC"/>
    <w:rsid w:val="0085052D"/>
    <w:rsid w:val="00850E89"/>
    <w:rsid w:val="00851043"/>
    <w:rsid w:val="00851349"/>
    <w:rsid w:val="00851424"/>
    <w:rsid w:val="008514AF"/>
    <w:rsid w:val="0085157D"/>
    <w:rsid w:val="0085238E"/>
    <w:rsid w:val="00853906"/>
    <w:rsid w:val="00853AA7"/>
    <w:rsid w:val="00853AEE"/>
    <w:rsid w:val="00853BDA"/>
    <w:rsid w:val="00854224"/>
    <w:rsid w:val="008564E8"/>
    <w:rsid w:val="00856C9A"/>
    <w:rsid w:val="008572EF"/>
    <w:rsid w:val="00857E99"/>
    <w:rsid w:val="00861838"/>
    <w:rsid w:val="00861B17"/>
    <w:rsid w:val="00863C3B"/>
    <w:rsid w:val="00863D7E"/>
    <w:rsid w:val="00863F1E"/>
    <w:rsid w:val="00865A86"/>
    <w:rsid w:val="00866E17"/>
    <w:rsid w:val="00867286"/>
    <w:rsid w:val="00867AE0"/>
    <w:rsid w:val="00867BC1"/>
    <w:rsid w:val="008703DB"/>
    <w:rsid w:val="00870429"/>
    <w:rsid w:val="00870561"/>
    <w:rsid w:val="008708A7"/>
    <w:rsid w:val="008709A7"/>
    <w:rsid w:val="00870C91"/>
    <w:rsid w:val="00870F39"/>
    <w:rsid w:val="00870FCB"/>
    <w:rsid w:val="00871EF3"/>
    <w:rsid w:val="00872A60"/>
    <w:rsid w:val="00873436"/>
    <w:rsid w:val="00873A20"/>
    <w:rsid w:val="00874585"/>
    <w:rsid w:val="008748B3"/>
    <w:rsid w:val="00874AEF"/>
    <w:rsid w:val="00875348"/>
    <w:rsid w:val="0087632E"/>
    <w:rsid w:val="008772E5"/>
    <w:rsid w:val="00877EB5"/>
    <w:rsid w:val="00880834"/>
    <w:rsid w:val="008820B8"/>
    <w:rsid w:val="008820C2"/>
    <w:rsid w:val="00882BE6"/>
    <w:rsid w:val="00883020"/>
    <w:rsid w:val="00883ABD"/>
    <w:rsid w:val="008842F7"/>
    <w:rsid w:val="00884B20"/>
    <w:rsid w:val="00884BB4"/>
    <w:rsid w:val="008851A8"/>
    <w:rsid w:val="008852F4"/>
    <w:rsid w:val="0088673D"/>
    <w:rsid w:val="00886825"/>
    <w:rsid w:val="00887143"/>
    <w:rsid w:val="00887D33"/>
    <w:rsid w:val="00892702"/>
    <w:rsid w:val="008929FE"/>
    <w:rsid w:val="00894679"/>
    <w:rsid w:val="00894DFC"/>
    <w:rsid w:val="00894F71"/>
    <w:rsid w:val="00895B1E"/>
    <w:rsid w:val="008964A7"/>
    <w:rsid w:val="00896892"/>
    <w:rsid w:val="00896D79"/>
    <w:rsid w:val="00897AE0"/>
    <w:rsid w:val="00897FED"/>
    <w:rsid w:val="008A05B5"/>
    <w:rsid w:val="008A0DD5"/>
    <w:rsid w:val="008A1883"/>
    <w:rsid w:val="008A2F03"/>
    <w:rsid w:val="008A352E"/>
    <w:rsid w:val="008A3C4A"/>
    <w:rsid w:val="008A4EB0"/>
    <w:rsid w:val="008A501B"/>
    <w:rsid w:val="008A54BC"/>
    <w:rsid w:val="008A57B6"/>
    <w:rsid w:val="008A57D8"/>
    <w:rsid w:val="008A5DEF"/>
    <w:rsid w:val="008A6815"/>
    <w:rsid w:val="008A72FD"/>
    <w:rsid w:val="008B00D9"/>
    <w:rsid w:val="008B01F1"/>
    <w:rsid w:val="008B04AD"/>
    <w:rsid w:val="008B2209"/>
    <w:rsid w:val="008B242D"/>
    <w:rsid w:val="008B24F1"/>
    <w:rsid w:val="008B35DE"/>
    <w:rsid w:val="008B4524"/>
    <w:rsid w:val="008B674E"/>
    <w:rsid w:val="008B7E3B"/>
    <w:rsid w:val="008C18D7"/>
    <w:rsid w:val="008C3B85"/>
    <w:rsid w:val="008C477D"/>
    <w:rsid w:val="008C4ABE"/>
    <w:rsid w:val="008C4B00"/>
    <w:rsid w:val="008C5489"/>
    <w:rsid w:val="008C5B52"/>
    <w:rsid w:val="008C5D7F"/>
    <w:rsid w:val="008C7353"/>
    <w:rsid w:val="008D0799"/>
    <w:rsid w:val="008D07C7"/>
    <w:rsid w:val="008D1E5B"/>
    <w:rsid w:val="008D3126"/>
    <w:rsid w:val="008D5CC5"/>
    <w:rsid w:val="008D633B"/>
    <w:rsid w:val="008D6434"/>
    <w:rsid w:val="008D788B"/>
    <w:rsid w:val="008D7CE6"/>
    <w:rsid w:val="008E114D"/>
    <w:rsid w:val="008E1561"/>
    <w:rsid w:val="008E27A8"/>
    <w:rsid w:val="008E287D"/>
    <w:rsid w:val="008E2D67"/>
    <w:rsid w:val="008E4FD2"/>
    <w:rsid w:val="008E57A4"/>
    <w:rsid w:val="008E61F1"/>
    <w:rsid w:val="008E6ECF"/>
    <w:rsid w:val="008F0084"/>
    <w:rsid w:val="008F0583"/>
    <w:rsid w:val="008F08D2"/>
    <w:rsid w:val="008F1D9B"/>
    <w:rsid w:val="008F24A1"/>
    <w:rsid w:val="008F333F"/>
    <w:rsid w:val="008F3EBB"/>
    <w:rsid w:val="008F52FC"/>
    <w:rsid w:val="008F5673"/>
    <w:rsid w:val="008F5DBD"/>
    <w:rsid w:val="008F6198"/>
    <w:rsid w:val="008F653C"/>
    <w:rsid w:val="008F6BEB"/>
    <w:rsid w:val="008F7554"/>
    <w:rsid w:val="00900011"/>
    <w:rsid w:val="0090067C"/>
    <w:rsid w:val="00900B60"/>
    <w:rsid w:val="0090224C"/>
    <w:rsid w:val="00902D1E"/>
    <w:rsid w:val="00902FAC"/>
    <w:rsid w:val="00903F5D"/>
    <w:rsid w:val="00904502"/>
    <w:rsid w:val="009050B4"/>
    <w:rsid w:val="009069C5"/>
    <w:rsid w:val="009077A6"/>
    <w:rsid w:val="00907F81"/>
    <w:rsid w:val="00910D6C"/>
    <w:rsid w:val="009119F0"/>
    <w:rsid w:val="00911D76"/>
    <w:rsid w:val="00911DE5"/>
    <w:rsid w:val="00912D06"/>
    <w:rsid w:val="009147EA"/>
    <w:rsid w:val="009154F1"/>
    <w:rsid w:val="00921428"/>
    <w:rsid w:val="00923C7C"/>
    <w:rsid w:val="009249F8"/>
    <w:rsid w:val="00926E4A"/>
    <w:rsid w:val="00927411"/>
    <w:rsid w:val="00931C08"/>
    <w:rsid w:val="00933AFA"/>
    <w:rsid w:val="00934829"/>
    <w:rsid w:val="009353D3"/>
    <w:rsid w:val="0093647B"/>
    <w:rsid w:val="0093663E"/>
    <w:rsid w:val="00936937"/>
    <w:rsid w:val="00937028"/>
    <w:rsid w:val="00937CFE"/>
    <w:rsid w:val="009404BC"/>
    <w:rsid w:val="0094078E"/>
    <w:rsid w:val="0094102B"/>
    <w:rsid w:val="009412B1"/>
    <w:rsid w:val="00941E52"/>
    <w:rsid w:val="009428CE"/>
    <w:rsid w:val="00942B99"/>
    <w:rsid w:val="00944055"/>
    <w:rsid w:val="009445AD"/>
    <w:rsid w:val="00944A78"/>
    <w:rsid w:val="00945B0A"/>
    <w:rsid w:val="00945F2E"/>
    <w:rsid w:val="00946595"/>
    <w:rsid w:val="0094671A"/>
    <w:rsid w:val="00946BEF"/>
    <w:rsid w:val="00946C10"/>
    <w:rsid w:val="00947E0F"/>
    <w:rsid w:val="00950030"/>
    <w:rsid w:val="009500C8"/>
    <w:rsid w:val="00950AD7"/>
    <w:rsid w:val="00952711"/>
    <w:rsid w:val="0095363C"/>
    <w:rsid w:val="0095403F"/>
    <w:rsid w:val="00954578"/>
    <w:rsid w:val="009560E6"/>
    <w:rsid w:val="009561DB"/>
    <w:rsid w:val="00957070"/>
    <w:rsid w:val="00957922"/>
    <w:rsid w:val="009608D2"/>
    <w:rsid w:val="00960BBB"/>
    <w:rsid w:val="00961442"/>
    <w:rsid w:val="0096154C"/>
    <w:rsid w:val="00961E5D"/>
    <w:rsid w:val="009628B4"/>
    <w:rsid w:val="00963323"/>
    <w:rsid w:val="00963BA1"/>
    <w:rsid w:val="00963ED5"/>
    <w:rsid w:val="009650DA"/>
    <w:rsid w:val="0096614A"/>
    <w:rsid w:val="00966AF6"/>
    <w:rsid w:val="00967B4E"/>
    <w:rsid w:val="00970F4A"/>
    <w:rsid w:val="00970FB9"/>
    <w:rsid w:val="009719BD"/>
    <w:rsid w:val="00971A0E"/>
    <w:rsid w:val="00971A9F"/>
    <w:rsid w:val="00971B0A"/>
    <w:rsid w:val="00973390"/>
    <w:rsid w:val="009748FE"/>
    <w:rsid w:val="0097519B"/>
    <w:rsid w:val="00975989"/>
    <w:rsid w:val="009769AE"/>
    <w:rsid w:val="009770FE"/>
    <w:rsid w:val="00977B89"/>
    <w:rsid w:val="00980152"/>
    <w:rsid w:val="009809BF"/>
    <w:rsid w:val="009809F9"/>
    <w:rsid w:val="00981105"/>
    <w:rsid w:val="0098335A"/>
    <w:rsid w:val="009843A8"/>
    <w:rsid w:val="00984523"/>
    <w:rsid w:val="00985639"/>
    <w:rsid w:val="009861A7"/>
    <w:rsid w:val="009865B4"/>
    <w:rsid w:val="00986627"/>
    <w:rsid w:val="00986BA4"/>
    <w:rsid w:val="00987322"/>
    <w:rsid w:val="0099034F"/>
    <w:rsid w:val="00990CF3"/>
    <w:rsid w:val="009910BE"/>
    <w:rsid w:val="009917E3"/>
    <w:rsid w:val="00991CE2"/>
    <w:rsid w:val="0099202E"/>
    <w:rsid w:val="00992A4D"/>
    <w:rsid w:val="00992E00"/>
    <w:rsid w:val="0099519A"/>
    <w:rsid w:val="0099661D"/>
    <w:rsid w:val="00997ABA"/>
    <w:rsid w:val="00997AE0"/>
    <w:rsid w:val="009A0209"/>
    <w:rsid w:val="009A1085"/>
    <w:rsid w:val="009A13C8"/>
    <w:rsid w:val="009A194C"/>
    <w:rsid w:val="009A2BAB"/>
    <w:rsid w:val="009A338E"/>
    <w:rsid w:val="009A40A7"/>
    <w:rsid w:val="009A583C"/>
    <w:rsid w:val="009A607A"/>
    <w:rsid w:val="009A660F"/>
    <w:rsid w:val="009A7805"/>
    <w:rsid w:val="009B076A"/>
    <w:rsid w:val="009B166F"/>
    <w:rsid w:val="009B1AF2"/>
    <w:rsid w:val="009B290E"/>
    <w:rsid w:val="009B29F0"/>
    <w:rsid w:val="009B3A59"/>
    <w:rsid w:val="009B3CAC"/>
    <w:rsid w:val="009B3DDB"/>
    <w:rsid w:val="009B4B85"/>
    <w:rsid w:val="009B526C"/>
    <w:rsid w:val="009B5AA1"/>
    <w:rsid w:val="009B690C"/>
    <w:rsid w:val="009B710F"/>
    <w:rsid w:val="009B7660"/>
    <w:rsid w:val="009C2121"/>
    <w:rsid w:val="009C338F"/>
    <w:rsid w:val="009C462A"/>
    <w:rsid w:val="009C60E6"/>
    <w:rsid w:val="009C6FFB"/>
    <w:rsid w:val="009C7459"/>
    <w:rsid w:val="009C7703"/>
    <w:rsid w:val="009C798A"/>
    <w:rsid w:val="009D0171"/>
    <w:rsid w:val="009D0D68"/>
    <w:rsid w:val="009D1B07"/>
    <w:rsid w:val="009D239B"/>
    <w:rsid w:val="009D32DA"/>
    <w:rsid w:val="009D3C05"/>
    <w:rsid w:val="009D49A2"/>
    <w:rsid w:val="009D59C1"/>
    <w:rsid w:val="009D5A00"/>
    <w:rsid w:val="009D5E91"/>
    <w:rsid w:val="009D6A30"/>
    <w:rsid w:val="009D78B5"/>
    <w:rsid w:val="009E00ED"/>
    <w:rsid w:val="009E0B0E"/>
    <w:rsid w:val="009E15FA"/>
    <w:rsid w:val="009E206C"/>
    <w:rsid w:val="009E24DD"/>
    <w:rsid w:val="009E2E36"/>
    <w:rsid w:val="009E3B0F"/>
    <w:rsid w:val="009E3BD9"/>
    <w:rsid w:val="009E3C94"/>
    <w:rsid w:val="009E42B1"/>
    <w:rsid w:val="009E4BC3"/>
    <w:rsid w:val="009E57EB"/>
    <w:rsid w:val="009E5DA4"/>
    <w:rsid w:val="009E6857"/>
    <w:rsid w:val="009E74B8"/>
    <w:rsid w:val="009F150E"/>
    <w:rsid w:val="009F156B"/>
    <w:rsid w:val="009F2168"/>
    <w:rsid w:val="009F2DF9"/>
    <w:rsid w:val="009F3443"/>
    <w:rsid w:val="009F4856"/>
    <w:rsid w:val="009F53B4"/>
    <w:rsid w:val="009F59DF"/>
    <w:rsid w:val="009F6A73"/>
    <w:rsid w:val="009F6AF5"/>
    <w:rsid w:val="009F71B5"/>
    <w:rsid w:val="009F730F"/>
    <w:rsid w:val="00A00DF6"/>
    <w:rsid w:val="00A026C8"/>
    <w:rsid w:val="00A02ABE"/>
    <w:rsid w:val="00A02E94"/>
    <w:rsid w:val="00A0328F"/>
    <w:rsid w:val="00A037B7"/>
    <w:rsid w:val="00A04199"/>
    <w:rsid w:val="00A06862"/>
    <w:rsid w:val="00A1099E"/>
    <w:rsid w:val="00A11484"/>
    <w:rsid w:val="00A11F35"/>
    <w:rsid w:val="00A12348"/>
    <w:rsid w:val="00A12614"/>
    <w:rsid w:val="00A13180"/>
    <w:rsid w:val="00A1401F"/>
    <w:rsid w:val="00A14138"/>
    <w:rsid w:val="00A14171"/>
    <w:rsid w:val="00A143DD"/>
    <w:rsid w:val="00A14950"/>
    <w:rsid w:val="00A15C44"/>
    <w:rsid w:val="00A172AF"/>
    <w:rsid w:val="00A1730E"/>
    <w:rsid w:val="00A200E1"/>
    <w:rsid w:val="00A225DE"/>
    <w:rsid w:val="00A2390C"/>
    <w:rsid w:val="00A2444C"/>
    <w:rsid w:val="00A25566"/>
    <w:rsid w:val="00A25AFC"/>
    <w:rsid w:val="00A272C6"/>
    <w:rsid w:val="00A27C09"/>
    <w:rsid w:val="00A31E44"/>
    <w:rsid w:val="00A32C83"/>
    <w:rsid w:val="00A34721"/>
    <w:rsid w:val="00A35F68"/>
    <w:rsid w:val="00A36D10"/>
    <w:rsid w:val="00A3753B"/>
    <w:rsid w:val="00A4210F"/>
    <w:rsid w:val="00A42841"/>
    <w:rsid w:val="00A442F9"/>
    <w:rsid w:val="00A44331"/>
    <w:rsid w:val="00A44434"/>
    <w:rsid w:val="00A451BD"/>
    <w:rsid w:val="00A45800"/>
    <w:rsid w:val="00A5056D"/>
    <w:rsid w:val="00A520C5"/>
    <w:rsid w:val="00A53AC7"/>
    <w:rsid w:val="00A54227"/>
    <w:rsid w:val="00A546D9"/>
    <w:rsid w:val="00A5487F"/>
    <w:rsid w:val="00A556ED"/>
    <w:rsid w:val="00A55CA9"/>
    <w:rsid w:val="00A55D1E"/>
    <w:rsid w:val="00A56B34"/>
    <w:rsid w:val="00A57468"/>
    <w:rsid w:val="00A57621"/>
    <w:rsid w:val="00A600F7"/>
    <w:rsid w:val="00A619FB"/>
    <w:rsid w:val="00A63D44"/>
    <w:rsid w:val="00A66108"/>
    <w:rsid w:val="00A66B6D"/>
    <w:rsid w:val="00A66C4C"/>
    <w:rsid w:val="00A66D6B"/>
    <w:rsid w:val="00A66F82"/>
    <w:rsid w:val="00A67A61"/>
    <w:rsid w:val="00A708F5"/>
    <w:rsid w:val="00A70A12"/>
    <w:rsid w:val="00A70C63"/>
    <w:rsid w:val="00A70ED7"/>
    <w:rsid w:val="00A7140E"/>
    <w:rsid w:val="00A718A0"/>
    <w:rsid w:val="00A7269D"/>
    <w:rsid w:val="00A729ED"/>
    <w:rsid w:val="00A72D62"/>
    <w:rsid w:val="00A7397A"/>
    <w:rsid w:val="00A73A6E"/>
    <w:rsid w:val="00A75C28"/>
    <w:rsid w:val="00A811C8"/>
    <w:rsid w:val="00A81B6D"/>
    <w:rsid w:val="00A824E6"/>
    <w:rsid w:val="00A83BE1"/>
    <w:rsid w:val="00A83D58"/>
    <w:rsid w:val="00A845F2"/>
    <w:rsid w:val="00A84BBA"/>
    <w:rsid w:val="00A84D45"/>
    <w:rsid w:val="00A85E57"/>
    <w:rsid w:val="00A8615A"/>
    <w:rsid w:val="00A8655B"/>
    <w:rsid w:val="00A86A83"/>
    <w:rsid w:val="00A86D8F"/>
    <w:rsid w:val="00A871BD"/>
    <w:rsid w:val="00A90FDF"/>
    <w:rsid w:val="00A9117D"/>
    <w:rsid w:val="00A91D44"/>
    <w:rsid w:val="00A92D84"/>
    <w:rsid w:val="00A92FD6"/>
    <w:rsid w:val="00A92FF7"/>
    <w:rsid w:val="00A93587"/>
    <w:rsid w:val="00A96514"/>
    <w:rsid w:val="00A9727C"/>
    <w:rsid w:val="00A978D9"/>
    <w:rsid w:val="00AA18A2"/>
    <w:rsid w:val="00AA2864"/>
    <w:rsid w:val="00AA2A80"/>
    <w:rsid w:val="00AA328B"/>
    <w:rsid w:val="00AA3756"/>
    <w:rsid w:val="00AA3928"/>
    <w:rsid w:val="00AA432E"/>
    <w:rsid w:val="00AA4AD1"/>
    <w:rsid w:val="00AA4C78"/>
    <w:rsid w:val="00AA587A"/>
    <w:rsid w:val="00AA5D11"/>
    <w:rsid w:val="00AA70BB"/>
    <w:rsid w:val="00AA7511"/>
    <w:rsid w:val="00AA7AF9"/>
    <w:rsid w:val="00AA7E7B"/>
    <w:rsid w:val="00AB054F"/>
    <w:rsid w:val="00AB1199"/>
    <w:rsid w:val="00AB2A4C"/>
    <w:rsid w:val="00AB35F6"/>
    <w:rsid w:val="00AB3D6B"/>
    <w:rsid w:val="00AB4111"/>
    <w:rsid w:val="00AB4710"/>
    <w:rsid w:val="00AC05A5"/>
    <w:rsid w:val="00AC0958"/>
    <w:rsid w:val="00AC2A98"/>
    <w:rsid w:val="00AC3206"/>
    <w:rsid w:val="00AC3C4C"/>
    <w:rsid w:val="00AC3FEC"/>
    <w:rsid w:val="00AC4AFF"/>
    <w:rsid w:val="00AC624A"/>
    <w:rsid w:val="00AC65F6"/>
    <w:rsid w:val="00AC6C64"/>
    <w:rsid w:val="00AC7310"/>
    <w:rsid w:val="00AC7CE1"/>
    <w:rsid w:val="00AD095B"/>
    <w:rsid w:val="00AD115B"/>
    <w:rsid w:val="00AD1394"/>
    <w:rsid w:val="00AD2C99"/>
    <w:rsid w:val="00AD2E16"/>
    <w:rsid w:val="00AD469A"/>
    <w:rsid w:val="00AD74C5"/>
    <w:rsid w:val="00AD780C"/>
    <w:rsid w:val="00AE13B0"/>
    <w:rsid w:val="00AE20F3"/>
    <w:rsid w:val="00AE217B"/>
    <w:rsid w:val="00AE22F8"/>
    <w:rsid w:val="00AE3AB4"/>
    <w:rsid w:val="00AE3E04"/>
    <w:rsid w:val="00AE5744"/>
    <w:rsid w:val="00AE580D"/>
    <w:rsid w:val="00AE6054"/>
    <w:rsid w:val="00AE6830"/>
    <w:rsid w:val="00AE733D"/>
    <w:rsid w:val="00AE7D61"/>
    <w:rsid w:val="00AE7DF7"/>
    <w:rsid w:val="00AF0582"/>
    <w:rsid w:val="00AF0AFD"/>
    <w:rsid w:val="00AF12B1"/>
    <w:rsid w:val="00AF27FD"/>
    <w:rsid w:val="00AF3209"/>
    <w:rsid w:val="00AF411F"/>
    <w:rsid w:val="00AF4CB5"/>
    <w:rsid w:val="00AF4DF5"/>
    <w:rsid w:val="00AF5301"/>
    <w:rsid w:val="00AF5D35"/>
    <w:rsid w:val="00AF6814"/>
    <w:rsid w:val="00AF78B5"/>
    <w:rsid w:val="00B001A3"/>
    <w:rsid w:val="00B0090E"/>
    <w:rsid w:val="00B0112F"/>
    <w:rsid w:val="00B018CC"/>
    <w:rsid w:val="00B026CA"/>
    <w:rsid w:val="00B02CE3"/>
    <w:rsid w:val="00B02F3D"/>
    <w:rsid w:val="00B03166"/>
    <w:rsid w:val="00B03982"/>
    <w:rsid w:val="00B043E5"/>
    <w:rsid w:val="00B06727"/>
    <w:rsid w:val="00B06881"/>
    <w:rsid w:val="00B07285"/>
    <w:rsid w:val="00B10878"/>
    <w:rsid w:val="00B11287"/>
    <w:rsid w:val="00B1132C"/>
    <w:rsid w:val="00B1173D"/>
    <w:rsid w:val="00B117D6"/>
    <w:rsid w:val="00B127AB"/>
    <w:rsid w:val="00B12BD3"/>
    <w:rsid w:val="00B12BDC"/>
    <w:rsid w:val="00B13364"/>
    <w:rsid w:val="00B13B01"/>
    <w:rsid w:val="00B13C73"/>
    <w:rsid w:val="00B13FD5"/>
    <w:rsid w:val="00B14595"/>
    <w:rsid w:val="00B14867"/>
    <w:rsid w:val="00B1540A"/>
    <w:rsid w:val="00B1593F"/>
    <w:rsid w:val="00B1674A"/>
    <w:rsid w:val="00B20048"/>
    <w:rsid w:val="00B2072A"/>
    <w:rsid w:val="00B20765"/>
    <w:rsid w:val="00B219D4"/>
    <w:rsid w:val="00B22352"/>
    <w:rsid w:val="00B22F40"/>
    <w:rsid w:val="00B23686"/>
    <w:rsid w:val="00B24903"/>
    <w:rsid w:val="00B25707"/>
    <w:rsid w:val="00B2601F"/>
    <w:rsid w:val="00B264E9"/>
    <w:rsid w:val="00B30860"/>
    <w:rsid w:val="00B309C7"/>
    <w:rsid w:val="00B31BD6"/>
    <w:rsid w:val="00B32ADB"/>
    <w:rsid w:val="00B3304F"/>
    <w:rsid w:val="00B330B8"/>
    <w:rsid w:val="00B334F8"/>
    <w:rsid w:val="00B33D46"/>
    <w:rsid w:val="00B34031"/>
    <w:rsid w:val="00B3560D"/>
    <w:rsid w:val="00B36323"/>
    <w:rsid w:val="00B37118"/>
    <w:rsid w:val="00B37419"/>
    <w:rsid w:val="00B374DC"/>
    <w:rsid w:val="00B37A08"/>
    <w:rsid w:val="00B37A10"/>
    <w:rsid w:val="00B37AF7"/>
    <w:rsid w:val="00B37C62"/>
    <w:rsid w:val="00B406DF"/>
    <w:rsid w:val="00B41260"/>
    <w:rsid w:val="00B41751"/>
    <w:rsid w:val="00B42215"/>
    <w:rsid w:val="00B4331B"/>
    <w:rsid w:val="00B43882"/>
    <w:rsid w:val="00B441E8"/>
    <w:rsid w:val="00B445AB"/>
    <w:rsid w:val="00B452E0"/>
    <w:rsid w:val="00B452F3"/>
    <w:rsid w:val="00B4587E"/>
    <w:rsid w:val="00B46777"/>
    <w:rsid w:val="00B47568"/>
    <w:rsid w:val="00B47644"/>
    <w:rsid w:val="00B47EFF"/>
    <w:rsid w:val="00B502A1"/>
    <w:rsid w:val="00B51652"/>
    <w:rsid w:val="00B5197B"/>
    <w:rsid w:val="00B5207C"/>
    <w:rsid w:val="00B520BA"/>
    <w:rsid w:val="00B520E9"/>
    <w:rsid w:val="00B523EF"/>
    <w:rsid w:val="00B531ED"/>
    <w:rsid w:val="00B539A6"/>
    <w:rsid w:val="00B55354"/>
    <w:rsid w:val="00B558E4"/>
    <w:rsid w:val="00B55996"/>
    <w:rsid w:val="00B5601B"/>
    <w:rsid w:val="00B565F2"/>
    <w:rsid w:val="00B56C81"/>
    <w:rsid w:val="00B57341"/>
    <w:rsid w:val="00B57C90"/>
    <w:rsid w:val="00B57EC2"/>
    <w:rsid w:val="00B60395"/>
    <w:rsid w:val="00B61294"/>
    <w:rsid w:val="00B61559"/>
    <w:rsid w:val="00B61C1A"/>
    <w:rsid w:val="00B6280D"/>
    <w:rsid w:val="00B63428"/>
    <w:rsid w:val="00B63A2D"/>
    <w:rsid w:val="00B6423B"/>
    <w:rsid w:val="00B64DB2"/>
    <w:rsid w:val="00B653B3"/>
    <w:rsid w:val="00B65500"/>
    <w:rsid w:val="00B656D8"/>
    <w:rsid w:val="00B65924"/>
    <w:rsid w:val="00B65974"/>
    <w:rsid w:val="00B66841"/>
    <w:rsid w:val="00B66BFE"/>
    <w:rsid w:val="00B66F98"/>
    <w:rsid w:val="00B675BB"/>
    <w:rsid w:val="00B676F8"/>
    <w:rsid w:val="00B700F5"/>
    <w:rsid w:val="00B708E7"/>
    <w:rsid w:val="00B721C5"/>
    <w:rsid w:val="00B72A23"/>
    <w:rsid w:val="00B732F5"/>
    <w:rsid w:val="00B73899"/>
    <w:rsid w:val="00B75486"/>
    <w:rsid w:val="00B75D07"/>
    <w:rsid w:val="00B75E5D"/>
    <w:rsid w:val="00B7659C"/>
    <w:rsid w:val="00B772E9"/>
    <w:rsid w:val="00B77E68"/>
    <w:rsid w:val="00B77E80"/>
    <w:rsid w:val="00B80A89"/>
    <w:rsid w:val="00B80EC6"/>
    <w:rsid w:val="00B81522"/>
    <w:rsid w:val="00B81D67"/>
    <w:rsid w:val="00B824EA"/>
    <w:rsid w:val="00B82EAE"/>
    <w:rsid w:val="00B83380"/>
    <w:rsid w:val="00B83BE6"/>
    <w:rsid w:val="00B83DA9"/>
    <w:rsid w:val="00B84548"/>
    <w:rsid w:val="00B84A85"/>
    <w:rsid w:val="00B85352"/>
    <w:rsid w:val="00B868CD"/>
    <w:rsid w:val="00B86A75"/>
    <w:rsid w:val="00B8776F"/>
    <w:rsid w:val="00B901F4"/>
    <w:rsid w:val="00B91407"/>
    <w:rsid w:val="00B91C2E"/>
    <w:rsid w:val="00B920D2"/>
    <w:rsid w:val="00B92FEA"/>
    <w:rsid w:val="00B93A6F"/>
    <w:rsid w:val="00B93F46"/>
    <w:rsid w:val="00B96B7B"/>
    <w:rsid w:val="00B97076"/>
    <w:rsid w:val="00B9723C"/>
    <w:rsid w:val="00BA13D1"/>
    <w:rsid w:val="00BA1581"/>
    <w:rsid w:val="00BA1A41"/>
    <w:rsid w:val="00BA290B"/>
    <w:rsid w:val="00BA345A"/>
    <w:rsid w:val="00BA4416"/>
    <w:rsid w:val="00BA5358"/>
    <w:rsid w:val="00BA5CB1"/>
    <w:rsid w:val="00BA5DDF"/>
    <w:rsid w:val="00BA66EF"/>
    <w:rsid w:val="00BA681E"/>
    <w:rsid w:val="00BA6E16"/>
    <w:rsid w:val="00BA6EE4"/>
    <w:rsid w:val="00BA6F0F"/>
    <w:rsid w:val="00BA6FD0"/>
    <w:rsid w:val="00BB02D5"/>
    <w:rsid w:val="00BB1A0E"/>
    <w:rsid w:val="00BB2AC1"/>
    <w:rsid w:val="00BC0AD6"/>
    <w:rsid w:val="00BC0C6F"/>
    <w:rsid w:val="00BC1D12"/>
    <w:rsid w:val="00BC26DB"/>
    <w:rsid w:val="00BC33EC"/>
    <w:rsid w:val="00BC354C"/>
    <w:rsid w:val="00BC36C2"/>
    <w:rsid w:val="00BC4249"/>
    <w:rsid w:val="00BC5AAD"/>
    <w:rsid w:val="00BC6AD3"/>
    <w:rsid w:val="00BC78BC"/>
    <w:rsid w:val="00BD056E"/>
    <w:rsid w:val="00BD0C2E"/>
    <w:rsid w:val="00BD1279"/>
    <w:rsid w:val="00BD224C"/>
    <w:rsid w:val="00BD2FF5"/>
    <w:rsid w:val="00BD3016"/>
    <w:rsid w:val="00BD351A"/>
    <w:rsid w:val="00BD4229"/>
    <w:rsid w:val="00BD4560"/>
    <w:rsid w:val="00BD54A9"/>
    <w:rsid w:val="00BD6405"/>
    <w:rsid w:val="00BD6CB0"/>
    <w:rsid w:val="00BE04A7"/>
    <w:rsid w:val="00BE2577"/>
    <w:rsid w:val="00BE3441"/>
    <w:rsid w:val="00BE3796"/>
    <w:rsid w:val="00BE37C8"/>
    <w:rsid w:val="00BE4105"/>
    <w:rsid w:val="00BE497D"/>
    <w:rsid w:val="00BE4EFC"/>
    <w:rsid w:val="00BE5A20"/>
    <w:rsid w:val="00BE66BC"/>
    <w:rsid w:val="00BE67E8"/>
    <w:rsid w:val="00BE6E8F"/>
    <w:rsid w:val="00BE7162"/>
    <w:rsid w:val="00BE78A8"/>
    <w:rsid w:val="00BE78B6"/>
    <w:rsid w:val="00BE7F9A"/>
    <w:rsid w:val="00BF0C28"/>
    <w:rsid w:val="00BF0FD3"/>
    <w:rsid w:val="00BF1B2D"/>
    <w:rsid w:val="00BF3275"/>
    <w:rsid w:val="00BF40E5"/>
    <w:rsid w:val="00BF4A4F"/>
    <w:rsid w:val="00BF5F14"/>
    <w:rsid w:val="00BF680B"/>
    <w:rsid w:val="00BF6BE3"/>
    <w:rsid w:val="00BF6C83"/>
    <w:rsid w:val="00BF7E44"/>
    <w:rsid w:val="00C00545"/>
    <w:rsid w:val="00C0062B"/>
    <w:rsid w:val="00C00981"/>
    <w:rsid w:val="00C00B0A"/>
    <w:rsid w:val="00C0183F"/>
    <w:rsid w:val="00C018A7"/>
    <w:rsid w:val="00C01A71"/>
    <w:rsid w:val="00C01DD2"/>
    <w:rsid w:val="00C0202F"/>
    <w:rsid w:val="00C0340C"/>
    <w:rsid w:val="00C034DD"/>
    <w:rsid w:val="00C03A7C"/>
    <w:rsid w:val="00C0406E"/>
    <w:rsid w:val="00C04DFF"/>
    <w:rsid w:val="00C059E6"/>
    <w:rsid w:val="00C06FE7"/>
    <w:rsid w:val="00C079BA"/>
    <w:rsid w:val="00C100E2"/>
    <w:rsid w:val="00C100ED"/>
    <w:rsid w:val="00C10A3A"/>
    <w:rsid w:val="00C10EC5"/>
    <w:rsid w:val="00C11747"/>
    <w:rsid w:val="00C1184D"/>
    <w:rsid w:val="00C11FA0"/>
    <w:rsid w:val="00C1426D"/>
    <w:rsid w:val="00C15680"/>
    <w:rsid w:val="00C17ED4"/>
    <w:rsid w:val="00C21886"/>
    <w:rsid w:val="00C21963"/>
    <w:rsid w:val="00C21DFF"/>
    <w:rsid w:val="00C23632"/>
    <w:rsid w:val="00C24665"/>
    <w:rsid w:val="00C24767"/>
    <w:rsid w:val="00C24B50"/>
    <w:rsid w:val="00C2539F"/>
    <w:rsid w:val="00C2559C"/>
    <w:rsid w:val="00C258AE"/>
    <w:rsid w:val="00C2605D"/>
    <w:rsid w:val="00C26412"/>
    <w:rsid w:val="00C26F2F"/>
    <w:rsid w:val="00C27F8A"/>
    <w:rsid w:val="00C30590"/>
    <w:rsid w:val="00C3463E"/>
    <w:rsid w:val="00C34CA5"/>
    <w:rsid w:val="00C34F89"/>
    <w:rsid w:val="00C353EB"/>
    <w:rsid w:val="00C3547A"/>
    <w:rsid w:val="00C35EFB"/>
    <w:rsid w:val="00C3687F"/>
    <w:rsid w:val="00C36B72"/>
    <w:rsid w:val="00C37D70"/>
    <w:rsid w:val="00C41A2F"/>
    <w:rsid w:val="00C41D53"/>
    <w:rsid w:val="00C42DD3"/>
    <w:rsid w:val="00C43322"/>
    <w:rsid w:val="00C438F8"/>
    <w:rsid w:val="00C449B8"/>
    <w:rsid w:val="00C45F8E"/>
    <w:rsid w:val="00C47F2A"/>
    <w:rsid w:val="00C517EB"/>
    <w:rsid w:val="00C536D9"/>
    <w:rsid w:val="00C53855"/>
    <w:rsid w:val="00C54C6C"/>
    <w:rsid w:val="00C5586C"/>
    <w:rsid w:val="00C565EF"/>
    <w:rsid w:val="00C5660F"/>
    <w:rsid w:val="00C567BD"/>
    <w:rsid w:val="00C56B7A"/>
    <w:rsid w:val="00C57896"/>
    <w:rsid w:val="00C61172"/>
    <w:rsid w:val="00C614B1"/>
    <w:rsid w:val="00C61938"/>
    <w:rsid w:val="00C61BC6"/>
    <w:rsid w:val="00C62B02"/>
    <w:rsid w:val="00C62F90"/>
    <w:rsid w:val="00C62FF4"/>
    <w:rsid w:val="00C64944"/>
    <w:rsid w:val="00C65A8E"/>
    <w:rsid w:val="00C6681B"/>
    <w:rsid w:val="00C700CD"/>
    <w:rsid w:val="00C7011A"/>
    <w:rsid w:val="00C7139F"/>
    <w:rsid w:val="00C71458"/>
    <w:rsid w:val="00C71FD4"/>
    <w:rsid w:val="00C72588"/>
    <w:rsid w:val="00C7271C"/>
    <w:rsid w:val="00C72CF3"/>
    <w:rsid w:val="00C73582"/>
    <w:rsid w:val="00C74F9A"/>
    <w:rsid w:val="00C7525E"/>
    <w:rsid w:val="00C75749"/>
    <w:rsid w:val="00C75C21"/>
    <w:rsid w:val="00C75CDF"/>
    <w:rsid w:val="00C7660B"/>
    <w:rsid w:val="00C76A9A"/>
    <w:rsid w:val="00C76AA6"/>
    <w:rsid w:val="00C772DA"/>
    <w:rsid w:val="00C80C36"/>
    <w:rsid w:val="00C80C63"/>
    <w:rsid w:val="00C815B7"/>
    <w:rsid w:val="00C81BCE"/>
    <w:rsid w:val="00C81D3B"/>
    <w:rsid w:val="00C82360"/>
    <w:rsid w:val="00C824BC"/>
    <w:rsid w:val="00C8301B"/>
    <w:rsid w:val="00C83692"/>
    <w:rsid w:val="00C837AE"/>
    <w:rsid w:val="00C8407A"/>
    <w:rsid w:val="00C84D54"/>
    <w:rsid w:val="00C85A1B"/>
    <w:rsid w:val="00C85FD4"/>
    <w:rsid w:val="00C86132"/>
    <w:rsid w:val="00C87020"/>
    <w:rsid w:val="00C8712A"/>
    <w:rsid w:val="00C871F7"/>
    <w:rsid w:val="00C87D5A"/>
    <w:rsid w:val="00C9093E"/>
    <w:rsid w:val="00C90E2A"/>
    <w:rsid w:val="00C9150A"/>
    <w:rsid w:val="00C91A0C"/>
    <w:rsid w:val="00C94F18"/>
    <w:rsid w:val="00C953C2"/>
    <w:rsid w:val="00C9599C"/>
    <w:rsid w:val="00C976B8"/>
    <w:rsid w:val="00CA1284"/>
    <w:rsid w:val="00CA1DE4"/>
    <w:rsid w:val="00CA2105"/>
    <w:rsid w:val="00CA3479"/>
    <w:rsid w:val="00CA4007"/>
    <w:rsid w:val="00CA405A"/>
    <w:rsid w:val="00CA4BC2"/>
    <w:rsid w:val="00CA5637"/>
    <w:rsid w:val="00CA589D"/>
    <w:rsid w:val="00CA64BE"/>
    <w:rsid w:val="00CA6E64"/>
    <w:rsid w:val="00CA7B9F"/>
    <w:rsid w:val="00CB03C8"/>
    <w:rsid w:val="00CB0B14"/>
    <w:rsid w:val="00CB1AD1"/>
    <w:rsid w:val="00CB1B35"/>
    <w:rsid w:val="00CB21C7"/>
    <w:rsid w:val="00CB2377"/>
    <w:rsid w:val="00CB3220"/>
    <w:rsid w:val="00CB37A2"/>
    <w:rsid w:val="00CB3C41"/>
    <w:rsid w:val="00CB535A"/>
    <w:rsid w:val="00CB6A31"/>
    <w:rsid w:val="00CB6BE2"/>
    <w:rsid w:val="00CB7735"/>
    <w:rsid w:val="00CB78F8"/>
    <w:rsid w:val="00CB7FC8"/>
    <w:rsid w:val="00CC045B"/>
    <w:rsid w:val="00CC07B4"/>
    <w:rsid w:val="00CC0CF8"/>
    <w:rsid w:val="00CC19AF"/>
    <w:rsid w:val="00CC1C7C"/>
    <w:rsid w:val="00CC203A"/>
    <w:rsid w:val="00CC35F7"/>
    <w:rsid w:val="00CC3819"/>
    <w:rsid w:val="00CC3D09"/>
    <w:rsid w:val="00CC439B"/>
    <w:rsid w:val="00CC44FA"/>
    <w:rsid w:val="00CC46CD"/>
    <w:rsid w:val="00CC487A"/>
    <w:rsid w:val="00CC5C19"/>
    <w:rsid w:val="00CC63A5"/>
    <w:rsid w:val="00CC6B05"/>
    <w:rsid w:val="00CC7B98"/>
    <w:rsid w:val="00CD0161"/>
    <w:rsid w:val="00CD01E6"/>
    <w:rsid w:val="00CD06BE"/>
    <w:rsid w:val="00CD1336"/>
    <w:rsid w:val="00CD15A1"/>
    <w:rsid w:val="00CD1C7C"/>
    <w:rsid w:val="00CD239C"/>
    <w:rsid w:val="00CD29E8"/>
    <w:rsid w:val="00CD3AA8"/>
    <w:rsid w:val="00CD3CEB"/>
    <w:rsid w:val="00CD4877"/>
    <w:rsid w:val="00CD4F7A"/>
    <w:rsid w:val="00CD4FB9"/>
    <w:rsid w:val="00CD5020"/>
    <w:rsid w:val="00CD5A25"/>
    <w:rsid w:val="00CD6C67"/>
    <w:rsid w:val="00CD6E26"/>
    <w:rsid w:val="00CD7377"/>
    <w:rsid w:val="00CE13DB"/>
    <w:rsid w:val="00CE257A"/>
    <w:rsid w:val="00CE25B8"/>
    <w:rsid w:val="00CE2EBB"/>
    <w:rsid w:val="00CE33D9"/>
    <w:rsid w:val="00CE424B"/>
    <w:rsid w:val="00CE4FBB"/>
    <w:rsid w:val="00CE5AC5"/>
    <w:rsid w:val="00CE7397"/>
    <w:rsid w:val="00CE7DCC"/>
    <w:rsid w:val="00CF1679"/>
    <w:rsid w:val="00CF17DC"/>
    <w:rsid w:val="00CF267D"/>
    <w:rsid w:val="00CF2EFD"/>
    <w:rsid w:val="00CF2F2A"/>
    <w:rsid w:val="00CF3CA3"/>
    <w:rsid w:val="00CF5677"/>
    <w:rsid w:val="00CF5CA5"/>
    <w:rsid w:val="00D015DB"/>
    <w:rsid w:val="00D02D7F"/>
    <w:rsid w:val="00D030E4"/>
    <w:rsid w:val="00D046B8"/>
    <w:rsid w:val="00D04BB3"/>
    <w:rsid w:val="00D04F3E"/>
    <w:rsid w:val="00D05BBB"/>
    <w:rsid w:val="00D06EE1"/>
    <w:rsid w:val="00D10A92"/>
    <w:rsid w:val="00D10DA3"/>
    <w:rsid w:val="00D10FA6"/>
    <w:rsid w:val="00D113C3"/>
    <w:rsid w:val="00D11CE9"/>
    <w:rsid w:val="00D13288"/>
    <w:rsid w:val="00D13A3A"/>
    <w:rsid w:val="00D148CA"/>
    <w:rsid w:val="00D14990"/>
    <w:rsid w:val="00D15110"/>
    <w:rsid w:val="00D1576B"/>
    <w:rsid w:val="00D15889"/>
    <w:rsid w:val="00D15C9A"/>
    <w:rsid w:val="00D16EBA"/>
    <w:rsid w:val="00D1705F"/>
    <w:rsid w:val="00D171CE"/>
    <w:rsid w:val="00D1733A"/>
    <w:rsid w:val="00D175D3"/>
    <w:rsid w:val="00D203EC"/>
    <w:rsid w:val="00D204AE"/>
    <w:rsid w:val="00D2088A"/>
    <w:rsid w:val="00D20D09"/>
    <w:rsid w:val="00D21B6F"/>
    <w:rsid w:val="00D2264E"/>
    <w:rsid w:val="00D22C49"/>
    <w:rsid w:val="00D23094"/>
    <w:rsid w:val="00D2396A"/>
    <w:rsid w:val="00D23ABE"/>
    <w:rsid w:val="00D24512"/>
    <w:rsid w:val="00D24B22"/>
    <w:rsid w:val="00D24BBB"/>
    <w:rsid w:val="00D2593E"/>
    <w:rsid w:val="00D26A42"/>
    <w:rsid w:val="00D275E5"/>
    <w:rsid w:val="00D301D3"/>
    <w:rsid w:val="00D30AD5"/>
    <w:rsid w:val="00D30E0E"/>
    <w:rsid w:val="00D3160B"/>
    <w:rsid w:val="00D32026"/>
    <w:rsid w:val="00D32367"/>
    <w:rsid w:val="00D32549"/>
    <w:rsid w:val="00D32DC6"/>
    <w:rsid w:val="00D3372E"/>
    <w:rsid w:val="00D33EDE"/>
    <w:rsid w:val="00D3485E"/>
    <w:rsid w:val="00D355FD"/>
    <w:rsid w:val="00D35892"/>
    <w:rsid w:val="00D37696"/>
    <w:rsid w:val="00D400C8"/>
    <w:rsid w:val="00D4030C"/>
    <w:rsid w:val="00D4049D"/>
    <w:rsid w:val="00D40656"/>
    <w:rsid w:val="00D40C24"/>
    <w:rsid w:val="00D41420"/>
    <w:rsid w:val="00D4158E"/>
    <w:rsid w:val="00D420CB"/>
    <w:rsid w:val="00D43269"/>
    <w:rsid w:val="00D43299"/>
    <w:rsid w:val="00D435EF"/>
    <w:rsid w:val="00D47421"/>
    <w:rsid w:val="00D47EB4"/>
    <w:rsid w:val="00D51172"/>
    <w:rsid w:val="00D51DFD"/>
    <w:rsid w:val="00D51EC3"/>
    <w:rsid w:val="00D52D6C"/>
    <w:rsid w:val="00D53728"/>
    <w:rsid w:val="00D54CE7"/>
    <w:rsid w:val="00D54F1A"/>
    <w:rsid w:val="00D55221"/>
    <w:rsid w:val="00D55625"/>
    <w:rsid w:val="00D559C6"/>
    <w:rsid w:val="00D55DA1"/>
    <w:rsid w:val="00D56BC7"/>
    <w:rsid w:val="00D6125A"/>
    <w:rsid w:val="00D614DC"/>
    <w:rsid w:val="00D6195D"/>
    <w:rsid w:val="00D629BF"/>
    <w:rsid w:val="00D62D56"/>
    <w:rsid w:val="00D638F3"/>
    <w:rsid w:val="00D6391F"/>
    <w:rsid w:val="00D643C7"/>
    <w:rsid w:val="00D64703"/>
    <w:rsid w:val="00D64A1A"/>
    <w:rsid w:val="00D66537"/>
    <w:rsid w:val="00D675FE"/>
    <w:rsid w:val="00D6781F"/>
    <w:rsid w:val="00D67EB4"/>
    <w:rsid w:val="00D70DB0"/>
    <w:rsid w:val="00D72032"/>
    <w:rsid w:val="00D7272D"/>
    <w:rsid w:val="00D7295B"/>
    <w:rsid w:val="00D746BD"/>
    <w:rsid w:val="00D75487"/>
    <w:rsid w:val="00D75FD2"/>
    <w:rsid w:val="00D76B73"/>
    <w:rsid w:val="00D76DBF"/>
    <w:rsid w:val="00D77421"/>
    <w:rsid w:val="00D80F63"/>
    <w:rsid w:val="00D82350"/>
    <w:rsid w:val="00D82A77"/>
    <w:rsid w:val="00D82CA9"/>
    <w:rsid w:val="00D841D1"/>
    <w:rsid w:val="00D8422C"/>
    <w:rsid w:val="00D84484"/>
    <w:rsid w:val="00D85CD1"/>
    <w:rsid w:val="00D8732F"/>
    <w:rsid w:val="00D8772C"/>
    <w:rsid w:val="00D87758"/>
    <w:rsid w:val="00D90615"/>
    <w:rsid w:val="00D914DD"/>
    <w:rsid w:val="00D91AF5"/>
    <w:rsid w:val="00D925BF"/>
    <w:rsid w:val="00D92C04"/>
    <w:rsid w:val="00D9347B"/>
    <w:rsid w:val="00D93773"/>
    <w:rsid w:val="00D93B3E"/>
    <w:rsid w:val="00D94A34"/>
    <w:rsid w:val="00D9539F"/>
    <w:rsid w:val="00D954EA"/>
    <w:rsid w:val="00D95AC3"/>
    <w:rsid w:val="00D95BE6"/>
    <w:rsid w:val="00D968F9"/>
    <w:rsid w:val="00D971A6"/>
    <w:rsid w:val="00DA029E"/>
    <w:rsid w:val="00DA04CB"/>
    <w:rsid w:val="00DA05F4"/>
    <w:rsid w:val="00DA0DC4"/>
    <w:rsid w:val="00DA1DA2"/>
    <w:rsid w:val="00DA30AC"/>
    <w:rsid w:val="00DA3405"/>
    <w:rsid w:val="00DA34EA"/>
    <w:rsid w:val="00DA3B48"/>
    <w:rsid w:val="00DA3B77"/>
    <w:rsid w:val="00DA41F3"/>
    <w:rsid w:val="00DA43BF"/>
    <w:rsid w:val="00DA454B"/>
    <w:rsid w:val="00DA4E71"/>
    <w:rsid w:val="00DA5571"/>
    <w:rsid w:val="00DA557A"/>
    <w:rsid w:val="00DA7482"/>
    <w:rsid w:val="00DA7648"/>
    <w:rsid w:val="00DA7AE3"/>
    <w:rsid w:val="00DB025B"/>
    <w:rsid w:val="00DB0350"/>
    <w:rsid w:val="00DB09D5"/>
    <w:rsid w:val="00DB0C36"/>
    <w:rsid w:val="00DB0CCF"/>
    <w:rsid w:val="00DB2A2B"/>
    <w:rsid w:val="00DB43C1"/>
    <w:rsid w:val="00DB45A1"/>
    <w:rsid w:val="00DB480A"/>
    <w:rsid w:val="00DB4EDA"/>
    <w:rsid w:val="00DB5D70"/>
    <w:rsid w:val="00DB607F"/>
    <w:rsid w:val="00DB714E"/>
    <w:rsid w:val="00DC0AB0"/>
    <w:rsid w:val="00DC0BCC"/>
    <w:rsid w:val="00DC1C7E"/>
    <w:rsid w:val="00DC235F"/>
    <w:rsid w:val="00DC2B7D"/>
    <w:rsid w:val="00DC2DB7"/>
    <w:rsid w:val="00DC2F17"/>
    <w:rsid w:val="00DC3002"/>
    <w:rsid w:val="00DC3967"/>
    <w:rsid w:val="00DC3B7C"/>
    <w:rsid w:val="00DC3D1D"/>
    <w:rsid w:val="00DC432F"/>
    <w:rsid w:val="00DC4427"/>
    <w:rsid w:val="00DC46C0"/>
    <w:rsid w:val="00DC4934"/>
    <w:rsid w:val="00DC53D9"/>
    <w:rsid w:val="00DC598A"/>
    <w:rsid w:val="00DC6131"/>
    <w:rsid w:val="00DD0284"/>
    <w:rsid w:val="00DD0346"/>
    <w:rsid w:val="00DD170E"/>
    <w:rsid w:val="00DD1B36"/>
    <w:rsid w:val="00DD2594"/>
    <w:rsid w:val="00DD3084"/>
    <w:rsid w:val="00DD32CD"/>
    <w:rsid w:val="00DD38A1"/>
    <w:rsid w:val="00DD4143"/>
    <w:rsid w:val="00DD4603"/>
    <w:rsid w:val="00DD5145"/>
    <w:rsid w:val="00DD5732"/>
    <w:rsid w:val="00DD7008"/>
    <w:rsid w:val="00DD7A18"/>
    <w:rsid w:val="00DD7E94"/>
    <w:rsid w:val="00DE0ACD"/>
    <w:rsid w:val="00DE14DB"/>
    <w:rsid w:val="00DE1E1D"/>
    <w:rsid w:val="00DE2E1C"/>
    <w:rsid w:val="00DE386E"/>
    <w:rsid w:val="00DE65E8"/>
    <w:rsid w:val="00DE7110"/>
    <w:rsid w:val="00DE7D50"/>
    <w:rsid w:val="00DF0099"/>
    <w:rsid w:val="00DF03E5"/>
    <w:rsid w:val="00DF072D"/>
    <w:rsid w:val="00DF0B4A"/>
    <w:rsid w:val="00DF0D3D"/>
    <w:rsid w:val="00DF1291"/>
    <w:rsid w:val="00DF18D0"/>
    <w:rsid w:val="00DF1AB4"/>
    <w:rsid w:val="00DF1F25"/>
    <w:rsid w:val="00DF2E95"/>
    <w:rsid w:val="00DF32B8"/>
    <w:rsid w:val="00DF3B9B"/>
    <w:rsid w:val="00DF5056"/>
    <w:rsid w:val="00DF5453"/>
    <w:rsid w:val="00DF5AF4"/>
    <w:rsid w:val="00DF7920"/>
    <w:rsid w:val="00E00A6C"/>
    <w:rsid w:val="00E015B0"/>
    <w:rsid w:val="00E01DDD"/>
    <w:rsid w:val="00E020CA"/>
    <w:rsid w:val="00E020CB"/>
    <w:rsid w:val="00E0266D"/>
    <w:rsid w:val="00E033BC"/>
    <w:rsid w:val="00E0393A"/>
    <w:rsid w:val="00E05319"/>
    <w:rsid w:val="00E05D17"/>
    <w:rsid w:val="00E05E76"/>
    <w:rsid w:val="00E05F8A"/>
    <w:rsid w:val="00E07765"/>
    <w:rsid w:val="00E1016D"/>
    <w:rsid w:val="00E10D8B"/>
    <w:rsid w:val="00E11047"/>
    <w:rsid w:val="00E11609"/>
    <w:rsid w:val="00E11857"/>
    <w:rsid w:val="00E124A9"/>
    <w:rsid w:val="00E1690A"/>
    <w:rsid w:val="00E171B4"/>
    <w:rsid w:val="00E207F8"/>
    <w:rsid w:val="00E2088D"/>
    <w:rsid w:val="00E21B55"/>
    <w:rsid w:val="00E22867"/>
    <w:rsid w:val="00E2297E"/>
    <w:rsid w:val="00E244FC"/>
    <w:rsid w:val="00E24E98"/>
    <w:rsid w:val="00E25990"/>
    <w:rsid w:val="00E25C3C"/>
    <w:rsid w:val="00E26586"/>
    <w:rsid w:val="00E26CEC"/>
    <w:rsid w:val="00E27891"/>
    <w:rsid w:val="00E27E28"/>
    <w:rsid w:val="00E3025A"/>
    <w:rsid w:val="00E30885"/>
    <w:rsid w:val="00E32956"/>
    <w:rsid w:val="00E33E59"/>
    <w:rsid w:val="00E33ED1"/>
    <w:rsid w:val="00E344D7"/>
    <w:rsid w:val="00E35180"/>
    <w:rsid w:val="00E36609"/>
    <w:rsid w:val="00E37953"/>
    <w:rsid w:val="00E40880"/>
    <w:rsid w:val="00E40914"/>
    <w:rsid w:val="00E41E1D"/>
    <w:rsid w:val="00E41E68"/>
    <w:rsid w:val="00E42DBF"/>
    <w:rsid w:val="00E44597"/>
    <w:rsid w:val="00E458A9"/>
    <w:rsid w:val="00E458AD"/>
    <w:rsid w:val="00E462FC"/>
    <w:rsid w:val="00E46E3E"/>
    <w:rsid w:val="00E46F12"/>
    <w:rsid w:val="00E47C54"/>
    <w:rsid w:val="00E500CB"/>
    <w:rsid w:val="00E5029F"/>
    <w:rsid w:val="00E50692"/>
    <w:rsid w:val="00E507E4"/>
    <w:rsid w:val="00E508BB"/>
    <w:rsid w:val="00E51677"/>
    <w:rsid w:val="00E52ABE"/>
    <w:rsid w:val="00E52FBE"/>
    <w:rsid w:val="00E535D4"/>
    <w:rsid w:val="00E5416F"/>
    <w:rsid w:val="00E545B3"/>
    <w:rsid w:val="00E54C67"/>
    <w:rsid w:val="00E574AF"/>
    <w:rsid w:val="00E5769A"/>
    <w:rsid w:val="00E57C23"/>
    <w:rsid w:val="00E60188"/>
    <w:rsid w:val="00E60A1C"/>
    <w:rsid w:val="00E618A9"/>
    <w:rsid w:val="00E630A1"/>
    <w:rsid w:val="00E631E4"/>
    <w:rsid w:val="00E65DF3"/>
    <w:rsid w:val="00E663BD"/>
    <w:rsid w:val="00E667CE"/>
    <w:rsid w:val="00E70D1E"/>
    <w:rsid w:val="00E70E87"/>
    <w:rsid w:val="00E7117A"/>
    <w:rsid w:val="00E71344"/>
    <w:rsid w:val="00E718DC"/>
    <w:rsid w:val="00E72391"/>
    <w:rsid w:val="00E73036"/>
    <w:rsid w:val="00E73BAA"/>
    <w:rsid w:val="00E74B2B"/>
    <w:rsid w:val="00E759BC"/>
    <w:rsid w:val="00E763F2"/>
    <w:rsid w:val="00E77714"/>
    <w:rsid w:val="00E81B92"/>
    <w:rsid w:val="00E81BAB"/>
    <w:rsid w:val="00E827E0"/>
    <w:rsid w:val="00E82F20"/>
    <w:rsid w:val="00E83865"/>
    <w:rsid w:val="00E8459D"/>
    <w:rsid w:val="00E84921"/>
    <w:rsid w:val="00E849BE"/>
    <w:rsid w:val="00E8511C"/>
    <w:rsid w:val="00E85703"/>
    <w:rsid w:val="00E85C4D"/>
    <w:rsid w:val="00E86F99"/>
    <w:rsid w:val="00E91B98"/>
    <w:rsid w:val="00E91D22"/>
    <w:rsid w:val="00E91EE9"/>
    <w:rsid w:val="00E929E2"/>
    <w:rsid w:val="00E92D2D"/>
    <w:rsid w:val="00E93184"/>
    <w:rsid w:val="00E937B1"/>
    <w:rsid w:val="00E948D6"/>
    <w:rsid w:val="00E95226"/>
    <w:rsid w:val="00E95FCB"/>
    <w:rsid w:val="00E9612E"/>
    <w:rsid w:val="00E97449"/>
    <w:rsid w:val="00EA120D"/>
    <w:rsid w:val="00EA2862"/>
    <w:rsid w:val="00EA2CE5"/>
    <w:rsid w:val="00EA3C0D"/>
    <w:rsid w:val="00EA415F"/>
    <w:rsid w:val="00EA5F7B"/>
    <w:rsid w:val="00EA6424"/>
    <w:rsid w:val="00EA7B3C"/>
    <w:rsid w:val="00EB0209"/>
    <w:rsid w:val="00EB0254"/>
    <w:rsid w:val="00EB0478"/>
    <w:rsid w:val="00EB08BF"/>
    <w:rsid w:val="00EB1C8C"/>
    <w:rsid w:val="00EB1F3E"/>
    <w:rsid w:val="00EB1FD2"/>
    <w:rsid w:val="00EB2395"/>
    <w:rsid w:val="00EB25DC"/>
    <w:rsid w:val="00EB51A1"/>
    <w:rsid w:val="00EB649D"/>
    <w:rsid w:val="00EC02F0"/>
    <w:rsid w:val="00EC084E"/>
    <w:rsid w:val="00EC0C54"/>
    <w:rsid w:val="00EC0F08"/>
    <w:rsid w:val="00EC13BA"/>
    <w:rsid w:val="00EC1C39"/>
    <w:rsid w:val="00EC1E7B"/>
    <w:rsid w:val="00EC1E9C"/>
    <w:rsid w:val="00EC3441"/>
    <w:rsid w:val="00EC4C8C"/>
    <w:rsid w:val="00EC4FE7"/>
    <w:rsid w:val="00EC5C5C"/>
    <w:rsid w:val="00EC5F0D"/>
    <w:rsid w:val="00EC6009"/>
    <w:rsid w:val="00EC6598"/>
    <w:rsid w:val="00EC695F"/>
    <w:rsid w:val="00ED0D4B"/>
    <w:rsid w:val="00ED0ECE"/>
    <w:rsid w:val="00ED15CA"/>
    <w:rsid w:val="00ED3692"/>
    <w:rsid w:val="00ED38B8"/>
    <w:rsid w:val="00ED3AA7"/>
    <w:rsid w:val="00ED4EEA"/>
    <w:rsid w:val="00ED514D"/>
    <w:rsid w:val="00ED6A84"/>
    <w:rsid w:val="00ED6F66"/>
    <w:rsid w:val="00EE0555"/>
    <w:rsid w:val="00EE0627"/>
    <w:rsid w:val="00EE0794"/>
    <w:rsid w:val="00EE14FD"/>
    <w:rsid w:val="00EE1B7C"/>
    <w:rsid w:val="00EE2541"/>
    <w:rsid w:val="00EE285E"/>
    <w:rsid w:val="00EE2903"/>
    <w:rsid w:val="00EE36F1"/>
    <w:rsid w:val="00EE3833"/>
    <w:rsid w:val="00EE4691"/>
    <w:rsid w:val="00EE495E"/>
    <w:rsid w:val="00EE53A3"/>
    <w:rsid w:val="00EE58A5"/>
    <w:rsid w:val="00EE5D11"/>
    <w:rsid w:val="00EE6AC2"/>
    <w:rsid w:val="00EF02D4"/>
    <w:rsid w:val="00EF09C8"/>
    <w:rsid w:val="00EF258B"/>
    <w:rsid w:val="00EF2B05"/>
    <w:rsid w:val="00EF2C76"/>
    <w:rsid w:val="00EF2FD6"/>
    <w:rsid w:val="00EF47F9"/>
    <w:rsid w:val="00EF48BF"/>
    <w:rsid w:val="00EF6647"/>
    <w:rsid w:val="00EF7D48"/>
    <w:rsid w:val="00F01F90"/>
    <w:rsid w:val="00F01FBC"/>
    <w:rsid w:val="00F037C3"/>
    <w:rsid w:val="00F03981"/>
    <w:rsid w:val="00F04D0E"/>
    <w:rsid w:val="00F053EA"/>
    <w:rsid w:val="00F07F8E"/>
    <w:rsid w:val="00F1030E"/>
    <w:rsid w:val="00F12208"/>
    <w:rsid w:val="00F12E8F"/>
    <w:rsid w:val="00F162A6"/>
    <w:rsid w:val="00F168BF"/>
    <w:rsid w:val="00F178D7"/>
    <w:rsid w:val="00F17B83"/>
    <w:rsid w:val="00F17F61"/>
    <w:rsid w:val="00F211F5"/>
    <w:rsid w:val="00F2185A"/>
    <w:rsid w:val="00F21C9D"/>
    <w:rsid w:val="00F228F1"/>
    <w:rsid w:val="00F2338D"/>
    <w:rsid w:val="00F23AD3"/>
    <w:rsid w:val="00F24689"/>
    <w:rsid w:val="00F259B7"/>
    <w:rsid w:val="00F25D73"/>
    <w:rsid w:val="00F2601F"/>
    <w:rsid w:val="00F2628C"/>
    <w:rsid w:val="00F26CB7"/>
    <w:rsid w:val="00F3028E"/>
    <w:rsid w:val="00F30D2B"/>
    <w:rsid w:val="00F3113A"/>
    <w:rsid w:val="00F31A96"/>
    <w:rsid w:val="00F32575"/>
    <w:rsid w:val="00F328A1"/>
    <w:rsid w:val="00F332A7"/>
    <w:rsid w:val="00F3390D"/>
    <w:rsid w:val="00F33AAA"/>
    <w:rsid w:val="00F33F36"/>
    <w:rsid w:val="00F3423E"/>
    <w:rsid w:val="00F349C4"/>
    <w:rsid w:val="00F34A50"/>
    <w:rsid w:val="00F35E1D"/>
    <w:rsid w:val="00F37351"/>
    <w:rsid w:val="00F41927"/>
    <w:rsid w:val="00F4305E"/>
    <w:rsid w:val="00F43357"/>
    <w:rsid w:val="00F43848"/>
    <w:rsid w:val="00F43A60"/>
    <w:rsid w:val="00F442D4"/>
    <w:rsid w:val="00F4611D"/>
    <w:rsid w:val="00F47597"/>
    <w:rsid w:val="00F47B10"/>
    <w:rsid w:val="00F50F53"/>
    <w:rsid w:val="00F515B8"/>
    <w:rsid w:val="00F5181A"/>
    <w:rsid w:val="00F51C64"/>
    <w:rsid w:val="00F52B5A"/>
    <w:rsid w:val="00F53356"/>
    <w:rsid w:val="00F53514"/>
    <w:rsid w:val="00F53C1B"/>
    <w:rsid w:val="00F5461C"/>
    <w:rsid w:val="00F556C1"/>
    <w:rsid w:val="00F55759"/>
    <w:rsid w:val="00F57022"/>
    <w:rsid w:val="00F5713A"/>
    <w:rsid w:val="00F571FD"/>
    <w:rsid w:val="00F57629"/>
    <w:rsid w:val="00F5782D"/>
    <w:rsid w:val="00F60831"/>
    <w:rsid w:val="00F60E0E"/>
    <w:rsid w:val="00F62365"/>
    <w:rsid w:val="00F62765"/>
    <w:rsid w:val="00F631E5"/>
    <w:rsid w:val="00F63BEC"/>
    <w:rsid w:val="00F65858"/>
    <w:rsid w:val="00F669A6"/>
    <w:rsid w:val="00F669B7"/>
    <w:rsid w:val="00F6722A"/>
    <w:rsid w:val="00F672BF"/>
    <w:rsid w:val="00F67807"/>
    <w:rsid w:val="00F70010"/>
    <w:rsid w:val="00F70137"/>
    <w:rsid w:val="00F70311"/>
    <w:rsid w:val="00F71BB1"/>
    <w:rsid w:val="00F71E32"/>
    <w:rsid w:val="00F71EFF"/>
    <w:rsid w:val="00F72801"/>
    <w:rsid w:val="00F728F8"/>
    <w:rsid w:val="00F738F3"/>
    <w:rsid w:val="00F73964"/>
    <w:rsid w:val="00F748E6"/>
    <w:rsid w:val="00F74A77"/>
    <w:rsid w:val="00F75BD4"/>
    <w:rsid w:val="00F75F96"/>
    <w:rsid w:val="00F76610"/>
    <w:rsid w:val="00F777C2"/>
    <w:rsid w:val="00F8081A"/>
    <w:rsid w:val="00F80BA5"/>
    <w:rsid w:val="00F8209C"/>
    <w:rsid w:val="00F8240F"/>
    <w:rsid w:val="00F840EE"/>
    <w:rsid w:val="00F842F8"/>
    <w:rsid w:val="00F85BB5"/>
    <w:rsid w:val="00F86EE4"/>
    <w:rsid w:val="00F86FDA"/>
    <w:rsid w:val="00F8745B"/>
    <w:rsid w:val="00F878E4"/>
    <w:rsid w:val="00F87A6E"/>
    <w:rsid w:val="00F9026B"/>
    <w:rsid w:val="00F90DFE"/>
    <w:rsid w:val="00F91516"/>
    <w:rsid w:val="00F92693"/>
    <w:rsid w:val="00F92837"/>
    <w:rsid w:val="00F933A8"/>
    <w:rsid w:val="00F9369B"/>
    <w:rsid w:val="00F938CE"/>
    <w:rsid w:val="00F9477C"/>
    <w:rsid w:val="00F94ACF"/>
    <w:rsid w:val="00F959F7"/>
    <w:rsid w:val="00F95E54"/>
    <w:rsid w:val="00F96B51"/>
    <w:rsid w:val="00F97476"/>
    <w:rsid w:val="00F975B6"/>
    <w:rsid w:val="00F97F6C"/>
    <w:rsid w:val="00FA0388"/>
    <w:rsid w:val="00FA0CAB"/>
    <w:rsid w:val="00FA0FF2"/>
    <w:rsid w:val="00FA13FD"/>
    <w:rsid w:val="00FA1479"/>
    <w:rsid w:val="00FA258A"/>
    <w:rsid w:val="00FA2E08"/>
    <w:rsid w:val="00FA3156"/>
    <w:rsid w:val="00FA34FB"/>
    <w:rsid w:val="00FA3543"/>
    <w:rsid w:val="00FA5BC8"/>
    <w:rsid w:val="00FA6233"/>
    <w:rsid w:val="00FA67C3"/>
    <w:rsid w:val="00FA712C"/>
    <w:rsid w:val="00FA7198"/>
    <w:rsid w:val="00FA768E"/>
    <w:rsid w:val="00FA7980"/>
    <w:rsid w:val="00FA7F03"/>
    <w:rsid w:val="00FB07EC"/>
    <w:rsid w:val="00FB12F0"/>
    <w:rsid w:val="00FB1716"/>
    <w:rsid w:val="00FB1E57"/>
    <w:rsid w:val="00FB2F56"/>
    <w:rsid w:val="00FB39A5"/>
    <w:rsid w:val="00FB4149"/>
    <w:rsid w:val="00FB4277"/>
    <w:rsid w:val="00FB4719"/>
    <w:rsid w:val="00FB4A60"/>
    <w:rsid w:val="00FB4F16"/>
    <w:rsid w:val="00FB53EC"/>
    <w:rsid w:val="00FB57E2"/>
    <w:rsid w:val="00FB5B54"/>
    <w:rsid w:val="00FB5D90"/>
    <w:rsid w:val="00FB73C0"/>
    <w:rsid w:val="00FC0160"/>
    <w:rsid w:val="00FC0493"/>
    <w:rsid w:val="00FC175B"/>
    <w:rsid w:val="00FC2069"/>
    <w:rsid w:val="00FC2BC8"/>
    <w:rsid w:val="00FC3F4E"/>
    <w:rsid w:val="00FC42A8"/>
    <w:rsid w:val="00FC44F5"/>
    <w:rsid w:val="00FC4F0A"/>
    <w:rsid w:val="00FC5282"/>
    <w:rsid w:val="00FC5E3A"/>
    <w:rsid w:val="00FC62F0"/>
    <w:rsid w:val="00FC665D"/>
    <w:rsid w:val="00FC78FB"/>
    <w:rsid w:val="00FD06AC"/>
    <w:rsid w:val="00FD0BEC"/>
    <w:rsid w:val="00FD1C50"/>
    <w:rsid w:val="00FD2064"/>
    <w:rsid w:val="00FD244F"/>
    <w:rsid w:val="00FD279A"/>
    <w:rsid w:val="00FD2A43"/>
    <w:rsid w:val="00FD2ADD"/>
    <w:rsid w:val="00FD3530"/>
    <w:rsid w:val="00FD3C69"/>
    <w:rsid w:val="00FD4268"/>
    <w:rsid w:val="00FD4C51"/>
    <w:rsid w:val="00FD4DDE"/>
    <w:rsid w:val="00FD4E04"/>
    <w:rsid w:val="00FD508B"/>
    <w:rsid w:val="00FD5416"/>
    <w:rsid w:val="00FD64B5"/>
    <w:rsid w:val="00FD6681"/>
    <w:rsid w:val="00FD7832"/>
    <w:rsid w:val="00FD7E4D"/>
    <w:rsid w:val="00FE0722"/>
    <w:rsid w:val="00FE181B"/>
    <w:rsid w:val="00FE1F4A"/>
    <w:rsid w:val="00FE33D9"/>
    <w:rsid w:val="00FE3702"/>
    <w:rsid w:val="00FE3B02"/>
    <w:rsid w:val="00FE3C55"/>
    <w:rsid w:val="00FE40A9"/>
    <w:rsid w:val="00FE4E2B"/>
    <w:rsid w:val="00FE4E43"/>
    <w:rsid w:val="00FE5099"/>
    <w:rsid w:val="00FE58D6"/>
    <w:rsid w:val="00FE5CF4"/>
    <w:rsid w:val="00FE6094"/>
    <w:rsid w:val="00FE6572"/>
    <w:rsid w:val="00FE6712"/>
    <w:rsid w:val="00FE6F2D"/>
    <w:rsid w:val="00FE70E8"/>
    <w:rsid w:val="00FE721C"/>
    <w:rsid w:val="00FE7AEF"/>
    <w:rsid w:val="00FE7D09"/>
    <w:rsid w:val="00FE7F95"/>
    <w:rsid w:val="00FF0381"/>
    <w:rsid w:val="00FF14B7"/>
    <w:rsid w:val="00FF283C"/>
    <w:rsid w:val="00FF2ED7"/>
    <w:rsid w:val="00FF3A9F"/>
    <w:rsid w:val="00FF4757"/>
    <w:rsid w:val="00FF52CE"/>
    <w:rsid w:val="00FF6CC9"/>
    <w:rsid w:val="04C582C5"/>
    <w:rsid w:val="32368076"/>
    <w:rsid w:val="52EC73DC"/>
    <w:rsid w:val="6552DE6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4099"/>
    <o:shapelayout v:ext="edit">
      <o:idmap v:ext="edit" data="1"/>
    </o:shapelayout>
  </w:shapeDefaults>
  <w:decimalSymbol w:val="."/>
  <w:listSeparator w:val=","/>
  <w14:docId w14:val="194291B6"/>
  <w15:chartTrackingRefBased/>
  <w15:docId w15:val="{F7B439CC-243E-4D89-BFB2-DC183D95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A"/>
    <w:rPr>
      <w:rFonts w:ascii="Calibri" w:eastAsia="Calibri" w:hAnsi="Calibri" w:cs="Calibri"/>
      <w:color w:val="000000"/>
      <w:lang w:eastAsia="en-IE"/>
    </w:rPr>
  </w:style>
  <w:style w:type="paragraph" w:styleId="Heading1">
    <w:name w:val="heading 1"/>
    <w:next w:val="Normal"/>
    <w:link w:val="Heading1Char"/>
    <w:uiPriority w:val="9"/>
    <w:qFormat/>
    <w:rsid w:val="001137BA"/>
    <w:pPr>
      <w:keepNext/>
      <w:keepLines/>
      <w:spacing w:after="0"/>
      <w:ind w:right="5"/>
      <w:jc w:val="center"/>
      <w:outlineLvl w:val="0"/>
    </w:pPr>
    <w:rPr>
      <w:rFonts w:ascii="Times New Roman" w:eastAsia="Times New Roman" w:hAnsi="Times New Roman" w:cs="Times New Roman"/>
      <w:color w:val="333333"/>
      <w:sz w:val="34"/>
      <w:lang w:eastAsia="en-IE"/>
    </w:rPr>
  </w:style>
  <w:style w:type="paragraph" w:styleId="Heading2">
    <w:name w:val="heading 2"/>
    <w:basedOn w:val="Normal"/>
    <w:next w:val="Normal"/>
    <w:link w:val="Heading2Char"/>
    <w:uiPriority w:val="9"/>
    <w:unhideWhenUsed/>
    <w:qFormat/>
    <w:rsid w:val="00A70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A"/>
    <w:rPr>
      <w:rFonts w:ascii="Times New Roman" w:eastAsia="Times New Roman" w:hAnsi="Times New Roman" w:cs="Times New Roman"/>
      <w:color w:val="333333"/>
      <w:sz w:val="34"/>
      <w:lang w:eastAsia="en-IE"/>
    </w:rPr>
  </w:style>
  <w:style w:type="paragraph" w:styleId="ListParagraph">
    <w:name w:val="List Paragraph"/>
    <w:basedOn w:val="Normal"/>
    <w:uiPriority w:val="34"/>
    <w:qFormat/>
    <w:rsid w:val="000F7DCA"/>
    <w:pPr>
      <w:ind w:left="720"/>
      <w:contextualSpacing/>
    </w:pPr>
  </w:style>
  <w:style w:type="table" w:styleId="TableGrid">
    <w:name w:val="Table Grid"/>
    <w:basedOn w:val="TableNormal"/>
    <w:uiPriority w:val="39"/>
    <w:rsid w:val="004C3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D79"/>
    <w:rPr>
      <w:color w:val="0563C1" w:themeColor="hyperlink"/>
      <w:u w:val="single"/>
    </w:rPr>
  </w:style>
  <w:style w:type="character" w:styleId="UnresolvedMention">
    <w:name w:val="Unresolved Mention"/>
    <w:basedOn w:val="DefaultParagraphFont"/>
    <w:uiPriority w:val="99"/>
    <w:semiHidden/>
    <w:unhideWhenUsed/>
    <w:rsid w:val="00896D79"/>
    <w:rPr>
      <w:color w:val="605E5C"/>
      <w:shd w:val="clear" w:color="auto" w:fill="E1DFDD"/>
    </w:rPr>
  </w:style>
  <w:style w:type="paragraph" w:styleId="Caption">
    <w:name w:val="caption"/>
    <w:basedOn w:val="Normal"/>
    <w:next w:val="Normal"/>
    <w:uiPriority w:val="35"/>
    <w:unhideWhenUsed/>
    <w:qFormat/>
    <w:rsid w:val="009910B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669B7"/>
    <w:pPr>
      <w:spacing w:after="240" w:line="240" w:lineRule="auto"/>
    </w:pPr>
  </w:style>
  <w:style w:type="paragraph" w:styleId="Footer">
    <w:name w:val="footer"/>
    <w:basedOn w:val="Normal"/>
    <w:link w:val="FooterChar"/>
    <w:uiPriority w:val="99"/>
    <w:unhideWhenUsed/>
    <w:rsid w:val="00101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B64"/>
    <w:rPr>
      <w:rFonts w:ascii="Calibri" w:eastAsia="Calibri" w:hAnsi="Calibri" w:cs="Calibri"/>
      <w:color w:val="000000"/>
      <w:lang w:eastAsia="en-IE"/>
    </w:rPr>
  </w:style>
  <w:style w:type="character" w:styleId="Strong">
    <w:name w:val="Strong"/>
    <w:basedOn w:val="DefaultParagraphFont"/>
    <w:uiPriority w:val="22"/>
    <w:qFormat/>
    <w:rsid w:val="00D204AE"/>
    <w:rPr>
      <w:b/>
      <w:bCs/>
    </w:rPr>
  </w:style>
  <w:style w:type="character" w:customStyle="1" w:styleId="Heading2Char">
    <w:name w:val="Heading 2 Char"/>
    <w:basedOn w:val="DefaultParagraphFont"/>
    <w:link w:val="Heading2"/>
    <w:uiPriority w:val="9"/>
    <w:rsid w:val="00A70C63"/>
    <w:rPr>
      <w:rFonts w:asciiTheme="majorHAnsi" w:eastAsiaTheme="majorEastAsia" w:hAnsiTheme="majorHAnsi" w:cstheme="majorBidi"/>
      <w:color w:val="2F5496" w:themeColor="accent1" w:themeShade="BF"/>
      <w:sz w:val="26"/>
      <w:szCs w:val="26"/>
      <w:lang w:eastAsia="en-IE"/>
    </w:rPr>
  </w:style>
  <w:style w:type="paragraph" w:styleId="Revision">
    <w:name w:val="Revision"/>
    <w:hidden/>
    <w:uiPriority w:val="99"/>
    <w:semiHidden/>
    <w:rsid w:val="00D6195D"/>
    <w:pPr>
      <w:spacing w:after="0" w:line="240" w:lineRule="auto"/>
    </w:pPr>
    <w:rPr>
      <w:rFonts w:ascii="Calibri" w:eastAsia="Calibri" w:hAnsi="Calibri" w:cs="Calibri"/>
      <w:color w:val="000000"/>
      <w:lang w:eastAsia="en-IE"/>
    </w:rPr>
  </w:style>
  <w:style w:type="paragraph" w:styleId="NoSpacing">
    <w:name w:val="No Spacing"/>
    <w:uiPriority w:val="1"/>
    <w:qFormat/>
    <w:rsid w:val="00D420CB"/>
    <w:pPr>
      <w:spacing w:after="0" w:line="240" w:lineRule="auto"/>
    </w:pPr>
    <w:rPr>
      <w:rFonts w:ascii="Calibri" w:eastAsia="Calibri" w:hAnsi="Calibri" w:cs="Calibri"/>
      <w:color w:val="000000"/>
      <w:lang w:eastAsia="en-IE"/>
    </w:rPr>
  </w:style>
  <w:style w:type="paragraph" w:styleId="Header">
    <w:name w:val="header"/>
    <w:basedOn w:val="Normal"/>
    <w:link w:val="HeaderChar"/>
    <w:uiPriority w:val="99"/>
    <w:unhideWhenUsed/>
    <w:rsid w:val="008E28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287D"/>
    <w:rPr>
      <w:rFonts w:ascii="Calibri" w:eastAsia="Calibri" w:hAnsi="Calibri" w:cs="Calibri"/>
      <w:color w:val="000000"/>
      <w:lang w:eastAsia="en-IE"/>
    </w:rPr>
  </w:style>
  <w:style w:type="paragraph" w:styleId="HTMLPreformatted">
    <w:name w:val="HTML Preformatted"/>
    <w:basedOn w:val="Normal"/>
    <w:link w:val="HTMLPreformattedChar"/>
    <w:uiPriority w:val="99"/>
    <w:semiHidden/>
    <w:unhideWhenUsed/>
    <w:rsid w:val="00CA1D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CA1DE4"/>
    <w:rPr>
      <w:rFonts w:ascii="Courier New" w:eastAsia="Times New Roman" w:hAnsi="Courier New" w:cs="Courier New"/>
      <w:sz w:val="20"/>
      <w:szCs w:val="20"/>
      <w:lang w:eastAsia="en-IE"/>
    </w:rPr>
  </w:style>
  <w:style w:type="paragraph" w:styleId="TOCHeading">
    <w:name w:val="TOC Heading"/>
    <w:basedOn w:val="Heading1"/>
    <w:next w:val="Normal"/>
    <w:uiPriority w:val="39"/>
    <w:unhideWhenUsed/>
    <w:qFormat/>
    <w:rsid w:val="004F343B"/>
    <w:pPr>
      <w:spacing w:before="240"/>
      <w:ind w:right="0"/>
      <w:jc w:val="left"/>
      <w:outlineLvl w:val="9"/>
    </w:pPr>
    <w:rPr>
      <w:rFonts w:asciiTheme="majorHAnsi" w:eastAsiaTheme="majorEastAsia" w:hAnsiTheme="majorHAnsi" w:cstheme="majorBidi"/>
      <w:color w:val="2F5496" w:themeColor="accent1" w:themeShade="BF"/>
      <w:sz w:val="32"/>
      <w:szCs w:val="32"/>
      <w:lang w:val="en-US" w:eastAsia="en-US"/>
    </w:rPr>
  </w:style>
  <w:style w:type="paragraph" w:styleId="TOC1">
    <w:name w:val="toc 1"/>
    <w:basedOn w:val="Normal"/>
    <w:next w:val="Normal"/>
    <w:autoRedefine/>
    <w:uiPriority w:val="39"/>
    <w:unhideWhenUsed/>
    <w:rsid w:val="004F343B"/>
    <w:pPr>
      <w:spacing w:after="100"/>
    </w:pPr>
  </w:style>
  <w:style w:type="paragraph" w:styleId="TOC2">
    <w:name w:val="toc 2"/>
    <w:basedOn w:val="Normal"/>
    <w:next w:val="Normal"/>
    <w:autoRedefine/>
    <w:uiPriority w:val="39"/>
    <w:unhideWhenUsed/>
    <w:rsid w:val="004F343B"/>
    <w:pPr>
      <w:spacing w:after="100"/>
      <w:ind w:left="220"/>
    </w:pPr>
  </w:style>
  <w:style w:type="paragraph" w:styleId="TableofFigures">
    <w:name w:val="table of figures"/>
    <w:basedOn w:val="Normal"/>
    <w:next w:val="Normal"/>
    <w:uiPriority w:val="99"/>
    <w:unhideWhenUsed/>
    <w:rsid w:val="004F343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541">
      <w:bodyDiv w:val="1"/>
      <w:marLeft w:val="0"/>
      <w:marRight w:val="0"/>
      <w:marTop w:val="0"/>
      <w:marBottom w:val="0"/>
      <w:divBdr>
        <w:top w:val="none" w:sz="0" w:space="0" w:color="auto"/>
        <w:left w:val="none" w:sz="0" w:space="0" w:color="auto"/>
        <w:bottom w:val="none" w:sz="0" w:space="0" w:color="auto"/>
        <w:right w:val="none" w:sz="0" w:space="0" w:color="auto"/>
      </w:divBdr>
      <w:divsChild>
        <w:div w:id="2081636457">
          <w:marLeft w:val="547"/>
          <w:marRight w:val="0"/>
          <w:marTop w:val="0"/>
          <w:marBottom w:val="0"/>
          <w:divBdr>
            <w:top w:val="none" w:sz="0" w:space="0" w:color="auto"/>
            <w:left w:val="none" w:sz="0" w:space="0" w:color="auto"/>
            <w:bottom w:val="none" w:sz="0" w:space="0" w:color="auto"/>
            <w:right w:val="none" w:sz="0" w:space="0" w:color="auto"/>
          </w:divBdr>
        </w:div>
      </w:divsChild>
    </w:div>
    <w:div w:id="288170203">
      <w:bodyDiv w:val="1"/>
      <w:marLeft w:val="0"/>
      <w:marRight w:val="0"/>
      <w:marTop w:val="0"/>
      <w:marBottom w:val="0"/>
      <w:divBdr>
        <w:top w:val="none" w:sz="0" w:space="0" w:color="auto"/>
        <w:left w:val="none" w:sz="0" w:space="0" w:color="auto"/>
        <w:bottom w:val="none" w:sz="0" w:space="0" w:color="auto"/>
        <w:right w:val="none" w:sz="0" w:space="0" w:color="auto"/>
      </w:divBdr>
      <w:divsChild>
        <w:div w:id="1854607018">
          <w:marLeft w:val="547"/>
          <w:marRight w:val="0"/>
          <w:marTop w:val="0"/>
          <w:marBottom w:val="0"/>
          <w:divBdr>
            <w:top w:val="none" w:sz="0" w:space="0" w:color="auto"/>
            <w:left w:val="none" w:sz="0" w:space="0" w:color="auto"/>
            <w:bottom w:val="none" w:sz="0" w:space="0" w:color="auto"/>
            <w:right w:val="none" w:sz="0" w:space="0" w:color="auto"/>
          </w:divBdr>
        </w:div>
      </w:divsChild>
    </w:div>
    <w:div w:id="327174982">
      <w:bodyDiv w:val="1"/>
      <w:marLeft w:val="0"/>
      <w:marRight w:val="0"/>
      <w:marTop w:val="0"/>
      <w:marBottom w:val="0"/>
      <w:divBdr>
        <w:top w:val="none" w:sz="0" w:space="0" w:color="auto"/>
        <w:left w:val="none" w:sz="0" w:space="0" w:color="auto"/>
        <w:bottom w:val="none" w:sz="0" w:space="0" w:color="auto"/>
        <w:right w:val="none" w:sz="0" w:space="0" w:color="auto"/>
      </w:divBdr>
      <w:divsChild>
        <w:div w:id="859439641">
          <w:marLeft w:val="547"/>
          <w:marRight w:val="0"/>
          <w:marTop w:val="0"/>
          <w:marBottom w:val="0"/>
          <w:divBdr>
            <w:top w:val="none" w:sz="0" w:space="0" w:color="auto"/>
            <w:left w:val="none" w:sz="0" w:space="0" w:color="auto"/>
            <w:bottom w:val="none" w:sz="0" w:space="0" w:color="auto"/>
            <w:right w:val="none" w:sz="0" w:space="0" w:color="auto"/>
          </w:divBdr>
        </w:div>
      </w:divsChild>
    </w:div>
    <w:div w:id="345442045">
      <w:bodyDiv w:val="1"/>
      <w:marLeft w:val="0"/>
      <w:marRight w:val="0"/>
      <w:marTop w:val="0"/>
      <w:marBottom w:val="0"/>
      <w:divBdr>
        <w:top w:val="none" w:sz="0" w:space="0" w:color="auto"/>
        <w:left w:val="none" w:sz="0" w:space="0" w:color="auto"/>
        <w:bottom w:val="none" w:sz="0" w:space="0" w:color="auto"/>
        <w:right w:val="none" w:sz="0" w:space="0" w:color="auto"/>
      </w:divBdr>
      <w:divsChild>
        <w:div w:id="1440107423">
          <w:marLeft w:val="749"/>
          <w:marRight w:val="0"/>
          <w:marTop w:val="100"/>
          <w:marBottom w:val="0"/>
          <w:divBdr>
            <w:top w:val="none" w:sz="0" w:space="0" w:color="auto"/>
            <w:left w:val="none" w:sz="0" w:space="0" w:color="auto"/>
            <w:bottom w:val="none" w:sz="0" w:space="0" w:color="auto"/>
            <w:right w:val="none" w:sz="0" w:space="0" w:color="auto"/>
          </w:divBdr>
        </w:div>
        <w:div w:id="875001810">
          <w:marLeft w:val="749"/>
          <w:marRight w:val="0"/>
          <w:marTop w:val="100"/>
          <w:marBottom w:val="0"/>
          <w:divBdr>
            <w:top w:val="none" w:sz="0" w:space="0" w:color="auto"/>
            <w:left w:val="none" w:sz="0" w:space="0" w:color="auto"/>
            <w:bottom w:val="none" w:sz="0" w:space="0" w:color="auto"/>
            <w:right w:val="none" w:sz="0" w:space="0" w:color="auto"/>
          </w:divBdr>
        </w:div>
        <w:div w:id="715619080">
          <w:marLeft w:val="749"/>
          <w:marRight w:val="0"/>
          <w:marTop w:val="100"/>
          <w:marBottom w:val="0"/>
          <w:divBdr>
            <w:top w:val="none" w:sz="0" w:space="0" w:color="auto"/>
            <w:left w:val="none" w:sz="0" w:space="0" w:color="auto"/>
            <w:bottom w:val="none" w:sz="0" w:space="0" w:color="auto"/>
            <w:right w:val="none" w:sz="0" w:space="0" w:color="auto"/>
          </w:divBdr>
        </w:div>
      </w:divsChild>
    </w:div>
    <w:div w:id="669715118">
      <w:bodyDiv w:val="1"/>
      <w:marLeft w:val="0"/>
      <w:marRight w:val="0"/>
      <w:marTop w:val="0"/>
      <w:marBottom w:val="0"/>
      <w:divBdr>
        <w:top w:val="none" w:sz="0" w:space="0" w:color="auto"/>
        <w:left w:val="none" w:sz="0" w:space="0" w:color="auto"/>
        <w:bottom w:val="none" w:sz="0" w:space="0" w:color="auto"/>
        <w:right w:val="none" w:sz="0" w:space="0" w:color="auto"/>
      </w:divBdr>
    </w:div>
    <w:div w:id="923955017">
      <w:bodyDiv w:val="1"/>
      <w:marLeft w:val="0"/>
      <w:marRight w:val="0"/>
      <w:marTop w:val="0"/>
      <w:marBottom w:val="0"/>
      <w:divBdr>
        <w:top w:val="none" w:sz="0" w:space="0" w:color="auto"/>
        <w:left w:val="none" w:sz="0" w:space="0" w:color="auto"/>
        <w:bottom w:val="none" w:sz="0" w:space="0" w:color="auto"/>
        <w:right w:val="none" w:sz="0" w:space="0" w:color="auto"/>
      </w:divBdr>
    </w:div>
    <w:div w:id="1054237312">
      <w:bodyDiv w:val="1"/>
      <w:marLeft w:val="0"/>
      <w:marRight w:val="0"/>
      <w:marTop w:val="0"/>
      <w:marBottom w:val="0"/>
      <w:divBdr>
        <w:top w:val="none" w:sz="0" w:space="0" w:color="auto"/>
        <w:left w:val="none" w:sz="0" w:space="0" w:color="auto"/>
        <w:bottom w:val="none" w:sz="0" w:space="0" w:color="auto"/>
        <w:right w:val="none" w:sz="0" w:space="0" w:color="auto"/>
      </w:divBdr>
    </w:div>
    <w:div w:id="1646399781">
      <w:bodyDiv w:val="1"/>
      <w:marLeft w:val="0"/>
      <w:marRight w:val="0"/>
      <w:marTop w:val="0"/>
      <w:marBottom w:val="0"/>
      <w:divBdr>
        <w:top w:val="none" w:sz="0" w:space="0" w:color="auto"/>
        <w:left w:val="none" w:sz="0" w:space="0" w:color="auto"/>
        <w:bottom w:val="none" w:sz="0" w:space="0" w:color="auto"/>
        <w:right w:val="none" w:sz="0" w:space="0" w:color="auto"/>
      </w:divBdr>
      <w:divsChild>
        <w:div w:id="2120295215">
          <w:marLeft w:val="0"/>
          <w:marRight w:val="0"/>
          <w:marTop w:val="0"/>
          <w:marBottom w:val="0"/>
          <w:divBdr>
            <w:top w:val="none" w:sz="0" w:space="0" w:color="auto"/>
            <w:left w:val="none" w:sz="0" w:space="0" w:color="auto"/>
            <w:bottom w:val="none" w:sz="0" w:space="0" w:color="auto"/>
            <w:right w:val="none" w:sz="0" w:space="0" w:color="auto"/>
          </w:divBdr>
        </w:div>
      </w:divsChild>
    </w:div>
    <w:div w:id="1662350771">
      <w:bodyDiv w:val="1"/>
      <w:marLeft w:val="0"/>
      <w:marRight w:val="0"/>
      <w:marTop w:val="0"/>
      <w:marBottom w:val="0"/>
      <w:divBdr>
        <w:top w:val="none" w:sz="0" w:space="0" w:color="auto"/>
        <w:left w:val="none" w:sz="0" w:space="0" w:color="auto"/>
        <w:bottom w:val="none" w:sz="0" w:space="0" w:color="auto"/>
        <w:right w:val="none" w:sz="0" w:space="0" w:color="auto"/>
      </w:divBdr>
    </w:div>
    <w:div w:id="21355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image" Target="media/image9.png"/><Relationship Id="rId39" Type="http://schemas.openxmlformats.org/officeDocument/2006/relationships/image" Target="media/image22.emf"/><Relationship Id="rId21" Type="http://schemas.openxmlformats.org/officeDocument/2006/relationships/image" Target="media/image4.emf"/><Relationship Id="rId34" Type="http://schemas.openxmlformats.org/officeDocument/2006/relationships/image" Target="media/image17.png"/><Relationship Id="rId42" Type="http://schemas.openxmlformats.org/officeDocument/2006/relationships/chart" Target="charts/chart3.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Layout" Target="diagrams/layout2.xml"/><Relationship Id="rId29" Type="http://schemas.openxmlformats.org/officeDocument/2006/relationships/image" Target="media/image12.png"/><Relationship Id="rId11" Type="http://schemas.openxmlformats.org/officeDocument/2006/relationships/diagramLayout" Target="diagrams/layout1.xml"/><Relationship Id="rId24" Type="http://schemas.openxmlformats.org/officeDocument/2006/relationships/image" Target="media/image7.emf"/><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chart" Target="charts/chart1.xm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image" Target="media/image6.emf"/><Relationship Id="rId28" Type="http://schemas.openxmlformats.org/officeDocument/2006/relationships/image" Target="media/image11.emf"/><Relationship Id="rId36" Type="http://schemas.openxmlformats.org/officeDocument/2006/relationships/image" Target="media/image19.png"/><Relationship Id="rId49" Type="http://schemas.microsoft.com/office/2020/10/relationships/intelligence" Target="intelligence2.xml"/><Relationship Id="rId10" Type="http://schemas.openxmlformats.org/officeDocument/2006/relationships/diagramData" Target="diagrams/data1.xml"/><Relationship Id="rId19" Type="http://schemas.microsoft.com/office/2007/relationships/diagramDrawing" Target="diagrams/drawing2.xml"/><Relationship Id="rId31" Type="http://schemas.openxmlformats.org/officeDocument/2006/relationships/image" Target="media/image14.png"/><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diagramDrawing" Target="diagrams/drawing1.xml"/><Relationship Id="rId22" Type="http://schemas.openxmlformats.org/officeDocument/2006/relationships/image" Target="media/image5.emf"/><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hyperlink" Target="mailto:sba2229@student.cct.ie" TargetMode="External"/><Relationship Id="rId48" Type="http://schemas.openxmlformats.org/officeDocument/2006/relationships/theme" Target="theme/theme1.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footer" Target="footer2.xml"/><Relationship Id="rId20" Type="http://schemas.openxmlformats.org/officeDocument/2006/relationships/image" Target="media/image3.emf"/><Relationship Id="rId41"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9c49cb972183112a/Documents%20OneDrive/06%20-%20CCT%20Masters%20in%20DA/Capstone%20-%202023/Capstone_Project_2023/Table%20of%20article%20comparisi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9c49cb972183112a/Documents%20OneDrive/06%20-%20CCT%20Masters%20in%20DA/Capstone%20-%202023/Capstone_Project_2023/Table%20of%20article%20comparisio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9c49cb972183112a/Documents%20OneDrive/06%20-%20CCT%20Masters%20in%20DA/Capstone%20-%202023/Capstone_Project_2023/Table%20of%20article%20comparision.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E"/>
              <a:t>Accuracy Results by Gender</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Table of article comparision.xlsx]Graphing the Results '!$C$4</c:f>
              <c:strCache>
                <c:ptCount val="1"/>
                <c:pt idx="0">
                  <c:v>Gender</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5:$B$9</c:f>
              <c:strCache>
                <c:ptCount val="5"/>
                <c:pt idx="0">
                  <c:v>Algorithm 1 - Logistic Regression</c:v>
                </c:pt>
                <c:pt idx="1">
                  <c:v>Algorithm 2 - Decision Tree</c:v>
                </c:pt>
                <c:pt idx="2">
                  <c:v>Algorithm 3 - Support Vector Machines (SVM)</c:v>
                </c:pt>
                <c:pt idx="3">
                  <c:v>Algorithm 4 - Random Forest </c:v>
                </c:pt>
                <c:pt idx="4">
                  <c:v>Algorithm5 - Multi-Layer Perceptron (MLP)</c:v>
                </c:pt>
              </c:strCache>
            </c:strRef>
          </c:cat>
          <c:val>
            <c:numRef>
              <c:f>'[Table of article comparision.xlsx]Graphing the Results '!$C$5:$C$9</c:f>
              <c:numCache>
                <c:formatCode>0.00%</c:formatCode>
                <c:ptCount val="5"/>
                <c:pt idx="0">
                  <c:v>0.62090000000000001</c:v>
                </c:pt>
                <c:pt idx="1">
                  <c:v>0.51948051948051899</c:v>
                </c:pt>
                <c:pt idx="2">
                  <c:v>0.57142899999999996</c:v>
                </c:pt>
                <c:pt idx="3">
                  <c:v>0.63636363636363602</c:v>
                </c:pt>
                <c:pt idx="4">
                  <c:v>0.57142859697341897</c:v>
                </c:pt>
              </c:numCache>
            </c:numRef>
          </c:val>
          <c:extLst>
            <c:ext xmlns:c16="http://schemas.microsoft.com/office/drawing/2014/chart" uri="{C3380CC4-5D6E-409C-BE32-E72D297353CC}">
              <c16:uniqueId val="{00000000-1C6F-46D9-B2D8-42F015F55FA5}"/>
            </c:ext>
          </c:extLst>
        </c:ser>
        <c:ser>
          <c:idx val="1"/>
          <c:order val="1"/>
          <c:tx>
            <c:strRef>
              <c:f>'[Table of article comparision.xlsx]Graphing the Results '!$D$4</c:f>
              <c:strCache>
                <c:ptCount val="1"/>
                <c:pt idx="0">
                  <c:v>Gender - test</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5:$B$9</c:f>
              <c:strCache>
                <c:ptCount val="5"/>
                <c:pt idx="0">
                  <c:v>Algorithm 1 - Logistic Regression</c:v>
                </c:pt>
                <c:pt idx="1">
                  <c:v>Algorithm 2 - Decision Tree</c:v>
                </c:pt>
                <c:pt idx="2">
                  <c:v>Algorithm 3 - Support Vector Machines (SVM)</c:v>
                </c:pt>
                <c:pt idx="3">
                  <c:v>Algorithm 4 - Random Forest </c:v>
                </c:pt>
                <c:pt idx="4">
                  <c:v>Algorithm5 - Multi-Layer Perceptron (MLP)</c:v>
                </c:pt>
              </c:strCache>
            </c:strRef>
          </c:cat>
          <c:val>
            <c:numRef>
              <c:f>'[Table of article comparision.xlsx]Graphing the Results '!$D$5:$D$9</c:f>
              <c:numCache>
                <c:formatCode>0.00%</c:formatCode>
                <c:ptCount val="5"/>
                <c:pt idx="0">
                  <c:v>0.793333333333333</c:v>
                </c:pt>
                <c:pt idx="1">
                  <c:v>0.793333333333333</c:v>
                </c:pt>
                <c:pt idx="2">
                  <c:v>0.206666666666666</c:v>
                </c:pt>
                <c:pt idx="3">
                  <c:v>0.793333333333333</c:v>
                </c:pt>
                <c:pt idx="4">
                  <c:v>0.79330000000000001</c:v>
                </c:pt>
              </c:numCache>
            </c:numRef>
          </c:val>
          <c:extLst>
            <c:ext xmlns:c16="http://schemas.microsoft.com/office/drawing/2014/chart" uri="{C3380CC4-5D6E-409C-BE32-E72D297353CC}">
              <c16:uniqueId val="{00000001-1C6F-46D9-B2D8-42F015F55FA5}"/>
            </c:ext>
          </c:extLst>
        </c:ser>
        <c:dLbls>
          <c:dLblPos val="outEnd"/>
          <c:showLegendKey val="0"/>
          <c:showVal val="1"/>
          <c:showCatName val="0"/>
          <c:showSerName val="0"/>
          <c:showPercent val="0"/>
          <c:showBubbleSize val="0"/>
        </c:dLbls>
        <c:gapWidth val="444"/>
        <c:overlap val="-90"/>
        <c:axId val="1184244640"/>
        <c:axId val="816155808"/>
      </c:barChart>
      <c:catAx>
        <c:axId val="11842446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816155808"/>
        <c:crosses val="autoZero"/>
        <c:auto val="1"/>
        <c:lblAlgn val="ctr"/>
        <c:lblOffset val="100"/>
        <c:noMultiLvlLbl val="0"/>
      </c:catAx>
      <c:valAx>
        <c:axId val="816155808"/>
        <c:scaling>
          <c:orientation val="minMax"/>
        </c:scaling>
        <c:delete val="1"/>
        <c:axPos val="l"/>
        <c:numFmt formatCode="0.00%" sourceLinked="1"/>
        <c:majorTickMark val="none"/>
        <c:minorTickMark val="none"/>
        <c:tickLblPos val="nextTo"/>
        <c:crossAx val="118424464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E"/>
              <a:t>Accuracy Results by Studied_Credits</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Table of article comparision.xlsx]Graphing the Results '!$C$16</c:f>
              <c:strCache>
                <c:ptCount val="1"/>
                <c:pt idx="0">
                  <c:v>Studied_Credit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17:$B$21</c:f>
              <c:strCache>
                <c:ptCount val="5"/>
                <c:pt idx="0">
                  <c:v>Algorithm 1 - Logistic Regression</c:v>
                </c:pt>
                <c:pt idx="1">
                  <c:v>Algorithm 2 - Decision Tree</c:v>
                </c:pt>
                <c:pt idx="2">
                  <c:v>Algorithm 3 - Support Vector Machines (SVM)</c:v>
                </c:pt>
                <c:pt idx="3">
                  <c:v>Algorithm 4 - Random Forest </c:v>
                </c:pt>
                <c:pt idx="4">
                  <c:v>Algorithm5 - Multi-Layer Perceptron (MLP)</c:v>
                </c:pt>
              </c:strCache>
            </c:strRef>
          </c:cat>
          <c:val>
            <c:numRef>
              <c:f>'[Table of article comparision.xlsx]Graphing the Results '!$C$17:$C$21</c:f>
              <c:numCache>
                <c:formatCode>0.00%</c:formatCode>
                <c:ptCount val="5"/>
                <c:pt idx="0">
                  <c:v>0.66990000000000005</c:v>
                </c:pt>
                <c:pt idx="1">
                  <c:v>0.70129870129870098</c:v>
                </c:pt>
                <c:pt idx="2">
                  <c:v>0.67532499999999995</c:v>
                </c:pt>
                <c:pt idx="3">
                  <c:v>0.70129870129870098</c:v>
                </c:pt>
                <c:pt idx="4">
                  <c:v>0</c:v>
                </c:pt>
              </c:numCache>
            </c:numRef>
          </c:val>
          <c:extLst>
            <c:ext xmlns:c16="http://schemas.microsoft.com/office/drawing/2014/chart" uri="{C3380CC4-5D6E-409C-BE32-E72D297353CC}">
              <c16:uniqueId val="{00000000-F043-4026-822D-2BBE2A751FEE}"/>
            </c:ext>
          </c:extLst>
        </c:ser>
        <c:ser>
          <c:idx val="1"/>
          <c:order val="1"/>
          <c:tx>
            <c:strRef>
              <c:f>'[Table of article comparision.xlsx]Graphing the Results '!$D$16</c:f>
              <c:strCache>
                <c:ptCount val="1"/>
                <c:pt idx="0">
                  <c:v>Studied_Credits - test</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17:$B$21</c:f>
              <c:strCache>
                <c:ptCount val="5"/>
                <c:pt idx="0">
                  <c:v>Algorithm 1 - Logistic Regression</c:v>
                </c:pt>
                <c:pt idx="1">
                  <c:v>Algorithm 2 - Decision Tree</c:v>
                </c:pt>
                <c:pt idx="2">
                  <c:v>Algorithm 3 - Support Vector Machines (SVM)</c:v>
                </c:pt>
                <c:pt idx="3">
                  <c:v>Algorithm 4 - Random Forest </c:v>
                </c:pt>
                <c:pt idx="4">
                  <c:v>Algorithm5 - Multi-Layer Perceptron (MLP)</c:v>
                </c:pt>
              </c:strCache>
            </c:strRef>
          </c:cat>
          <c:val>
            <c:numRef>
              <c:f>'[Table of article comparision.xlsx]Graphing the Results '!$D$17:$D$21</c:f>
              <c:numCache>
                <c:formatCode>0.00%</c:formatCode>
                <c:ptCount val="5"/>
                <c:pt idx="0">
                  <c:v>0.793333333333333</c:v>
                </c:pt>
                <c:pt idx="1">
                  <c:v>0.92</c:v>
                </c:pt>
                <c:pt idx="2">
                  <c:v>0.92</c:v>
                </c:pt>
                <c:pt idx="3">
                  <c:v>0.92</c:v>
                </c:pt>
                <c:pt idx="4">
                  <c:v>0</c:v>
                </c:pt>
              </c:numCache>
            </c:numRef>
          </c:val>
          <c:extLst>
            <c:ext xmlns:c16="http://schemas.microsoft.com/office/drawing/2014/chart" uri="{C3380CC4-5D6E-409C-BE32-E72D297353CC}">
              <c16:uniqueId val="{00000001-F043-4026-822D-2BBE2A751FEE}"/>
            </c:ext>
          </c:extLst>
        </c:ser>
        <c:dLbls>
          <c:dLblPos val="outEnd"/>
          <c:showLegendKey val="0"/>
          <c:showVal val="1"/>
          <c:showCatName val="0"/>
          <c:showSerName val="0"/>
          <c:showPercent val="0"/>
          <c:showBubbleSize val="0"/>
        </c:dLbls>
        <c:gapWidth val="444"/>
        <c:overlap val="-90"/>
        <c:axId val="1182609840"/>
        <c:axId val="696097760"/>
      </c:barChart>
      <c:catAx>
        <c:axId val="1182609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696097760"/>
        <c:crosses val="autoZero"/>
        <c:auto val="1"/>
        <c:lblAlgn val="ctr"/>
        <c:lblOffset val="100"/>
        <c:noMultiLvlLbl val="0"/>
      </c:catAx>
      <c:valAx>
        <c:axId val="696097760"/>
        <c:scaling>
          <c:orientation val="minMax"/>
        </c:scaling>
        <c:delete val="1"/>
        <c:axPos val="l"/>
        <c:numFmt formatCode="0.00%" sourceLinked="1"/>
        <c:majorTickMark val="none"/>
        <c:minorTickMark val="none"/>
        <c:tickLblPos val="nextTo"/>
        <c:crossAx val="1182609840"/>
        <c:crosses val="autoZero"/>
        <c:crossBetween val="between"/>
      </c:valAx>
      <c:spPr>
        <a:noFill/>
        <a:ln>
          <a:noFill/>
        </a:ln>
        <a:effectLst/>
      </c:spPr>
    </c:plotArea>
    <c:legend>
      <c:legendPos val="t"/>
      <c:layout>
        <c:manualLayout>
          <c:xMode val="edge"/>
          <c:yMode val="edge"/>
          <c:x val="0.2896913313917952"/>
          <c:y val="0.11356481481481481"/>
          <c:w val="0.43647627524820265"/>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E"/>
              <a:t>Accuracy Results by Tenure</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Table of article comparision.xlsx]Graphing the Results '!$C$28</c:f>
              <c:strCache>
                <c:ptCount val="1"/>
                <c:pt idx="0">
                  <c:v>Tenur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29:$B$33</c:f>
              <c:strCache>
                <c:ptCount val="5"/>
                <c:pt idx="0">
                  <c:v>Algorithm 1 - Logistic Regression</c:v>
                </c:pt>
                <c:pt idx="1">
                  <c:v>Algorithm 2 - Decision Tree</c:v>
                </c:pt>
                <c:pt idx="2">
                  <c:v>Algorithm 3 - Support Vector Machines (SVM)</c:v>
                </c:pt>
                <c:pt idx="3">
                  <c:v>Algorithm 4 - Random Forest </c:v>
                </c:pt>
                <c:pt idx="4">
                  <c:v>Algorithm 5 - Multi-Layer Perceptron (MLP)</c:v>
                </c:pt>
              </c:strCache>
            </c:strRef>
          </c:cat>
          <c:val>
            <c:numRef>
              <c:f>'[Table of article comparision.xlsx]Graphing the Results '!$C$29:$C$33</c:f>
              <c:numCache>
                <c:formatCode>0.00%</c:formatCode>
                <c:ptCount val="5"/>
                <c:pt idx="0">
                  <c:v>9.0909100000000007E-2</c:v>
                </c:pt>
                <c:pt idx="1">
                  <c:v>0.103896103896103</c:v>
                </c:pt>
                <c:pt idx="2">
                  <c:v>5.1948099999999997E-2</c:v>
                </c:pt>
                <c:pt idx="3">
                  <c:v>5.1948051948051903E-2</c:v>
                </c:pt>
                <c:pt idx="4">
                  <c:v>0.42857143282890298</c:v>
                </c:pt>
              </c:numCache>
            </c:numRef>
          </c:val>
          <c:extLst>
            <c:ext xmlns:c16="http://schemas.microsoft.com/office/drawing/2014/chart" uri="{C3380CC4-5D6E-409C-BE32-E72D297353CC}">
              <c16:uniqueId val="{00000000-2060-41E3-A596-E51513B83DCE}"/>
            </c:ext>
          </c:extLst>
        </c:ser>
        <c:ser>
          <c:idx val="1"/>
          <c:order val="1"/>
          <c:tx>
            <c:strRef>
              <c:f>'[Table of article comparision.xlsx]Graphing the Results '!$D$28</c:f>
              <c:strCache>
                <c:ptCount val="1"/>
                <c:pt idx="0">
                  <c:v>Tenure -test</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29:$B$33</c:f>
              <c:strCache>
                <c:ptCount val="5"/>
                <c:pt idx="0">
                  <c:v>Algorithm 1 - Logistic Regression</c:v>
                </c:pt>
                <c:pt idx="1">
                  <c:v>Algorithm 2 - Decision Tree</c:v>
                </c:pt>
                <c:pt idx="2">
                  <c:v>Algorithm 3 - Support Vector Machines (SVM)</c:v>
                </c:pt>
                <c:pt idx="3">
                  <c:v>Algorithm 4 - Random Forest </c:v>
                </c:pt>
                <c:pt idx="4">
                  <c:v>Algorithm 5 - Multi-Layer Perceptron (MLP)</c:v>
                </c:pt>
              </c:strCache>
            </c:strRef>
          </c:cat>
          <c:val>
            <c:numRef>
              <c:f>'[Table of article comparision.xlsx]Graphing the Results '!$D$29:$D$33</c:f>
              <c:numCache>
                <c:formatCode>0.00%</c:formatCode>
                <c:ptCount val="5"/>
                <c:pt idx="0">
                  <c:v>0</c:v>
                </c:pt>
                <c:pt idx="1">
                  <c:v>0.04</c:v>
                </c:pt>
                <c:pt idx="2">
                  <c:v>2.6666666666666599E-2</c:v>
                </c:pt>
                <c:pt idx="3">
                  <c:v>4.6666699999999998E-2</c:v>
                </c:pt>
                <c:pt idx="4">
                  <c:v>0.79330000000000001</c:v>
                </c:pt>
              </c:numCache>
            </c:numRef>
          </c:val>
          <c:extLst>
            <c:ext xmlns:c16="http://schemas.microsoft.com/office/drawing/2014/chart" uri="{C3380CC4-5D6E-409C-BE32-E72D297353CC}">
              <c16:uniqueId val="{00000001-2060-41E3-A596-E51513B83DCE}"/>
            </c:ext>
          </c:extLst>
        </c:ser>
        <c:dLbls>
          <c:dLblPos val="outEnd"/>
          <c:showLegendKey val="0"/>
          <c:showVal val="1"/>
          <c:showCatName val="0"/>
          <c:showSerName val="0"/>
          <c:showPercent val="0"/>
          <c:showBubbleSize val="0"/>
        </c:dLbls>
        <c:gapWidth val="444"/>
        <c:overlap val="-90"/>
        <c:axId val="1309770048"/>
        <c:axId val="1351453008"/>
      </c:barChart>
      <c:catAx>
        <c:axId val="13097700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351453008"/>
        <c:crosses val="autoZero"/>
        <c:auto val="1"/>
        <c:lblAlgn val="ctr"/>
        <c:lblOffset val="100"/>
        <c:noMultiLvlLbl val="0"/>
      </c:catAx>
      <c:valAx>
        <c:axId val="1351453008"/>
        <c:scaling>
          <c:orientation val="minMax"/>
        </c:scaling>
        <c:delete val="1"/>
        <c:axPos val="l"/>
        <c:numFmt formatCode="0.00%" sourceLinked="1"/>
        <c:majorTickMark val="none"/>
        <c:minorTickMark val="none"/>
        <c:tickLblPos val="nextTo"/>
        <c:crossAx val="130977004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457EAFB-F0B2-4AAF-81EB-F83CE334E5E7}"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IE"/>
        </a:p>
      </dgm:t>
    </dgm:pt>
    <dgm:pt modelId="{D247A61E-92A4-45A6-A37B-874DC07B89BD}">
      <dgm:prSet phldrT="[Text]"/>
      <dgm:spPr/>
      <dgm:t>
        <a:bodyPr/>
        <a:lstStyle/>
        <a:p>
          <a:r>
            <a:rPr lang="en-IE"/>
            <a:t>Basic Libraries for data analysis</a:t>
          </a:r>
        </a:p>
      </dgm:t>
    </dgm:pt>
    <dgm:pt modelId="{E0C7470F-C379-4872-802F-A9F82C3D2A03}" type="parTrans" cxnId="{6808CC74-2574-4FDE-A89E-945E52EB5101}">
      <dgm:prSet/>
      <dgm:spPr/>
      <dgm:t>
        <a:bodyPr/>
        <a:lstStyle/>
        <a:p>
          <a:endParaRPr lang="en-IE"/>
        </a:p>
      </dgm:t>
    </dgm:pt>
    <dgm:pt modelId="{C1D59BF5-8A44-43B5-8AFE-68318CCFBDB0}" type="sibTrans" cxnId="{6808CC74-2574-4FDE-A89E-945E52EB5101}">
      <dgm:prSet/>
      <dgm:spPr/>
      <dgm:t>
        <a:bodyPr/>
        <a:lstStyle/>
        <a:p>
          <a:endParaRPr lang="en-IE"/>
        </a:p>
      </dgm:t>
    </dgm:pt>
    <dgm:pt modelId="{DD14B14D-58CE-47CD-9C4D-7155454F7DCB}">
      <dgm:prSet phldrT="[Text]"/>
      <dgm:spPr/>
      <dgm:t>
        <a:bodyPr/>
        <a:lstStyle/>
        <a:p>
          <a:r>
            <a:rPr lang="en-IE"/>
            <a:t>Pandas</a:t>
          </a:r>
        </a:p>
      </dgm:t>
    </dgm:pt>
    <dgm:pt modelId="{A397B728-1A81-47ED-9448-BB7CDA12A284}" type="parTrans" cxnId="{4DC8EE29-E27D-4ECD-97C9-18B445326DB0}">
      <dgm:prSet/>
      <dgm:spPr/>
      <dgm:t>
        <a:bodyPr/>
        <a:lstStyle/>
        <a:p>
          <a:endParaRPr lang="en-IE"/>
        </a:p>
      </dgm:t>
    </dgm:pt>
    <dgm:pt modelId="{C6FE12C7-08C8-4FE2-9D43-9962719ED9BE}" type="sibTrans" cxnId="{4DC8EE29-E27D-4ECD-97C9-18B445326DB0}">
      <dgm:prSet/>
      <dgm:spPr/>
      <dgm:t>
        <a:bodyPr/>
        <a:lstStyle/>
        <a:p>
          <a:endParaRPr lang="en-IE"/>
        </a:p>
      </dgm:t>
    </dgm:pt>
    <dgm:pt modelId="{5288D96C-5AB8-4EAE-B864-958DB9191540}">
      <dgm:prSet phldrT="[Text]"/>
      <dgm:spPr/>
      <dgm:t>
        <a:bodyPr/>
        <a:lstStyle/>
        <a:p>
          <a:r>
            <a:rPr lang="en-IE"/>
            <a:t>NumPy</a:t>
          </a:r>
        </a:p>
      </dgm:t>
    </dgm:pt>
    <dgm:pt modelId="{52E953FA-4DA4-4288-B29B-426C802A109D}" type="parTrans" cxnId="{D8CC8803-4150-49A7-8333-C14D45C83669}">
      <dgm:prSet/>
      <dgm:spPr/>
      <dgm:t>
        <a:bodyPr/>
        <a:lstStyle/>
        <a:p>
          <a:endParaRPr lang="en-IE"/>
        </a:p>
      </dgm:t>
    </dgm:pt>
    <dgm:pt modelId="{8801F0CF-1B05-4893-A937-3EA41C8C34F1}" type="sibTrans" cxnId="{D8CC8803-4150-49A7-8333-C14D45C83669}">
      <dgm:prSet/>
      <dgm:spPr/>
      <dgm:t>
        <a:bodyPr/>
        <a:lstStyle/>
        <a:p>
          <a:endParaRPr lang="en-IE"/>
        </a:p>
      </dgm:t>
    </dgm:pt>
    <dgm:pt modelId="{FF64DEFC-FF52-410D-9917-EE000B708906}">
      <dgm:prSet phldrT="[Text]"/>
      <dgm:spPr/>
      <dgm:t>
        <a:bodyPr/>
        <a:lstStyle/>
        <a:p>
          <a:r>
            <a:rPr lang="en-IE"/>
            <a:t>Data Visualisations</a:t>
          </a:r>
        </a:p>
      </dgm:t>
    </dgm:pt>
    <dgm:pt modelId="{B96A42CF-9CEA-44C6-92A4-21168DA86DD4}" type="parTrans" cxnId="{FEA6605C-C3DA-4C62-907E-F350AD7C2773}">
      <dgm:prSet/>
      <dgm:spPr/>
      <dgm:t>
        <a:bodyPr/>
        <a:lstStyle/>
        <a:p>
          <a:endParaRPr lang="en-IE"/>
        </a:p>
      </dgm:t>
    </dgm:pt>
    <dgm:pt modelId="{B2857D25-7E3B-4448-B632-A15BDECC78BF}" type="sibTrans" cxnId="{FEA6605C-C3DA-4C62-907E-F350AD7C2773}">
      <dgm:prSet/>
      <dgm:spPr/>
      <dgm:t>
        <a:bodyPr/>
        <a:lstStyle/>
        <a:p>
          <a:endParaRPr lang="en-IE"/>
        </a:p>
      </dgm:t>
    </dgm:pt>
    <dgm:pt modelId="{4B34B037-F059-4DD7-864B-CB11F0176FEC}">
      <dgm:prSet phldrT="[Text]"/>
      <dgm:spPr/>
      <dgm:t>
        <a:bodyPr/>
        <a:lstStyle/>
        <a:p>
          <a:r>
            <a:rPr lang="en-IE"/>
            <a:t>Matplotlib</a:t>
          </a:r>
        </a:p>
      </dgm:t>
    </dgm:pt>
    <dgm:pt modelId="{613FD77E-B5F8-4A45-B937-779F36852723}" type="parTrans" cxnId="{F660D692-D27D-43BA-82C4-08919E7F57DC}">
      <dgm:prSet/>
      <dgm:spPr/>
      <dgm:t>
        <a:bodyPr/>
        <a:lstStyle/>
        <a:p>
          <a:endParaRPr lang="en-IE"/>
        </a:p>
      </dgm:t>
    </dgm:pt>
    <dgm:pt modelId="{C74E3860-9CBD-4E8C-8832-7C992FE4D1E9}" type="sibTrans" cxnId="{F660D692-D27D-43BA-82C4-08919E7F57DC}">
      <dgm:prSet/>
      <dgm:spPr/>
      <dgm:t>
        <a:bodyPr/>
        <a:lstStyle/>
        <a:p>
          <a:endParaRPr lang="en-IE"/>
        </a:p>
      </dgm:t>
    </dgm:pt>
    <dgm:pt modelId="{FB47DAB1-D8A9-49AD-8B8C-DBC8B0635C36}">
      <dgm:prSet phldrT="[Text]"/>
      <dgm:spPr/>
      <dgm:t>
        <a:bodyPr/>
        <a:lstStyle/>
        <a:p>
          <a:r>
            <a:rPr lang="en-IE"/>
            <a:t>seaborn</a:t>
          </a:r>
        </a:p>
      </dgm:t>
    </dgm:pt>
    <dgm:pt modelId="{552B43CE-D049-468E-8D82-FBCE7E7CA143}" type="parTrans" cxnId="{24529804-EA58-44B6-A481-5E724C712846}">
      <dgm:prSet/>
      <dgm:spPr/>
      <dgm:t>
        <a:bodyPr/>
        <a:lstStyle/>
        <a:p>
          <a:endParaRPr lang="en-IE"/>
        </a:p>
      </dgm:t>
    </dgm:pt>
    <dgm:pt modelId="{9E31D090-D9F8-4748-9EF4-871C5925172F}" type="sibTrans" cxnId="{24529804-EA58-44B6-A481-5E724C712846}">
      <dgm:prSet/>
      <dgm:spPr/>
      <dgm:t>
        <a:bodyPr/>
        <a:lstStyle/>
        <a:p>
          <a:endParaRPr lang="en-IE"/>
        </a:p>
      </dgm:t>
    </dgm:pt>
    <dgm:pt modelId="{1B58962C-D06B-4C6F-83B9-3DFE9923944B}">
      <dgm:prSet phldrT="[Text]"/>
      <dgm:spPr/>
      <dgm:t>
        <a:bodyPr/>
        <a:lstStyle/>
        <a:p>
          <a:r>
            <a:rPr lang="en-IE"/>
            <a:t>Machine Learning</a:t>
          </a:r>
        </a:p>
      </dgm:t>
    </dgm:pt>
    <dgm:pt modelId="{30741D67-734C-4B4F-84CB-8F627C2536CC}" type="parTrans" cxnId="{136F0A2A-A812-45F1-A25D-A718176FC8B6}">
      <dgm:prSet/>
      <dgm:spPr/>
      <dgm:t>
        <a:bodyPr/>
        <a:lstStyle/>
        <a:p>
          <a:endParaRPr lang="en-IE"/>
        </a:p>
      </dgm:t>
    </dgm:pt>
    <dgm:pt modelId="{07939115-E68C-4536-9717-D3BDBE0C7094}" type="sibTrans" cxnId="{136F0A2A-A812-45F1-A25D-A718176FC8B6}">
      <dgm:prSet/>
      <dgm:spPr/>
      <dgm:t>
        <a:bodyPr/>
        <a:lstStyle/>
        <a:p>
          <a:endParaRPr lang="en-IE"/>
        </a:p>
      </dgm:t>
    </dgm:pt>
    <dgm:pt modelId="{D51E8262-F3C6-4EF7-ABC6-0BAA6A063CA7}">
      <dgm:prSet phldrT="[Text]"/>
      <dgm:spPr/>
      <dgm:t>
        <a:bodyPr/>
        <a:lstStyle/>
        <a:p>
          <a:r>
            <a:rPr lang="en-IE"/>
            <a:t>SciPy</a:t>
          </a:r>
        </a:p>
      </dgm:t>
    </dgm:pt>
    <dgm:pt modelId="{8433CC32-1262-4FFC-866E-D9101C22806C}" type="parTrans" cxnId="{842DE3F6-2E88-4F75-876D-75C0593C778B}">
      <dgm:prSet/>
      <dgm:spPr/>
      <dgm:t>
        <a:bodyPr/>
        <a:lstStyle/>
        <a:p>
          <a:endParaRPr lang="en-IE"/>
        </a:p>
      </dgm:t>
    </dgm:pt>
    <dgm:pt modelId="{DAD9EA5F-ADB4-4351-9393-25EABB762B14}" type="sibTrans" cxnId="{842DE3F6-2E88-4F75-876D-75C0593C778B}">
      <dgm:prSet/>
      <dgm:spPr/>
      <dgm:t>
        <a:bodyPr/>
        <a:lstStyle/>
        <a:p>
          <a:endParaRPr lang="en-IE"/>
        </a:p>
      </dgm:t>
    </dgm:pt>
    <dgm:pt modelId="{09132E5E-3080-4937-8DAB-DF1F43BDB5C3}">
      <dgm:prSet phldrT="[Text]"/>
      <dgm:spPr/>
      <dgm:t>
        <a:bodyPr/>
        <a:lstStyle/>
        <a:p>
          <a:r>
            <a:rPr lang="en-IE"/>
            <a:t>sci-kit learn</a:t>
          </a:r>
        </a:p>
      </dgm:t>
    </dgm:pt>
    <dgm:pt modelId="{76A35A64-7065-43DC-BB5A-060EE3247EE3}" type="parTrans" cxnId="{5E4B717F-1F41-4C39-B564-85FC2CEF689D}">
      <dgm:prSet/>
      <dgm:spPr/>
      <dgm:t>
        <a:bodyPr/>
        <a:lstStyle/>
        <a:p>
          <a:endParaRPr lang="en-IE"/>
        </a:p>
      </dgm:t>
    </dgm:pt>
    <dgm:pt modelId="{A0014153-7B08-4C56-8B46-3CECE2C6CB44}" type="sibTrans" cxnId="{5E4B717F-1F41-4C39-B564-85FC2CEF689D}">
      <dgm:prSet/>
      <dgm:spPr/>
      <dgm:t>
        <a:bodyPr/>
        <a:lstStyle/>
        <a:p>
          <a:endParaRPr lang="en-IE"/>
        </a:p>
      </dgm:t>
    </dgm:pt>
    <dgm:pt modelId="{7F699D16-1416-4DE1-B6C7-5A8B7512CA39}">
      <dgm:prSet phldrT="[Text]"/>
      <dgm:spPr/>
      <dgm:t>
        <a:bodyPr/>
        <a:lstStyle/>
        <a:p>
          <a:r>
            <a:rPr lang="en-IE"/>
            <a:t>keras</a:t>
          </a:r>
        </a:p>
      </dgm:t>
    </dgm:pt>
    <dgm:pt modelId="{CB401FA8-E812-46F5-8630-728B380FFC1C}" type="parTrans" cxnId="{6A4FEE7F-5AF9-440C-B59C-756ED9215332}">
      <dgm:prSet/>
      <dgm:spPr/>
      <dgm:t>
        <a:bodyPr/>
        <a:lstStyle/>
        <a:p>
          <a:endParaRPr lang="en-IE"/>
        </a:p>
      </dgm:t>
    </dgm:pt>
    <dgm:pt modelId="{FACD2770-86B3-4D53-B7DA-7445330CC011}" type="sibTrans" cxnId="{6A4FEE7F-5AF9-440C-B59C-756ED9215332}">
      <dgm:prSet/>
      <dgm:spPr/>
      <dgm:t>
        <a:bodyPr/>
        <a:lstStyle/>
        <a:p>
          <a:endParaRPr lang="en-IE"/>
        </a:p>
      </dgm:t>
    </dgm:pt>
    <dgm:pt modelId="{1F5D6349-D3E1-41F2-87B9-6B6CF201757A}" type="pres">
      <dgm:prSet presAssocID="{1457EAFB-F0B2-4AAF-81EB-F83CE334E5E7}" presName="Name0" presStyleCnt="0">
        <dgm:presLayoutVars>
          <dgm:dir/>
          <dgm:animLvl val="lvl"/>
          <dgm:resizeHandles val="exact"/>
        </dgm:presLayoutVars>
      </dgm:prSet>
      <dgm:spPr/>
    </dgm:pt>
    <dgm:pt modelId="{D468941D-FA51-463E-8B2D-D7EAC2B30229}" type="pres">
      <dgm:prSet presAssocID="{D247A61E-92A4-45A6-A37B-874DC07B89BD}" presName="composite" presStyleCnt="0"/>
      <dgm:spPr/>
    </dgm:pt>
    <dgm:pt modelId="{6F1D301B-EFF7-4978-B74B-9CDB1C4C2584}" type="pres">
      <dgm:prSet presAssocID="{D247A61E-92A4-45A6-A37B-874DC07B89BD}" presName="parTx" presStyleLbl="alignNode1" presStyleIdx="0" presStyleCnt="3">
        <dgm:presLayoutVars>
          <dgm:chMax val="0"/>
          <dgm:chPref val="0"/>
          <dgm:bulletEnabled val="1"/>
        </dgm:presLayoutVars>
      </dgm:prSet>
      <dgm:spPr/>
    </dgm:pt>
    <dgm:pt modelId="{C15A8A74-4656-439E-8C63-297B635A19A7}" type="pres">
      <dgm:prSet presAssocID="{D247A61E-92A4-45A6-A37B-874DC07B89BD}" presName="desTx" presStyleLbl="alignAccFollowNode1" presStyleIdx="0" presStyleCnt="3">
        <dgm:presLayoutVars>
          <dgm:bulletEnabled val="1"/>
        </dgm:presLayoutVars>
      </dgm:prSet>
      <dgm:spPr/>
    </dgm:pt>
    <dgm:pt modelId="{C7E82E19-0585-4E80-A3F2-402EF920B814}" type="pres">
      <dgm:prSet presAssocID="{C1D59BF5-8A44-43B5-8AFE-68318CCFBDB0}" presName="space" presStyleCnt="0"/>
      <dgm:spPr/>
    </dgm:pt>
    <dgm:pt modelId="{5578DF78-86F4-48DB-B68D-A5392A8FE5FE}" type="pres">
      <dgm:prSet presAssocID="{FF64DEFC-FF52-410D-9917-EE000B708906}" presName="composite" presStyleCnt="0"/>
      <dgm:spPr/>
    </dgm:pt>
    <dgm:pt modelId="{59551D68-98D2-434D-B160-DAFF8BD8F660}" type="pres">
      <dgm:prSet presAssocID="{FF64DEFC-FF52-410D-9917-EE000B708906}" presName="parTx" presStyleLbl="alignNode1" presStyleIdx="1" presStyleCnt="3">
        <dgm:presLayoutVars>
          <dgm:chMax val="0"/>
          <dgm:chPref val="0"/>
          <dgm:bulletEnabled val="1"/>
        </dgm:presLayoutVars>
      </dgm:prSet>
      <dgm:spPr/>
    </dgm:pt>
    <dgm:pt modelId="{DC4F159C-6FAA-4F23-A3BD-FC6264A399B3}" type="pres">
      <dgm:prSet presAssocID="{FF64DEFC-FF52-410D-9917-EE000B708906}" presName="desTx" presStyleLbl="alignAccFollowNode1" presStyleIdx="1" presStyleCnt="3">
        <dgm:presLayoutVars>
          <dgm:bulletEnabled val="1"/>
        </dgm:presLayoutVars>
      </dgm:prSet>
      <dgm:spPr/>
    </dgm:pt>
    <dgm:pt modelId="{76A37D9F-0F31-44A5-ACB9-665F11DCC6F4}" type="pres">
      <dgm:prSet presAssocID="{B2857D25-7E3B-4448-B632-A15BDECC78BF}" presName="space" presStyleCnt="0"/>
      <dgm:spPr/>
    </dgm:pt>
    <dgm:pt modelId="{4CF47E3B-5E34-4EA3-AF01-D0AF5A080B4D}" type="pres">
      <dgm:prSet presAssocID="{1B58962C-D06B-4C6F-83B9-3DFE9923944B}" presName="composite" presStyleCnt="0"/>
      <dgm:spPr/>
    </dgm:pt>
    <dgm:pt modelId="{81F87AC5-8A80-42C3-8390-4ACAA1F363F2}" type="pres">
      <dgm:prSet presAssocID="{1B58962C-D06B-4C6F-83B9-3DFE9923944B}" presName="parTx" presStyleLbl="alignNode1" presStyleIdx="2" presStyleCnt="3">
        <dgm:presLayoutVars>
          <dgm:chMax val="0"/>
          <dgm:chPref val="0"/>
          <dgm:bulletEnabled val="1"/>
        </dgm:presLayoutVars>
      </dgm:prSet>
      <dgm:spPr/>
    </dgm:pt>
    <dgm:pt modelId="{4B04DC99-8E6F-4404-AABD-B75DF2C5149E}" type="pres">
      <dgm:prSet presAssocID="{1B58962C-D06B-4C6F-83B9-3DFE9923944B}" presName="desTx" presStyleLbl="alignAccFollowNode1" presStyleIdx="2" presStyleCnt="3">
        <dgm:presLayoutVars>
          <dgm:bulletEnabled val="1"/>
        </dgm:presLayoutVars>
      </dgm:prSet>
      <dgm:spPr/>
    </dgm:pt>
  </dgm:ptLst>
  <dgm:cxnLst>
    <dgm:cxn modelId="{D8CC8803-4150-49A7-8333-C14D45C83669}" srcId="{D247A61E-92A4-45A6-A37B-874DC07B89BD}" destId="{5288D96C-5AB8-4EAE-B864-958DB9191540}" srcOrd="1" destOrd="0" parTransId="{52E953FA-4DA4-4288-B29B-426C802A109D}" sibTransId="{8801F0CF-1B05-4893-A937-3EA41C8C34F1}"/>
    <dgm:cxn modelId="{24529804-EA58-44B6-A481-5E724C712846}" srcId="{FF64DEFC-FF52-410D-9917-EE000B708906}" destId="{FB47DAB1-D8A9-49AD-8B8C-DBC8B0635C36}" srcOrd="1" destOrd="0" parTransId="{552B43CE-D049-468E-8D82-FBCE7E7CA143}" sibTransId="{9E31D090-D9F8-4748-9EF4-871C5925172F}"/>
    <dgm:cxn modelId="{F832B80C-0D76-449C-8F9D-2E1EC29BDB9A}" type="presOf" srcId="{5288D96C-5AB8-4EAE-B864-958DB9191540}" destId="{C15A8A74-4656-439E-8C63-297B635A19A7}" srcOrd="0" destOrd="1" presId="urn:microsoft.com/office/officeart/2005/8/layout/hList1"/>
    <dgm:cxn modelId="{27EF9217-AB86-4046-8ED5-BE65644E208D}" type="presOf" srcId="{D247A61E-92A4-45A6-A37B-874DC07B89BD}" destId="{6F1D301B-EFF7-4978-B74B-9CDB1C4C2584}" srcOrd="0" destOrd="0" presId="urn:microsoft.com/office/officeart/2005/8/layout/hList1"/>
    <dgm:cxn modelId="{BEABE426-1F01-4F5B-BD09-ED0271CC4268}" type="presOf" srcId="{DD14B14D-58CE-47CD-9C4D-7155454F7DCB}" destId="{C15A8A74-4656-439E-8C63-297B635A19A7}" srcOrd="0" destOrd="0" presId="urn:microsoft.com/office/officeart/2005/8/layout/hList1"/>
    <dgm:cxn modelId="{4DC8EE29-E27D-4ECD-97C9-18B445326DB0}" srcId="{D247A61E-92A4-45A6-A37B-874DC07B89BD}" destId="{DD14B14D-58CE-47CD-9C4D-7155454F7DCB}" srcOrd="0" destOrd="0" parTransId="{A397B728-1A81-47ED-9448-BB7CDA12A284}" sibTransId="{C6FE12C7-08C8-4FE2-9D43-9962719ED9BE}"/>
    <dgm:cxn modelId="{136F0A2A-A812-45F1-A25D-A718176FC8B6}" srcId="{1457EAFB-F0B2-4AAF-81EB-F83CE334E5E7}" destId="{1B58962C-D06B-4C6F-83B9-3DFE9923944B}" srcOrd="2" destOrd="0" parTransId="{30741D67-734C-4B4F-84CB-8F627C2536CC}" sibTransId="{07939115-E68C-4536-9717-D3BDBE0C7094}"/>
    <dgm:cxn modelId="{FEA6605C-C3DA-4C62-907E-F350AD7C2773}" srcId="{1457EAFB-F0B2-4AAF-81EB-F83CE334E5E7}" destId="{FF64DEFC-FF52-410D-9917-EE000B708906}" srcOrd="1" destOrd="0" parTransId="{B96A42CF-9CEA-44C6-92A4-21168DA86DD4}" sibTransId="{B2857D25-7E3B-4448-B632-A15BDECC78BF}"/>
    <dgm:cxn modelId="{3B137E45-0958-466E-A29D-B0A86021B797}" type="presOf" srcId="{7F699D16-1416-4DE1-B6C7-5A8B7512CA39}" destId="{4B04DC99-8E6F-4404-AABD-B75DF2C5149E}" srcOrd="0" destOrd="1" presId="urn:microsoft.com/office/officeart/2005/8/layout/hList1"/>
    <dgm:cxn modelId="{6240E453-A423-4F37-9826-0400FFD290BB}" type="presOf" srcId="{FB47DAB1-D8A9-49AD-8B8C-DBC8B0635C36}" destId="{DC4F159C-6FAA-4F23-A3BD-FC6264A399B3}" srcOrd="0" destOrd="1" presId="urn:microsoft.com/office/officeart/2005/8/layout/hList1"/>
    <dgm:cxn modelId="{6808CC74-2574-4FDE-A89E-945E52EB5101}" srcId="{1457EAFB-F0B2-4AAF-81EB-F83CE334E5E7}" destId="{D247A61E-92A4-45A6-A37B-874DC07B89BD}" srcOrd="0" destOrd="0" parTransId="{E0C7470F-C379-4872-802F-A9F82C3D2A03}" sibTransId="{C1D59BF5-8A44-43B5-8AFE-68318CCFBDB0}"/>
    <dgm:cxn modelId="{5E4B717F-1F41-4C39-B564-85FC2CEF689D}" srcId="{1B58962C-D06B-4C6F-83B9-3DFE9923944B}" destId="{09132E5E-3080-4937-8DAB-DF1F43BDB5C3}" srcOrd="0" destOrd="0" parTransId="{76A35A64-7065-43DC-BB5A-060EE3247EE3}" sibTransId="{A0014153-7B08-4C56-8B46-3CECE2C6CB44}"/>
    <dgm:cxn modelId="{6A4FEE7F-5AF9-440C-B59C-756ED9215332}" srcId="{1B58962C-D06B-4C6F-83B9-3DFE9923944B}" destId="{7F699D16-1416-4DE1-B6C7-5A8B7512CA39}" srcOrd="1" destOrd="0" parTransId="{CB401FA8-E812-46F5-8630-728B380FFC1C}" sibTransId="{FACD2770-86B3-4D53-B7DA-7445330CC011}"/>
    <dgm:cxn modelId="{F660D692-D27D-43BA-82C4-08919E7F57DC}" srcId="{FF64DEFC-FF52-410D-9917-EE000B708906}" destId="{4B34B037-F059-4DD7-864B-CB11F0176FEC}" srcOrd="0" destOrd="0" parTransId="{613FD77E-B5F8-4A45-B937-779F36852723}" sibTransId="{C74E3860-9CBD-4E8C-8832-7C992FE4D1E9}"/>
    <dgm:cxn modelId="{EB92C0A8-0D63-4B82-9B53-EE170C61EA60}" type="presOf" srcId="{D51E8262-F3C6-4EF7-ABC6-0BAA6A063CA7}" destId="{C15A8A74-4656-439E-8C63-297B635A19A7}" srcOrd="0" destOrd="2" presId="urn:microsoft.com/office/officeart/2005/8/layout/hList1"/>
    <dgm:cxn modelId="{418997C3-B318-4CEF-92E8-5ECB6561C198}" type="presOf" srcId="{4B34B037-F059-4DD7-864B-CB11F0176FEC}" destId="{DC4F159C-6FAA-4F23-A3BD-FC6264A399B3}" srcOrd="0" destOrd="0" presId="urn:microsoft.com/office/officeart/2005/8/layout/hList1"/>
    <dgm:cxn modelId="{142BE1CA-7552-46F3-9174-A2B706371794}" type="presOf" srcId="{1457EAFB-F0B2-4AAF-81EB-F83CE334E5E7}" destId="{1F5D6349-D3E1-41F2-87B9-6B6CF201757A}" srcOrd="0" destOrd="0" presId="urn:microsoft.com/office/officeart/2005/8/layout/hList1"/>
    <dgm:cxn modelId="{E37FFEDA-9526-448A-9847-44A5761BA7FD}" type="presOf" srcId="{09132E5E-3080-4937-8DAB-DF1F43BDB5C3}" destId="{4B04DC99-8E6F-4404-AABD-B75DF2C5149E}" srcOrd="0" destOrd="0" presId="urn:microsoft.com/office/officeart/2005/8/layout/hList1"/>
    <dgm:cxn modelId="{F5BC16E3-C9E9-46FB-9476-05930E7B33EC}" type="presOf" srcId="{FF64DEFC-FF52-410D-9917-EE000B708906}" destId="{59551D68-98D2-434D-B160-DAFF8BD8F660}" srcOrd="0" destOrd="0" presId="urn:microsoft.com/office/officeart/2005/8/layout/hList1"/>
    <dgm:cxn modelId="{3B438AEA-93A8-471B-92F2-4E1E57D0B376}" type="presOf" srcId="{1B58962C-D06B-4C6F-83B9-3DFE9923944B}" destId="{81F87AC5-8A80-42C3-8390-4ACAA1F363F2}" srcOrd="0" destOrd="0" presId="urn:microsoft.com/office/officeart/2005/8/layout/hList1"/>
    <dgm:cxn modelId="{842DE3F6-2E88-4F75-876D-75C0593C778B}" srcId="{D247A61E-92A4-45A6-A37B-874DC07B89BD}" destId="{D51E8262-F3C6-4EF7-ABC6-0BAA6A063CA7}" srcOrd="2" destOrd="0" parTransId="{8433CC32-1262-4FFC-866E-D9101C22806C}" sibTransId="{DAD9EA5F-ADB4-4351-9393-25EABB762B14}"/>
    <dgm:cxn modelId="{CF2AFC72-6E94-4E51-B331-BE8A48E9C69E}" type="presParOf" srcId="{1F5D6349-D3E1-41F2-87B9-6B6CF201757A}" destId="{D468941D-FA51-463E-8B2D-D7EAC2B30229}" srcOrd="0" destOrd="0" presId="urn:microsoft.com/office/officeart/2005/8/layout/hList1"/>
    <dgm:cxn modelId="{CD85476B-FDD3-47D3-A339-969960E2AE71}" type="presParOf" srcId="{D468941D-FA51-463E-8B2D-D7EAC2B30229}" destId="{6F1D301B-EFF7-4978-B74B-9CDB1C4C2584}" srcOrd="0" destOrd="0" presId="urn:microsoft.com/office/officeart/2005/8/layout/hList1"/>
    <dgm:cxn modelId="{BF58BCBE-6C7E-4D2F-B860-162DA717F861}" type="presParOf" srcId="{D468941D-FA51-463E-8B2D-D7EAC2B30229}" destId="{C15A8A74-4656-439E-8C63-297B635A19A7}" srcOrd="1" destOrd="0" presId="urn:microsoft.com/office/officeart/2005/8/layout/hList1"/>
    <dgm:cxn modelId="{1B4D7919-217F-4A61-AF53-C06F86C96841}" type="presParOf" srcId="{1F5D6349-D3E1-41F2-87B9-6B6CF201757A}" destId="{C7E82E19-0585-4E80-A3F2-402EF920B814}" srcOrd="1" destOrd="0" presId="urn:microsoft.com/office/officeart/2005/8/layout/hList1"/>
    <dgm:cxn modelId="{9BD29FE5-D70A-4698-9DF5-F033B459E918}" type="presParOf" srcId="{1F5D6349-D3E1-41F2-87B9-6B6CF201757A}" destId="{5578DF78-86F4-48DB-B68D-A5392A8FE5FE}" srcOrd="2" destOrd="0" presId="urn:microsoft.com/office/officeart/2005/8/layout/hList1"/>
    <dgm:cxn modelId="{028CDF8F-6078-4443-8519-043400249D51}" type="presParOf" srcId="{5578DF78-86F4-48DB-B68D-A5392A8FE5FE}" destId="{59551D68-98D2-434D-B160-DAFF8BD8F660}" srcOrd="0" destOrd="0" presId="urn:microsoft.com/office/officeart/2005/8/layout/hList1"/>
    <dgm:cxn modelId="{FD9D7F36-0BA5-49C3-8C7C-392B81E62D09}" type="presParOf" srcId="{5578DF78-86F4-48DB-B68D-A5392A8FE5FE}" destId="{DC4F159C-6FAA-4F23-A3BD-FC6264A399B3}" srcOrd="1" destOrd="0" presId="urn:microsoft.com/office/officeart/2005/8/layout/hList1"/>
    <dgm:cxn modelId="{9CB795D3-49EC-48BC-8870-7AC286A77544}" type="presParOf" srcId="{1F5D6349-D3E1-41F2-87B9-6B6CF201757A}" destId="{76A37D9F-0F31-44A5-ACB9-665F11DCC6F4}" srcOrd="3" destOrd="0" presId="urn:microsoft.com/office/officeart/2005/8/layout/hList1"/>
    <dgm:cxn modelId="{5B5A96E9-AD31-47C4-B153-04F9513EF8CF}" type="presParOf" srcId="{1F5D6349-D3E1-41F2-87B9-6B6CF201757A}" destId="{4CF47E3B-5E34-4EA3-AF01-D0AF5A080B4D}" srcOrd="4" destOrd="0" presId="urn:microsoft.com/office/officeart/2005/8/layout/hList1"/>
    <dgm:cxn modelId="{B8D38BD7-AEBC-4F9B-9321-2F9A59CEE0B9}" type="presParOf" srcId="{4CF47E3B-5E34-4EA3-AF01-D0AF5A080B4D}" destId="{81F87AC5-8A80-42C3-8390-4ACAA1F363F2}" srcOrd="0" destOrd="0" presId="urn:microsoft.com/office/officeart/2005/8/layout/hList1"/>
    <dgm:cxn modelId="{A010D1C1-F402-421C-8CE2-B18E932DC66A}" type="presParOf" srcId="{4CF47E3B-5E34-4EA3-AF01-D0AF5A080B4D}" destId="{4B04DC99-8E6F-4404-AABD-B75DF2C5149E}" srcOrd="1" destOrd="0" presId="urn:microsoft.com/office/officeart/2005/8/layout/hLis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EF72311-9EA3-41C4-862A-B1059AD0C28D}"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en-IE"/>
        </a:p>
      </dgm:t>
    </dgm:pt>
    <dgm:pt modelId="{BB8A5DFA-778B-40E9-8DA1-199083085FBD}">
      <dgm:prSet phldrT="[Text]"/>
      <dgm:spPr/>
      <dgm:t>
        <a:bodyPr/>
        <a:lstStyle/>
        <a:p>
          <a:r>
            <a:rPr lang="en-IE"/>
            <a:t>Overview</a:t>
          </a:r>
        </a:p>
      </dgm:t>
    </dgm:pt>
    <dgm:pt modelId="{5F6E2C0F-1FA2-4169-98A0-24BF2D9908B0}" type="parTrans" cxnId="{2215B75C-DDDB-4595-8D7B-CA0787D34AF2}">
      <dgm:prSet/>
      <dgm:spPr/>
      <dgm:t>
        <a:bodyPr/>
        <a:lstStyle/>
        <a:p>
          <a:endParaRPr lang="en-IE"/>
        </a:p>
      </dgm:t>
    </dgm:pt>
    <dgm:pt modelId="{DE737299-2850-4823-8C04-98F8FF3FCB16}" type="sibTrans" cxnId="{2215B75C-DDDB-4595-8D7B-CA0787D34AF2}">
      <dgm:prSet/>
      <dgm:spPr/>
      <dgm:t>
        <a:bodyPr/>
        <a:lstStyle/>
        <a:p>
          <a:endParaRPr lang="en-IE"/>
        </a:p>
      </dgm:t>
    </dgm:pt>
    <dgm:pt modelId="{87BEDADA-755C-4F10-86F0-B76589B2A9F8}">
      <dgm:prSet phldrT="[Text]"/>
      <dgm:spPr/>
      <dgm:t>
        <a:bodyPr/>
        <a:lstStyle/>
        <a:p>
          <a:r>
            <a:rPr lang="en-IE"/>
            <a:t>Correlation Analysis</a:t>
          </a:r>
        </a:p>
      </dgm:t>
    </dgm:pt>
    <dgm:pt modelId="{909CBA85-50B0-4EF9-99DF-60EB2F788EDD}" type="parTrans" cxnId="{89C1823E-E9CF-460F-AAFB-3218BEC3BAA9}">
      <dgm:prSet/>
      <dgm:spPr/>
      <dgm:t>
        <a:bodyPr/>
        <a:lstStyle/>
        <a:p>
          <a:endParaRPr lang="en-IE"/>
        </a:p>
      </dgm:t>
    </dgm:pt>
    <dgm:pt modelId="{81B71384-47F4-4DEB-9EE3-A444FB97BF4B}" type="sibTrans" cxnId="{89C1823E-E9CF-460F-AAFB-3218BEC3BAA9}">
      <dgm:prSet/>
      <dgm:spPr/>
      <dgm:t>
        <a:bodyPr/>
        <a:lstStyle/>
        <a:p>
          <a:endParaRPr lang="en-IE"/>
        </a:p>
      </dgm:t>
    </dgm:pt>
    <dgm:pt modelId="{4DE3BF8B-8EFA-4C99-8F62-5C8A1F9A8E23}">
      <dgm:prSet phldrT="[Text]"/>
      <dgm:spPr/>
      <dgm:t>
        <a:bodyPr/>
        <a:lstStyle/>
        <a:p>
          <a:r>
            <a:rPr lang="en-IE"/>
            <a:t>Missing Value Analysis</a:t>
          </a:r>
        </a:p>
      </dgm:t>
    </dgm:pt>
    <dgm:pt modelId="{04FB50AA-1383-4E87-8002-EF7932925F89}" type="parTrans" cxnId="{CF3FE0A8-4ECB-4697-B852-693ACE36A856}">
      <dgm:prSet/>
      <dgm:spPr/>
      <dgm:t>
        <a:bodyPr/>
        <a:lstStyle/>
        <a:p>
          <a:endParaRPr lang="en-IE"/>
        </a:p>
      </dgm:t>
    </dgm:pt>
    <dgm:pt modelId="{3EC601EA-E94A-4FEE-8300-0F5C37CFEEC2}" type="sibTrans" cxnId="{CF3FE0A8-4ECB-4697-B852-693ACE36A856}">
      <dgm:prSet/>
      <dgm:spPr/>
      <dgm:t>
        <a:bodyPr/>
        <a:lstStyle/>
        <a:p>
          <a:endParaRPr lang="en-IE"/>
        </a:p>
      </dgm:t>
    </dgm:pt>
    <dgm:pt modelId="{DE657106-5572-4248-BA32-1AC0C5DC822B}">
      <dgm:prSet phldrT="[Text]"/>
      <dgm:spPr/>
      <dgm:t>
        <a:bodyPr/>
        <a:lstStyle/>
        <a:p>
          <a:r>
            <a:rPr lang="en-IE"/>
            <a:t>Univariate / Bivariate Analysis</a:t>
          </a:r>
        </a:p>
      </dgm:t>
    </dgm:pt>
    <dgm:pt modelId="{636430CE-B2E0-44E9-BD5E-F7CA42D1B761}" type="parTrans" cxnId="{746A5089-E99C-4240-884C-D36A563C6B19}">
      <dgm:prSet/>
      <dgm:spPr/>
      <dgm:t>
        <a:bodyPr/>
        <a:lstStyle/>
        <a:p>
          <a:endParaRPr lang="en-IE"/>
        </a:p>
      </dgm:t>
    </dgm:pt>
    <dgm:pt modelId="{7048478D-7377-47F2-AA2C-879A8B1CFC96}" type="sibTrans" cxnId="{746A5089-E99C-4240-884C-D36A563C6B19}">
      <dgm:prSet/>
      <dgm:spPr/>
      <dgm:t>
        <a:bodyPr/>
        <a:lstStyle/>
        <a:p>
          <a:endParaRPr lang="en-IE"/>
        </a:p>
      </dgm:t>
    </dgm:pt>
    <dgm:pt modelId="{1917A3C6-BBAD-4A61-B5A0-5843960400C9}">
      <dgm:prSet phldrT="[Text]"/>
      <dgm:spPr/>
      <dgm:t>
        <a:bodyPr/>
        <a:lstStyle/>
        <a:p>
          <a:r>
            <a:rPr lang="en-IE"/>
            <a:t>Exploratory Data Analysis</a:t>
          </a:r>
        </a:p>
      </dgm:t>
    </dgm:pt>
    <dgm:pt modelId="{8B9FDF85-35A3-44EB-8436-97453F1987FB}" type="parTrans" cxnId="{2A3C900A-1548-42B9-91AC-879AD008A50F}">
      <dgm:prSet/>
      <dgm:spPr/>
      <dgm:t>
        <a:bodyPr/>
        <a:lstStyle/>
        <a:p>
          <a:endParaRPr lang="en-IE"/>
        </a:p>
      </dgm:t>
    </dgm:pt>
    <dgm:pt modelId="{15C8C946-865C-430E-B55C-D1A1DF070C33}" type="sibTrans" cxnId="{2A3C900A-1548-42B9-91AC-879AD008A50F}">
      <dgm:prSet/>
      <dgm:spPr/>
      <dgm:t>
        <a:bodyPr/>
        <a:lstStyle/>
        <a:p>
          <a:endParaRPr lang="en-IE"/>
        </a:p>
      </dgm:t>
    </dgm:pt>
    <dgm:pt modelId="{CD9DFB58-1750-44C2-B833-2355DC8BF249}" type="pres">
      <dgm:prSet presAssocID="{2EF72311-9EA3-41C4-862A-B1059AD0C28D}" presName="Name0" presStyleCnt="0">
        <dgm:presLayoutVars>
          <dgm:chMax val="1"/>
          <dgm:dir/>
          <dgm:animLvl val="ctr"/>
          <dgm:resizeHandles val="exact"/>
        </dgm:presLayoutVars>
      </dgm:prSet>
      <dgm:spPr/>
    </dgm:pt>
    <dgm:pt modelId="{8E2CE2CF-484B-44DA-8EB3-9611DD70BE76}" type="pres">
      <dgm:prSet presAssocID="{1917A3C6-BBAD-4A61-B5A0-5843960400C9}" presName="centerShape" presStyleLbl="node0" presStyleIdx="0" presStyleCnt="1"/>
      <dgm:spPr/>
    </dgm:pt>
    <dgm:pt modelId="{CB0E2430-9A40-490D-B33F-D3652214F611}" type="pres">
      <dgm:prSet presAssocID="{5F6E2C0F-1FA2-4169-98A0-24BF2D9908B0}" presName="parTrans" presStyleLbl="sibTrans2D1" presStyleIdx="0" presStyleCnt="4"/>
      <dgm:spPr/>
    </dgm:pt>
    <dgm:pt modelId="{1C666FA0-A968-45C5-8AEE-6078BD80E1D9}" type="pres">
      <dgm:prSet presAssocID="{5F6E2C0F-1FA2-4169-98A0-24BF2D9908B0}" presName="connectorText" presStyleLbl="sibTrans2D1" presStyleIdx="0" presStyleCnt="4"/>
      <dgm:spPr/>
    </dgm:pt>
    <dgm:pt modelId="{3C290FB3-C66F-4A9B-9ABB-67C5E5D210F9}" type="pres">
      <dgm:prSet presAssocID="{BB8A5DFA-778B-40E9-8DA1-199083085FBD}" presName="node" presStyleLbl="node1" presStyleIdx="0" presStyleCnt="4">
        <dgm:presLayoutVars>
          <dgm:bulletEnabled val="1"/>
        </dgm:presLayoutVars>
      </dgm:prSet>
      <dgm:spPr/>
    </dgm:pt>
    <dgm:pt modelId="{00F018C1-1983-46F8-BC39-61F142FB36E6}" type="pres">
      <dgm:prSet presAssocID="{909CBA85-50B0-4EF9-99DF-60EB2F788EDD}" presName="parTrans" presStyleLbl="sibTrans2D1" presStyleIdx="1" presStyleCnt="4"/>
      <dgm:spPr/>
    </dgm:pt>
    <dgm:pt modelId="{4F8E04CD-F6C9-4E42-AD9C-99F62FCDEA94}" type="pres">
      <dgm:prSet presAssocID="{909CBA85-50B0-4EF9-99DF-60EB2F788EDD}" presName="connectorText" presStyleLbl="sibTrans2D1" presStyleIdx="1" presStyleCnt="4"/>
      <dgm:spPr/>
    </dgm:pt>
    <dgm:pt modelId="{5F52FCFC-89BA-4D5B-8EAC-29588977F763}" type="pres">
      <dgm:prSet presAssocID="{87BEDADA-755C-4F10-86F0-B76589B2A9F8}" presName="node" presStyleLbl="node1" presStyleIdx="1" presStyleCnt="4">
        <dgm:presLayoutVars>
          <dgm:bulletEnabled val="1"/>
        </dgm:presLayoutVars>
      </dgm:prSet>
      <dgm:spPr/>
    </dgm:pt>
    <dgm:pt modelId="{9A0E70EA-EB00-42B5-9314-42B84F1BD185}" type="pres">
      <dgm:prSet presAssocID="{04FB50AA-1383-4E87-8002-EF7932925F89}" presName="parTrans" presStyleLbl="sibTrans2D1" presStyleIdx="2" presStyleCnt="4"/>
      <dgm:spPr/>
    </dgm:pt>
    <dgm:pt modelId="{E88FD78E-2563-4302-847B-575C9FCA8706}" type="pres">
      <dgm:prSet presAssocID="{04FB50AA-1383-4E87-8002-EF7932925F89}" presName="connectorText" presStyleLbl="sibTrans2D1" presStyleIdx="2" presStyleCnt="4"/>
      <dgm:spPr/>
    </dgm:pt>
    <dgm:pt modelId="{D9087C2B-09D3-4C80-AA5E-ED21404C83E0}" type="pres">
      <dgm:prSet presAssocID="{4DE3BF8B-8EFA-4C99-8F62-5C8A1F9A8E23}" presName="node" presStyleLbl="node1" presStyleIdx="2" presStyleCnt="4">
        <dgm:presLayoutVars>
          <dgm:bulletEnabled val="1"/>
        </dgm:presLayoutVars>
      </dgm:prSet>
      <dgm:spPr/>
    </dgm:pt>
    <dgm:pt modelId="{57517DFF-1E8D-4D2F-81F1-FB2FAD2149C3}" type="pres">
      <dgm:prSet presAssocID="{636430CE-B2E0-44E9-BD5E-F7CA42D1B761}" presName="parTrans" presStyleLbl="sibTrans2D1" presStyleIdx="3" presStyleCnt="4"/>
      <dgm:spPr/>
    </dgm:pt>
    <dgm:pt modelId="{5E1586E2-0D23-4C7C-A3EB-C61EF7C5D803}" type="pres">
      <dgm:prSet presAssocID="{636430CE-B2E0-44E9-BD5E-F7CA42D1B761}" presName="connectorText" presStyleLbl="sibTrans2D1" presStyleIdx="3" presStyleCnt="4"/>
      <dgm:spPr/>
    </dgm:pt>
    <dgm:pt modelId="{059F1782-AD51-4652-A655-7B79E0946613}" type="pres">
      <dgm:prSet presAssocID="{DE657106-5572-4248-BA32-1AC0C5DC822B}" presName="node" presStyleLbl="node1" presStyleIdx="3" presStyleCnt="4">
        <dgm:presLayoutVars>
          <dgm:bulletEnabled val="1"/>
        </dgm:presLayoutVars>
      </dgm:prSet>
      <dgm:spPr/>
    </dgm:pt>
  </dgm:ptLst>
  <dgm:cxnLst>
    <dgm:cxn modelId="{2A3C900A-1548-42B9-91AC-879AD008A50F}" srcId="{2EF72311-9EA3-41C4-862A-B1059AD0C28D}" destId="{1917A3C6-BBAD-4A61-B5A0-5843960400C9}" srcOrd="0" destOrd="0" parTransId="{8B9FDF85-35A3-44EB-8436-97453F1987FB}" sibTransId="{15C8C946-865C-430E-B55C-D1A1DF070C33}"/>
    <dgm:cxn modelId="{A2150D1D-8070-4D40-889A-5C8E83F11489}" type="presOf" srcId="{04FB50AA-1383-4E87-8002-EF7932925F89}" destId="{9A0E70EA-EB00-42B5-9314-42B84F1BD185}" srcOrd="0" destOrd="0" presId="urn:microsoft.com/office/officeart/2005/8/layout/radial5"/>
    <dgm:cxn modelId="{89C1823E-E9CF-460F-AAFB-3218BEC3BAA9}" srcId="{1917A3C6-BBAD-4A61-B5A0-5843960400C9}" destId="{87BEDADA-755C-4F10-86F0-B76589B2A9F8}" srcOrd="1" destOrd="0" parTransId="{909CBA85-50B0-4EF9-99DF-60EB2F788EDD}" sibTransId="{81B71384-47F4-4DEB-9EE3-A444FB97BF4B}"/>
    <dgm:cxn modelId="{2215B75C-DDDB-4595-8D7B-CA0787D34AF2}" srcId="{1917A3C6-BBAD-4A61-B5A0-5843960400C9}" destId="{BB8A5DFA-778B-40E9-8DA1-199083085FBD}" srcOrd="0" destOrd="0" parTransId="{5F6E2C0F-1FA2-4169-98A0-24BF2D9908B0}" sibTransId="{DE737299-2850-4823-8C04-98F8FF3FCB16}"/>
    <dgm:cxn modelId="{3C2A1946-458D-47C5-84A4-1EC5A8B4B48C}" type="presOf" srcId="{1917A3C6-BBAD-4A61-B5A0-5843960400C9}" destId="{8E2CE2CF-484B-44DA-8EB3-9611DD70BE76}" srcOrd="0" destOrd="0" presId="urn:microsoft.com/office/officeart/2005/8/layout/radial5"/>
    <dgm:cxn modelId="{6C2F734C-ADA8-46F6-9169-CB5CF504E772}" type="presOf" srcId="{909CBA85-50B0-4EF9-99DF-60EB2F788EDD}" destId="{4F8E04CD-F6C9-4E42-AD9C-99F62FCDEA94}" srcOrd="1" destOrd="0" presId="urn:microsoft.com/office/officeart/2005/8/layout/radial5"/>
    <dgm:cxn modelId="{DD6E7352-72EC-4F9E-A2ED-38C41F95D21C}" type="presOf" srcId="{87BEDADA-755C-4F10-86F0-B76589B2A9F8}" destId="{5F52FCFC-89BA-4D5B-8EAC-29588977F763}" srcOrd="0" destOrd="0" presId="urn:microsoft.com/office/officeart/2005/8/layout/radial5"/>
    <dgm:cxn modelId="{FFB1D77D-2C25-49C0-8B9B-58ADB6B08A91}" type="presOf" srcId="{909CBA85-50B0-4EF9-99DF-60EB2F788EDD}" destId="{00F018C1-1983-46F8-BC39-61F142FB36E6}" srcOrd="0" destOrd="0" presId="urn:microsoft.com/office/officeart/2005/8/layout/radial5"/>
    <dgm:cxn modelId="{DF6B2184-FC67-4462-B2ED-502A74F523DC}" type="presOf" srcId="{636430CE-B2E0-44E9-BD5E-F7CA42D1B761}" destId="{57517DFF-1E8D-4D2F-81F1-FB2FAD2149C3}" srcOrd="0" destOrd="0" presId="urn:microsoft.com/office/officeart/2005/8/layout/radial5"/>
    <dgm:cxn modelId="{FB2EF084-E026-43AB-970F-B79695FF0D35}" type="presOf" srcId="{636430CE-B2E0-44E9-BD5E-F7CA42D1B761}" destId="{5E1586E2-0D23-4C7C-A3EB-C61EF7C5D803}" srcOrd="1" destOrd="0" presId="urn:microsoft.com/office/officeart/2005/8/layout/radial5"/>
    <dgm:cxn modelId="{2151B785-80F9-492D-8708-9D7CEDC7E7FB}" type="presOf" srcId="{4DE3BF8B-8EFA-4C99-8F62-5C8A1F9A8E23}" destId="{D9087C2B-09D3-4C80-AA5E-ED21404C83E0}" srcOrd="0" destOrd="0" presId="urn:microsoft.com/office/officeart/2005/8/layout/radial5"/>
    <dgm:cxn modelId="{94B8BC85-6C96-4426-BB55-C426A1E3162D}" type="presOf" srcId="{BB8A5DFA-778B-40E9-8DA1-199083085FBD}" destId="{3C290FB3-C66F-4A9B-9ABB-67C5E5D210F9}" srcOrd="0" destOrd="0" presId="urn:microsoft.com/office/officeart/2005/8/layout/radial5"/>
    <dgm:cxn modelId="{8A2ED086-12C0-4B3F-AE52-C785CB6486CB}" type="presOf" srcId="{DE657106-5572-4248-BA32-1AC0C5DC822B}" destId="{059F1782-AD51-4652-A655-7B79E0946613}" srcOrd="0" destOrd="0" presId="urn:microsoft.com/office/officeart/2005/8/layout/radial5"/>
    <dgm:cxn modelId="{746A5089-E99C-4240-884C-D36A563C6B19}" srcId="{1917A3C6-BBAD-4A61-B5A0-5843960400C9}" destId="{DE657106-5572-4248-BA32-1AC0C5DC822B}" srcOrd="3" destOrd="0" parTransId="{636430CE-B2E0-44E9-BD5E-F7CA42D1B761}" sibTransId="{7048478D-7377-47F2-AA2C-879A8B1CFC96}"/>
    <dgm:cxn modelId="{0816B8A8-AB26-4F85-A69E-3FE89A61FB51}" type="presOf" srcId="{5F6E2C0F-1FA2-4169-98A0-24BF2D9908B0}" destId="{CB0E2430-9A40-490D-B33F-D3652214F611}" srcOrd="0" destOrd="0" presId="urn:microsoft.com/office/officeart/2005/8/layout/radial5"/>
    <dgm:cxn modelId="{CF3FE0A8-4ECB-4697-B852-693ACE36A856}" srcId="{1917A3C6-BBAD-4A61-B5A0-5843960400C9}" destId="{4DE3BF8B-8EFA-4C99-8F62-5C8A1F9A8E23}" srcOrd="2" destOrd="0" parTransId="{04FB50AA-1383-4E87-8002-EF7932925F89}" sibTransId="{3EC601EA-E94A-4FEE-8300-0F5C37CFEEC2}"/>
    <dgm:cxn modelId="{B1D0AAE1-8F8A-44D4-B007-3FD8BCC88FA4}" type="presOf" srcId="{5F6E2C0F-1FA2-4169-98A0-24BF2D9908B0}" destId="{1C666FA0-A968-45C5-8AEE-6078BD80E1D9}" srcOrd="1" destOrd="0" presId="urn:microsoft.com/office/officeart/2005/8/layout/radial5"/>
    <dgm:cxn modelId="{EC4BD5E8-17AA-422A-84C2-98DC20F90C5B}" type="presOf" srcId="{04FB50AA-1383-4E87-8002-EF7932925F89}" destId="{E88FD78E-2563-4302-847B-575C9FCA8706}" srcOrd="1" destOrd="0" presId="urn:microsoft.com/office/officeart/2005/8/layout/radial5"/>
    <dgm:cxn modelId="{ED72BFF2-E0F2-48FA-A4B2-2C8A2EB8CDC1}" type="presOf" srcId="{2EF72311-9EA3-41C4-862A-B1059AD0C28D}" destId="{CD9DFB58-1750-44C2-B833-2355DC8BF249}" srcOrd="0" destOrd="0" presId="urn:microsoft.com/office/officeart/2005/8/layout/radial5"/>
    <dgm:cxn modelId="{5E65189F-1CB1-41E9-952B-8DFC75F478D2}" type="presParOf" srcId="{CD9DFB58-1750-44C2-B833-2355DC8BF249}" destId="{8E2CE2CF-484B-44DA-8EB3-9611DD70BE76}" srcOrd="0" destOrd="0" presId="urn:microsoft.com/office/officeart/2005/8/layout/radial5"/>
    <dgm:cxn modelId="{659DE151-588F-4EAA-BAE0-F3E2B87EB606}" type="presParOf" srcId="{CD9DFB58-1750-44C2-B833-2355DC8BF249}" destId="{CB0E2430-9A40-490D-B33F-D3652214F611}" srcOrd="1" destOrd="0" presId="urn:microsoft.com/office/officeart/2005/8/layout/radial5"/>
    <dgm:cxn modelId="{BE95FA02-AF9D-4B8D-804A-06FF68F011A9}" type="presParOf" srcId="{CB0E2430-9A40-490D-B33F-D3652214F611}" destId="{1C666FA0-A968-45C5-8AEE-6078BD80E1D9}" srcOrd="0" destOrd="0" presId="urn:microsoft.com/office/officeart/2005/8/layout/radial5"/>
    <dgm:cxn modelId="{9CA38443-E77B-42C7-BB9C-A8B9BB00D644}" type="presParOf" srcId="{CD9DFB58-1750-44C2-B833-2355DC8BF249}" destId="{3C290FB3-C66F-4A9B-9ABB-67C5E5D210F9}" srcOrd="2" destOrd="0" presId="urn:microsoft.com/office/officeart/2005/8/layout/radial5"/>
    <dgm:cxn modelId="{03B203DB-43F9-4B55-A740-C2225322960D}" type="presParOf" srcId="{CD9DFB58-1750-44C2-B833-2355DC8BF249}" destId="{00F018C1-1983-46F8-BC39-61F142FB36E6}" srcOrd="3" destOrd="0" presId="urn:microsoft.com/office/officeart/2005/8/layout/radial5"/>
    <dgm:cxn modelId="{390831A9-8D0A-4B34-8A16-B4C458903F9D}" type="presParOf" srcId="{00F018C1-1983-46F8-BC39-61F142FB36E6}" destId="{4F8E04CD-F6C9-4E42-AD9C-99F62FCDEA94}" srcOrd="0" destOrd="0" presId="urn:microsoft.com/office/officeart/2005/8/layout/radial5"/>
    <dgm:cxn modelId="{BA4D3A2E-E2F8-48AF-8696-A141BCA1947C}" type="presParOf" srcId="{CD9DFB58-1750-44C2-B833-2355DC8BF249}" destId="{5F52FCFC-89BA-4D5B-8EAC-29588977F763}" srcOrd="4" destOrd="0" presId="urn:microsoft.com/office/officeart/2005/8/layout/radial5"/>
    <dgm:cxn modelId="{EB016C24-031C-4489-8938-FE97AF47E372}" type="presParOf" srcId="{CD9DFB58-1750-44C2-B833-2355DC8BF249}" destId="{9A0E70EA-EB00-42B5-9314-42B84F1BD185}" srcOrd="5" destOrd="0" presId="urn:microsoft.com/office/officeart/2005/8/layout/radial5"/>
    <dgm:cxn modelId="{13771DDE-2A2E-417C-AF5A-C8450F9A6886}" type="presParOf" srcId="{9A0E70EA-EB00-42B5-9314-42B84F1BD185}" destId="{E88FD78E-2563-4302-847B-575C9FCA8706}" srcOrd="0" destOrd="0" presId="urn:microsoft.com/office/officeart/2005/8/layout/radial5"/>
    <dgm:cxn modelId="{FED06235-EA65-4754-975C-DC16F6B88F66}" type="presParOf" srcId="{CD9DFB58-1750-44C2-B833-2355DC8BF249}" destId="{D9087C2B-09D3-4C80-AA5E-ED21404C83E0}" srcOrd="6" destOrd="0" presId="urn:microsoft.com/office/officeart/2005/8/layout/radial5"/>
    <dgm:cxn modelId="{E6648A7B-91DE-4E1C-A7B2-3E9BE24053C3}" type="presParOf" srcId="{CD9DFB58-1750-44C2-B833-2355DC8BF249}" destId="{57517DFF-1E8D-4D2F-81F1-FB2FAD2149C3}" srcOrd="7" destOrd="0" presId="urn:microsoft.com/office/officeart/2005/8/layout/radial5"/>
    <dgm:cxn modelId="{78C26528-B16D-4601-B18E-D39B1DE56B46}" type="presParOf" srcId="{57517DFF-1E8D-4D2F-81F1-FB2FAD2149C3}" destId="{5E1586E2-0D23-4C7C-A3EB-C61EF7C5D803}" srcOrd="0" destOrd="0" presId="urn:microsoft.com/office/officeart/2005/8/layout/radial5"/>
    <dgm:cxn modelId="{B201C392-5DC3-4DA3-B33B-988C627E9709}" type="presParOf" srcId="{CD9DFB58-1750-44C2-B833-2355DC8BF249}" destId="{059F1782-AD51-4652-A655-7B79E0946613}" srcOrd="8" destOrd="0" presId="urn:microsoft.com/office/officeart/2005/8/layout/radial5"/>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1D301B-EFF7-4978-B74B-9CDB1C4C2584}">
      <dsp:nvSpPr>
        <dsp:cNvPr id="0" name=""/>
        <dsp:cNvSpPr/>
      </dsp:nvSpPr>
      <dsp:spPr>
        <a:xfrm>
          <a:off x="1714"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Basic Libraries for data analysis</a:t>
          </a:r>
        </a:p>
      </dsp:txBody>
      <dsp:txXfrm>
        <a:off x="1714" y="169162"/>
        <a:ext cx="1671637" cy="612700"/>
      </dsp:txXfrm>
    </dsp:sp>
    <dsp:sp modelId="{C15A8A74-4656-439E-8C63-297B635A19A7}">
      <dsp:nvSpPr>
        <dsp:cNvPr id="0" name=""/>
        <dsp:cNvSpPr/>
      </dsp:nvSpPr>
      <dsp:spPr>
        <a:xfrm>
          <a:off x="1714"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Pandas</a:t>
          </a:r>
        </a:p>
        <a:p>
          <a:pPr marL="171450" lvl="1" indent="-171450" algn="l" defTabSz="755650">
            <a:lnSpc>
              <a:spcPct val="90000"/>
            </a:lnSpc>
            <a:spcBef>
              <a:spcPct val="0"/>
            </a:spcBef>
            <a:spcAft>
              <a:spcPct val="15000"/>
            </a:spcAft>
            <a:buChar char="•"/>
          </a:pPr>
          <a:r>
            <a:rPr lang="en-IE" sz="1700" kern="1200"/>
            <a:t>NumPy</a:t>
          </a:r>
        </a:p>
        <a:p>
          <a:pPr marL="171450" lvl="1" indent="-171450" algn="l" defTabSz="755650">
            <a:lnSpc>
              <a:spcPct val="90000"/>
            </a:lnSpc>
            <a:spcBef>
              <a:spcPct val="0"/>
            </a:spcBef>
            <a:spcAft>
              <a:spcPct val="15000"/>
            </a:spcAft>
            <a:buChar char="•"/>
          </a:pPr>
          <a:r>
            <a:rPr lang="en-IE" sz="1700" kern="1200"/>
            <a:t>SciPy</a:t>
          </a:r>
        </a:p>
      </dsp:txBody>
      <dsp:txXfrm>
        <a:off x="1714" y="781863"/>
        <a:ext cx="1671637" cy="1026630"/>
      </dsp:txXfrm>
    </dsp:sp>
    <dsp:sp modelId="{59551D68-98D2-434D-B160-DAFF8BD8F660}">
      <dsp:nvSpPr>
        <dsp:cNvPr id="0" name=""/>
        <dsp:cNvSpPr/>
      </dsp:nvSpPr>
      <dsp:spPr>
        <a:xfrm>
          <a:off x="1907381"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Data Visualisations</a:t>
          </a:r>
        </a:p>
      </dsp:txBody>
      <dsp:txXfrm>
        <a:off x="1907381" y="169162"/>
        <a:ext cx="1671637" cy="612700"/>
      </dsp:txXfrm>
    </dsp:sp>
    <dsp:sp modelId="{DC4F159C-6FAA-4F23-A3BD-FC6264A399B3}">
      <dsp:nvSpPr>
        <dsp:cNvPr id="0" name=""/>
        <dsp:cNvSpPr/>
      </dsp:nvSpPr>
      <dsp:spPr>
        <a:xfrm>
          <a:off x="1907381"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Matplotlib</a:t>
          </a:r>
        </a:p>
        <a:p>
          <a:pPr marL="171450" lvl="1" indent="-171450" algn="l" defTabSz="755650">
            <a:lnSpc>
              <a:spcPct val="90000"/>
            </a:lnSpc>
            <a:spcBef>
              <a:spcPct val="0"/>
            </a:spcBef>
            <a:spcAft>
              <a:spcPct val="15000"/>
            </a:spcAft>
            <a:buChar char="•"/>
          </a:pPr>
          <a:r>
            <a:rPr lang="en-IE" sz="1700" kern="1200"/>
            <a:t>seaborn</a:t>
          </a:r>
        </a:p>
      </dsp:txBody>
      <dsp:txXfrm>
        <a:off x="1907381" y="781863"/>
        <a:ext cx="1671637" cy="1026630"/>
      </dsp:txXfrm>
    </dsp:sp>
    <dsp:sp modelId="{81F87AC5-8A80-42C3-8390-4ACAA1F363F2}">
      <dsp:nvSpPr>
        <dsp:cNvPr id="0" name=""/>
        <dsp:cNvSpPr/>
      </dsp:nvSpPr>
      <dsp:spPr>
        <a:xfrm>
          <a:off x="3813048"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Machine Learning</a:t>
          </a:r>
        </a:p>
      </dsp:txBody>
      <dsp:txXfrm>
        <a:off x="3813048" y="169162"/>
        <a:ext cx="1671637" cy="612700"/>
      </dsp:txXfrm>
    </dsp:sp>
    <dsp:sp modelId="{4B04DC99-8E6F-4404-AABD-B75DF2C5149E}">
      <dsp:nvSpPr>
        <dsp:cNvPr id="0" name=""/>
        <dsp:cNvSpPr/>
      </dsp:nvSpPr>
      <dsp:spPr>
        <a:xfrm>
          <a:off x="3813048"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sci-kit learn</a:t>
          </a:r>
        </a:p>
        <a:p>
          <a:pPr marL="171450" lvl="1" indent="-171450" algn="l" defTabSz="755650">
            <a:lnSpc>
              <a:spcPct val="90000"/>
            </a:lnSpc>
            <a:spcBef>
              <a:spcPct val="0"/>
            </a:spcBef>
            <a:spcAft>
              <a:spcPct val="15000"/>
            </a:spcAft>
            <a:buChar char="•"/>
          </a:pPr>
          <a:r>
            <a:rPr lang="en-IE" sz="1700" kern="1200"/>
            <a:t>keras</a:t>
          </a:r>
        </a:p>
      </dsp:txBody>
      <dsp:txXfrm>
        <a:off x="3813048" y="781863"/>
        <a:ext cx="1671637" cy="102663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E2CE2CF-484B-44DA-8EB3-9611DD70BE76}">
      <dsp:nvSpPr>
        <dsp:cNvPr id="0" name=""/>
        <dsp:cNvSpPr/>
      </dsp:nvSpPr>
      <dsp:spPr>
        <a:xfrm>
          <a:off x="2240153" y="1063816"/>
          <a:ext cx="758442" cy="758442"/>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IE" sz="800" kern="1200"/>
            <a:t>Exploratory Data Analysis</a:t>
          </a:r>
        </a:p>
      </dsp:txBody>
      <dsp:txXfrm>
        <a:off x="2351224" y="1174887"/>
        <a:ext cx="536300" cy="536300"/>
      </dsp:txXfrm>
    </dsp:sp>
    <dsp:sp modelId="{CB0E2430-9A40-490D-B33F-D3652214F611}">
      <dsp:nvSpPr>
        <dsp:cNvPr id="0" name=""/>
        <dsp:cNvSpPr/>
      </dsp:nvSpPr>
      <dsp:spPr>
        <a:xfrm rot="16200000">
          <a:off x="2538973" y="787731"/>
          <a:ext cx="160802" cy="25787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IE" sz="700" kern="1200"/>
        </a:p>
      </dsp:txBody>
      <dsp:txXfrm>
        <a:off x="2563094" y="863426"/>
        <a:ext cx="112561" cy="154722"/>
      </dsp:txXfrm>
    </dsp:sp>
    <dsp:sp modelId="{3C290FB3-C66F-4A9B-9ABB-67C5E5D210F9}">
      <dsp:nvSpPr>
        <dsp:cNvPr id="0" name=""/>
        <dsp:cNvSpPr/>
      </dsp:nvSpPr>
      <dsp:spPr>
        <a:xfrm>
          <a:off x="2240153" y="1972"/>
          <a:ext cx="758442" cy="758442"/>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IE" sz="800" kern="1200"/>
            <a:t>Overview</a:t>
          </a:r>
        </a:p>
      </dsp:txBody>
      <dsp:txXfrm>
        <a:off x="2351224" y="113043"/>
        <a:ext cx="536300" cy="536300"/>
      </dsp:txXfrm>
    </dsp:sp>
    <dsp:sp modelId="{00F018C1-1983-46F8-BC39-61F142FB36E6}">
      <dsp:nvSpPr>
        <dsp:cNvPr id="0" name=""/>
        <dsp:cNvSpPr/>
      </dsp:nvSpPr>
      <dsp:spPr>
        <a:xfrm>
          <a:off x="3065344" y="1314102"/>
          <a:ext cx="160802" cy="25787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IE" sz="700" kern="1200"/>
        </a:p>
      </dsp:txBody>
      <dsp:txXfrm>
        <a:off x="3065344" y="1365676"/>
        <a:ext cx="112561" cy="154722"/>
      </dsp:txXfrm>
    </dsp:sp>
    <dsp:sp modelId="{5F52FCFC-89BA-4D5B-8EAC-29588977F763}">
      <dsp:nvSpPr>
        <dsp:cNvPr id="0" name=""/>
        <dsp:cNvSpPr/>
      </dsp:nvSpPr>
      <dsp:spPr>
        <a:xfrm>
          <a:off x="3301997" y="1063816"/>
          <a:ext cx="758442" cy="758442"/>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IE" sz="800" kern="1200"/>
            <a:t>Correlation Analysis</a:t>
          </a:r>
        </a:p>
      </dsp:txBody>
      <dsp:txXfrm>
        <a:off x="3413068" y="1174887"/>
        <a:ext cx="536300" cy="536300"/>
      </dsp:txXfrm>
    </dsp:sp>
    <dsp:sp modelId="{9A0E70EA-EB00-42B5-9314-42B84F1BD185}">
      <dsp:nvSpPr>
        <dsp:cNvPr id="0" name=""/>
        <dsp:cNvSpPr/>
      </dsp:nvSpPr>
      <dsp:spPr>
        <a:xfrm rot="5400000">
          <a:off x="2538973" y="1840473"/>
          <a:ext cx="160802" cy="25787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IE" sz="700" kern="1200"/>
        </a:p>
      </dsp:txBody>
      <dsp:txXfrm>
        <a:off x="2563094" y="1867927"/>
        <a:ext cx="112561" cy="154722"/>
      </dsp:txXfrm>
    </dsp:sp>
    <dsp:sp modelId="{D9087C2B-09D3-4C80-AA5E-ED21404C83E0}">
      <dsp:nvSpPr>
        <dsp:cNvPr id="0" name=""/>
        <dsp:cNvSpPr/>
      </dsp:nvSpPr>
      <dsp:spPr>
        <a:xfrm>
          <a:off x="2240153" y="2125660"/>
          <a:ext cx="758442" cy="758442"/>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IE" sz="800" kern="1200"/>
            <a:t>Missing Value Analysis</a:t>
          </a:r>
        </a:p>
      </dsp:txBody>
      <dsp:txXfrm>
        <a:off x="2351224" y="2236731"/>
        <a:ext cx="536300" cy="536300"/>
      </dsp:txXfrm>
    </dsp:sp>
    <dsp:sp modelId="{57517DFF-1E8D-4D2F-81F1-FB2FAD2149C3}">
      <dsp:nvSpPr>
        <dsp:cNvPr id="0" name=""/>
        <dsp:cNvSpPr/>
      </dsp:nvSpPr>
      <dsp:spPr>
        <a:xfrm rot="10800000">
          <a:off x="2012602" y="1314102"/>
          <a:ext cx="160802" cy="25787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IE" sz="700" kern="1200"/>
        </a:p>
      </dsp:txBody>
      <dsp:txXfrm rot="10800000">
        <a:off x="2060843" y="1365676"/>
        <a:ext cx="112561" cy="154722"/>
      </dsp:txXfrm>
    </dsp:sp>
    <dsp:sp modelId="{059F1782-AD51-4652-A655-7B79E0946613}">
      <dsp:nvSpPr>
        <dsp:cNvPr id="0" name=""/>
        <dsp:cNvSpPr/>
      </dsp:nvSpPr>
      <dsp:spPr>
        <a:xfrm>
          <a:off x="1178310" y="1063816"/>
          <a:ext cx="758442" cy="758442"/>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IE" sz="800" kern="1200"/>
            <a:t>Univariate / Bivariate Analysis</a:t>
          </a:r>
        </a:p>
      </dsp:txBody>
      <dsp:txXfrm>
        <a:off x="1289381" y="1174887"/>
        <a:ext cx="536300" cy="536300"/>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0ABD-3902-41EE-8D5B-93BCCE8CBE3F}">
  <ds:schemaRefs>
    <ds:schemaRef ds:uri="http://schemas.openxmlformats.org/officeDocument/2006/bibliography"/>
  </ds:schemaRefs>
</ds:datastoreItem>
</file>

<file path=docMetadata/LabelInfo.xml><?xml version="1.0" encoding="utf-8"?>
<clbl:labelList xmlns:clbl="http://schemas.microsoft.com/office/2020/mipLabelMetadata">
  <clbl:label id="{0702bf62-88e6-456d-b298-e2abb13de1ea}" enabled="1" method="Standard" siteId="{548d26ab-8caa-49e1-97c2-a1b1a06cc39c}"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108</Pages>
  <Words>57033</Words>
  <Characters>325091</Characters>
  <Application>Microsoft Office Word</Application>
  <DocSecurity>0</DocSecurity>
  <Lines>2709</Lines>
  <Paragraphs>7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dc:creator>
  <cp:keywords/>
  <dc:description/>
  <cp:lastModifiedBy>Sinead Duffy</cp:lastModifiedBy>
  <cp:revision>620</cp:revision>
  <dcterms:created xsi:type="dcterms:W3CDTF">2023-09-16T19:14:00Z</dcterms:created>
  <dcterms:modified xsi:type="dcterms:W3CDTF">2023-09-19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TQrKskWB"/&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7,8,9</vt:lpwstr>
  </property>
  <property fmtid="{D5CDD505-2E9C-101B-9397-08002B2CF9AE}" pid="5" name="ClassificationContentMarkingFooterFontProps">
    <vt:lpwstr>#000000,10,Calibri</vt:lpwstr>
  </property>
  <property fmtid="{D5CDD505-2E9C-101B-9397-08002B2CF9AE}" pid="6" name="ClassificationContentMarkingFooterText">
    <vt:lpwstr>Classified - Confidential</vt:lpwstr>
  </property>
</Properties>
</file>